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C3395" w14:textId="1B999CCA" w:rsidR="00D01E6F" w:rsidRDefault="00B74B27" w:rsidP="002F348C">
      <w:pPr>
        <w:pStyle w:val="IEEETitle"/>
        <w:spacing w:after="120"/>
      </w:pPr>
      <w:r w:rsidRPr="00B74B27">
        <w:t>The Effects of Space</w:t>
      </w:r>
      <w:r w:rsidR="00713D60">
        <w:t xml:space="preserve"> F</w:t>
      </w:r>
      <w:r w:rsidRPr="00B74B27">
        <w:t>light and Microgravity Exposure on Female Astronaut Health and Performance</w:t>
      </w:r>
    </w:p>
    <w:tbl>
      <w:tblPr>
        <w:tblW w:w="0" w:type="auto"/>
        <w:tblLook w:val="00A0" w:firstRow="1" w:lastRow="0" w:firstColumn="1" w:lastColumn="0" w:noHBand="0" w:noVBand="0"/>
      </w:tblPr>
      <w:tblGrid>
        <w:gridCol w:w="3415"/>
        <w:gridCol w:w="3446"/>
        <w:gridCol w:w="3219"/>
      </w:tblGrid>
      <w:tr w:rsidR="00B74B27" w14:paraId="1E6F02A8" w14:textId="1163B3A5" w:rsidTr="00B74B27">
        <w:trPr>
          <w:trHeight w:val="1370"/>
        </w:trPr>
        <w:tc>
          <w:tcPr>
            <w:tcW w:w="3581" w:type="dxa"/>
          </w:tcPr>
          <w:p w14:paraId="7793AAED" w14:textId="77CA7F3D" w:rsidR="00B74B27" w:rsidRPr="0029324A" w:rsidRDefault="00B74B27" w:rsidP="00F61C66">
            <w:pPr>
              <w:pStyle w:val="IEEEAuthor"/>
              <w:rPr>
                <w:b/>
                <w:sz w:val="20"/>
              </w:rPr>
            </w:pPr>
            <w:r>
              <w:rPr>
                <w:b/>
                <w:sz w:val="20"/>
              </w:rPr>
              <w:t>Nicole Strock</w:t>
            </w:r>
          </w:p>
          <w:p w14:paraId="77113118" w14:textId="4C84AC97" w:rsidR="00B74B27" w:rsidRPr="0029324A" w:rsidRDefault="00B74B27" w:rsidP="00F61C66">
            <w:pPr>
              <w:pStyle w:val="IEEEAuthor"/>
              <w:rPr>
                <w:b/>
                <w:sz w:val="20"/>
              </w:rPr>
            </w:pPr>
            <w:r>
              <w:rPr>
                <w:b/>
                <w:sz w:val="20"/>
              </w:rPr>
              <w:t>KBR, Johnson Space Center</w:t>
            </w:r>
          </w:p>
          <w:p w14:paraId="1FE7895A" w14:textId="09F11532" w:rsidR="00B74B27" w:rsidRDefault="00B74B27" w:rsidP="00F61C66">
            <w:pPr>
              <w:pStyle w:val="IEEEAuthor"/>
              <w:rPr>
                <w:b/>
                <w:sz w:val="20"/>
              </w:rPr>
            </w:pPr>
            <w:r>
              <w:rPr>
                <w:b/>
                <w:sz w:val="20"/>
              </w:rPr>
              <w:t>2400 NASA Parkway</w:t>
            </w:r>
          </w:p>
          <w:p w14:paraId="00C6CE69" w14:textId="2CCA750E" w:rsidR="00B74B27" w:rsidRPr="0029324A" w:rsidRDefault="00B74B27" w:rsidP="00F61C66">
            <w:pPr>
              <w:pStyle w:val="IEEEAuthor"/>
              <w:rPr>
                <w:b/>
                <w:sz w:val="20"/>
              </w:rPr>
            </w:pPr>
            <w:r>
              <w:rPr>
                <w:b/>
                <w:sz w:val="20"/>
              </w:rPr>
              <w:t>Houston, TX 77058</w:t>
            </w:r>
          </w:p>
          <w:p w14:paraId="108CF998" w14:textId="1208966E" w:rsidR="00B74B27" w:rsidRPr="0029324A" w:rsidRDefault="00B74B27" w:rsidP="00F61C66">
            <w:pPr>
              <w:pStyle w:val="IEEEAuthor"/>
              <w:rPr>
                <w:b/>
                <w:sz w:val="20"/>
              </w:rPr>
            </w:pPr>
            <w:r>
              <w:rPr>
                <w:b/>
                <w:sz w:val="20"/>
              </w:rPr>
              <w:t>Nicole.c.strock</w:t>
            </w:r>
            <w:r w:rsidRPr="0029324A">
              <w:rPr>
                <w:b/>
                <w:sz w:val="20"/>
              </w:rPr>
              <w:t>@nasa.gov</w:t>
            </w:r>
          </w:p>
        </w:tc>
        <w:tc>
          <w:tcPr>
            <w:tcW w:w="3685" w:type="dxa"/>
          </w:tcPr>
          <w:p w14:paraId="0B500308" w14:textId="10C66734" w:rsidR="00B74B27" w:rsidRPr="0029324A" w:rsidRDefault="00B74B27" w:rsidP="00F61C66">
            <w:pPr>
              <w:pStyle w:val="IEEEAuthor"/>
              <w:rPr>
                <w:b/>
                <w:sz w:val="20"/>
              </w:rPr>
            </w:pPr>
            <w:r>
              <w:rPr>
                <w:b/>
                <w:sz w:val="20"/>
              </w:rPr>
              <w:t>Eric Rivas</w:t>
            </w:r>
          </w:p>
          <w:p w14:paraId="42057ED3" w14:textId="77777777" w:rsidR="00B74B27" w:rsidRPr="0029324A" w:rsidRDefault="00B74B27" w:rsidP="00B74B27">
            <w:pPr>
              <w:pStyle w:val="IEEEAuthor"/>
              <w:rPr>
                <w:b/>
                <w:sz w:val="20"/>
              </w:rPr>
            </w:pPr>
            <w:r>
              <w:rPr>
                <w:b/>
                <w:sz w:val="20"/>
              </w:rPr>
              <w:t>KBR, Johnson Space Center</w:t>
            </w:r>
          </w:p>
          <w:p w14:paraId="67DF4F93" w14:textId="77777777" w:rsidR="00B74B27" w:rsidRDefault="00B74B27" w:rsidP="00B74B27">
            <w:pPr>
              <w:pStyle w:val="IEEEAuthor"/>
              <w:rPr>
                <w:b/>
                <w:sz w:val="20"/>
              </w:rPr>
            </w:pPr>
            <w:r>
              <w:rPr>
                <w:b/>
                <w:sz w:val="20"/>
              </w:rPr>
              <w:t>2400 NASA Parkway</w:t>
            </w:r>
          </w:p>
          <w:p w14:paraId="3C9ECE64" w14:textId="01F7F2E1" w:rsidR="00B74B27" w:rsidRDefault="00B74B27" w:rsidP="00B74B27">
            <w:pPr>
              <w:pStyle w:val="IEEEAuthor"/>
              <w:rPr>
                <w:b/>
                <w:sz w:val="20"/>
              </w:rPr>
            </w:pPr>
            <w:r>
              <w:rPr>
                <w:b/>
                <w:sz w:val="20"/>
              </w:rPr>
              <w:t>Houston, TX 77058</w:t>
            </w:r>
          </w:p>
          <w:p w14:paraId="3360AA38" w14:textId="3C31CE52" w:rsidR="00B74B27" w:rsidRPr="0029324A" w:rsidRDefault="00B74B27" w:rsidP="006620F8">
            <w:pPr>
              <w:pStyle w:val="IEEEAuthor"/>
              <w:rPr>
                <w:b/>
                <w:sz w:val="20"/>
              </w:rPr>
            </w:pPr>
            <w:r>
              <w:rPr>
                <w:b/>
                <w:sz w:val="20"/>
              </w:rPr>
              <w:t>Eric.rivas</w:t>
            </w:r>
            <w:r w:rsidRPr="0029324A">
              <w:rPr>
                <w:b/>
                <w:sz w:val="20"/>
              </w:rPr>
              <w:t>@</w:t>
            </w:r>
            <w:r>
              <w:rPr>
                <w:b/>
                <w:sz w:val="20"/>
              </w:rPr>
              <w:t>nasa.gov</w:t>
            </w:r>
          </w:p>
        </w:tc>
        <w:tc>
          <w:tcPr>
            <w:tcW w:w="2630" w:type="dxa"/>
          </w:tcPr>
          <w:p w14:paraId="3C3C4C66" w14:textId="77777777" w:rsidR="00B74B27" w:rsidRDefault="00B74B27" w:rsidP="00F61C66">
            <w:pPr>
              <w:pStyle w:val="IEEEAuthor"/>
              <w:rPr>
                <w:b/>
                <w:sz w:val="20"/>
              </w:rPr>
            </w:pPr>
            <w:r>
              <w:rPr>
                <w:b/>
                <w:sz w:val="20"/>
              </w:rPr>
              <w:t>Karina Marshall Goebel</w:t>
            </w:r>
          </w:p>
          <w:p w14:paraId="2FEF5251" w14:textId="77777777" w:rsidR="00B74B27" w:rsidRPr="00B74B27" w:rsidRDefault="00B74B27" w:rsidP="00B74B27">
            <w:pPr>
              <w:pStyle w:val="IEEEAuthor"/>
              <w:rPr>
                <w:b/>
                <w:sz w:val="20"/>
              </w:rPr>
            </w:pPr>
            <w:r w:rsidRPr="00B74B27">
              <w:rPr>
                <w:b/>
                <w:sz w:val="20"/>
              </w:rPr>
              <w:t xml:space="preserve">National Aeronautics and </w:t>
            </w:r>
          </w:p>
          <w:p w14:paraId="0B35CC10" w14:textId="77777777" w:rsidR="00B74B27" w:rsidRPr="00B74B27" w:rsidRDefault="00B74B27" w:rsidP="00B74B27">
            <w:pPr>
              <w:pStyle w:val="IEEEAuthor"/>
              <w:rPr>
                <w:b/>
                <w:sz w:val="20"/>
              </w:rPr>
            </w:pPr>
            <w:r w:rsidRPr="00B74B27">
              <w:rPr>
                <w:b/>
                <w:sz w:val="20"/>
              </w:rPr>
              <w:t xml:space="preserve">Space Administration </w:t>
            </w:r>
          </w:p>
          <w:p w14:paraId="29E2451A" w14:textId="77777777" w:rsidR="00B74B27" w:rsidRPr="00B74B27" w:rsidRDefault="00B74B27" w:rsidP="00B74B27">
            <w:pPr>
              <w:pStyle w:val="IEEEAuthor"/>
              <w:rPr>
                <w:b/>
                <w:sz w:val="20"/>
              </w:rPr>
            </w:pPr>
            <w:r w:rsidRPr="00B74B27">
              <w:rPr>
                <w:b/>
                <w:sz w:val="20"/>
              </w:rPr>
              <w:t xml:space="preserve">2101 NASA Parkway </w:t>
            </w:r>
          </w:p>
          <w:p w14:paraId="7D1E30D3" w14:textId="77777777" w:rsidR="00B74B27" w:rsidRDefault="00B74B27" w:rsidP="00B74B27">
            <w:pPr>
              <w:pStyle w:val="IEEEAuthor"/>
              <w:rPr>
                <w:b/>
                <w:sz w:val="20"/>
              </w:rPr>
            </w:pPr>
            <w:r w:rsidRPr="00B74B27">
              <w:rPr>
                <w:b/>
                <w:sz w:val="20"/>
              </w:rPr>
              <w:t>Houston, TX 77058</w:t>
            </w:r>
          </w:p>
          <w:p w14:paraId="38EF7099" w14:textId="20DD8348" w:rsidR="00B74B27" w:rsidRDefault="00B74B27" w:rsidP="00B74B27">
            <w:pPr>
              <w:pStyle w:val="IEEEAuthor"/>
              <w:rPr>
                <w:b/>
                <w:sz w:val="20"/>
              </w:rPr>
            </w:pPr>
            <w:r>
              <w:rPr>
                <w:b/>
                <w:sz w:val="20"/>
              </w:rPr>
              <w:t>Karina.j.marshallgoebel@nasa.gov</w:t>
            </w:r>
          </w:p>
        </w:tc>
      </w:tr>
    </w:tbl>
    <w:p w14:paraId="23C5B87B" w14:textId="77777777" w:rsidR="006F7905" w:rsidRDefault="006F7905" w:rsidP="00BC209E">
      <w:pPr>
        <w:pStyle w:val="IEEEAuthor"/>
        <w:jc w:val="both"/>
        <w:rPr>
          <w:b/>
          <w:sz w:val="20"/>
        </w:rPr>
        <w:sectPr w:rsidR="006F7905" w:rsidSect="00AD093B">
          <w:footerReference w:type="even" r:id="rId12"/>
          <w:footerReference w:type="default" r:id="rId13"/>
          <w:footerReference w:type="first" r:id="rId14"/>
          <w:endnotePr>
            <w:numFmt w:val="decimal"/>
            <w:numRestart w:val="eachSect"/>
          </w:endnotePr>
          <w:type w:val="nextColumn"/>
          <w:pgSz w:w="12240" w:h="15840"/>
          <w:pgMar w:top="864" w:right="1080" w:bottom="1080" w:left="1080" w:header="720" w:footer="720" w:gutter="0"/>
          <w:cols w:space="360"/>
          <w:titlePg/>
          <w:docGrid w:linePitch="326"/>
        </w:sectPr>
      </w:pPr>
    </w:p>
    <w:p w14:paraId="73430B2A" w14:textId="77777777" w:rsidR="00D01E6F" w:rsidRDefault="00D01E6F" w:rsidP="00BC209E">
      <w:pPr>
        <w:pStyle w:val="IEEEAuthor"/>
        <w:jc w:val="both"/>
        <w:rPr>
          <w:b/>
          <w:sz w:val="20"/>
        </w:rPr>
      </w:pPr>
    </w:p>
    <w:p w14:paraId="6E104B35" w14:textId="77777777" w:rsidR="006F7905" w:rsidRDefault="006F7905" w:rsidP="00A80AB5">
      <w:pPr>
        <w:pStyle w:val="ieeenormal"/>
        <w:spacing w:after="0"/>
        <w:rPr>
          <w:b/>
          <w:i/>
          <w:sz w:val="18"/>
        </w:rPr>
        <w:sectPr w:rsidR="006F7905" w:rsidSect="006F7905">
          <w:endnotePr>
            <w:numFmt w:val="decimal"/>
            <w:numRestart w:val="eachSect"/>
          </w:endnotePr>
          <w:type w:val="continuous"/>
          <w:pgSz w:w="12240" w:h="15840"/>
          <w:pgMar w:top="576" w:right="720" w:bottom="432" w:left="1008" w:header="720" w:footer="720" w:gutter="0"/>
          <w:cols w:num="2" w:space="360"/>
        </w:sectPr>
      </w:pPr>
    </w:p>
    <w:p w14:paraId="02222153" w14:textId="77777777" w:rsidR="006F7905" w:rsidRDefault="006F7905" w:rsidP="00A80AB5">
      <w:pPr>
        <w:pStyle w:val="ieeenormal"/>
        <w:spacing w:after="0"/>
        <w:rPr>
          <w:b/>
          <w:i/>
          <w:sz w:val="18"/>
        </w:rPr>
        <w:sectPr w:rsidR="006F7905" w:rsidSect="006F7905">
          <w:endnotePr>
            <w:numFmt w:val="decimal"/>
            <w:numRestart w:val="eachSect"/>
          </w:endnotePr>
          <w:type w:val="continuous"/>
          <w:pgSz w:w="12240" w:h="15840"/>
          <w:pgMar w:top="576" w:right="720" w:bottom="432" w:left="1008" w:header="720" w:footer="720" w:gutter="0"/>
          <w:cols w:num="2" w:space="360"/>
        </w:sectPr>
      </w:pPr>
    </w:p>
    <w:p w14:paraId="7265245F" w14:textId="77777777" w:rsidR="00AD093B" w:rsidRDefault="00AD093B" w:rsidP="00A80AB5">
      <w:pPr>
        <w:pStyle w:val="ieeenormal"/>
        <w:spacing w:after="0"/>
        <w:rPr>
          <w:b/>
          <w:i/>
          <w:sz w:val="18"/>
        </w:rPr>
      </w:pPr>
    </w:p>
    <w:p w14:paraId="2D314BB3" w14:textId="1CF18A5A" w:rsidR="00D01E6F" w:rsidRDefault="00D01E6F" w:rsidP="00A80AB5">
      <w:pPr>
        <w:pStyle w:val="ieeenormal"/>
        <w:spacing w:after="0"/>
        <w:rPr>
          <w:b/>
          <w:sz w:val="18"/>
        </w:rPr>
      </w:pPr>
      <w:r w:rsidRPr="00D9645F">
        <w:rPr>
          <w:b/>
          <w:i/>
          <w:sz w:val="18"/>
        </w:rPr>
        <w:t>Abstract</w:t>
      </w:r>
      <w:r w:rsidRPr="00D9645F">
        <w:rPr>
          <w:b/>
          <w:sz w:val="18"/>
        </w:rPr>
        <w:t>—</w:t>
      </w:r>
      <w:bookmarkStart w:id="0" w:name="_Hlk114580229"/>
      <w:r w:rsidR="00B74B27" w:rsidRPr="00B74B27">
        <w:rPr>
          <w:b/>
          <w:sz w:val="18"/>
        </w:rPr>
        <w:t>Over the past half century, our understanding of the physiological effects of space exploration and microgravity exposure have improved immensely. Microgravity causes incredible changes to the human body that increase risk of injury upon return to Earth and lunar/planetary egress scenarios. This is due to deconditioning of the cardiovascular and skeletal muscle systems that reduce aerobic capacity and muscular strength. With upcoming exploration class missions, such as NASA’s Artemis lunar exploration program which aims to send the first female astronaut to the lunar surface by 2030, as well as a long-term goal of Martian exploration, maintaining astronaut health during extended-duration space flight is critical for achieving mission objectives.</w:t>
      </w:r>
      <w:bookmarkEnd w:id="0"/>
      <w:r w:rsidR="00B74B27" w:rsidRPr="00B74B27">
        <w:rPr>
          <w:b/>
          <w:sz w:val="18"/>
        </w:rPr>
        <w:t xml:space="preserve"> However, </w:t>
      </w:r>
      <w:bookmarkStart w:id="1" w:name="_Hlk114818543"/>
      <w:r w:rsidR="00B74B27" w:rsidRPr="00B74B27">
        <w:rPr>
          <w:b/>
          <w:sz w:val="18"/>
        </w:rPr>
        <w:t xml:space="preserve">our understanding of these physiological implications due to microgravity are based primarily on flight studies of male astronauts and 1g </w:t>
      </w:r>
      <w:r w:rsidR="00220582">
        <w:rPr>
          <w:b/>
          <w:sz w:val="18"/>
        </w:rPr>
        <w:t>bed rest</w:t>
      </w:r>
      <w:r w:rsidR="00B74B27" w:rsidRPr="00B74B27">
        <w:rPr>
          <w:b/>
          <w:sz w:val="18"/>
        </w:rPr>
        <w:t xml:space="preserve"> analog study participants, with few investigations focusing specifically on females</w:t>
      </w:r>
      <w:bookmarkEnd w:id="1"/>
      <w:r w:rsidR="00B74B27" w:rsidRPr="00B74B27">
        <w:rPr>
          <w:b/>
          <w:sz w:val="18"/>
        </w:rPr>
        <w:t>. Innate physiologic differences in endocrine signaling and reproductive function impact sex-dependent responses to various health conditions, treatments, and environmental factors in nearly every system in the body. Therefore, to assume comparable alterations in females in response to microgravity exposure may be inappropriate and</w:t>
      </w:r>
      <w:r w:rsidR="008C28E9">
        <w:rPr>
          <w:b/>
          <w:sz w:val="18"/>
        </w:rPr>
        <w:t>,</w:t>
      </w:r>
      <w:r w:rsidR="00B74B27" w:rsidRPr="00B74B27">
        <w:rPr>
          <w:b/>
          <w:sz w:val="18"/>
        </w:rPr>
        <w:t xml:space="preserve"> consequentially, could lead to lasting impacts on female astronaut health and impact mission success. Moreover, differences in sex hormones may also influence the regulation of cardiovascular control during egress activity after space flight-induced deconditioning and blood volume loss (i.e., risk for orthostatic intolerance). Other potential physiological systems and factors related to musculoskeletal health and aerobic capacity that warrant investigation with respect to microgravity include endocrine/reproductive function, vascular control, bone mineral density/microarchitecture, and soft-tissue health. The purpose of this investigation is two-fold: 1) to summarize the data available from space flight and simulated </w:t>
      </w:r>
      <w:r w:rsidR="00220582">
        <w:rPr>
          <w:b/>
          <w:sz w:val="18"/>
        </w:rPr>
        <w:t>bed rest</w:t>
      </w:r>
      <w:r w:rsidR="00B74B27" w:rsidRPr="00B74B27">
        <w:rPr>
          <w:b/>
          <w:sz w:val="18"/>
        </w:rPr>
        <w:t xml:space="preserve"> analog exposures to begin addressing these gaps in knowledge regarding impacts to female astronaut health and 2) to describe differences in demographic health characteristics, injury prevalence, and aerobic capacity and muscular strength in NASA female and male astronauts. Female astronauts make up 50% of </w:t>
      </w:r>
      <w:r w:rsidR="008C28E9">
        <w:rPr>
          <w:b/>
          <w:sz w:val="18"/>
        </w:rPr>
        <w:t xml:space="preserve">the </w:t>
      </w:r>
      <w:r w:rsidR="00B74B27" w:rsidRPr="00B74B27">
        <w:rPr>
          <w:b/>
          <w:sz w:val="18"/>
        </w:rPr>
        <w:t>Artemis-specific astronaut corps</w:t>
      </w:r>
      <w:r w:rsidR="00FD7E28">
        <w:rPr>
          <w:b/>
          <w:sz w:val="18"/>
        </w:rPr>
        <w:t>,</w:t>
      </w:r>
      <w:r w:rsidR="00B74B27" w:rsidRPr="00B74B27">
        <w:rPr>
          <w:b/>
          <w:sz w:val="18"/>
        </w:rPr>
        <w:t xml:space="preserve"> and the extent to which microgravity exposure impacts female cardiovascular and musculoskeletal health, and whether these alterations are consistent with their male counterparts, is inconclusive. With the growing inclusion of female astronauts in the NASA space program and the increased duration of missions beyond low Earth orbit, a greater understanding of the sex-specific adaptation to space travel will help determine the development of appropriate countermeasures for minimizing risk and maintaining health of all astronauts.</w:t>
      </w:r>
      <w:r w:rsidR="0039483E">
        <w:rPr>
          <w:b/>
          <w:sz w:val="18"/>
        </w:rPr>
        <w:t xml:space="preserve"> </w:t>
      </w:r>
    </w:p>
    <w:p w14:paraId="5731CDE5" w14:textId="77777777" w:rsidR="00A80AB5" w:rsidRPr="00D9645F" w:rsidRDefault="00A80AB5" w:rsidP="00A80AB5">
      <w:pPr>
        <w:pStyle w:val="ieeenormal"/>
        <w:spacing w:after="120"/>
        <w:rPr>
          <w:b/>
          <w:sz w:val="18"/>
        </w:rPr>
      </w:pPr>
    </w:p>
    <w:p w14:paraId="2CB4A90D" w14:textId="77777777" w:rsidR="00D01E6F" w:rsidRDefault="00D01E6F">
      <w:pPr>
        <w:pStyle w:val="ieeeTableOfContents"/>
      </w:pPr>
      <w:r>
        <w:t>Table of Contents</w:t>
      </w:r>
    </w:p>
    <w:bookmarkStart w:id="2" w:name="_Toc14366342"/>
    <w:p w14:paraId="3B2588BB" w14:textId="17438BFD" w:rsidR="003D7C07" w:rsidRDefault="000C48F6">
      <w:pPr>
        <w:pStyle w:val="TOC1"/>
        <w:rPr>
          <w:rFonts w:asciiTheme="minorHAnsi" w:eastAsiaTheme="minorEastAsia" w:hAnsiTheme="minorHAnsi" w:cstheme="minorBidi"/>
          <w:b w:val="0"/>
          <w:smallCaps w:val="0"/>
          <w:szCs w:val="22"/>
        </w:rPr>
      </w:pPr>
      <w:r w:rsidRPr="00320AE3">
        <w:fldChar w:fldCharType="begin"/>
      </w:r>
      <w:r w:rsidR="00D01E6F" w:rsidRPr="002A357A">
        <w:instrText xml:space="preserve"> TOC \o "1-3" \h \z \t "ieeehead,1" </w:instrText>
      </w:r>
      <w:r w:rsidRPr="00320AE3">
        <w:fldChar w:fldCharType="separate"/>
      </w:r>
      <w:hyperlink w:anchor="_Toc115341738" w:history="1">
        <w:r w:rsidR="003D7C07" w:rsidRPr="003B1F43">
          <w:rPr>
            <w:rStyle w:val="Hyperlink"/>
          </w:rPr>
          <w:t>1. Introduction</w:t>
        </w:r>
        <w:r w:rsidR="003D7C07">
          <w:rPr>
            <w:webHidden/>
          </w:rPr>
          <w:tab/>
        </w:r>
        <w:r w:rsidR="003D7C07">
          <w:rPr>
            <w:webHidden/>
          </w:rPr>
          <w:fldChar w:fldCharType="begin"/>
        </w:r>
        <w:r w:rsidR="003D7C07">
          <w:rPr>
            <w:webHidden/>
          </w:rPr>
          <w:instrText xml:space="preserve"> PAGEREF _Toc115341738 \h </w:instrText>
        </w:r>
        <w:r w:rsidR="003D7C07">
          <w:rPr>
            <w:webHidden/>
          </w:rPr>
        </w:r>
        <w:r w:rsidR="003D7C07">
          <w:rPr>
            <w:webHidden/>
          </w:rPr>
          <w:fldChar w:fldCharType="separate"/>
        </w:r>
        <w:r w:rsidR="00E6059F">
          <w:rPr>
            <w:webHidden/>
          </w:rPr>
          <w:t>1</w:t>
        </w:r>
        <w:r w:rsidR="003D7C07">
          <w:rPr>
            <w:webHidden/>
          </w:rPr>
          <w:fldChar w:fldCharType="end"/>
        </w:r>
      </w:hyperlink>
    </w:p>
    <w:p w14:paraId="29FB3F62" w14:textId="58343F76" w:rsidR="003D7C07" w:rsidRDefault="005944CD">
      <w:pPr>
        <w:pStyle w:val="TOC1"/>
        <w:rPr>
          <w:rFonts w:asciiTheme="minorHAnsi" w:eastAsiaTheme="minorEastAsia" w:hAnsiTheme="minorHAnsi" w:cstheme="minorBidi"/>
          <w:b w:val="0"/>
          <w:smallCaps w:val="0"/>
          <w:szCs w:val="22"/>
        </w:rPr>
      </w:pPr>
      <w:hyperlink w:anchor="_Toc115341739" w:history="1">
        <w:r w:rsidR="003D7C07" w:rsidRPr="003B1F43">
          <w:rPr>
            <w:rStyle w:val="Hyperlink"/>
          </w:rPr>
          <w:t>2. Review of Literature</w:t>
        </w:r>
        <w:r w:rsidR="003D7C07">
          <w:rPr>
            <w:webHidden/>
          </w:rPr>
          <w:tab/>
        </w:r>
        <w:r w:rsidR="003D7C07">
          <w:rPr>
            <w:webHidden/>
          </w:rPr>
          <w:fldChar w:fldCharType="begin"/>
        </w:r>
        <w:r w:rsidR="003D7C07">
          <w:rPr>
            <w:webHidden/>
          </w:rPr>
          <w:instrText xml:space="preserve"> PAGEREF _Toc115341739 \h </w:instrText>
        </w:r>
        <w:r w:rsidR="003D7C07">
          <w:rPr>
            <w:webHidden/>
          </w:rPr>
        </w:r>
        <w:r w:rsidR="003D7C07">
          <w:rPr>
            <w:webHidden/>
          </w:rPr>
          <w:fldChar w:fldCharType="separate"/>
        </w:r>
        <w:r w:rsidR="00E6059F">
          <w:rPr>
            <w:webHidden/>
          </w:rPr>
          <w:t>2</w:t>
        </w:r>
        <w:r w:rsidR="003D7C07">
          <w:rPr>
            <w:webHidden/>
          </w:rPr>
          <w:fldChar w:fldCharType="end"/>
        </w:r>
      </w:hyperlink>
    </w:p>
    <w:p w14:paraId="26BB5717" w14:textId="0DEABBF3" w:rsidR="003D7C07" w:rsidRDefault="005944CD">
      <w:pPr>
        <w:pStyle w:val="TOC1"/>
        <w:rPr>
          <w:rFonts w:asciiTheme="minorHAnsi" w:eastAsiaTheme="minorEastAsia" w:hAnsiTheme="minorHAnsi" w:cstheme="minorBidi"/>
          <w:b w:val="0"/>
          <w:smallCaps w:val="0"/>
          <w:szCs w:val="22"/>
        </w:rPr>
      </w:pPr>
      <w:hyperlink w:anchor="_Toc115341740" w:history="1">
        <w:r w:rsidR="003D7C07" w:rsidRPr="003B1F43">
          <w:rPr>
            <w:rStyle w:val="Hyperlink"/>
          </w:rPr>
          <w:t xml:space="preserve">3. </w:t>
        </w:r>
        <w:r w:rsidR="00E161E5">
          <w:rPr>
            <w:rStyle w:val="Hyperlink"/>
          </w:rPr>
          <w:t>Methods</w:t>
        </w:r>
        <w:r w:rsidR="003D7C07">
          <w:rPr>
            <w:webHidden/>
          </w:rPr>
          <w:tab/>
        </w:r>
        <w:r w:rsidR="003D7C07">
          <w:rPr>
            <w:webHidden/>
          </w:rPr>
          <w:fldChar w:fldCharType="begin"/>
        </w:r>
        <w:r w:rsidR="003D7C07">
          <w:rPr>
            <w:webHidden/>
          </w:rPr>
          <w:instrText xml:space="preserve"> PAGEREF _Toc115341740 \h </w:instrText>
        </w:r>
        <w:r w:rsidR="003D7C07">
          <w:rPr>
            <w:webHidden/>
          </w:rPr>
        </w:r>
        <w:r w:rsidR="003D7C07">
          <w:rPr>
            <w:webHidden/>
          </w:rPr>
          <w:fldChar w:fldCharType="separate"/>
        </w:r>
        <w:r w:rsidR="00E6059F">
          <w:rPr>
            <w:webHidden/>
          </w:rPr>
          <w:t>5</w:t>
        </w:r>
        <w:r w:rsidR="003D7C07">
          <w:rPr>
            <w:webHidden/>
          </w:rPr>
          <w:fldChar w:fldCharType="end"/>
        </w:r>
      </w:hyperlink>
    </w:p>
    <w:p w14:paraId="7C08C194" w14:textId="4EEFB610" w:rsidR="003D7C07" w:rsidRDefault="005944CD">
      <w:pPr>
        <w:pStyle w:val="TOC1"/>
        <w:rPr>
          <w:rFonts w:asciiTheme="minorHAnsi" w:eastAsiaTheme="minorEastAsia" w:hAnsiTheme="minorHAnsi" w:cstheme="minorBidi"/>
          <w:b w:val="0"/>
          <w:smallCaps w:val="0"/>
          <w:szCs w:val="22"/>
        </w:rPr>
      </w:pPr>
      <w:hyperlink w:anchor="_Toc115341741" w:history="1">
        <w:r w:rsidR="003D7C07" w:rsidRPr="003B1F43">
          <w:rPr>
            <w:rStyle w:val="Hyperlink"/>
          </w:rPr>
          <w:t>4. Analysis of Crew Data</w:t>
        </w:r>
        <w:r w:rsidR="003D7C07">
          <w:rPr>
            <w:webHidden/>
          </w:rPr>
          <w:tab/>
        </w:r>
        <w:r w:rsidR="003D7C07">
          <w:rPr>
            <w:webHidden/>
          </w:rPr>
          <w:fldChar w:fldCharType="begin"/>
        </w:r>
        <w:r w:rsidR="003D7C07">
          <w:rPr>
            <w:webHidden/>
          </w:rPr>
          <w:instrText xml:space="preserve"> PAGEREF _Toc115341741 \h </w:instrText>
        </w:r>
        <w:r w:rsidR="003D7C07">
          <w:rPr>
            <w:webHidden/>
          </w:rPr>
        </w:r>
        <w:r w:rsidR="003D7C07">
          <w:rPr>
            <w:webHidden/>
          </w:rPr>
          <w:fldChar w:fldCharType="separate"/>
        </w:r>
        <w:r w:rsidR="00E6059F">
          <w:rPr>
            <w:webHidden/>
          </w:rPr>
          <w:t>6</w:t>
        </w:r>
        <w:r w:rsidR="003D7C07">
          <w:rPr>
            <w:webHidden/>
          </w:rPr>
          <w:fldChar w:fldCharType="end"/>
        </w:r>
      </w:hyperlink>
    </w:p>
    <w:p w14:paraId="76F73BC1" w14:textId="6F7E2E45" w:rsidR="003D7C07" w:rsidRDefault="005944CD">
      <w:pPr>
        <w:pStyle w:val="TOC1"/>
        <w:rPr>
          <w:rFonts w:asciiTheme="minorHAnsi" w:eastAsiaTheme="minorEastAsia" w:hAnsiTheme="minorHAnsi" w:cstheme="minorBidi"/>
          <w:b w:val="0"/>
          <w:smallCaps w:val="0"/>
          <w:szCs w:val="22"/>
        </w:rPr>
      </w:pPr>
      <w:hyperlink w:anchor="_Toc115341742" w:history="1">
        <w:r w:rsidR="003D7C07" w:rsidRPr="003B1F43">
          <w:rPr>
            <w:rStyle w:val="Hyperlink"/>
          </w:rPr>
          <w:t>5. Conclusion</w:t>
        </w:r>
        <w:r w:rsidR="003D7C07">
          <w:rPr>
            <w:webHidden/>
          </w:rPr>
          <w:tab/>
        </w:r>
        <w:r w:rsidR="003D7C07">
          <w:rPr>
            <w:webHidden/>
          </w:rPr>
          <w:fldChar w:fldCharType="begin"/>
        </w:r>
        <w:r w:rsidR="003D7C07">
          <w:rPr>
            <w:webHidden/>
          </w:rPr>
          <w:instrText xml:space="preserve"> PAGEREF _Toc115341742 \h </w:instrText>
        </w:r>
        <w:r w:rsidR="003D7C07">
          <w:rPr>
            <w:webHidden/>
          </w:rPr>
        </w:r>
        <w:r w:rsidR="003D7C07">
          <w:rPr>
            <w:webHidden/>
          </w:rPr>
          <w:fldChar w:fldCharType="separate"/>
        </w:r>
        <w:r w:rsidR="00E6059F">
          <w:rPr>
            <w:webHidden/>
          </w:rPr>
          <w:t>8</w:t>
        </w:r>
        <w:r w:rsidR="003D7C07">
          <w:rPr>
            <w:webHidden/>
          </w:rPr>
          <w:fldChar w:fldCharType="end"/>
        </w:r>
      </w:hyperlink>
    </w:p>
    <w:p w14:paraId="05BC5806" w14:textId="6BF733A8" w:rsidR="003D7C07" w:rsidRDefault="005944CD">
      <w:pPr>
        <w:pStyle w:val="TOC1"/>
        <w:rPr>
          <w:rFonts w:asciiTheme="minorHAnsi" w:eastAsiaTheme="minorEastAsia" w:hAnsiTheme="minorHAnsi" w:cstheme="minorBidi"/>
          <w:b w:val="0"/>
          <w:smallCaps w:val="0"/>
          <w:szCs w:val="22"/>
        </w:rPr>
      </w:pPr>
      <w:hyperlink w:anchor="_Toc115341743" w:history="1">
        <w:r w:rsidR="003D7C07" w:rsidRPr="003B1F43">
          <w:rPr>
            <w:rStyle w:val="Hyperlink"/>
          </w:rPr>
          <w:t>Acknowledgements</w:t>
        </w:r>
        <w:r w:rsidR="003D7C07">
          <w:rPr>
            <w:webHidden/>
          </w:rPr>
          <w:tab/>
        </w:r>
        <w:r w:rsidR="003D7C07">
          <w:rPr>
            <w:webHidden/>
          </w:rPr>
          <w:fldChar w:fldCharType="begin"/>
        </w:r>
        <w:r w:rsidR="003D7C07">
          <w:rPr>
            <w:webHidden/>
          </w:rPr>
          <w:instrText xml:space="preserve"> PAGEREF _Toc115341743 \h </w:instrText>
        </w:r>
        <w:r w:rsidR="003D7C07">
          <w:rPr>
            <w:webHidden/>
          </w:rPr>
        </w:r>
        <w:r w:rsidR="003D7C07">
          <w:rPr>
            <w:webHidden/>
          </w:rPr>
          <w:fldChar w:fldCharType="separate"/>
        </w:r>
        <w:r w:rsidR="00E6059F">
          <w:rPr>
            <w:webHidden/>
          </w:rPr>
          <w:t>9</w:t>
        </w:r>
        <w:r w:rsidR="003D7C07">
          <w:rPr>
            <w:webHidden/>
          </w:rPr>
          <w:fldChar w:fldCharType="end"/>
        </w:r>
      </w:hyperlink>
    </w:p>
    <w:p w14:paraId="258989DD" w14:textId="755793DB" w:rsidR="003D7C07" w:rsidRDefault="005944CD">
      <w:pPr>
        <w:pStyle w:val="TOC1"/>
        <w:rPr>
          <w:rFonts w:asciiTheme="minorHAnsi" w:eastAsiaTheme="minorEastAsia" w:hAnsiTheme="minorHAnsi" w:cstheme="minorBidi"/>
          <w:b w:val="0"/>
          <w:smallCaps w:val="0"/>
          <w:szCs w:val="22"/>
        </w:rPr>
      </w:pPr>
      <w:hyperlink w:anchor="_Toc115341744" w:history="1">
        <w:r w:rsidR="003D7C07" w:rsidRPr="003B1F43">
          <w:rPr>
            <w:rStyle w:val="Hyperlink"/>
          </w:rPr>
          <w:t>References</w:t>
        </w:r>
        <w:r w:rsidR="003D7C07">
          <w:rPr>
            <w:webHidden/>
          </w:rPr>
          <w:tab/>
        </w:r>
        <w:r w:rsidR="003D7C07">
          <w:rPr>
            <w:webHidden/>
          </w:rPr>
          <w:fldChar w:fldCharType="begin"/>
        </w:r>
        <w:r w:rsidR="003D7C07">
          <w:rPr>
            <w:webHidden/>
          </w:rPr>
          <w:instrText xml:space="preserve"> PAGEREF _Toc115341744 \h </w:instrText>
        </w:r>
        <w:r w:rsidR="003D7C07">
          <w:rPr>
            <w:webHidden/>
          </w:rPr>
        </w:r>
        <w:r w:rsidR="003D7C07">
          <w:rPr>
            <w:webHidden/>
          </w:rPr>
          <w:fldChar w:fldCharType="separate"/>
        </w:r>
        <w:r w:rsidR="00E6059F">
          <w:rPr>
            <w:webHidden/>
          </w:rPr>
          <w:t>9</w:t>
        </w:r>
        <w:r w:rsidR="003D7C07">
          <w:rPr>
            <w:webHidden/>
          </w:rPr>
          <w:fldChar w:fldCharType="end"/>
        </w:r>
      </w:hyperlink>
    </w:p>
    <w:p w14:paraId="287AB928" w14:textId="3A27B050" w:rsidR="003D7C07" w:rsidRDefault="005944CD">
      <w:pPr>
        <w:pStyle w:val="TOC1"/>
        <w:rPr>
          <w:rFonts w:asciiTheme="minorHAnsi" w:eastAsiaTheme="minorEastAsia" w:hAnsiTheme="minorHAnsi" w:cstheme="minorBidi"/>
          <w:b w:val="0"/>
          <w:smallCaps w:val="0"/>
          <w:szCs w:val="22"/>
        </w:rPr>
      </w:pPr>
      <w:hyperlink w:anchor="_Toc115341745" w:history="1">
        <w:r w:rsidR="003D7C07" w:rsidRPr="003B1F43">
          <w:rPr>
            <w:rStyle w:val="Hyperlink"/>
          </w:rPr>
          <w:t>Biography</w:t>
        </w:r>
        <w:r w:rsidR="003D7C07">
          <w:rPr>
            <w:webHidden/>
          </w:rPr>
          <w:tab/>
        </w:r>
        <w:r w:rsidR="003D7C07">
          <w:rPr>
            <w:webHidden/>
          </w:rPr>
          <w:fldChar w:fldCharType="begin"/>
        </w:r>
        <w:r w:rsidR="003D7C07">
          <w:rPr>
            <w:webHidden/>
          </w:rPr>
          <w:instrText xml:space="preserve"> PAGEREF _Toc115341745 \h </w:instrText>
        </w:r>
        <w:r w:rsidR="003D7C07">
          <w:rPr>
            <w:webHidden/>
          </w:rPr>
        </w:r>
        <w:r w:rsidR="003D7C07">
          <w:rPr>
            <w:webHidden/>
          </w:rPr>
          <w:fldChar w:fldCharType="separate"/>
        </w:r>
        <w:r w:rsidR="00E6059F">
          <w:rPr>
            <w:webHidden/>
          </w:rPr>
          <w:t>12</w:t>
        </w:r>
        <w:r w:rsidR="003D7C07">
          <w:rPr>
            <w:webHidden/>
          </w:rPr>
          <w:fldChar w:fldCharType="end"/>
        </w:r>
      </w:hyperlink>
    </w:p>
    <w:p w14:paraId="1E312A5E" w14:textId="77777777" w:rsidR="00D01E6F" w:rsidRDefault="000C48F6" w:rsidP="008B257F">
      <w:pPr>
        <w:pStyle w:val="ieeehead"/>
        <w:rPr>
          <w:noProof/>
        </w:rPr>
      </w:pPr>
      <w:r w:rsidRPr="00320AE3">
        <w:fldChar w:fldCharType="end"/>
      </w:r>
    </w:p>
    <w:p w14:paraId="5F332240" w14:textId="148D06BD" w:rsidR="00D01E6F" w:rsidRDefault="00CB1257" w:rsidP="008B257F">
      <w:pPr>
        <w:pStyle w:val="ieeehead"/>
      </w:pPr>
      <w:bookmarkStart w:id="3" w:name="_Toc115341738"/>
      <w:r>
        <w:t xml:space="preserve">1. </w:t>
      </w:r>
      <w:r w:rsidR="00D01E6F">
        <w:t>Introduction</w:t>
      </w:r>
      <w:bookmarkEnd w:id="2"/>
      <w:bookmarkEnd w:id="3"/>
    </w:p>
    <w:p w14:paraId="73E39F5A" w14:textId="6DE3BFE1" w:rsidR="00B6405D" w:rsidRPr="004533E2" w:rsidRDefault="100CAE68" w:rsidP="100CAE68">
      <w:pPr>
        <w:pStyle w:val="ieeenormal"/>
        <w:spacing w:after="0"/>
        <w:rPr>
          <w:sz w:val="20"/>
          <w:szCs w:val="20"/>
        </w:rPr>
      </w:pPr>
      <w:r w:rsidRPr="100CAE68">
        <w:rPr>
          <w:sz w:val="20"/>
          <w:szCs w:val="20"/>
        </w:rPr>
        <w:t xml:space="preserve">Space flight imposes physiological challenges that </w:t>
      </w:r>
      <w:r w:rsidR="00CA3391">
        <w:rPr>
          <w:sz w:val="20"/>
          <w:szCs w:val="20"/>
        </w:rPr>
        <w:t xml:space="preserve">can </w:t>
      </w:r>
      <w:r w:rsidRPr="100CAE68">
        <w:rPr>
          <w:sz w:val="20"/>
          <w:szCs w:val="20"/>
        </w:rPr>
        <w:t>cause deconditioning of the cardiovascular and skeletal muscle systems due to microgravity exposure</w:t>
      </w:r>
      <w:r w:rsidR="00CA3391">
        <w:rPr>
          <w:sz w:val="20"/>
          <w:szCs w:val="20"/>
        </w:rPr>
        <w:t>, ultimately</w:t>
      </w:r>
      <w:r w:rsidRPr="100CAE68">
        <w:rPr>
          <w:sz w:val="20"/>
          <w:szCs w:val="20"/>
        </w:rPr>
        <w:t xml:space="preserve"> reduc</w:t>
      </w:r>
      <w:r w:rsidR="00CA3391">
        <w:rPr>
          <w:sz w:val="20"/>
          <w:szCs w:val="20"/>
        </w:rPr>
        <w:t>ing</w:t>
      </w:r>
      <w:r w:rsidRPr="100CAE68">
        <w:rPr>
          <w:sz w:val="20"/>
          <w:szCs w:val="20"/>
        </w:rPr>
        <w:t xml:space="preserve"> aerobic and muscular fitness. This</w:t>
      </w:r>
      <w:r w:rsidR="006C7ABD">
        <w:rPr>
          <w:sz w:val="20"/>
          <w:szCs w:val="20"/>
        </w:rPr>
        <w:t xml:space="preserve"> </w:t>
      </w:r>
      <w:r w:rsidRPr="100CAE68">
        <w:rPr>
          <w:sz w:val="20"/>
          <w:szCs w:val="20"/>
        </w:rPr>
        <w:t>deconditioning</w:t>
      </w:r>
      <w:r w:rsidR="006C7ABD">
        <w:rPr>
          <w:sz w:val="20"/>
          <w:szCs w:val="20"/>
        </w:rPr>
        <w:t xml:space="preserve"> can </w:t>
      </w:r>
      <w:r w:rsidRPr="100CAE68">
        <w:rPr>
          <w:sz w:val="20"/>
          <w:szCs w:val="20"/>
        </w:rPr>
        <w:t>impact</w:t>
      </w:r>
      <w:r w:rsidR="006C7ABD">
        <w:rPr>
          <w:sz w:val="20"/>
          <w:szCs w:val="20"/>
        </w:rPr>
        <w:t xml:space="preserve"> the</w:t>
      </w:r>
      <w:r w:rsidRPr="100CAE68">
        <w:rPr>
          <w:sz w:val="20"/>
          <w:szCs w:val="20"/>
        </w:rPr>
        <w:t xml:space="preserve"> successful completion of mission objectives and increases the risk of injury upon return to Earth and </w:t>
      </w:r>
      <w:r w:rsidR="006C7ABD">
        <w:rPr>
          <w:sz w:val="20"/>
          <w:szCs w:val="20"/>
        </w:rPr>
        <w:t xml:space="preserve">in </w:t>
      </w:r>
      <w:r w:rsidRPr="100CAE68">
        <w:rPr>
          <w:sz w:val="20"/>
          <w:szCs w:val="20"/>
        </w:rPr>
        <w:t xml:space="preserve">Lunar/planetary egress scenarios. </w:t>
      </w:r>
      <w:r w:rsidR="006D3F31" w:rsidRPr="004533E2">
        <w:rPr>
          <w:bCs/>
          <w:sz w:val="20"/>
        </w:rPr>
        <w:t>Additionally</w:t>
      </w:r>
      <w:r w:rsidR="006D3F31" w:rsidRPr="004533E2">
        <w:rPr>
          <w:bCs/>
          <w:sz w:val="20"/>
          <w:szCs w:val="20"/>
        </w:rPr>
        <w:t>,</w:t>
      </w:r>
      <w:r w:rsidR="006D3F31" w:rsidRPr="00AB596D">
        <w:rPr>
          <w:sz w:val="20"/>
          <w:szCs w:val="20"/>
        </w:rPr>
        <w:t xml:space="preserve"> sex-based differences </w:t>
      </w:r>
      <w:r w:rsidR="00FD7E28">
        <w:rPr>
          <w:sz w:val="20"/>
          <w:szCs w:val="20"/>
        </w:rPr>
        <w:t xml:space="preserve">already </w:t>
      </w:r>
      <w:r w:rsidR="006D3F31">
        <w:rPr>
          <w:sz w:val="20"/>
          <w:szCs w:val="20"/>
        </w:rPr>
        <w:t xml:space="preserve">play an integral role in health on Earth, but presently the </w:t>
      </w:r>
      <w:r w:rsidRPr="100CAE68">
        <w:rPr>
          <w:sz w:val="20"/>
          <w:szCs w:val="20"/>
        </w:rPr>
        <w:t xml:space="preserve">basis for our understanding of the physiological changes due to space flight is predominantly based on studies of male astronauts and 1g </w:t>
      </w:r>
      <w:r w:rsidR="00220582">
        <w:rPr>
          <w:sz w:val="20"/>
          <w:szCs w:val="20"/>
        </w:rPr>
        <w:t>bed rest</w:t>
      </w:r>
      <w:r w:rsidRPr="100CAE68">
        <w:rPr>
          <w:sz w:val="20"/>
          <w:szCs w:val="20"/>
        </w:rPr>
        <w:t xml:space="preserve"> analog study participants.  Since 2002, the National Aeronautics and Space Administration (NASA) has sponsored several workshops aimed at understanding sex differences with space flight </w:t>
      </w:r>
      <w:r w:rsidR="00E51510" w:rsidRPr="100CAE68">
        <w:rPr>
          <w:sz w:val="20"/>
          <w:szCs w:val="20"/>
        </w:rPr>
        <w:fldChar w:fldCharType="begin"/>
      </w:r>
      <w:r w:rsidR="00E51510" w:rsidRPr="100CAE68">
        <w:rPr>
          <w:sz w:val="20"/>
          <w:szCs w:val="20"/>
        </w:rPr>
        <w:instrText xml:space="preserve"> ADDIN EN.CITE &lt;EndNote&gt;&lt;Cite&gt;&lt;Author&gt;Mark&lt;/Author&gt;&lt;Year&gt;2014&lt;/Year&gt;&lt;RecNum&gt;163&lt;/RecNum&gt;&lt;DisplayText&gt;[1]&lt;/DisplayText&gt;&lt;record&gt;&lt;rec-number&gt;163&lt;/rec-number&gt;&lt;foreign-keys&gt;&lt;key app="EN" db-id="d0ttrsvr2psw54efdv1vpvx0dwwvvetwpsze" timestamp="1663946029"&gt;163&lt;/key&gt;&lt;/foreign-keys&gt;&lt;ref-type name="Journal Article"&gt;17&lt;/ref-type&gt;&lt;contributors&gt;&lt;authors&gt;&lt;author&gt;Mark, S.&lt;/author&gt;&lt;author&gt;Scott, G. B.&lt;/author&gt;&lt;author&gt;Donoviel, D. B.&lt;/author&gt;&lt;author&gt;Leveton, L. B.&lt;/author&gt;&lt;author&gt;Mahoney, E.&lt;/author&gt;&lt;author&gt;Charles, J. B.&lt;/author&gt;&lt;author&gt;Siegel, B.&lt;/author&gt;&lt;/authors&gt;&lt;/contributors&gt;&lt;auth-address&gt;1 Advanced Exploration Systems Division, Human Exploration and Operations Mission Directorate, National Aeronautics and Space Administration, Washington, DC.&lt;/auth-address&gt;&lt;titles&gt;&lt;title&gt;The impact of sex and gender on adaptation to space: executive summary&lt;/title&gt;&lt;secondary-title&gt;J Womens Health (Larchmt)&lt;/secondary-title&gt;&lt;/titles&gt;&lt;periodical&gt;&lt;full-title&gt;J Womens Health (Larchmt)&lt;/full-title&gt;&lt;/periodical&gt;&lt;pages&gt;941-7&lt;/pages&gt;&lt;volume&gt;23&lt;/volume&gt;&lt;number&gt;11&lt;/number&gt;&lt;keywords&gt;&lt;keyword&gt;Adaptation, Psychological&lt;/keyword&gt;&lt;keyword&gt;Aerospace Medicine&lt;/keyword&gt;&lt;keyword&gt;Astronauts/*psychology&lt;/keyword&gt;&lt;keyword&gt;Behavioral Research&lt;/keyword&gt;&lt;keyword&gt;Female&lt;/keyword&gt;&lt;keyword&gt;*Health Behavior&lt;/keyword&gt;&lt;keyword&gt;*Health Status&lt;/keyword&gt;&lt;keyword&gt;Humans&lt;/keyword&gt;&lt;keyword&gt;Male&lt;/keyword&gt;&lt;keyword&gt;*Space Flight&lt;/keyword&gt;&lt;keyword&gt;United States&lt;/keyword&gt;&lt;keyword&gt;United States National Aeronautics and Space Administration&lt;/keyword&gt;&lt;/keywords&gt;&lt;dates&gt;&lt;year&gt;2014&lt;/year&gt;&lt;pub-dates&gt;&lt;date&gt;Nov&lt;/date&gt;&lt;/pub-dates&gt;&lt;/dates&gt;&lt;isbn&gt;1931-843X (Electronic)&amp;#xD;1540-9996 (Linking)&lt;/isbn&gt;&lt;accession-num&gt;25401937&lt;/accession-num&gt;&lt;urls&gt;&lt;related-urls&gt;&lt;url&gt;https://www.ncbi.nlm.nih.gov/pubmed/25401937&lt;/url&gt;&lt;/related-urls&gt;&lt;/urls&gt;&lt;custom2&gt;PMC4236030&lt;/custom2&gt;&lt;electronic-resource-num&gt;10.1089/jwh.2014.4914&lt;/electronic-resource-num&gt;&lt;remote-database-name&gt;Medline&lt;/remote-database-name&gt;&lt;remote-database-provider&gt;NLM&lt;/remote-database-provider&gt;&lt;/record&gt;&lt;/Cite&gt;&lt;/EndNote&gt;</w:instrText>
      </w:r>
      <w:r w:rsidR="00E51510" w:rsidRPr="100CAE68">
        <w:rPr>
          <w:sz w:val="20"/>
          <w:szCs w:val="20"/>
        </w:rPr>
        <w:fldChar w:fldCharType="separate"/>
      </w:r>
      <w:r w:rsidRPr="100CAE68">
        <w:rPr>
          <w:noProof/>
          <w:sz w:val="20"/>
          <w:szCs w:val="20"/>
        </w:rPr>
        <w:t>[1]</w:t>
      </w:r>
      <w:r w:rsidR="00E51510" w:rsidRPr="100CAE68">
        <w:rPr>
          <w:sz w:val="20"/>
          <w:szCs w:val="20"/>
        </w:rPr>
        <w:fldChar w:fldCharType="end"/>
      </w:r>
      <w:r w:rsidR="006C7ABD">
        <w:rPr>
          <w:sz w:val="20"/>
          <w:szCs w:val="20"/>
        </w:rPr>
        <w:t>.</w:t>
      </w:r>
      <w:r w:rsidRPr="100CAE68">
        <w:rPr>
          <w:sz w:val="20"/>
          <w:szCs w:val="20"/>
        </w:rPr>
        <w:t xml:space="preserve"> </w:t>
      </w:r>
      <w:r w:rsidR="006C7ABD">
        <w:rPr>
          <w:sz w:val="20"/>
          <w:szCs w:val="20"/>
        </w:rPr>
        <w:t>H</w:t>
      </w:r>
      <w:r w:rsidRPr="100CAE68">
        <w:rPr>
          <w:sz w:val="20"/>
          <w:szCs w:val="20"/>
        </w:rPr>
        <w:t>owever, there is a paucity of data and literature to inform space</w:t>
      </w:r>
      <w:r w:rsidR="006C7ABD">
        <w:rPr>
          <w:sz w:val="20"/>
          <w:szCs w:val="20"/>
        </w:rPr>
        <w:t xml:space="preserve"> </w:t>
      </w:r>
      <w:r w:rsidRPr="100CAE68">
        <w:rPr>
          <w:sz w:val="20"/>
          <w:szCs w:val="20"/>
        </w:rPr>
        <w:t>flight</w:t>
      </w:r>
      <w:r w:rsidR="008C28E9">
        <w:rPr>
          <w:sz w:val="20"/>
          <w:szCs w:val="20"/>
        </w:rPr>
        <w:t>-</w:t>
      </w:r>
      <w:r w:rsidRPr="100CAE68">
        <w:rPr>
          <w:sz w:val="20"/>
          <w:szCs w:val="20"/>
        </w:rPr>
        <w:t xml:space="preserve">induced health and performance implications for females, which is critical to ensure health and safety and mission success for all astronauts. </w:t>
      </w:r>
      <w:r w:rsidR="00CA3391" w:rsidRPr="100CAE68">
        <w:rPr>
          <w:sz w:val="20"/>
          <w:szCs w:val="20"/>
        </w:rPr>
        <w:t>NASA’s Artemis Lunar exploration program</w:t>
      </w:r>
      <w:r w:rsidR="006D3F31">
        <w:rPr>
          <w:sz w:val="20"/>
          <w:szCs w:val="20"/>
        </w:rPr>
        <w:t>, with</w:t>
      </w:r>
      <w:r w:rsidR="00CA3391" w:rsidRPr="100CAE68">
        <w:rPr>
          <w:sz w:val="20"/>
          <w:szCs w:val="20"/>
        </w:rPr>
        <w:t xml:space="preserve"> </w:t>
      </w:r>
      <w:r w:rsidR="006D3F31">
        <w:rPr>
          <w:sz w:val="20"/>
          <w:szCs w:val="20"/>
        </w:rPr>
        <w:t>e</w:t>
      </w:r>
      <w:r w:rsidRPr="100CAE68">
        <w:rPr>
          <w:sz w:val="20"/>
          <w:szCs w:val="20"/>
        </w:rPr>
        <w:t xml:space="preserve">xploration class missions forthcoming, </w:t>
      </w:r>
      <w:r w:rsidR="006D3F31">
        <w:rPr>
          <w:sz w:val="20"/>
          <w:szCs w:val="20"/>
        </w:rPr>
        <w:t>aims to</w:t>
      </w:r>
      <w:r w:rsidRPr="100CAE68">
        <w:rPr>
          <w:sz w:val="20"/>
          <w:szCs w:val="20"/>
        </w:rPr>
        <w:t xml:space="preserve"> send the first female astronaut to the Lunar surface by 2030.  It will be important to understand the differ</w:t>
      </w:r>
      <w:r w:rsidR="006C7ABD">
        <w:rPr>
          <w:sz w:val="20"/>
          <w:szCs w:val="20"/>
        </w:rPr>
        <w:t>e</w:t>
      </w:r>
      <w:r w:rsidRPr="100CAE68">
        <w:rPr>
          <w:sz w:val="20"/>
          <w:szCs w:val="20"/>
        </w:rPr>
        <w:t xml:space="preserve">nces </w:t>
      </w:r>
      <w:r w:rsidR="003B31F5">
        <w:rPr>
          <w:sz w:val="20"/>
          <w:szCs w:val="20"/>
        </w:rPr>
        <w:t xml:space="preserve">in responses </w:t>
      </w:r>
      <w:r w:rsidRPr="100CAE68">
        <w:rPr>
          <w:sz w:val="20"/>
          <w:szCs w:val="20"/>
        </w:rPr>
        <w:t xml:space="preserve">between male and female crew so that countermeasures can </w:t>
      </w:r>
      <w:r w:rsidR="006C7ABD">
        <w:rPr>
          <w:sz w:val="20"/>
          <w:szCs w:val="20"/>
        </w:rPr>
        <w:t xml:space="preserve">be optimized </w:t>
      </w:r>
      <w:r w:rsidRPr="100CAE68">
        <w:rPr>
          <w:sz w:val="20"/>
          <w:szCs w:val="20"/>
        </w:rPr>
        <w:t xml:space="preserve">to </w:t>
      </w:r>
      <w:r w:rsidR="006C7ABD">
        <w:rPr>
          <w:sz w:val="20"/>
          <w:szCs w:val="20"/>
        </w:rPr>
        <w:t>protect</w:t>
      </w:r>
      <w:r w:rsidRPr="100CAE68">
        <w:rPr>
          <w:sz w:val="20"/>
          <w:szCs w:val="20"/>
        </w:rPr>
        <w:t xml:space="preserve"> the health and performance of all astronauts during </w:t>
      </w:r>
      <w:r w:rsidR="001D7110">
        <w:rPr>
          <w:sz w:val="20"/>
          <w:szCs w:val="20"/>
        </w:rPr>
        <w:t>these complex and demanding missions</w:t>
      </w:r>
      <w:r w:rsidRPr="100CAE68">
        <w:rPr>
          <w:sz w:val="20"/>
          <w:szCs w:val="20"/>
        </w:rPr>
        <w:t xml:space="preserve">. </w:t>
      </w:r>
    </w:p>
    <w:p w14:paraId="0A65CDEE" w14:textId="77777777" w:rsidR="00B6405D" w:rsidRDefault="00B6405D" w:rsidP="00057C2F">
      <w:pPr>
        <w:pStyle w:val="ieeenormal"/>
        <w:spacing w:after="0"/>
        <w:rPr>
          <w:sz w:val="20"/>
        </w:rPr>
      </w:pPr>
    </w:p>
    <w:p w14:paraId="0C2812F7" w14:textId="5E379A5D" w:rsidR="00D01E6F" w:rsidRDefault="100CAE68" w:rsidP="100CAE68">
      <w:pPr>
        <w:pStyle w:val="ieeenormal"/>
        <w:spacing w:after="0"/>
        <w:rPr>
          <w:sz w:val="20"/>
          <w:szCs w:val="20"/>
        </w:rPr>
      </w:pPr>
      <w:r w:rsidRPr="100CAE68">
        <w:rPr>
          <w:sz w:val="20"/>
          <w:szCs w:val="20"/>
        </w:rPr>
        <w:t xml:space="preserve">The current understanding of space flight-induced impacts on physiology and performance </w:t>
      </w:r>
      <w:r w:rsidR="001D7110">
        <w:rPr>
          <w:sz w:val="20"/>
          <w:szCs w:val="20"/>
        </w:rPr>
        <w:t>comes from</w:t>
      </w:r>
      <w:r w:rsidRPr="100CAE68">
        <w:rPr>
          <w:sz w:val="20"/>
          <w:szCs w:val="20"/>
        </w:rPr>
        <w:t xml:space="preserve"> studies </w:t>
      </w:r>
      <w:r w:rsidR="006D3F31">
        <w:rPr>
          <w:sz w:val="20"/>
          <w:szCs w:val="20"/>
        </w:rPr>
        <w:t>conducted in</w:t>
      </w:r>
      <w:r w:rsidR="001D7110">
        <w:rPr>
          <w:sz w:val="20"/>
          <w:szCs w:val="20"/>
        </w:rPr>
        <w:t xml:space="preserve"> a</w:t>
      </w:r>
      <w:r w:rsidRPr="100CAE68">
        <w:rPr>
          <w:sz w:val="20"/>
          <w:szCs w:val="20"/>
        </w:rPr>
        <w:t xml:space="preserve"> predominantly male astronaut population, </w:t>
      </w:r>
      <w:r w:rsidR="006D3F31">
        <w:rPr>
          <w:sz w:val="20"/>
          <w:szCs w:val="20"/>
        </w:rPr>
        <w:t>resulting from the</w:t>
      </w:r>
      <w:r w:rsidRPr="100CAE68">
        <w:rPr>
          <w:sz w:val="20"/>
          <w:szCs w:val="20"/>
        </w:rPr>
        <w:t xml:space="preserve"> delay</w:t>
      </w:r>
      <w:r w:rsidR="001D7110">
        <w:rPr>
          <w:sz w:val="20"/>
          <w:szCs w:val="20"/>
        </w:rPr>
        <w:t>ed</w:t>
      </w:r>
      <w:r w:rsidRPr="100CAE68">
        <w:rPr>
          <w:sz w:val="20"/>
          <w:szCs w:val="20"/>
        </w:rPr>
        <w:t xml:space="preserve"> inclusion of female</w:t>
      </w:r>
      <w:r w:rsidR="008C28E9">
        <w:rPr>
          <w:sz w:val="20"/>
          <w:szCs w:val="20"/>
        </w:rPr>
        <w:t>s</w:t>
      </w:r>
      <w:r w:rsidRPr="100CAE68">
        <w:rPr>
          <w:sz w:val="20"/>
          <w:szCs w:val="20"/>
        </w:rPr>
        <w:t xml:space="preserve"> in NASA’s astronaut corps for nearly two decades. </w:t>
      </w:r>
      <w:r w:rsidR="001D7110">
        <w:rPr>
          <w:sz w:val="20"/>
          <w:szCs w:val="20"/>
        </w:rPr>
        <w:t>Women</w:t>
      </w:r>
      <w:r w:rsidRPr="100CAE68">
        <w:rPr>
          <w:sz w:val="20"/>
          <w:szCs w:val="20"/>
        </w:rPr>
        <w:t xml:space="preserve"> were initially recruited for the U.S. space program during the early 1960s. In particular, </w:t>
      </w:r>
      <w:r w:rsidRPr="100CAE68">
        <w:rPr>
          <w:sz w:val="20"/>
          <w:szCs w:val="20"/>
        </w:rPr>
        <w:lastRenderedPageBreak/>
        <w:t>13 women named the “Mercury 13” successfully completed the same intensive test battery that was used to qualify male astronauts for the Mercury space program. However, funding for the program was canceled and concerns were raised regarding the ability and safety of women to perform as astronauts</w:t>
      </w:r>
      <w:r w:rsidR="001D7110">
        <w:rPr>
          <w:sz w:val="20"/>
          <w:szCs w:val="20"/>
        </w:rPr>
        <w:t xml:space="preserve">, </w:t>
      </w:r>
      <w:r w:rsidR="00FD7E28">
        <w:rPr>
          <w:sz w:val="20"/>
          <w:szCs w:val="20"/>
        </w:rPr>
        <w:t>preventing</w:t>
      </w:r>
      <w:r w:rsidRPr="100CAE68">
        <w:rPr>
          <w:sz w:val="20"/>
          <w:szCs w:val="20"/>
        </w:rPr>
        <w:t xml:space="preserve"> women from being included in the Mercury Program </w:t>
      </w:r>
      <w:r w:rsidR="003B635A" w:rsidRPr="100CAE68">
        <w:rPr>
          <w:sz w:val="20"/>
          <w:szCs w:val="20"/>
        </w:rPr>
        <w:fldChar w:fldCharType="begin"/>
      </w:r>
      <w:r w:rsidR="003B635A" w:rsidRPr="100CAE68">
        <w:rPr>
          <w:sz w:val="20"/>
          <w:szCs w:val="20"/>
        </w:rPr>
        <w:instrText xml:space="preserve"> ADDIN EN.CITE &lt;EndNote&gt;&lt;Cite&gt;&lt;Author&gt;Science&lt;/Author&gt;&lt;Year&gt;1962&lt;/Year&gt;&lt;RecNum&gt;44&lt;/RecNum&gt;&lt;DisplayText&gt;[2]&lt;/DisplayText&gt;&lt;record&gt;&lt;rec-number&gt;44&lt;/rec-number&gt;&lt;foreign-keys&gt;&lt;key app="EN" db-id="d0ttrsvr2psw54efdv1vpvx0dwwvvetwpsze" timestamp="1652459250"&gt;44&lt;/key&gt;&lt;/foreign-keys&gt;&lt;ref-type name="Book"&gt;6&lt;/ref-type&gt;&lt;contributors&gt;&lt;authors&gt;&lt;author&gt;United States. Congress. House. Committee on Science&lt;/author&gt;&lt;author&gt;Astronautics&lt;/author&gt;&lt;/authors&gt;&lt;/contributors&gt;&lt;titles&gt;&lt;title&gt;Qualifications for Astronauts: Hearings Before the Special Subcommittee on the Selection of Astronauts of the Committee on Science and Astronauts, U. S. House of Representatives; Eighty-seventh Congress, Second Session, July 17 and 18, 1962&lt;/title&gt;&lt;/titles&gt;&lt;dates&gt;&lt;year&gt;1962&lt;/year&gt;&lt;/dates&gt;&lt;publisher&gt;U.S. Government Printing Office&lt;/publisher&gt;&lt;urls&gt;&lt;related-urls&gt;&lt;url&gt;https://books.google.ca/books?id=xGIVAAAAIAAJ&lt;/url&gt;&lt;/related-urls&gt;&lt;/urls&gt;&lt;/record&gt;&lt;/Cite&gt;&lt;/EndNote&gt;</w:instrText>
      </w:r>
      <w:r w:rsidR="003B635A" w:rsidRPr="100CAE68">
        <w:rPr>
          <w:sz w:val="20"/>
          <w:szCs w:val="20"/>
        </w:rPr>
        <w:fldChar w:fldCharType="separate"/>
      </w:r>
      <w:r w:rsidRPr="100CAE68">
        <w:rPr>
          <w:noProof/>
          <w:sz w:val="20"/>
          <w:szCs w:val="20"/>
        </w:rPr>
        <w:t>[2]</w:t>
      </w:r>
      <w:r w:rsidR="003B635A" w:rsidRPr="100CAE68">
        <w:rPr>
          <w:sz w:val="20"/>
          <w:szCs w:val="20"/>
        </w:rPr>
        <w:fldChar w:fldCharType="end"/>
      </w:r>
      <w:r w:rsidRPr="100CAE68">
        <w:rPr>
          <w:sz w:val="20"/>
          <w:szCs w:val="20"/>
        </w:rPr>
        <w:t>. In 1963, the first woman to travel to space was Soviet Cosmonaut Valentina Tereshkova</w:t>
      </w:r>
      <w:r w:rsidR="001D7110">
        <w:rPr>
          <w:sz w:val="20"/>
          <w:szCs w:val="20"/>
        </w:rPr>
        <w:t>,</w:t>
      </w:r>
      <w:r w:rsidRPr="100CAE68">
        <w:rPr>
          <w:sz w:val="20"/>
          <w:szCs w:val="20"/>
        </w:rPr>
        <w:t xml:space="preserve"> and the first NASA astronaut class to include women </w:t>
      </w:r>
      <w:r w:rsidR="001D7110">
        <w:rPr>
          <w:sz w:val="20"/>
          <w:szCs w:val="20"/>
        </w:rPr>
        <w:t>was selected</w:t>
      </w:r>
      <w:r w:rsidRPr="100CAE68">
        <w:rPr>
          <w:sz w:val="20"/>
          <w:szCs w:val="20"/>
        </w:rPr>
        <w:t xml:space="preserve"> in 1977 </w:t>
      </w:r>
      <w:r w:rsidR="003B635A" w:rsidRPr="100CAE68">
        <w:rPr>
          <w:sz w:val="20"/>
          <w:szCs w:val="20"/>
        </w:rPr>
        <w:fldChar w:fldCharType="begin"/>
      </w:r>
      <w:r w:rsidR="003B635A" w:rsidRPr="100CAE68">
        <w:rPr>
          <w:sz w:val="20"/>
          <w:szCs w:val="20"/>
        </w:rPr>
        <w:instrText xml:space="preserve"> ADDIN EN.CITE &lt;EndNote&gt;&lt;Cite&gt;&lt;Author&gt;Jennings&lt;/Author&gt;&lt;Year&gt;2000&lt;/Year&gt;&lt;RecNum&gt;101&lt;/RecNum&gt;&lt;DisplayText&gt;[3]&lt;/DisplayText&gt;&lt;record&gt;&lt;rec-number&gt;101&lt;/rec-number&gt;&lt;foreign-keys&gt;&lt;key app="EN" db-id="d0ttrsvr2psw54efdv1vpvx0dwwvvetwpsze" timestamp="1654544147"&gt;101&lt;/key&gt;&lt;/foreign-keys&gt;&lt;ref-type name="Journal Article"&gt;17&lt;/ref-type&gt;&lt;contributors&gt;&lt;authors&gt;&lt;author&gt;Jennings, R. T.&lt;/author&gt;&lt;author&gt;Baker, E. S.&lt;/author&gt;&lt;/authors&gt;&lt;/contributors&gt;&lt;auth-address&gt;University of Texas Medical Branch, Galveston, USA. rjenning@utmb.edu&lt;/auth-address&gt;&lt;titles&gt;&lt;title&gt;Gynecological and reproductive issues for women in space: a review&lt;/title&gt;&lt;secondary-title&gt;Obstet Gynecol Surv&lt;/secondary-title&gt;&lt;/titles&gt;&lt;periodical&gt;&lt;full-title&gt;Obstet Gynecol Surv&lt;/full-title&gt;&lt;/periodical&gt;&lt;pages&gt;109-16&lt;/pages&gt;&lt;volume&gt;55&lt;/volume&gt;&lt;number&gt;2&lt;/number&gt;&lt;keywords&gt;&lt;keyword&gt;Adult&lt;/keyword&gt;&lt;keyword&gt;*Astronauts&lt;/keyword&gt;&lt;keyword&gt;Female&lt;/keyword&gt;&lt;keyword&gt;Humans&lt;/keyword&gt;&lt;keyword&gt;Infant, Newborn&lt;/keyword&gt;&lt;keyword&gt;Male&lt;/keyword&gt;&lt;keyword&gt;Maternal Age&lt;/keyword&gt;&lt;keyword&gt;Menstruation Disturbances/*etiology/prevention &amp;amp; control&lt;/keyword&gt;&lt;keyword&gt;Pregnancy&lt;/keyword&gt;&lt;keyword&gt;Pregnancy Complications/*etiology/prevention &amp;amp; control&lt;/keyword&gt;&lt;keyword&gt;Pregnancy Outcome&lt;/keyword&gt;&lt;keyword&gt;Pregnancy, High-Risk&lt;/keyword&gt;&lt;keyword&gt;*Reproductive Techniques&lt;/keyword&gt;&lt;keyword&gt;Risk Factors&lt;/keyword&gt;&lt;keyword&gt;*Space Flight&lt;/keyword&gt;&lt;keyword&gt;Weightlessness&lt;/keyword&gt;&lt;/keywords&gt;&lt;dates&gt;&lt;year&gt;2000&lt;/year&gt;&lt;pub-dates&gt;&lt;date&gt;Feb&lt;/date&gt;&lt;/pub-dates&gt;&lt;/dates&gt;&lt;isbn&gt;0029-7828 (Print)&amp;#xD;0029-7828 (Linking)&lt;/isbn&gt;&lt;accession-num&gt;10674254&lt;/accession-num&gt;&lt;urls&gt;&lt;related-urls&gt;&lt;url&gt;https://www.ncbi.nlm.nih.gov/pubmed/10674254&lt;/url&gt;&lt;/related-urls&gt;&lt;/urls&gt;&lt;electronic-resource-num&gt;10.1097/00006254-200002000-00025&lt;/electronic-resource-num&gt;&lt;remote-database-name&gt;Medline&lt;/remote-database-name&gt;&lt;remote-database-provider&gt;NLM&lt;/remote-database-provider&gt;&lt;/record&gt;&lt;/Cite&gt;&lt;/EndNote&gt;</w:instrText>
      </w:r>
      <w:r w:rsidR="003B635A" w:rsidRPr="100CAE68">
        <w:rPr>
          <w:sz w:val="20"/>
          <w:szCs w:val="20"/>
        </w:rPr>
        <w:fldChar w:fldCharType="separate"/>
      </w:r>
      <w:r w:rsidRPr="100CAE68">
        <w:rPr>
          <w:noProof/>
          <w:sz w:val="20"/>
          <w:szCs w:val="20"/>
        </w:rPr>
        <w:t>[3]</w:t>
      </w:r>
      <w:r w:rsidR="003B635A" w:rsidRPr="100CAE68">
        <w:rPr>
          <w:sz w:val="20"/>
          <w:szCs w:val="20"/>
        </w:rPr>
        <w:fldChar w:fldCharType="end"/>
      </w:r>
      <w:r w:rsidRPr="100CAE68">
        <w:rPr>
          <w:sz w:val="20"/>
          <w:szCs w:val="20"/>
        </w:rPr>
        <w:t xml:space="preserve">. Nearly 20 years after the first women in space, Dr. Sally Ride took part in the historic Challenger Mission STS-7 to </w:t>
      </w:r>
      <w:r w:rsidR="008C28E9">
        <w:rPr>
          <w:sz w:val="20"/>
          <w:szCs w:val="20"/>
        </w:rPr>
        <w:t>low Earth orbit</w:t>
      </w:r>
      <w:r w:rsidR="008C28E9" w:rsidRPr="100CAE68">
        <w:rPr>
          <w:sz w:val="20"/>
          <w:szCs w:val="20"/>
        </w:rPr>
        <w:t xml:space="preserve"> </w:t>
      </w:r>
      <w:r w:rsidRPr="100CAE68">
        <w:rPr>
          <w:sz w:val="20"/>
          <w:szCs w:val="20"/>
        </w:rPr>
        <w:t>as the first U.S. female mission specialist. NASA has</w:t>
      </w:r>
      <w:r w:rsidR="001D7110">
        <w:rPr>
          <w:sz w:val="20"/>
          <w:szCs w:val="20"/>
        </w:rPr>
        <w:t xml:space="preserve"> now</w:t>
      </w:r>
      <w:r w:rsidRPr="100CAE68">
        <w:rPr>
          <w:sz w:val="20"/>
          <w:szCs w:val="20"/>
        </w:rPr>
        <w:t xml:space="preserve"> committed to sending the first female astronaut to the Moon as part of the Artemis Lunar Missions, nearly 60 years</w:t>
      </w:r>
      <w:r w:rsidR="006D3F31">
        <w:rPr>
          <w:sz w:val="20"/>
          <w:szCs w:val="20"/>
        </w:rPr>
        <w:t xml:space="preserve"> after</w:t>
      </w:r>
      <w:r w:rsidRPr="100CAE68">
        <w:rPr>
          <w:sz w:val="20"/>
          <w:szCs w:val="20"/>
        </w:rPr>
        <w:t xml:space="preserve"> the first male astronaut landed on the lunar surface </w:t>
      </w:r>
      <w:r w:rsidR="003B635A" w:rsidRPr="100CAE68">
        <w:rPr>
          <w:sz w:val="20"/>
          <w:szCs w:val="20"/>
        </w:rPr>
        <w:fldChar w:fldCharType="begin"/>
      </w:r>
      <w:r w:rsidR="003B635A" w:rsidRPr="100CAE68">
        <w:rPr>
          <w:sz w:val="20"/>
          <w:szCs w:val="20"/>
        </w:rPr>
        <w:instrText xml:space="preserve"> ADDIN EN.CITE &lt;EndNote&gt;&lt;Cite&gt;&lt;Year&gt;2020&lt;/Year&gt;&lt;RecNum&gt;46&lt;/RecNum&gt;&lt;DisplayText&gt;[4]&lt;/DisplayText&gt;&lt;record&gt;&lt;rec-number&gt;46&lt;/rec-number&gt;&lt;foreign-keys&gt;&lt;key app="EN" db-id="d0ttrsvr2psw54efdv1vpvx0dwwvvetwpsze" timestamp="1652460576"&gt;46&lt;/key&gt;&lt;/foreign-keys&gt;&lt;ref-type name="Pamphlet"&gt;24&lt;/ref-type&gt;&lt;contributors&gt;&lt;secondary-authors&gt;&lt;author&gt;National Aeronautics and Space Administration&lt;/author&gt;&lt;/secondary-authors&gt;&lt;/contributors&gt;&lt;titles&gt;&lt;title&gt;Artemis Plan: NASA&amp;apos;s Lunar Exploration Program Overview&lt;/title&gt;&lt;/titles&gt;&lt;dates&gt;&lt;year&gt;2020&lt;/year&gt;&lt;/dates&gt;&lt;urls&gt;&lt;related-urls&gt;&lt;url&gt;https://www.nasa.gov/sites/default/files/atoms/files/artemis_plan-20200921.pdf&lt;/url&gt;&lt;/related-urls&gt;&lt;/urls&gt;&lt;/record&gt;&lt;/Cite&gt;&lt;/EndNote&gt;</w:instrText>
      </w:r>
      <w:r w:rsidR="003B635A" w:rsidRPr="100CAE68">
        <w:rPr>
          <w:sz w:val="20"/>
          <w:szCs w:val="20"/>
        </w:rPr>
        <w:fldChar w:fldCharType="separate"/>
      </w:r>
      <w:r w:rsidRPr="100CAE68">
        <w:rPr>
          <w:noProof/>
          <w:sz w:val="20"/>
          <w:szCs w:val="20"/>
        </w:rPr>
        <w:t>[4]</w:t>
      </w:r>
      <w:r w:rsidR="003B635A" w:rsidRPr="100CAE68">
        <w:rPr>
          <w:sz w:val="20"/>
          <w:szCs w:val="20"/>
        </w:rPr>
        <w:fldChar w:fldCharType="end"/>
      </w:r>
      <w:r w:rsidRPr="100CAE68">
        <w:rPr>
          <w:sz w:val="20"/>
          <w:szCs w:val="20"/>
        </w:rPr>
        <w:t xml:space="preserve">. While this goal highlights the continued progress and increased diversity within NASA’s </w:t>
      </w:r>
      <w:r w:rsidR="00972C3F">
        <w:rPr>
          <w:sz w:val="20"/>
          <w:szCs w:val="20"/>
        </w:rPr>
        <w:t xml:space="preserve">human </w:t>
      </w:r>
      <w:r w:rsidRPr="100CAE68">
        <w:rPr>
          <w:sz w:val="20"/>
          <w:szCs w:val="20"/>
        </w:rPr>
        <w:t>space</w:t>
      </w:r>
      <w:r w:rsidR="00972C3F">
        <w:rPr>
          <w:sz w:val="20"/>
          <w:szCs w:val="20"/>
        </w:rPr>
        <w:t xml:space="preserve"> flight</w:t>
      </w:r>
      <w:r w:rsidRPr="100CAE68">
        <w:rPr>
          <w:sz w:val="20"/>
          <w:szCs w:val="20"/>
        </w:rPr>
        <w:t xml:space="preserve"> program, our understanding of the sex-based space flight physiological </w:t>
      </w:r>
      <w:r w:rsidR="00FA6BEB">
        <w:rPr>
          <w:sz w:val="20"/>
          <w:szCs w:val="20"/>
        </w:rPr>
        <w:t>impact</w:t>
      </w:r>
      <w:r w:rsidR="00FA6BEB" w:rsidRPr="100CAE68">
        <w:rPr>
          <w:sz w:val="20"/>
          <w:szCs w:val="20"/>
        </w:rPr>
        <w:t>s</w:t>
      </w:r>
      <w:r w:rsidRPr="100CAE68">
        <w:rPr>
          <w:sz w:val="20"/>
          <w:szCs w:val="20"/>
        </w:rPr>
        <w:t xml:space="preserve"> </w:t>
      </w:r>
      <w:r w:rsidR="001D7110">
        <w:rPr>
          <w:sz w:val="20"/>
          <w:szCs w:val="20"/>
        </w:rPr>
        <w:t>remains</w:t>
      </w:r>
      <w:r w:rsidR="001D7110" w:rsidRPr="100CAE68">
        <w:rPr>
          <w:sz w:val="20"/>
          <w:szCs w:val="20"/>
        </w:rPr>
        <w:t xml:space="preserve"> </w:t>
      </w:r>
      <w:r w:rsidRPr="100CAE68">
        <w:rPr>
          <w:sz w:val="20"/>
          <w:szCs w:val="20"/>
        </w:rPr>
        <w:t xml:space="preserve">limited. In order to </w:t>
      </w:r>
      <w:r w:rsidR="001D7110">
        <w:rPr>
          <w:sz w:val="20"/>
          <w:szCs w:val="20"/>
        </w:rPr>
        <w:t xml:space="preserve">develop and </w:t>
      </w:r>
      <w:r w:rsidRPr="100CAE68">
        <w:rPr>
          <w:sz w:val="20"/>
          <w:szCs w:val="20"/>
        </w:rPr>
        <w:t>improve appropriate countermeasures for minimizing risk and maintaining health in all astronauts, a greater understanding of the sex effects on adaptation to space flight is necessary.</w:t>
      </w:r>
    </w:p>
    <w:p w14:paraId="7B5A71C1" w14:textId="57CAFBF0" w:rsidR="007C1867" w:rsidRDefault="007C1867" w:rsidP="00057C2F">
      <w:pPr>
        <w:pStyle w:val="ieeenormal"/>
        <w:spacing w:after="0"/>
        <w:rPr>
          <w:sz w:val="20"/>
        </w:rPr>
      </w:pPr>
    </w:p>
    <w:p w14:paraId="24635501" w14:textId="5BFAFDE9" w:rsidR="007812D2" w:rsidRPr="0084356C" w:rsidRDefault="007812D2" w:rsidP="007812D2">
      <w:pPr>
        <w:pStyle w:val="ieeenormal"/>
        <w:spacing w:after="0"/>
        <w:rPr>
          <w:bCs/>
          <w:sz w:val="20"/>
          <w:szCs w:val="20"/>
        </w:rPr>
      </w:pPr>
      <w:r w:rsidRPr="0084356C">
        <w:rPr>
          <w:bCs/>
          <w:sz w:val="20"/>
          <w:szCs w:val="20"/>
        </w:rPr>
        <w:t>This manuscript is comprised of two primary objectives. First, a review of literature</w:t>
      </w:r>
      <w:r>
        <w:rPr>
          <w:bCs/>
          <w:sz w:val="20"/>
          <w:szCs w:val="20"/>
        </w:rPr>
        <w:t xml:space="preserve"> </w:t>
      </w:r>
      <w:r w:rsidRPr="0084356C">
        <w:rPr>
          <w:bCs/>
          <w:sz w:val="20"/>
          <w:szCs w:val="20"/>
        </w:rPr>
        <w:t xml:space="preserve">was performed in order to summarize the available data from space flight and </w:t>
      </w:r>
      <w:r w:rsidR="00220582">
        <w:rPr>
          <w:bCs/>
          <w:sz w:val="20"/>
          <w:szCs w:val="20"/>
        </w:rPr>
        <w:t>bed rest</w:t>
      </w:r>
      <w:r w:rsidRPr="0084356C">
        <w:rPr>
          <w:bCs/>
          <w:sz w:val="20"/>
          <w:szCs w:val="20"/>
        </w:rPr>
        <w:t xml:space="preserve"> analog exposures in order to help address gaps in knowledge regarding impacts to female astronaut health.</w:t>
      </w:r>
      <w:r>
        <w:rPr>
          <w:bCs/>
          <w:sz w:val="20"/>
          <w:szCs w:val="20"/>
        </w:rPr>
        <w:t xml:space="preserve"> Specifically, this manuscript focus</w:t>
      </w:r>
      <w:r w:rsidR="001D7110">
        <w:rPr>
          <w:bCs/>
          <w:sz w:val="20"/>
          <w:szCs w:val="20"/>
        </w:rPr>
        <w:t>es</w:t>
      </w:r>
      <w:r>
        <w:rPr>
          <w:bCs/>
          <w:sz w:val="20"/>
          <w:szCs w:val="20"/>
        </w:rPr>
        <w:t xml:space="preserve"> on the physiological systems that most impact aerobic capacity and muscular strength. Previously published reviews provide a comprehensive look</w:t>
      </w:r>
      <w:r w:rsidR="001B5821">
        <w:rPr>
          <w:bCs/>
          <w:sz w:val="20"/>
          <w:szCs w:val="20"/>
        </w:rPr>
        <w:t xml:space="preserve"> into</w:t>
      </w:r>
      <w:r>
        <w:rPr>
          <w:bCs/>
          <w:sz w:val="20"/>
          <w:szCs w:val="20"/>
        </w:rPr>
        <w:t xml:space="preserve"> other physiological systems that are impacted by space flight and sex </w:t>
      </w:r>
      <w:r w:rsidR="00797002">
        <w:rPr>
          <w:bCs/>
          <w:sz w:val="20"/>
          <w:szCs w:val="20"/>
        </w:rPr>
        <w:fldChar w:fldCharType="begin">
          <w:fldData xml:space="preserve">PEVuZE5vdGU+PENpdGU+PEF1dGhvcj5IYXJtPC9BdXRob3I+PFllYXI+MjAwMTwvWWVhcj48UmVj
TnVtPjEzMTwvUmVjTnVtPjxEaXNwbGF5VGV4dD5bMSwgNS03XTwvRGlzcGxheVRleHQ+PHJlY29y
ZD48cmVjLW51bWJlcj4xMzE8L3JlYy1udW1iZXI+PGZvcmVpZ24ta2V5cz48a2V5IGFwcD0iRU4i
IGRiLWlkPSJkMHR0cnN2cjJwc3c1NGVmZHYxdnB2eDBkd3d2dmV0d3BzemUiIHRpbWVzdGFtcD0i
MTY1NzAzOTAwMCI+MTMxPC9rZXk+PC9mb3JlaWduLWtleXM+PHJlZi10eXBlIG5hbWU9IkpvdXJu
YWwgQXJ0aWNsZSI+MTc8L3JlZi10eXBlPjxjb250cmlidXRvcnM+PGF1dGhvcnM+PGF1dGhvcj5I
YXJtLCBELiBMLjwvYXV0aG9yPjxhdXRob3I+SmVubmluZ3MsIFIuIFQuPC9hdXRob3I+PGF1dGhv
cj5NZWNrLCBKLiBWLjwvYXV0aG9yPjxhdXRob3I+UG93ZWxsLCBNLiBSLjwvYXV0aG9yPjxhdXRo
b3I+UHV0Y2hhLCBMLjwvYXV0aG9yPjxhdXRob3I+U2FtcywgQy4gUC48L2F1dGhvcj48YXV0aG9y
PlNjaG5laWRlciwgUy4gTS48L2F1dGhvcj48YXV0aG9yPlNoYWNrZWxmb3JkLCBMLiBDLjwvYXV0
aG9yPjxhdXRob3I+U21pdGgsIFMuIE0uPC9hdXRob3I+PGF1dGhvcj5XaGl0c29uLCBQLiBBLjwv
YXV0aG9yPjwvYXV0aG9ycz48L2NvbnRyaWJ1dG9ycz48YXV0aC1hZGRyZXNzPkh1bWFuIEFkYXB0
YXRpb24gYW5kIENvdW50ZXJtZWFzdXJlcyBPZmZpY2UsIE5BU0EgSm9obnNvbiBTcGFjZSBDZW50
ZXIsIEhvdXN0b24sIFRYIDc3MDU4LCBVU0EuIGRoYXJtQGVtcy5qc2MubmFzLmdvdjwvYXV0aC1h
ZGRyZXNzPjx0aXRsZXM+PHRpdGxlPkludml0ZWQgcmV2aWV3OiBnZW5kZXIgaXNzdWVzIHJlbGF0
ZWQgdG8gc3BhY2VmbGlnaHQ6IGEgTkFTQSBwZXJzcGVjdGl2ZTwvdGl0bGU+PHNlY29uZGFyeS10
aXRsZT5KIEFwcGwgUGh5c2lvbCAoMTk4NSk8L3NlY29uZGFyeS10aXRsZT48L3RpdGxlcz48cGVy
aW9kaWNhbD48ZnVsbC10aXRsZT5KIEFwcGwgUGh5c2lvbCAoMTk4NSk8L2Z1bGwtdGl0bGU+PC9w
ZXJpb2RpY2FsPjxwYWdlcz4yMzc0LTgzPC9wYWdlcz48dm9sdW1lPjkxPC92b2x1bWU+PG51bWJl
cj41PC9udW1iZXI+PGtleXdvcmRzPjxrZXl3b3JkPkV4ZXJjaXNlL3BoeXNpb2xvZ3k8L2tleXdv
cmQ+PGtleXdvcmQ+RmVtYWxlPC9rZXl3b3JkPjxrZXl3b3JkPkh1bWFuczwva2V5d29yZD48a2V5
d29yZD5NYWxlPC9rZXl3b3JkPjxrZXl3b3JkPipTZXggQ2hhcmFjdGVyaXN0aWNzPC9rZXl3b3Jk
PjxrZXl3b3JkPipTcGFjZSBGbGlnaHQ8L2tleXdvcmQ+PGtleXdvcmQ+VW5pdGVkIFN0YXRlczwv
a2V5d29yZD48a2V5d29yZD5Vbml0ZWQgU3RhdGVzIE5hdGlvbmFsIEFlcm9uYXV0aWNzIGFuZCBT
cGFjZSBBZG1pbmlzdHJhdGlvbjwva2V5d29yZD48a2V5d29yZD5XZWlnaHRsZXNzbmVzcy9hZHZl
cnNlIGVmZmVjdHM8L2tleXdvcmQ+PGtleXdvcmQ+TkFTQSBDZW50ZXIgSlNDPC9rZXl3b3JkPjxr
ZXl3b3JkPk5BU0EgRGlzY2lwbGluZSBHZW5lcmFsIFNwYWNlIExpZmUgU2NpZW5jZXM8L2tleXdv
cmQ+PC9rZXl3b3Jkcz48ZGF0ZXM+PHllYXI+MjAwMTwveWVhcj48cHViLWRhdGVzPjxkYXRlPk5v
djwvZGF0ZT48L3B1Yi1kYXRlcz48L2RhdGVzPjxpc2JuPjg3NTAtNzU4NyAoUHJpbnQpJiN4RDsw
MTYxLTc1NjcgKExpbmtpbmcpPC9pc2JuPjxhY2Nlc3Npb24tbnVtPjExNjQxMzgzPC9hY2Nlc3Np
b24tbnVtPjx1cmxzPjxyZWxhdGVkLXVybHM+PHVybD5odHRwczovL3d3dy5uY2JpLm5sbS5uaWgu
Z292L3B1Ym1lZC8xMTY0MTM4MzwvdXJsPjwvcmVsYXRlZC11cmxzPjwvdXJscz48ZWxlY3Ryb25p
Yy1yZXNvdXJjZS1udW0+MTAuMTE1Mi9qYXBwbC4yMDAxLjkxLjUuMjM3NDwvZWxlY3Ryb25pYy1y
ZXNvdXJjZS1udW0+PHJlbW90ZS1kYXRhYmFzZS1uYW1lPk1lZGxpbmU8L3JlbW90ZS1kYXRhYmFz
ZS1uYW1lPjxyZW1vdGUtZGF0YWJhc2UtcHJvdmlkZXI+TkxNPC9yZW1vdGUtZGF0YWJhc2UtcHJv
dmlkZXI+PC9yZWNvcmQ+PC9DaXRlPjxDaXRlPjxBdXRob3I+TWFyazwvQXV0aG9yPjxZZWFyPjIw
MTQ8L1llYXI+PFJlY051bT4xNjM8L1JlY051bT48cmVjb3JkPjxyZWMtbnVtYmVyPjE2MzwvcmVj
LW51bWJlcj48Zm9yZWlnbi1rZXlzPjxrZXkgYXBwPSJFTiIgZGItaWQ9ImQwdHRyc3ZyMnBzdzU0
ZWZkdjF2cHZ4MGR3d3Z2ZXR3cHN6ZSIgdGltZXN0YW1wPSIxNjYzOTQ2MDI5Ij4xNjM8L2tleT48
L2ZvcmVpZ24ta2V5cz48cmVmLXR5cGUgbmFtZT0iSm91cm5hbCBBcnRpY2xlIj4xNzwvcmVmLXR5
cGU+PGNvbnRyaWJ1dG9ycz48YXV0aG9ycz48YXV0aG9yPk1hcmssIFMuPC9hdXRob3I+PGF1dGhv
cj5TY290dCwgRy4gQi48L2F1dGhvcj48YXV0aG9yPkRvbm92aWVsLCBELiBCLjwvYXV0aG9yPjxh
dXRob3I+TGV2ZXRvbiwgTC4gQi48L2F1dGhvcj48YXV0aG9yPk1haG9uZXksIEUuPC9hdXRob3I+
PGF1dGhvcj5DaGFybGVzLCBKLiBCLjwvYXV0aG9yPjxhdXRob3I+U2llZ2VsLCBCLjwvYXV0aG9y
PjwvYXV0aG9ycz48L2NvbnRyaWJ1dG9ycz48YXV0aC1hZGRyZXNzPjEgQWR2YW5jZWQgRXhwbG9y
YXRpb24gU3lzdGVtcyBEaXZpc2lvbiwgSHVtYW4gRXhwbG9yYXRpb24gYW5kIE9wZXJhdGlvbnMg
TWlzc2lvbiBEaXJlY3RvcmF0ZSwgTmF0aW9uYWwgQWVyb25hdXRpY3MgYW5kIFNwYWNlIEFkbWlu
aXN0cmF0aW9uLCBXYXNoaW5ndG9uLCBEQy48L2F1dGgtYWRkcmVzcz48dGl0bGVzPjx0aXRsZT5U
aGUgaW1wYWN0IG9mIHNleCBhbmQgZ2VuZGVyIG9uIGFkYXB0YXRpb24gdG8gc3BhY2U6IGV4ZWN1
dGl2ZSBzdW1tYXJ5PC90aXRsZT48c2Vjb25kYXJ5LXRpdGxlPkogV29tZW5zIEhlYWx0aCAoTGFy
Y2htdCk8L3NlY29uZGFyeS10aXRsZT48L3RpdGxlcz48cGVyaW9kaWNhbD48ZnVsbC10aXRsZT5K
IFdvbWVucyBIZWFsdGggKExhcmNobXQpPC9mdWxsLXRpdGxlPjwvcGVyaW9kaWNhbD48cGFnZXM+
OTQxLTc8L3BhZ2VzPjx2b2x1bWU+MjM8L3ZvbHVtZT48bnVtYmVyPjExPC9udW1iZXI+PGtleXdv
cmRzPjxrZXl3b3JkPkFkYXB0YXRpb24sIFBzeWNob2xvZ2ljYWw8L2tleXdvcmQ+PGtleXdvcmQ+
QWVyb3NwYWNlIE1lZGljaW5lPC9rZXl3b3JkPjxrZXl3b3JkPkFzdHJvbmF1dHMvKnBzeWNob2xv
Z3k8L2tleXdvcmQ+PGtleXdvcmQ+QmVoYXZpb3JhbCBSZXNlYXJjaDwva2V5d29yZD48a2V5d29y
ZD5GZW1hbGU8L2tleXdvcmQ+PGtleXdvcmQ+KkhlYWx0aCBCZWhhdmlvcjwva2V5d29yZD48a2V5
d29yZD4qSGVhbHRoIFN0YXR1czwva2V5d29yZD48a2V5d29yZD5IdW1hbnM8L2tleXdvcmQ+PGtl
eXdvcmQ+TWFsZTwva2V5d29yZD48a2V5d29yZD4qU3BhY2UgRmxpZ2h0PC9rZXl3b3JkPjxrZXl3
b3JkPlVuaXRlZCBTdGF0ZXM8L2tleXdvcmQ+PGtleXdvcmQ+VW5pdGVkIFN0YXRlcyBOYXRpb25h
bCBBZXJvbmF1dGljcyBhbmQgU3BhY2UgQWRtaW5pc3RyYXRpb248L2tleXdvcmQ+PC9rZXl3b3Jk
cz48ZGF0ZXM+PHllYXI+MjAxNDwveWVhcj48cHViLWRhdGVzPjxkYXRlPk5vdjwvZGF0ZT48L3B1
Yi1kYXRlcz48L2RhdGVzPjxpc2JuPjE5MzEtODQzWCAoRWxlY3Ryb25pYykmI3hEOzE1NDAtOTk5
NiAoTGlua2luZyk8L2lzYm4+PGFjY2Vzc2lvbi1udW0+MjU0MDE5Mzc8L2FjY2Vzc2lvbi1udW0+
PHVybHM+PHJlbGF0ZWQtdXJscz48dXJsPmh0dHBzOi8vd3d3Lm5jYmkubmxtLm5paC5nb3YvcHVi
bWVkLzI1NDAxOTM3PC91cmw+PC9yZWxhdGVkLXVybHM+PC91cmxzPjxjdXN0b20yPlBNQzQyMzYw
MzA8L2N1c3RvbTI+PGVsZWN0cm9uaWMtcmVzb3VyY2UtbnVtPjEwLjEwODkvandoLjIwMTQuNDkx
NDwvZWxlY3Ryb25pYy1yZXNvdXJjZS1udW0+PHJlbW90ZS1kYXRhYmFzZS1uYW1lPk1lZGxpbmU8
L3JlbW90ZS1kYXRhYmFzZS1uYW1lPjxyZW1vdGUtZGF0YWJhc2UtcHJvdmlkZXI+TkxNPC9yZW1v
dGUtZGF0YWJhc2UtcHJvdmlkZXI+PC9yZWNvcmQ+PC9DaXRlPjxDaXRlPjxBdXRob3I+UGxvdXR6
LVNueWRlcjwvQXV0aG9yPjxZZWFyPjIwMTQ8L1llYXI+PFJlY051bT4xNjQ8L1JlY051bT48cmVj
b3JkPjxyZWMtbnVtYmVyPjE2NDwvcmVjLW51bWJlcj48Zm9yZWlnbi1rZXlzPjxrZXkgYXBwPSJF
TiIgZGItaWQ9ImQwdHRyc3ZyMnBzdzU0ZWZkdjF2cHZ4MGR3d3Z2ZXR3cHN6ZSIgdGltZXN0YW1w
PSIxNjYzOTU2OTA4Ij4xNjQ8L2tleT48L2ZvcmVpZ24ta2V5cz48cmVmLXR5cGUgbmFtZT0iSm91
cm5hbCBBcnRpY2xlIj4xNzwvcmVmLXR5cGU+PGNvbnRyaWJ1dG9ycz48YXV0aG9ycz48YXV0aG9y
PlBsb3V0ei1TbnlkZXIsIEwuPC9hdXRob3I+PGF1dGhvcj5CbG9vbWZpZWxkLCBTLjwvYXV0aG9y
PjxhdXRob3I+U21pdGgsIFMuIE0uPC9hdXRob3I+PGF1dGhvcj5IdW50ZXIsIFMuIEsuPC9hdXRo
b3I+PGF1dGhvcj5UZW1wbGV0b24sIEsuPC9hdXRob3I+PGF1dGhvcj5CZW1iZW4sIEQuPC9hdXRo
b3I+PC9hdXRob3JzPjwvY29udHJpYnV0b3JzPjxhdXRoLWFkZHJlc3M+MSBFeGVyY2lzZSBQaHlz
aW9sb2d5IGFuZCBDb3VudGVybWVhc3VyZXMsIFVuaXZlcnNpdHkgU3BhY2UgUmVzZWFyY2ggQXNz
b2NpYXRpb24gLCBIb3VzdG9uLCBUZXhhcy48L2F1dGgtYWRkcmVzcz48dGl0bGVzPjx0aXRsZT5F
ZmZlY3RzIG9mIHNleCBhbmQgZ2VuZGVyIG9uIGFkYXB0YXRpb24gdG8gc3BhY2U6IG11c2N1bG9z
a2VsZXRhbCBoZWFsdGg8L3RpdGxlPjxzZWNvbmRhcnktdGl0bGU+SiBXb21lbnMgSGVhbHRoIChM
YXJjaG10KTwvc2Vjb25kYXJ5LXRpdGxlPjwvdGl0bGVzPjxwZXJpb2RpY2FsPjxmdWxsLXRpdGxl
PkogV29tZW5zIEhlYWx0aCAoTGFyY2htdCk8L2Z1bGwtdGl0bGU+PC9wZXJpb2RpY2FsPjxwYWdl
cz45NjMtNjwvcGFnZXM+PHZvbHVtZT4yMzwvdm9sdW1lPjxudW1iZXI+MTE8L251bWJlcj48a2V5
d29yZHM+PGtleXdvcmQ+QWRhcHRhdGlvbiwgUGh5c2lvbG9naWNhbDwva2V5d29yZD48a2V5d29y
ZD5BZXJvc3BhY2UgTWVkaWNpbmU8L2tleXdvcmQ+PGtleXdvcmQ+QXN0cm9uYXV0cy8qc3RhdGlz
dGljcyAmYW1wOyBudW1lcmljYWwgZGF0YTwva2V5d29yZD48a2V5d29yZD5GZW1hbGU8L2tleXdv
cmQ+PGtleXdvcmQ+KkhlYWx0aCBTdGF0dXM8L2tleXdvcmQ+PGtleXdvcmQ+SHVtYW5zPC9rZXl3
b3JkPjxrZXl3b3JkPk1hbGU8L2tleXdvcmQ+PGtleXdvcmQ+TXVzY3Vsb3NrZWxldGFsIERpc2Vh
c2VzLypldGlvbG9neTwva2V5d29yZD48a2V5d29yZD5TZXggRmFjdG9yczwva2V5d29yZD48a2V5
d29yZD4qU3BhY2UgRmxpZ2h0PC9rZXl3b3JkPjxrZXl3b3JkPldlaWdodGxlc3NuZXNzLyphZHZl
cnNlIGVmZmVjdHM8L2tleXdvcmQ+PGtleXdvcmQ+KldvbWVuJmFwb3M7cyBIZWFsdGg8L2tleXdv
cmQ+PC9rZXl3b3Jkcz48ZGF0ZXM+PHllYXI+MjAxNDwveWVhcj48cHViLWRhdGVzPjxkYXRlPk5v
djwvZGF0ZT48L3B1Yi1kYXRlcz48L2RhdGVzPjxpc2JuPjE5MzEtODQzWCAoRWxlY3Ryb25pYykm
I3hEOzE1NDAtOTk5NiAoTGlua2luZyk8L2lzYm4+PGFjY2Vzc2lvbi1udW0+MjU0MDE5NDI8L2Fj
Y2Vzc2lvbi1udW0+PHVybHM+PHJlbGF0ZWQtdXJscz48dXJsPmh0dHBzOi8vd3d3Lm5jYmkubmxt
Lm5paC5nb3YvcHVibWVkLzI1NDAxOTQyPC91cmw+PC9yZWxhdGVkLXVybHM+PC91cmxzPjxjdXN0
b20yPlBNQzQyMzU1ODk8L2N1c3RvbTI+PGVsZWN0cm9uaWMtcmVzb3VyY2UtbnVtPjEwLjEwODkv
andoLjIwMTQuNDkxMDwvZWxlY3Ryb25pYy1yZXNvdXJjZS1udW0+PHJlbW90ZS1kYXRhYmFzZS1u
YW1lPk1lZGxpbmU8L3JlbW90ZS1kYXRhYmFzZS1uYW1lPjxyZW1vdGUtZGF0YWJhc2UtcHJvdmlk
ZXI+TkxNPC9yZW1vdGUtZGF0YWJhc2UtcHJvdmlkZXI+PC9yZWNvcmQ+PC9DaXRlPjxDaXRlPjxB
dXRob3I+Um9uY2E8L0F1dGhvcj48WWVhcj4yMDE0PC9ZZWFyPjxSZWNOdW0+MTY1PC9SZWNOdW0+
PHJlY29yZD48cmVjLW51bWJlcj4xNjU8L3JlYy1udW1iZXI+PGZvcmVpZ24ta2V5cz48a2V5IGFw
cD0iRU4iIGRiLWlkPSJkMHR0cnN2cjJwc3c1NGVmZHYxdnB2eDBkd3d2dmV0d3BzemUiIHRpbWVz
dGFtcD0iMTY2Mzk1NzAyNiI+MTY1PC9rZXk+PC9mb3JlaWduLWtleXM+PHJlZi10eXBlIG5hbWU9
IkpvdXJuYWwgQXJ0aWNsZSI+MTc8L3JlZi10eXBlPjxjb250cmlidXRvcnM+PGF1dGhvcnM+PGF1
dGhvcj5Sb25jYSwgQS4gRS48L2F1dGhvcj48YXV0aG9yPkJha2VyLCBFLiBTLjwvYXV0aG9yPjxh
dXRob3I+QmF2ZW5kYW0sIFQuIEcuPC9hdXRob3I+PGF1dGhvcj5CZWNrLCBLLiBELjwvYXV0aG9y
PjxhdXRob3I+TWlsbGVyLCBWLiBNLjwvYXV0aG9yPjxhdXRob3I+VGFzaCwgSi4gUy48L2F1dGhv
cj48YXV0aG9yPkplbmtpbnMsIE0uPC9hdXRob3I+PC9hdXRob3JzPjwvY29udHJpYnV0b3JzPjxh
dXRoLWFkZHJlc3M+MSBTcGFjZSBCaW9zY2llbmNlcyBSZXNlYXJjaCBCcmFuY2gsIE5BU0EgQW1l
cyBSZXNlYXJjaCBDZW50ZXIgLCBNb3VudGFpbnZpZXcsIENhbGlmb3JuaWEuPC9hdXRoLWFkZHJl
c3M+PHRpdGxlcz48dGl0bGU+RWZmZWN0cyBvZiBzZXggYW5kIGdlbmRlciBvbiBhZGFwdGF0aW9u
cyB0byBzcGFjZTogcmVwcm9kdWN0aXZlIGhlYWx0aDwvdGl0bGU+PHNlY29uZGFyeS10aXRsZT5K
IFdvbWVucyBIZWFsdGggKExhcmNobXQpPC9zZWNvbmRhcnktdGl0bGU+PC90aXRsZXM+PHBlcmlv
ZGljYWw+PGZ1bGwtdGl0bGU+SiBXb21lbnMgSGVhbHRoIChMYXJjaG10KTwvZnVsbC10aXRsZT48
L3BlcmlvZGljYWw+PHBhZ2VzPjk2Ny03NDwvcGFnZXM+PHZvbHVtZT4yMzwvdm9sdW1lPjxudW1i
ZXI+MTE8L251bWJlcj48a2V5d29yZHM+PGtleXdvcmQ+QWRhcHRhdGlvbiwgUGh5c2lvbG9naWNh
bDwva2V5d29yZD48a2V5d29yZD5BZXJvc3BhY2UgTWVkaWNpbmU8L2tleXdvcmQ+PGtleXdvcmQ+
QXN0cm9uYXV0cy8qc3RhdGlzdGljcyAmYW1wOyBudW1lcmljYWwgZGF0YTwva2V5d29yZD48a2V5
d29yZD5GZW1hbGU8L2tleXdvcmQ+PGtleXdvcmQ+KkhlYWx0aCBTdGF0dXM8L2tleXdvcmQ+PGtl
eXdvcmQ+SHVtYW5zPC9rZXl3b3JkPjxrZXl3b3JkPkluZmVydGlsaXR5LCBGZW1hbGUvKmV0aW9s
b2d5PC9rZXl3b3JkPjxrZXl3b3JkPk1hbGU8L2tleXdvcmQ+PGtleXdvcmQ+UmVwcm9kdWN0aXZl
IEhlYWx0aDwva2V5d29yZD48a2V5d29yZD5TZXggRmFjdG9yczwva2V5d29yZD48a2V5d29yZD4q
U3BhY2UgRmxpZ2h0PC9rZXl3b3JkPjxrZXl3b3JkPldlaWdodGxlc3NuZXNzLyphZHZlcnNlIGVm
ZmVjdHM8L2tleXdvcmQ+PGtleXdvcmQ+KldvbWVuJmFwb3M7cyBIZWFsdGg8L2tleXdvcmQ+PC9r
ZXl3b3Jkcz48ZGF0ZXM+PHllYXI+MjAxNDwveWVhcj48cHViLWRhdGVzPjxkYXRlPk5vdjwvZGF0
ZT48L3B1Yi1kYXRlcz48L2RhdGVzPjxpc2JuPjE5MzEtODQzWCAoRWxlY3Ryb25pYykmI3hEOzE1
NDAtOTk5NiAoTGlua2luZyk8L2lzYm4+PGFjY2Vzc2lvbi1udW0+MjU0MDE5NDM8L2FjY2Vzc2lv
bi1udW0+PHVybHM+PHJlbGF0ZWQtdXJscz48dXJsPmh0dHBzOi8vd3d3Lm5jYmkubmxtLm5paC5n
b3YvcHVibWVkLzI1NDAxOTQzPC91cmw+PC9yZWxhdGVkLXVybHM+PC91cmxzPjxjdXN0b20yPlBN
QzQyMzU1OTE8L2N1c3RvbTI+PGVsZWN0cm9uaWMtcmVzb3VyY2UtbnVtPjEwLjEwODkvandoLjIw
MTQuNDkxNTwvZWxlY3Ryb25pYy1yZXNvdXJjZS1udW0+PHJlbW90ZS1kYXRhYmFzZS1uYW1lPk1l
ZGxpbmU8L3JlbW90ZS1kYXRhYmFzZS1uYW1lPjxyZW1vdGUtZGF0YWJhc2UtcHJvdmlkZXI+TkxN
PC9yZW1vdGUtZGF0YWJhc2UtcHJvdmlkZXI+PC9yZWNvcmQ+PC9DaXRlPjwvRW5kTm90ZT4A
</w:fldData>
        </w:fldChar>
      </w:r>
      <w:r w:rsidR="00797002">
        <w:rPr>
          <w:bCs/>
          <w:sz w:val="20"/>
          <w:szCs w:val="20"/>
        </w:rPr>
        <w:instrText xml:space="preserve"> ADDIN EN.CITE </w:instrText>
      </w:r>
      <w:r w:rsidR="00797002">
        <w:rPr>
          <w:bCs/>
          <w:sz w:val="20"/>
          <w:szCs w:val="20"/>
        </w:rPr>
        <w:fldChar w:fldCharType="begin">
          <w:fldData xml:space="preserve">PEVuZE5vdGU+PENpdGU+PEF1dGhvcj5IYXJtPC9BdXRob3I+PFllYXI+MjAwMTwvWWVhcj48UmVj
TnVtPjEzMTwvUmVjTnVtPjxEaXNwbGF5VGV4dD5bMSwgNS03XTwvRGlzcGxheVRleHQ+PHJlY29y
ZD48cmVjLW51bWJlcj4xMzE8L3JlYy1udW1iZXI+PGZvcmVpZ24ta2V5cz48a2V5IGFwcD0iRU4i
IGRiLWlkPSJkMHR0cnN2cjJwc3c1NGVmZHYxdnB2eDBkd3d2dmV0d3BzemUiIHRpbWVzdGFtcD0i
MTY1NzAzOTAwMCI+MTMxPC9rZXk+PC9mb3JlaWduLWtleXM+PHJlZi10eXBlIG5hbWU9IkpvdXJu
YWwgQXJ0aWNsZSI+MTc8L3JlZi10eXBlPjxjb250cmlidXRvcnM+PGF1dGhvcnM+PGF1dGhvcj5I
YXJtLCBELiBMLjwvYXV0aG9yPjxhdXRob3I+SmVubmluZ3MsIFIuIFQuPC9hdXRob3I+PGF1dGhv
cj5NZWNrLCBKLiBWLjwvYXV0aG9yPjxhdXRob3I+UG93ZWxsLCBNLiBSLjwvYXV0aG9yPjxhdXRo
b3I+UHV0Y2hhLCBMLjwvYXV0aG9yPjxhdXRob3I+U2FtcywgQy4gUC48L2F1dGhvcj48YXV0aG9y
PlNjaG5laWRlciwgUy4gTS48L2F1dGhvcj48YXV0aG9yPlNoYWNrZWxmb3JkLCBMLiBDLjwvYXV0
aG9yPjxhdXRob3I+U21pdGgsIFMuIE0uPC9hdXRob3I+PGF1dGhvcj5XaGl0c29uLCBQLiBBLjwv
YXV0aG9yPjwvYXV0aG9ycz48L2NvbnRyaWJ1dG9ycz48YXV0aC1hZGRyZXNzPkh1bWFuIEFkYXB0
YXRpb24gYW5kIENvdW50ZXJtZWFzdXJlcyBPZmZpY2UsIE5BU0EgSm9obnNvbiBTcGFjZSBDZW50
ZXIsIEhvdXN0b24sIFRYIDc3MDU4LCBVU0EuIGRoYXJtQGVtcy5qc2MubmFzLmdvdjwvYXV0aC1h
ZGRyZXNzPjx0aXRsZXM+PHRpdGxlPkludml0ZWQgcmV2aWV3OiBnZW5kZXIgaXNzdWVzIHJlbGF0
ZWQgdG8gc3BhY2VmbGlnaHQ6IGEgTkFTQSBwZXJzcGVjdGl2ZTwvdGl0bGU+PHNlY29uZGFyeS10
aXRsZT5KIEFwcGwgUGh5c2lvbCAoMTk4NSk8L3NlY29uZGFyeS10aXRsZT48L3RpdGxlcz48cGVy
aW9kaWNhbD48ZnVsbC10aXRsZT5KIEFwcGwgUGh5c2lvbCAoMTk4NSk8L2Z1bGwtdGl0bGU+PC9w
ZXJpb2RpY2FsPjxwYWdlcz4yMzc0LTgzPC9wYWdlcz48dm9sdW1lPjkxPC92b2x1bWU+PG51bWJl
cj41PC9udW1iZXI+PGtleXdvcmRzPjxrZXl3b3JkPkV4ZXJjaXNlL3BoeXNpb2xvZ3k8L2tleXdv
cmQ+PGtleXdvcmQ+RmVtYWxlPC9rZXl3b3JkPjxrZXl3b3JkPkh1bWFuczwva2V5d29yZD48a2V5
d29yZD5NYWxlPC9rZXl3b3JkPjxrZXl3b3JkPipTZXggQ2hhcmFjdGVyaXN0aWNzPC9rZXl3b3Jk
PjxrZXl3b3JkPipTcGFjZSBGbGlnaHQ8L2tleXdvcmQ+PGtleXdvcmQ+VW5pdGVkIFN0YXRlczwv
a2V5d29yZD48a2V5d29yZD5Vbml0ZWQgU3RhdGVzIE5hdGlvbmFsIEFlcm9uYXV0aWNzIGFuZCBT
cGFjZSBBZG1pbmlzdHJhdGlvbjwva2V5d29yZD48a2V5d29yZD5XZWlnaHRsZXNzbmVzcy9hZHZl
cnNlIGVmZmVjdHM8L2tleXdvcmQ+PGtleXdvcmQ+TkFTQSBDZW50ZXIgSlNDPC9rZXl3b3JkPjxr
ZXl3b3JkPk5BU0EgRGlzY2lwbGluZSBHZW5lcmFsIFNwYWNlIExpZmUgU2NpZW5jZXM8L2tleXdv
cmQ+PC9rZXl3b3Jkcz48ZGF0ZXM+PHllYXI+MjAwMTwveWVhcj48cHViLWRhdGVzPjxkYXRlPk5v
djwvZGF0ZT48L3B1Yi1kYXRlcz48L2RhdGVzPjxpc2JuPjg3NTAtNzU4NyAoUHJpbnQpJiN4RDsw
MTYxLTc1NjcgKExpbmtpbmcpPC9pc2JuPjxhY2Nlc3Npb24tbnVtPjExNjQxMzgzPC9hY2Nlc3Np
b24tbnVtPjx1cmxzPjxyZWxhdGVkLXVybHM+PHVybD5odHRwczovL3d3dy5uY2JpLm5sbS5uaWgu
Z292L3B1Ym1lZC8xMTY0MTM4MzwvdXJsPjwvcmVsYXRlZC11cmxzPjwvdXJscz48ZWxlY3Ryb25p
Yy1yZXNvdXJjZS1udW0+MTAuMTE1Mi9qYXBwbC4yMDAxLjkxLjUuMjM3NDwvZWxlY3Ryb25pYy1y
ZXNvdXJjZS1udW0+PHJlbW90ZS1kYXRhYmFzZS1uYW1lPk1lZGxpbmU8L3JlbW90ZS1kYXRhYmFz
ZS1uYW1lPjxyZW1vdGUtZGF0YWJhc2UtcHJvdmlkZXI+TkxNPC9yZW1vdGUtZGF0YWJhc2UtcHJv
dmlkZXI+PC9yZWNvcmQ+PC9DaXRlPjxDaXRlPjxBdXRob3I+TWFyazwvQXV0aG9yPjxZZWFyPjIw
MTQ8L1llYXI+PFJlY051bT4xNjM8L1JlY051bT48cmVjb3JkPjxyZWMtbnVtYmVyPjE2MzwvcmVj
LW51bWJlcj48Zm9yZWlnbi1rZXlzPjxrZXkgYXBwPSJFTiIgZGItaWQ9ImQwdHRyc3ZyMnBzdzU0
ZWZkdjF2cHZ4MGR3d3Z2ZXR3cHN6ZSIgdGltZXN0YW1wPSIxNjYzOTQ2MDI5Ij4xNjM8L2tleT48
L2ZvcmVpZ24ta2V5cz48cmVmLXR5cGUgbmFtZT0iSm91cm5hbCBBcnRpY2xlIj4xNzwvcmVmLXR5
cGU+PGNvbnRyaWJ1dG9ycz48YXV0aG9ycz48YXV0aG9yPk1hcmssIFMuPC9hdXRob3I+PGF1dGhv
cj5TY290dCwgRy4gQi48L2F1dGhvcj48YXV0aG9yPkRvbm92aWVsLCBELiBCLjwvYXV0aG9yPjxh
dXRob3I+TGV2ZXRvbiwgTC4gQi48L2F1dGhvcj48YXV0aG9yPk1haG9uZXksIEUuPC9hdXRob3I+
PGF1dGhvcj5DaGFybGVzLCBKLiBCLjwvYXV0aG9yPjxhdXRob3I+U2llZ2VsLCBCLjwvYXV0aG9y
PjwvYXV0aG9ycz48L2NvbnRyaWJ1dG9ycz48YXV0aC1hZGRyZXNzPjEgQWR2YW5jZWQgRXhwbG9y
YXRpb24gU3lzdGVtcyBEaXZpc2lvbiwgSHVtYW4gRXhwbG9yYXRpb24gYW5kIE9wZXJhdGlvbnMg
TWlzc2lvbiBEaXJlY3RvcmF0ZSwgTmF0aW9uYWwgQWVyb25hdXRpY3MgYW5kIFNwYWNlIEFkbWlu
aXN0cmF0aW9uLCBXYXNoaW5ndG9uLCBEQy48L2F1dGgtYWRkcmVzcz48dGl0bGVzPjx0aXRsZT5U
aGUgaW1wYWN0IG9mIHNleCBhbmQgZ2VuZGVyIG9uIGFkYXB0YXRpb24gdG8gc3BhY2U6IGV4ZWN1
dGl2ZSBzdW1tYXJ5PC90aXRsZT48c2Vjb25kYXJ5LXRpdGxlPkogV29tZW5zIEhlYWx0aCAoTGFy
Y2htdCk8L3NlY29uZGFyeS10aXRsZT48L3RpdGxlcz48cGVyaW9kaWNhbD48ZnVsbC10aXRsZT5K
IFdvbWVucyBIZWFsdGggKExhcmNobXQpPC9mdWxsLXRpdGxlPjwvcGVyaW9kaWNhbD48cGFnZXM+
OTQxLTc8L3BhZ2VzPjx2b2x1bWU+MjM8L3ZvbHVtZT48bnVtYmVyPjExPC9udW1iZXI+PGtleXdv
cmRzPjxrZXl3b3JkPkFkYXB0YXRpb24sIFBzeWNob2xvZ2ljYWw8L2tleXdvcmQ+PGtleXdvcmQ+
QWVyb3NwYWNlIE1lZGljaW5lPC9rZXl3b3JkPjxrZXl3b3JkPkFzdHJvbmF1dHMvKnBzeWNob2xv
Z3k8L2tleXdvcmQ+PGtleXdvcmQ+QmVoYXZpb3JhbCBSZXNlYXJjaDwva2V5d29yZD48a2V5d29y
ZD5GZW1hbGU8L2tleXdvcmQ+PGtleXdvcmQ+KkhlYWx0aCBCZWhhdmlvcjwva2V5d29yZD48a2V5
d29yZD4qSGVhbHRoIFN0YXR1czwva2V5d29yZD48a2V5d29yZD5IdW1hbnM8L2tleXdvcmQ+PGtl
eXdvcmQ+TWFsZTwva2V5d29yZD48a2V5d29yZD4qU3BhY2UgRmxpZ2h0PC9rZXl3b3JkPjxrZXl3
b3JkPlVuaXRlZCBTdGF0ZXM8L2tleXdvcmQ+PGtleXdvcmQ+VW5pdGVkIFN0YXRlcyBOYXRpb25h
bCBBZXJvbmF1dGljcyBhbmQgU3BhY2UgQWRtaW5pc3RyYXRpb248L2tleXdvcmQ+PC9rZXl3b3Jk
cz48ZGF0ZXM+PHllYXI+MjAxNDwveWVhcj48cHViLWRhdGVzPjxkYXRlPk5vdjwvZGF0ZT48L3B1
Yi1kYXRlcz48L2RhdGVzPjxpc2JuPjE5MzEtODQzWCAoRWxlY3Ryb25pYykmI3hEOzE1NDAtOTk5
NiAoTGlua2luZyk8L2lzYm4+PGFjY2Vzc2lvbi1udW0+MjU0MDE5Mzc8L2FjY2Vzc2lvbi1udW0+
PHVybHM+PHJlbGF0ZWQtdXJscz48dXJsPmh0dHBzOi8vd3d3Lm5jYmkubmxtLm5paC5nb3YvcHVi
bWVkLzI1NDAxOTM3PC91cmw+PC9yZWxhdGVkLXVybHM+PC91cmxzPjxjdXN0b20yPlBNQzQyMzYw
MzA8L2N1c3RvbTI+PGVsZWN0cm9uaWMtcmVzb3VyY2UtbnVtPjEwLjEwODkvandoLjIwMTQuNDkx
NDwvZWxlY3Ryb25pYy1yZXNvdXJjZS1udW0+PHJlbW90ZS1kYXRhYmFzZS1uYW1lPk1lZGxpbmU8
L3JlbW90ZS1kYXRhYmFzZS1uYW1lPjxyZW1vdGUtZGF0YWJhc2UtcHJvdmlkZXI+TkxNPC9yZW1v
dGUtZGF0YWJhc2UtcHJvdmlkZXI+PC9yZWNvcmQ+PC9DaXRlPjxDaXRlPjxBdXRob3I+UGxvdXR6
LVNueWRlcjwvQXV0aG9yPjxZZWFyPjIwMTQ8L1llYXI+PFJlY051bT4xNjQ8L1JlY051bT48cmVj
b3JkPjxyZWMtbnVtYmVyPjE2NDwvcmVjLW51bWJlcj48Zm9yZWlnbi1rZXlzPjxrZXkgYXBwPSJF
TiIgZGItaWQ9ImQwdHRyc3ZyMnBzdzU0ZWZkdjF2cHZ4MGR3d3Z2ZXR3cHN6ZSIgdGltZXN0YW1w
PSIxNjYzOTU2OTA4Ij4xNjQ8L2tleT48L2ZvcmVpZ24ta2V5cz48cmVmLXR5cGUgbmFtZT0iSm91
cm5hbCBBcnRpY2xlIj4xNzwvcmVmLXR5cGU+PGNvbnRyaWJ1dG9ycz48YXV0aG9ycz48YXV0aG9y
PlBsb3V0ei1TbnlkZXIsIEwuPC9hdXRob3I+PGF1dGhvcj5CbG9vbWZpZWxkLCBTLjwvYXV0aG9y
PjxhdXRob3I+U21pdGgsIFMuIE0uPC9hdXRob3I+PGF1dGhvcj5IdW50ZXIsIFMuIEsuPC9hdXRo
b3I+PGF1dGhvcj5UZW1wbGV0b24sIEsuPC9hdXRob3I+PGF1dGhvcj5CZW1iZW4sIEQuPC9hdXRo
b3I+PC9hdXRob3JzPjwvY29udHJpYnV0b3JzPjxhdXRoLWFkZHJlc3M+MSBFeGVyY2lzZSBQaHlz
aW9sb2d5IGFuZCBDb3VudGVybWVhc3VyZXMsIFVuaXZlcnNpdHkgU3BhY2UgUmVzZWFyY2ggQXNz
b2NpYXRpb24gLCBIb3VzdG9uLCBUZXhhcy48L2F1dGgtYWRkcmVzcz48dGl0bGVzPjx0aXRsZT5F
ZmZlY3RzIG9mIHNleCBhbmQgZ2VuZGVyIG9uIGFkYXB0YXRpb24gdG8gc3BhY2U6IG11c2N1bG9z
a2VsZXRhbCBoZWFsdGg8L3RpdGxlPjxzZWNvbmRhcnktdGl0bGU+SiBXb21lbnMgSGVhbHRoIChM
YXJjaG10KTwvc2Vjb25kYXJ5LXRpdGxlPjwvdGl0bGVzPjxwZXJpb2RpY2FsPjxmdWxsLXRpdGxl
PkogV29tZW5zIEhlYWx0aCAoTGFyY2htdCk8L2Z1bGwtdGl0bGU+PC9wZXJpb2RpY2FsPjxwYWdl
cz45NjMtNjwvcGFnZXM+PHZvbHVtZT4yMzwvdm9sdW1lPjxudW1iZXI+MTE8L251bWJlcj48a2V5
d29yZHM+PGtleXdvcmQ+QWRhcHRhdGlvbiwgUGh5c2lvbG9naWNhbDwva2V5d29yZD48a2V5d29y
ZD5BZXJvc3BhY2UgTWVkaWNpbmU8L2tleXdvcmQ+PGtleXdvcmQ+QXN0cm9uYXV0cy8qc3RhdGlz
dGljcyAmYW1wOyBudW1lcmljYWwgZGF0YTwva2V5d29yZD48a2V5d29yZD5GZW1hbGU8L2tleXdv
cmQ+PGtleXdvcmQ+KkhlYWx0aCBTdGF0dXM8L2tleXdvcmQ+PGtleXdvcmQ+SHVtYW5zPC9rZXl3
b3JkPjxrZXl3b3JkPk1hbGU8L2tleXdvcmQ+PGtleXdvcmQ+TXVzY3Vsb3NrZWxldGFsIERpc2Vh
c2VzLypldGlvbG9neTwva2V5d29yZD48a2V5d29yZD5TZXggRmFjdG9yczwva2V5d29yZD48a2V5
d29yZD4qU3BhY2UgRmxpZ2h0PC9rZXl3b3JkPjxrZXl3b3JkPldlaWdodGxlc3NuZXNzLyphZHZl
cnNlIGVmZmVjdHM8L2tleXdvcmQ+PGtleXdvcmQ+KldvbWVuJmFwb3M7cyBIZWFsdGg8L2tleXdv
cmQ+PC9rZXl3b3Jkcz48ZGF0ZXM+PHllYXI+MjAxNDwveWVhcj48cHViLWRhdGVzPjxkYXRlPk5v
djwvZGF0ZT48L3B1Yi1kYXRlcz48L2RhdGVzPjxpc2JuPjE5MzEtODQzWCAoRWxlY3Ryb25pYykm
I3hEOzE1NDAtOTk5NiAoTGlua2luZyk8L2lzYm4+PGFjY2Vzc2lvbi1udW0+MjU0MDE5NDI8L2Fj
Y2Vzc2lvbi1udW0+PHVybHM+PHJlbGF0ZWQtdXJscz48dXJsPmh0dHBzOi8vd3d3Lm5jYmkubmxt
Lm5paC5nb3YvcHVibWVkLzI1NDAxOTQyPC91cmw+PC9yZWxhdGVkLXVybHM+PC91cmxzPjxjdXN0
b20yPlBNQzQyMzU1ODk8L2N1c3RvbTI+PGVsZWN0cm9uaWMtcmVzb3VyY2UtbnVtPjEwLjEwODkv
andoLjIwMTQuNDkxMDwvZWxlY3Ryb25pYy1yZXNvdXJjZS1udW0+PHJlbW90ZS1kYXRhYmFzZS1u
YW1lPk1lZGxpbmU8L3JlbW90ZS1kYXRhYmFzZS1uYW1lPjxyZW1vdGUtZGF0YWJhc2UtcHJvdmlk
ZXI+TkxNPC9yZW1vdGUtZGF0YWJhc2UtcHJvdmlkZXI+PC9yZWNvcmQ+PC9DaXRlPjxDaXRlPjxB
dXRob3I+Um9uY2E8L0F1dGhvcj48WWVhcj4yMDE0PC9ZZWFyPjxSZWNOdW0+MTY1PC9SZWNOdW0+
PHJlY29yZD48cmVjLW51bWJlcj4xNjU8L3JlYy1udW1iZXI+PGZvcmVpZ24ta2V5cz48a2V5IGFw
cD0iRU4iIGRiLWlkPSJkMHR0cnN2cjJwc3c1NGVmZHYxdnB2eDBkd3d2dmV0d3BzemUiIHRpbWVz
dGFtcD0iMTY2Mzk1NzAyNiI+MTY1PC9rZXk+PC9mb3JlaWduLWtleXM+PHJlZi10eXBlIG5hbWU9
IkpvdXJuYWwgQXJ0aWNsZSI+MTc8L3JlZi10eXBlPjxjb250cmlidXRvcnM+PGF1dGhvcnM+PGF1
dGhvcj5Sb25jYSwgQS4gRS48L2F1dGhvcj48YXV0aG9yPkJha2VyLCBFLiBTLjwvYXV0aG9yPjxh
dXRob3I+QmF2ZW5kYW0sIFQuIEcuPC9hdXRob3I+PGF1dGhvcj5CZWNrLCBLLiBELjwvYXV0aG9y
PjxhdXRob3I+TWlsbGVyLCBWLiBNLjwvYXV0aG9yPjxhdXRob3I+VGFzaCwgSi4gUy48L2F1dGhv
cj48YXV0aG9yPkplbmtpbnMsIE0uPC9hdXRob3I+PC9hdXRob3JzPjwvY29udHJpYnV0b3JzPjxh
dXRoLWFkZHJlc3M+MSBTcGFjZSBCaW9zY2llbmNlcyBSZXNlYXJjaCBCcmFuY2gsIE5BU0EgQW1l
cyBSZXNlYXJjaCBDZW50ZXIgLCBNb3VudGFpbnZpZXcsIENhbGlmb3JuaWEuPC9hdXRoLWFkZHJl
c3M+PHRpdGxlcz48dGl0bGU+RWZmZWN0cyBvZiBzZXggYW5kIGdlbmRlciBvbiBhZGFwdGF0aW9u
cyB0byBzcGFjZTogcmVwcm9kdWN0aXZlIGhlYWx0aDwvdGl0bGU+PHNlY29uZGFyeS10aXRsZT5K
IFdvbWVucyBIZWFsdGggKExhcmNobXQpPC9zZWNvbmRhcnktdGl0bGU+PC90aXRsZXM+PHBlcmlv
ZGljYWw+PGZ1bGwtdGl0bGU+SiBXb21lbnMgSGVhbHRoIChMYXJjaG10KTwvZnVsbC10aXRsZT48
L3BlcmlvZGljYWw+PHBhZ2VzPjk2Ny03NDwvcGFnZXM+PHZvbHVtZT4yMzwvdm9sdW1lPjxudW1i
ZXI+MTE8L251bWJlcj48a2V5d29yZHM+PGtleXdvcmQ+QWRhcHRhdGlvbiwgUGh5c2lvbG9naWNh
bDwva2V5d29yZD48a2V5d29yZD5BZXJvc3BhY2UgTWVkaWNpbmU8L2tleXdvcmQ+PGtleXdvcmQ+
QXN0cm9uYXV0cy8qc3RhdGlzdGljcyAmYW1wOyBudW1lcmljYWwgZGF0YTwva2V5d29yZD48a2V5
d29yZD5GZW1hbGU8L2tleXdvcmQ+PGtleXdvcmQ+KkhlYWx0aCBTdGF0dXM8L2tleXdvcmQ+PGtl
eXdvcmQ+SHVtYW5zPC9rZXl3b3JkPjxrZXl3b3JkPkluZmVydGlsaXR5LCBGZW1hbGUvKmV0aW9s
b2d5PC9rZXl3b3JkPjxrZXl3b3JkPk1hbGU8L2tleXdvcmQ+PGtleXdvcmQ+UmVwcm9kdWN0aXZl
IEhlYWx0aDwva2V5d29yZD48a2V5d29yZD5TZXggRmFjdG9yczwva2V5d29yZD48a2V5d29yZD4q
U3BhY2UgRmxpZ2h0PC9rZXl3b3JkPjxrZXl3b3JkPldlaWdodGxlc3NuZXNzLyphZHZlcnNlIGVm
ZmVjdHM8L2tleXdvcmQ+PGtleXdvcmQ+KldvbWVuJmFwb3M7cyBIZWFsdGg8L2tleXdvcmQ+PC9r
ZXl3b3Jkcz48ZGF0ZXM+PHllYXI+MjAxNDwveWVhcj48cHViLWRhdGVzPjxkYXRlPk5vdjwvZGF0
ZT48L3B1Yi1kYXRlcz48L2RhdGVzPjxpc2JuPjE5MzEtODQzWCAoRWxlY3Ryb25pYykmI3hEOzE1
NDAtOTk5NiAoTGlua2luZyk8L2lzYm4+PGFjY2Vzc2lvbi1udW0+MjU0MDE5NDM8L2FjY2Vzc2lv
bi1udW0+PHVybHM+PHJlbGF0ZWQtdXJscz48dXJsPmh0dHBzOi8vd3d3Lm5jYmkubmxtLm5paC5n
b3YvcHVibWVkLzI1NDAxOTQzPC91cmw+PC9yZWxhdGVkLXVybHM+PC91cmxzPjxjdXN0b20yPlBN
QzQyMzU1OTE8L2N1c3RvbTI+PGVsZWN0cm9uaWMtcmVzb3VyY2UtbnVtPjEwLjEwODkvandoLjIw
MTQuNDkxNTwvZWxlY3Ryb25pYy1yZXNvdXJjZS1udW0+PHJlbW90ZS1kYXRhYmFzZS1uYW1lPk1l
ZGxpbmU8L3JlbW90ZS1kYXRhYmFzZS1uYW1lPjxyZW1vdGUtZGF0YWJhc2UtcHJvdmlkZXI+TkxN
PC9yZW1vdGUtZGF0YWJhc2UtcHJvdmlkZXI+PC9yZWNvcmQ+PC9DaXRlPjwvRW5kTm90ZT4A
</w:fldData>
        </w:fldChar>
      </w:r>
      <w:r w:rsidR="00797002">
        <w:rPr>
          <w:bCs/>
          <w:sz w:val="20"/>
          <w:szCs w:val="20"/>
        </w:rPr>
        <w:instrText xml:space="preserve"> ADDIN EN.CITE.DATA </w:instrText>
      </w:r>
      <w:r w:rsidR="00797002">
        <w:rPr>
          <w:bCs/>
          <w:sz w:val="20"/>
          <w:szCs w:val="20"/>
        </w:rPr>
      </w:r>
      <w:r w:rsidR="00797002">
        <w:rPr>
          <w:bCs/>
          <w:sz w:val="20"/>
          <w:szCs w:val="20"/>
        </w:rPr>
        <w:fldChar w:fldCharType="end"/>
      </w:r>
      <w:r w:rsidR="00797002">
        <w:rPr>
          <w:bCs/>
          <w:sz w:val="20"/>
          <w:szCs w:val="20"/>
        </w:rPr>
      </w:r>
      <w:r w:rsidR="00797002">
        <w:rPr>
          <w:bCs/>
          <w:sz w:val="20"/>
          <w:szCs w:val="20"/>
        </w:rPr>
        <w:fldChar w:fldCharType="separate"/>
      </w:r>
      <w:r w:rsidR="00797002">
        <w:rPr>
          <w:bCs/>
          <w:noProof/>
          <w:sz w:val="20"/>
          <w:szCs w:val="20"/>
        </w:rPr>
        <w:t>[1, 5-7]</w:t>
      </w:r>
      <w:r w:rsidR="00797002">
        <w:rPr>
          <w:bCs/>
          <w:sz w:val="20"/>
          <w:szCs w:val="20"/>
        </w:rPr>
        <w:fldChar w:fldCharType="end"/>
      </w:r>
      <w:r>
        <w:rPr>
          <w:bCs/>
          <w:sz w:val="20"/>
          <w:szCs w:val="20"/>
        </w:rPr>
        <w:t xml:space="preserve">. </w:t>
      </w:r>
      <w:r w:rsidRPr="0084356C">
        <w:rPr>
          <w:bCs/>
          <w:sz w:val="20"/>
          <w:szCs w:val="20"/>
        </w:rPr>
        <w:t xml:space="preserve">Second, </w:t>
      </w:r>
      <w:r w:rsidR="001B5821">
        <w:rPr>
          <w:bCs/>
          <w:sz w:val="20"/>
          <w:szCs w:val="20"/>
        </w:rPr>
        <w:t xml:space="preserve">a </w:t>
      </w:r>
      <w:r w:rsidRPr="0084356C">
        <w:rPr>
          <w:bCs/>
          <w:sz w:val="20"/>
          <w:szCs w:val="20"/>
        </w:rPr>
        <w:t>characterization of demographic health characteristics, injury prevalence, and aerobic capacity and muscular strength in NASA female and male astronauts was conducted</w:t>
      </w:r>
      <w:r>
        <w:rPr>
          <w:bCs/>
          <w:sz w:val="20"/>
          <w:szCs w:val="20"/>
        </w:rPr>
        <w:t xml:space="preserve"> to inform whether sex differences exist in these measurements</w:t>
      </w:r>
      <w:r w:rsidRPr="0084356C">
        <w:rPr>
          <w:bCs/>
          <w:sz w:val="20"/>
          <w:szCs w:val="20"/>
        </w:rPr>
        <w:t xml:space="preserve">. </w:t>
      </w:r>
    </w:p>
    <w:p w14:paraId="21578A9C" w14:textId="22F8D948" w:rsidR="00B213D1" w:rsidRDefault="00B213D1" w:rsidP="00057C2F">
      <w:pPr>
        <w:pStyle w:val="ieeenormal"/>
        <w:spacing w:after="0"/>
        <w:rPr>
          <w:sz w:val="20"/>
        </w:rPr>
      </w:pPr>
    </w:p>
    <w:p w14:paraId="3FB45C26" w14:textId="0C4AD17E" w:rsidR="008B0C79" w:rsidRPr="000F6D1D" w:rsidRDefault="008B0C79" w:rsidP="00057C2F">
      <w:pPr>
        <w:pStyle w:val="ieeenormal"/>
        <w:spacing w:after="0"/>
        <w:rPr>
          <w:sz w:val="20"/>
        </w:rPr>
      </w:pPr>
    </w:p>
    <w:p w14:paraId="786C3DC2" w14:textId="6E1C3FCF" w:rsidR="00D01E6F" w:rsidRDefault="00D01E6F" w:rsidP="008B257F">
      <w:pPr>
        <w:pStyle w:val="ieeehead"/>
      </w:pPr>
      <w:bookmarkStart w:id="4" w:name="_Toc14366344"/>
      <w:bookmarkStart w:id="5" w:name="_Toc115341739"/>
      <w:r>
        <w:t xml:space="preserve">2. </w:t>
      </w:r>
      <w:bookmarkEnd w:id="4"/>
      <w:r w:rsidR="000F447D">
        <w:t>Review of Literature</w:t>
      </w:r>
      <w:bookmarkEnd w:id="5"/>
    </w:p>
    <w:p w14:paraId="64D828D0" w14:textId="74BC4F12" w:rsidR="00D01E6F" w:rsidRDefault="100CAE68" w:rsidP="006D3F31">
      <w:pPr>
        <w:rPr>
          <w:sz w:val="20"/>
          <w:szCs w:val="20"/>
        </w:rPr>
      </w:pPr>
      <w:r w:rsidRPr="100CAE68">
        <w:rPr>
          <w:sz w:val="20"/>
          <w:szCs w:val="20"/>
        </w:rPr>
        <w:t>On Earth, there are innate physiological differences between males and females which can impact susceptibility to and prevalence of various health conditions, treatments, and environmental factors. Careful consideration of sex differences is necessary in the context of space flight, as there is limited research on how sex may moderate physiological responses to micro- and partial gravity. The following review of literature covers physiological systems where sex differences are most apparent (i.e., reproductive</w:t>
      </w:r>
      <w:r w:rsidR="00416C17">
        <w:rPr>
          <w:sz w:val="20"/>
          <w:szCs w:val="20"/>
        </w:rPr>
        <w:t xml:space="preserve"> and</w:t>
      </w:r>
      <w:r w:rsidRPr="100CAE68">
        <w:rPr>
          <w:sz w:val="20"/>
          <w:szCs w:val="20"/>
        </w:rPr>
        <w:t xml:space="preserve"> endocrine) and may be implicated in aerobic and muscular health. Where applicable, data from space flight and ground-based analogs are summarized to help describe the physiologic responses in females and elucidate whether potential sex differences in health and performance outcomes exist. </w:t>
      </w:r>
    </w:p>
    <w:p w14:paraId="7A0689D9" w14:textId="67E3386D" w:rsidR="003E7B87" w:rsidRDefault="003E7B87" w:rsidP="006D3F31">
      <w:pPr>
        <w:rPr>
          <w:sz w:val="20"/>
          <w:szCs w:val="20"/>
        </w:rPr>
      </w:pPr>
    </w:p>
    <w:p w14:paraId="64061EA2" w14:textId="77777777" w:rsidR="003E7B87" w:rsidRDefault="003E7B87" w:rsidP="003E7B87">
      <w:pPr>
        <w:pStyle w:val="IEEEsubhead"/>
        <w:rPr>
          <w:sz w:val="20"/>
        </w:rPr>
      </w:pPr>
      <w:r>
        <w:rPr>
          <w:sz w:val="20"/>
        </w:rPr>
        <w:t>Endocrine Regulation</w:t>
      </w:r>
    </w:p>
    <w:p w14:paraId="6D81100D" w14:textId="5E1AF53E" w:rsidR="00370D63" w:rsidRPr="00370D63" w:rsidRDefault="003E7B87" w:rsidP="00370D63">
      <w:pPr>
        <w:rPr>
          <w:sz w:val="20"/>
          <w:szCs w:val="20"/>
        </w:rPr>
      </w:pPr>
      <w:r w:rsidRPr="100CAE68">
        <w:rPr>
          <w:sz w:val="20"/>
          <w:szCs w:val="20"/>
        </w:rPr>
        <w:t>The primary signaling pathway responsible for controlling reproductive function in females and males is the Hypothalamic</w:t>
      </w:r>
      <w:r w:rsidRPr="00370D63">
        <w:rPr>
          <w:sz w:val="20"/>
          <w:szCs w:val="20"/>
        </w:rPr>
        <w:t>-Pituitary-Gonadal (HPG) axis</w:t>
      </w:r>
      <w:r w:rsidRPr="100CAE68">
        <w:rPr>
          <w:sz w:val="20"/>
          <w:szCs w:val="20"/>
        </w:rPr>
        <w:t>.</w:t>
      </w:r>
      <w:r>
        <w:rPr>
          <w:sz w:val="20"/>
          <w:szCs w:val="20"/>
        </w:rPr>
        <w:t xml:space="preserve"> </w:t>
      </w:r>
      <w:r w:rsidR="100CAE68" w:rsidRPr="100CAE68">
        <w:rPr>
          <w:sz w:val="20"/>
          <w:szCs w:val="20"/>
        </w:rPr>
        <w:t>A key function of the HPG axis is to</w:t>
      </w:r>
      <w:r w:rsidR="00370D63" w:rsidRPr="00370D63">
        <w:rPr>
          <w:sz w:val="20"/>
          <w:szCs w:val="20"/>
        </w:rPr>
        <w:t xml:space="preserve"> regulate gonadal steroid production, </w:t>
      </w:r>
      <w:r w:rsidR="100CAE68" w:rsidRPr="100CAE68">
        <w:rPr>
          <w:sz w:val="20"/>
          <w:szCs w:val="20"/>
        </w:rPr>
        <w:t xml:space="preserve">to include </w:t>
      </w:r>
      <w:r w:rsidR="00370D63" w:rsidRPr="00370D63">
        <w:rPr>
          <w:sz w:val="20"/>
          <w:szCs w:val="20"/>
        </w:rPr>
        <w:t xml:space="preserve">the secretion of estrogen and progesterone from the ovaries in females and testosterone from the testes in males. </w:t>
      </w:r>
      <w:r w:rsidR="100CAE68" w:rsidRPr="100CAE68">
        <w:rPr>
          <w:sz w:val="20"/>
          <w:szCs w:val="20"/>
        </w:rPr>
        <w:t>G</w:t>
      </w:r>
      <w:r w:rsidR="00A44C97" w:rsidRPr="00370D63">
        <w:rPr>
          <w:sz w:val="20"/>
          <w:szCs w:val="20"/>
        </w:rPr>
        <w:t xml:space="preserve">onadal steroid hormones </w:t>
      </w:r>
      <w:r w:rsidR="100CAE68" w:rsidRPr="100CAE68">
        <w:rPr>
          <w:sz w:val="20"/>
          <w:szCs w:val="20"/>
        </w:rPr>
        <w:t>impact numerous body systems and</w:t>
      </w:r>
      <w:r w:rsidR="00416C17">
        <w:rPr>
          <w:sz w:val="20"/>
          <w:szCs w:val="20"/>
        </w:rPr>
        <w:t xml:space="preserve"> can</w:t>
      </w:r>
      <w:r w:rsidR="100CAE68" w:rsidRPr="100CAE68">
        <w:rPr>
          <w:sz w:val="20"/>
          <w:szCs w:val="20"/>
        </w:rPr>
        <w:t xml:space="preserve"> lead to important </w:t>
      </w:r>
      <w:r w:rsidR="00A44C97" w:rsidRPr="00370D63">
        <w:rPr>
          <w:sz w:val="20"/>
          <w:szCs w:val="20"/>
        </w:rPr>
        <w:t>sex-dependent</w:t>
      </w:r>
      <w:r w:rsidR="100CAE68" w:rsidRPr="100CAE68">
        <w:rPr>
          <w:sz w:val="20"/>
          <w:szCs w:val="20"/>
        </w:rPr>
        <w:t xml:space="preserve"> differences in</w:t>
      </w:r>
      <w:r w:rsidR="00A44C97" w:rsidRPr="00370D63">
        <w:rPr>
          <w:sz w:val="20"/>
          <w:szCs w:val="20"/>
        </w:rPr>
        <w:t xml:space="preserve"> </w:t>
      </w:r>
      <w:r w:rsidR="100CAE68" w:rsidRPr="100CAE68">
        <w:rPr>
          <w:sz w:val="20"/>
          <w:szCs w:val="20"/>
        </w:rPr>
        <w:t xml:space="preserve">bone health </w:t>
      </w:r>
      <w:r w:rsidR="003651C6" w:rsidRPr="100CAE68">
        <w:rPr>
          <w:sz w:val="20"/>
          <w:szCs w:val="20"/>
        </w:rPr>
        <w:fldChar w:fldCharType="begin"/>
      </w:r>
      <w:r w:rsidR="00A44C97">
        <w:rPr>
          <w:sz w:val="20"/>
          <w:szCs w:val="20"/>
        </w:rPr>
        <w:instrText xml:space="preserve"> ADDIN EN.CITE &lt;EndNote&gt;&lt;Cite&gt;&lt;Author&gt;Khosla&lt;/Author&gt;&lt;Year&gt;2018&lt;/Year&gt;&lt;RecNum&gt;75&lt;/RecNum&gt;&lt;DisplayText&gt;[8]&lt;/DisplayText&gt;&lt;record&gt;&lt;rec-number&gt;75&lt;/rec-number&gt;&lt;foreign-keys&gt;&lt;key app="EN" db-id="d0ttrsvr2psw54efdv1vpvx0dwwvvetwpsze" timestamp="1653328815"&gt;75&lt;/key&gt;&lt;/foreign-keys&gt;&lt;ref-type name="Journal Article"&gt;17&lt;/ref-type&gt;&lt;contributors&gt;&lt;authors&gt;&lt;author&gt;Khosla, S.&lt;/author&gt;&lt;author&gt;Monroe, D. G.&lt;/author&gt;&lt;/authors&gt;&lt;/contributors&gt;&lt;auth-address&gt;Robert and Arlene Kogod Center on Aging and Endocrine Research Unit, Mayo Clinic College of Medicine, Rochester, Minnesota 55905.&lt;/auth-address&gt;&lt;titles&gt;&lt;title&gt;Regulation of Bone Metabolism by Sex Steroids&lt;/title&gt;&lt;secondary-title&gt;Cold Spring Harb Perspect Med&lt;/secondary-title&gt;&lt;/titles&gt;&lt;periodical&gt;&lt;full-title&gt;Cold Spring Harb Perspect Med&lt;/full-title&gt;&lt;/periodical&gt;&lt;volume&gt;8&lt;/volume&gt;&lt;number&gt;1&lt;/number&gt;&lt;edition&gt;20180102&lt;/edition&gt;&lt;keywords&gt;&lt;keyword&gt;Animals&lt;/keyword&gt;&lt;keyword&gt;Bone Density/drug effects&lt;/keyword&gt;&lt;keyword&gt;Bone and Bones/*drug effects/metabolism&lt;/keyword&gt;&lt;keyword&gt;Disease Models, Animal&lt;/keyword&gt;&lt;keyword&gt;Estrogens/*deficiency/pharmacology&lt;/keyword&gt;&lt;keyword&gt;Female&lt;/keyword&gt;&lt;keyword&gt;Humans&lt;/keyword&gt;&lt;keyword&gt;Male&lt;/keyword&gt;&lt;keyword&gt;Mice&lt;/keyword&gt;&lt;keyword&gt;Observational Studies as Topic&lt;/keyword&gt;&lt;keyword&gt;Osteoporosis/*physiopathology/prevention &amp;amp; control&lt;/keyword&gt;&lt;keyword&gt;Testosterone/*metabolism/pharmacology&lt;/keyword&gt;&lt;/keywords&gt;&lt;dates&gt;&lt;year&gt;2018&lt;/year&gt;&lt;pub-dates&gt;&lt;date&gt;Jan 2&lt;/date&gt;&lt;/pub-dates&gt;&lt;/dates&gt;&lt;isbn&gt;2157-1422 (Electronic)&amp;#xD;2157-1422 (Linking)&lt;/isbn&gt;&lt;accession-num&gt;28710257&lt;/accession-num&gt;&lt;urls&gt;&lt;related-urls&gt;&lt;url&gt;https://www.ncbi.nlm.nih.gov/pubmed/28710257&lt;/url&gt;&lt;/related-urls&gt;&lt;/urls&gt;&lt;custom2&gt;PMC5749141&lt;/custom2&gt;&lt;electronic-resource-num&gt;10.1101/cshperspect.a031211&lt;/electronic-resource-num&gt;&lt;remote-database-name&gt;Medline&lt;/remote-database-name&gt;&lt;remote-database-provider&gt;NLM&lt;/remote-database-provider&gt;&lt;/record&gt;&lt;/Cite&gt;&lt;/EndNote&gt;</w:instrText>
      </w:r>
      <w:r w:rsidR="003651C6" w:rsidRPr="100CAE68">
        <w:rPr>
          <w:sz w:val="20"/>
          <w:szCs w:val="20"/>
        </w:rPr>
        <w:fldChar w:fldCharType="separate"/>
      </w:r>
      <w:r w:rsidR="00A44C97">
        <w:rPr>
          <w:noProof/>
          <w:sz w:val="20"/>
          <w:szCs w:val="20"/>
        </w:rPr>
        <w:t>[8]</w:t>
      </w:r>
      <w:r w:rsidR="003651C6" w:rsidRPr="100CAE68">
        <w:rPr>
          <w:sz w:val="20"/>
          <w:szCs w:val="20"/>
        </w:rPr>
        <w:fldChar w:fldCharType="end"/>
      </w:r>
      <w:r w:rsidR="100CAE68" w:rsidRPr="100CAE68">
        <w:rPr>
          <w:sz w:val="20"/>
          <w:szCs w:val="20"/>
        </w:rPr>
        <w:t xml:space="preserve">, cardiovascular function </w:t>
      </w:r>
      <w:r w:rsidR="003651C6" w:rsidRPr="100CAE68">
        <w:rPr>
          <w:sz w:val="20"/>
          <w:szCs w:val="20"/>
        </w:rPr>
        <w:fldChar w:fldCharType="begin">
          <w:fldData xml:space="preserve">PEVuZE5vdGU+PENpdGU+PEF1dGhvcj5Db2xhZmVsbGE8L0F1dGhvcj48WWVhcj4yMDE4PC9ZZWFy
PjxSZWNOdW0+NzQ8L1JlY051bT48RGlzcGxheVRleHQ+WzldPC9EaXNwbGF5VGV4dD48cmVjb3Jk
PjxyZWMtbnVtYmVyPjc0PC9yZWMtbnVtYmVyPjxmb3JlaWduLWtleXM+PGtleSBhcHA9IkVOIiBk
Yi1pZD0iZDB0dHJzdnIycHN3NTRlZmR2MXZwdngwZHd3dnZldHdwc3plIiB0aW1lc3RhbXA9IjE2
NTMzMjg1NjgiPjc0PC9rZXk+PC9mb3JlaWduLWtleXM+PHJlZi10eXBlIG5hbWU9IkpvdXJuYWwg
QXJ0aWNsZSI+MTc8L3JlZi10eXBlPjxjb250cmlidXRvcnM+PGF1dGhvcnM+PGF1dGhvcj5Db2xh
ZmVsbGEsIEsuIE0uIE0uPC9hdXRob3I+PGF1dGhvcj5EZW50b24sIEsuIE0uPC9hdXRob3I+PC9h
dXRob3JzPjwvY29udHJpYnV0b3JzPjxhdXRoLWFkZHJlc3M+Q2FyZGlvdmFzY3VsYXIgRGlzZWFz
ZSBQcm9ncmFtLCBNb25hc2ggQmlvbWVkaWNpbmUgRGlzY292ZXJ5IEluc3RpdHV0ZSwgTW9uYXNo
IFVuaXZlcnNpdHkgV2VsbGluZ3RvbiBSb2FkLCBDbGF5dG9uLCBWaWN0b3JpYSAzODAwLCBBdXN0
cmFsaWEuJiN4RDtEZXBhcnRtZW50IG9mIFBoeXNpb2xvZ3ksIE1vbmFzaCBVbml2ZXJzaXR5LCAy
NiBJbm5vdmF0aW9uIFdhbGssIENsYXl0b24sIFZpY3RvcmlhIDM4MDAsIEF1c3RyYWxpYS4mI3hE
O0RpdmlzaW9uIG9mIFZhc2N1bGFyIE1lZGljaW5lIGFuZCBQaGFybWFjb2xvZ3ksIERlcGFydG1l
bnQgb2YgSW50ZXJuYWwgTWVkaWNpbmUsIEVyYXNtdXMgTUMsIFd5dGVtYXdlZyA4MCwgMzAxNSBD
TiBSb3R0ZXJkYW0sIE5ldGhlcmxhbmRzLjwvYXV0aC1hZGRyZXNzPjx0aXRsZXM+PHRpdGxlPlNl
eC1zcGVjaWZpYyBkaWZmZXJlbmNlcyBpbiBoeXBlcnRlbnNpb24gYW5kIGFzc29jaWF0ZWQgY2Fy
ZGlvdmFzY3VsYXIgZGlzZWFzZTwvdGl0bGU+PHNlY29uZGFyeS10aXRsZT5OYXQgUmV2IE5lcGhy
b2w8L3NlY29uZGFyeS10aXRsZT48L3RpdGxlcz48cGVyaW9kaWNhbD48ZnVsbC10aXRsZT5OYXQg
UmV2IE5lcGhyb2w8L2Z1bGwtdGl0bGU+PC9wZXJpb2RpY2FsPjxwYWdlcz4xODUtMjAxPC9wYWdl
cz48dm9sdW1lPjE0PC92b2x1bWU+PG51bWJlcj4zPC9udW1iZXI+PGVkaXRpb24+MjAxODAxMzA8
L2VkaXRpb24+PGtleXdvcmRzPjxrZXl3b3JkPkFnZSBGYWN0b3JzPC9rZXl3b3JkPjxrZXl3b3Jk
PkNhcmRpb3Zhc2N1bGFyIERpc2Vhc2VzL2V0aW9sb2d5L2dlbmV0aWNzL21vcnRhbGl0eS8qcGh5
c2lvcGF0aG9sb2d5PC9rZXl3b3JkPjxrZXl3b3JkPkZlbWFsZTwva2V5d29yZD48a2V5d29yZD5H
b25hZGFsIFN0ZXJvaWQgSG9ybW9uZXMvcGh5c2lvbG9neTwva2V5d29yZD48a2V5d29yZD5IdW1h
bnM8L2tleXdvcmQ+PGtleXdvcmQ+SHlwZXJ0ZW5zaW9uL2V0aW9sb2d5L2dlbmV0aWNzL21vcnRh
bGl0eS8qcGh5c2lvcGF0aG9sb2d5PC9rZXl3b3JkPjxrZXl3b3JkPkxvbmdldml0eTwva2V5d29y
ZD48a2V5d29yZD5NYWxlPC9rZXl3b3JkPjxrZXl3b3JkPk9iZXNpdHkvY29tcGxpY2F0aW9uczwv
a2V5d29yZD48a2V5d29yZD5SaXNrIEZhY3RvcnM8L2tleXdvcmQ+PGtleXdvcmQ+U2V4IEZhY3Rv
cnM8L2tleXdvcmQ+PC9rZXl3b3Jkcz48ZGF0ZXM+PHllYXI+MjAxODwveWVhcj48cHViLWRhdGVz
PjxkYXRlPk1hcjwvZGF0ZT48L3B1Yi1kYXRlcz48L2RhdGVzPjxpc2JuPjE3NTktNTA3WCAoRWxl
Y3Ryb25pYykmI3hEOzE3NTktNTA2MSAoTGlua2luZyk8L2lzYm4+PGFjY2Vzc2lvbi1udW0+Mjkz
ODA4MTc8L2FjY2Vzc2lvbi1udW0+PHVybHM+PHJlbGF0ZWQtdXJscz48dXJsPmh0dHBzOi8vd3d3
Lm5jYmkubmxtLm5paC5nb3YvcHVibWVkLzI5MzgwODE3PC91cmw+PC9yZWxhdGVkLXVybHM+PC91
cmxzPjxlbGVjdHJvbmljLXJlc291cmNlLW51bT4xMC4xMDM4L25ybmVwaC4yMDE3LjE4OTwvZWxl
Y3Ryb25pYy1yZXNvdXJjZS1udW0+PHJlbW90ZS1kYXRhYmFzZS1uYW1lPk1lZGxpbmU8L3JlbW90
ZS1kYXRhYmFzZS1uYW1lPjxyZW1vdGUtZGF0YWJhc2UtcHJvdmlkZXI+TkxNPC9yZW1vdGUtZGF0
YWJhc2UtcHJvdmlkZXI+PC9yZWNvcmQ+PC9DaXRlPjwvRW5kTm90ZT4A
</w:fldData>
        </w:fldChar>
      </w:r>
      <w:r w:rsidR="00A44C97">
        <w:rPr>
          <w:sz w:val="20"/>
          <w:szCs w:val="20"/>
        </w:rPr>
        <w:instrText xml:space="preserve"> ADDIN EN.CITE </w:instrText>
      </w:r>
      <w:r w:rsidR="00A44C97">
        <w:rPr>
          <w:sz w:val="20"/>
          <w:szCs w:val="20"/>
        </w:rPr>
        <w:fldChar w:fldCharType="begin">
          <w:fldData xml:space="preserve">PEVuZE5vdGU+PENpdGU+PEF1dGhvcj5Db2xhZmVsbGE8L0F1dGhvcj48WWVhcj4yMDE4PC9ZZWFy
PjxSZWNOdW0+NzQ8L1JlY051bT48RGlzcGxheVRleHQ+WzldPC9EaXNwbGF5VGV4dD48cmVjb3Jk
PjxyZWMtbnVtYmVyPjc0PC9yZWMtbnVtYmVyPjxmb3JlaWduLWtleXM+PGtleSBhcHA9IkVOIiBk
Yi1pZD0iZDB0dHJzdnIycHN3NTRlZmR2MXZwdngwZHd3dnZldHdwc3plIiB0aW1lc3RhbXA9IjE2
NTMzMjg1NjgiPjc0PC9rZXk+PC9mb3JlaWduLWtleXM+PHJlZi10eXBlIG5hbWU9IkpvdXJuYWwg
QXJ0aWNsZSI+MTc8L3JlZi10eXBlPjxjb250cmlidXRvcnM+PGF1dGhvcnM+PGF1dGhvcj5Db2xh
ZmVsbGEsIEsuIE0uIE0uPC9hdXRob3I+PGF1dGhvcj5EZW50b24sIEsuIE0uPC9hdXRob3I+PC9h
dXRob3JzPjwvY29udHJpYnV0b3JzPjxhdXRoLWFkZHJlc3M+Q2FyZGlvdmFzY3VsYXIgRGlzZWFz
ZSBQcm9ncmFtLCBNb25hc2ggQmlvbWVkaWNpbmUgRGlzY292ZXJ5IEluc3RpdHV0ZSwgTW9uYXNo
IFVuaXZlcnNpdHkgV2VsbGluZ3RvbiBSb2FkLCBDbGF5dG9uLCBWaWN0b3JpYSAzODAwLCBBdXN0
cmFsaWEuJiN4RDtEZXBhcnRtZW50IG9mIFBoeXNpb2xvZ3ksIE1vbmFzaCBVbml2ZXJzaXR5LCAy
NiBJbm5vdmF0aW9uIFdhbGssIENsYXl0b24sIFZpY3RvcmlhIDM4MDAsIEF1c3RyYWxpYS4mI3hE
O0RpdmlzaW9uIG9mIFZhc2N1bGFyIE1lZGljaW5lIGFuZCBQaGFybWFjb2xvZ3ksIERlcGFydG1l
bnQgb2YgSW50ZXJuYWwgTWVkaWNpbmUsIEVyYXNtdXMgTUMsIFd5dGVtYXdlZyA4MCwgMzAxNSBD
TiBSb3R0ZXJkYW0sIE5ldGhlcmxhbmRzLjwvYXV0aC1hZGRyZXNzPjx0aXRsZXM+PHRpdGxlPlNl
eC1zcGVjaWZpYyBkaWZmZXJlbmNlcyBpbiBoeXBlcnRlbnNpb24gYW5kIGFzc29jaWF0ZWQgY2Fy
ZGlvdmFzY3VsYXIgZGlzZWFzZTwvdGl0bGU+PHNlY29uZGFyeS10aXRsZT5OYXQgUmV2IE5lcGhy
b2w8L3NlY29uZGFyeS10aXRsZT48L3RpdGxlcz48cGVyaW9kaWNhbD48ZnVsbC10aXRsZT5OYXQg
UmV2IE5lcGhyb2w8L2Z1bGwtdGl0bGU+PC9wZXJpb2RpY2FsPjxwYWdlcz4xODUtMjAxPC9wYWdl
cz48dm9sdW1lPjE0PC92b2x1bWU+PG51bWJlcj4zPC9udW1iZXI+PGVkaXRpb24+MjAxODAxMzA8
L2VkaXRpb24+PGtleXdvcmRzPjxrZXl3b3JkPkFnZSBGYWN0b3JzPC9rZXl3b3JkPjxrZXl3b3Jk
PkNhcmRpb3Zhc2N1bGFyIERpc2Vhc2VzL2V0aW9sb2d5L2dlbmV0aWNzL21vcnRhbGl0eS8qcGh5
c2lvcGF0aG9sb2d5PC9rZXl3b3JkPjxrZXl3b3JkPkZlbWFsZTwva2V5d29yZD48a2V5d29yZD5H
b25hZGFsIFN0ZXJvaWQgSG9ybW9uZXMvcGh5c2lvbG9neTwva2V5d29yZD48a2V5d29yZD5IdW1h
bnM8L2tleXdvcmQ+PGtleXdvcmQ+SHlwZXJ0ZW5zaW9uL2V0aW9sb2d5L2dlbmV0aWNzL21vcnRh
bGl0eS8qcGh5c2lvcGF0aG9sb2d5PC9rZXl3b3JkPjxrZXl3b3JkPkxvbmdldml0eTwva2V5d29y
ZD48a2V5d29yZD5NYWxlPC9rZXl3b3JkPjxrZXl3b3JkPk9iZXNpdHkvY29tcGxpY2F0aW9uczwv
a2V5d29yZD48a2V5d29yZD5SaXNrIEZhY3RvcnM8L2tleXdvcmQ+PGtleXdvcmQ+U2V4IEZhY3Rv
cnM8L2tleXdvcmQ+PC9rZXl3b3Jkcz48ZGF0ZXM+PHllYXI+MjAxODwveWVhcj48cHViLWRhdGVz
PjxkYXRlPk1hcjwvZGF0ZT48L3B1Yi1kYXRlcz48L2RhdGVzPjxpc2JuPjE3NTktNTA3WCAoRWxl
Y3Ryb25pYykmI3hEOzE3NTktNTA2MSAoTGlua2luZyk8L2lzYm4+PGFjY2Vzc2lvbi1udW0+Mjkz
ODA4MTc8L2FjY2Vzc2lvbi1udW0+PHVybHM+PHJlbGF0ZWQtdXJscz48dXJsPmh0dHBzOi8vd3d3
Lm5jYmkubmxtLm5paC5nb3YvcHVibWVkLzI5MzgwODE3PC91cmw+PC9yZWxhdGVkLXVybHM+PC91
cmxzPjxlbGVjdHJvbmljLXJlc291cmNlLW51bT4xMC4xMDM4L25ybmVwaC4yMDE3LjE4OTwvZWxl
Y3Ryb25pYy1yZXNvdXJjZS1udW0+PHJlbW90ZS1kYXRhYmFzZS1uYW1lPk1lZGxpbmU8L3JlbW90
ZS1kYXRhYmFzZS1uYW1lPjxyZW1vdGUtZGF0YWJhc2UtcHJvdmlkZXI+TkxNPC9yZW1vdGUtZGF0
YWJhc2UtcHJvdmlkZXI+PC9yZWNvcmQ+PC9DaXRlPjwvRW5kTm90ZT4A
</w:fldData>
        </w:fldChar>
      </w:r>
      <w:r w:rsidR="00A44C97">
        <w:rPr>
          <w:sz w:val="20"/>
          <w:szCs w:val="20"/>
        </w:rPr>
        <w:instrText xml:space="preserve"> ADDIN EN.CITE.DATA </w:instrText>
      </w:r>
      <w:r w:rsidR="00A44C97">
        <w:rPr>
          <w:sz w:val="20"/>
          <w:szCs w:val="20"/>
        </w:rPr>
      </w:r>
      <w:r w:rsidR="00A44C97">
        <w:rPr>
          <w:sz w:val="20"/>
          <w:szCs w:val="20"/>
        </w:rPr>
        <w:fldChar w:fldCharType="end"/>
      </w:r>
      <w:r w:rsidR="003651C6" w:rsidRPr="100CAE68">
        <w:rPr>
          <w:sz w:val="20"/>
          <w:szCs w:val="20"/>
        </w:rPr>
      </w:r>
      <w:r w:rsidR="003651C6" w:rsidRPr="100CAE68">
        <w:rPr>
          <w:sz w:val="20"/>
          <w:szCs w:val="20"/>
        </w:rPr>
        <w:fldChar w:fldCharType="separate"/>
      </w:r>
      <w:r w:rsidR="00A44C97">
        <w:rPr>
          <w:noProof/>
          <w:sz w:val="20"/>
          <w:szCs w:val="20"/>
        </w:rPr>
        <w:t>[9]</w:t>
      </w:r>
      <w:r w:rsidR="003651C6" w:rsidRPr="100CAE68">
        <w:rPr>
          <w:sz w:val="20"/>
          <w:szCs w:val="20"/>
        </w:rPr>
        <w:fldChar w:fldCharType="end"/>
      </w:r>
      <w:r w:rsidR="100CAE68" w:rsidRPr="100CAE68">
        <w:rPr>
          <w:sz w:val="20"/>
          <w:szCs w:val="20"/>
        </w:rPr>
        <w:t>, and responses to physiological</w:t>
      </w:r>
      <w:r w:rsidR="00A44C97" w:rsidRPr="00370D63">
        <w:rPr>
          <w:sz w:val="20"/>
          <w:szCs w:val="20"/>
        </w:rPr>
        <w:t xml:space="preserve"> stress </w:t>
      </w:r>
      <w:r w:rsidR="00A44C97" w:rsidRPr="00370D63">
        <w:rPr>
          <w:sz w:val="20"/>
          <w:szCs w:val="20"/>
        </w:rPr>
        <w:fldChar w:fldCharType="begin">
          <w:fldData xml:space="preserve">PEVuZE5vdGU+PENpdGU+PEF1dGhvcj5PeW9sYTwvQXV0aG9yPjxZZWFyPjIwMTc8L1llYXI+PFJl
Y051bT42OTwvUmVjTnVtPjxEaXNwbGF5VGV4dD5bMTBdPC9EaXNwbGF5VGV4dD48cmVjb3JkPjxy
ZWMtbnVtYmVyPjY5PC9yZWMtbnVtYmVyPjxmb3JlaWduLWtleXM+PGtleSBhcHA9IkVOIiBkYi1p
ZD0iZDB0dHJzdnIycHN3NTRlZmR2MXZwdngwZHd3dnZldHdwc3plIiB0aW1lc3RhbXA9IjE2NTMz
Mjc2MTYiPjY5PC9rZXk+PC9mb3JlaWduLWtleXM+PHJlZi10eXBlIG5hbWU9IkpvdXJuYWwgQXJ0
aWNsZSI+MTc8L3JlZi10eXBlPjxjb250cmlidXRvcnM+PGF1dGhvcnM+PGF1dGhvcj5PeW9sYSwg
TS4gRy48L2F1dGhvcj48YXV0aG9yPkhhbmRhLCBSLiBKLjwvYXV0aG9yPjwvYXV0aG9ycz48L2Nv
bnRyaWJ1dG9ycz48YXV0aC1hZGRyZXNzPmEgRGVwYXJ0bWVudCBvZiBCaW9tZWRpY2FsIFNjaWVu
Y2VzICwgQ29sb3JhZG8gU3RhdGUgVW5pdmVyc2l0eSAsIEZvcnQgQ29sbGlucyAsIENPICwgVVNB
LjwvYXV0aC1hZGRyZXNzPjx0aXRsZXM+PHRpdGxlPkh5cG90aGFsYW1pYy1waXR1aXRhcnktYWRy
ZW5hbCBhbmQgaHlwb3RoYWxhbWljLXBpdHVpdGFyeS1nb25hZGFsIGF4ZXM6IHNleCBkaWZmZXJl
bmNlcyBpbiByZWd1bGF0aW9uIG9mIHN0cmVzcyByZXNwb25zaXZpdHk8L3RpdGxlPjxzZWNvbmRh
cnktdGl0bGU+U3RyZXNzPC9zZWNvbmRhcnktdGl0bGU+PC90aXRsZXM+PHBlcmlvZGljYWw+PGZ1
bGwtdGl0bGU+U3RyZXNzPC9mdWxsLXRpdGxlPjwvcGVyaW9kaWNhbD48cGFnZXM+NDc2LTQ5NDwv
cGFnZXM+PHZvbHVtZT4yMDwvdm9sdW1lPjxudW1iZXI+NTwvbnVtYmVyPjxlZGl0aW9uPjIwMTcw
ODMxPC9lZGl0aW9uPjxrZXl3b3Jkcz48a2V5d29yZD5BbmltYWxzPC9rZXl3b3JkPjxrZXl3b3Jk
PkVzdHJvdXMgQ3ljbGUvbWV0YWJvbGlzbTwva2V5d29yZD48a2V5d29yZD5GZW1hbGU8L2tleXdv
cmQ+PGtleXdvcmQ+R29uYWRhbCBTdGVyb2lkIEhvcm1vbmVzLyptZXRhYm9saXNtPC9rZXl3b3Jk
PjxrZXl3b3JkPkdvbmFkcy8qbWV0YWJvbGlzbTwva2V5d29yZD48a2V5d29yZD5IdW1hbnM8L2tl
eXdvcmQ+PGtleXdvcmQ+SHlwb3RoYWxhbW8tSHlwb3BoeXNlYWwgU3lzdGVtLyptZXRhYm9saXNt
PC9rZXl3b3JkPjxrZXl3b3JkPk1hbGU8L2tleXdvcmQ+PGtleXdvcmQ+TWljZTwva2V5d29yZD48
a2V5d29yZD5QaXR1aXRhcnktQWRyZW5hbCBTeXN0ZW0vKm1ldGFib2xpc208L2tleXdvcmQ+PGtl
eXdvcmQ+UmF0czwva2V5d29yZD48a2V5d29yZD5TZXggQ2hhcmFjdGVyaXN0aWNzPC9rZXl3b3Jk
PjxrZXl3b3JkPlNleCBGYWN0b3JzPC9rZXl3b3JkPjxrZXl3b3JkPlN0cmVzcywgUHN5Y2hvbG9n
aWNhbC8qbWV0YWJvbGlzbTwva2V5d29yZD48a2V5d29yZD4qSHlwb3RoYWxhbWljLXBpdHVpdGFy
eS1hZHJlbmFsIGF4aXM8L2tleXdvcmQ+PGtleXdvcmQ+KmVzdHJvZ2VuPC9rZXl3b3JkPjxrZXl3
b3JkPipnb25hZGFsIHN0ZXJvaWRzPC9rZXl3b3JkPjxrZXl3b3JkPipoeXBvdGhhbGFtaWMtcGl0
dWl0YXJ5LWdvbmFkYWwgYXhpczwva2V5d29yZD48a2V5d29yZD4qcHJvZ2VzdGVyb25lPC9rZXl3
b3JkPjxrZXl3b3JkPipzZXggZGlmZmVyZW5jZXM8L2tleXdvcmQ+PGtleXdvcmQ+KnN0cmVzcyBj
aXJjdWl0cnk8L2tleXdvcmQ+PGtleXdvcmQ+KnRlc3Rvc3Rlcm9uZTwva2V5d29yZD48L2tleXdv
cmRzPjxkYXRlcz48eWVhcj4yMDE3PC95ZWFyPjxwdWItZGF0ZXM+PGRhdGU+U2VwPC9kYXRlPjwv
cHViLWRhdGVzPjwvZGF0ZXM+PGlzYm4+MTYwNy04ODg4IChFbGVjdHJvbmljKSYjeEQ7MTAyNS0z
ODkwIChMaW5raW5nKTwvaXNibj48YWNjZXNzaW9uLW51bT4yODg1OTUzMDwvYWNjZXNzaW9uLW51
bT48dXJscz48cmVsYXRlZC11cmxzPjx1cmw+aHR0cHM6Ly93d3cubmNiaS5ubG0ubmloLmdvdi9w
dWJtZWQvMjg4NTk1MzA8L3VybD48L3JlbGF0ZWQtdXJscz48L3VybHM+PGN1c3RvbTI+UE1DNTgx
NTI5NTwvY3VzdG9tMj48ZWxlY3Ryb25pYy1yZXNvdXJjZS1udW0+MTAuMTA4MC8xMDI1Mzg5MC4y
MDE3LjEzNjk1MjM8L2VsZWN0cm9uaWMtcmVzb3VyY2UtbnVtPjxyZW1vdGUtZGF0YWJhc2UtbmFt
ZT5NZWRsaW5lPC9yZW1vdGUtZGF0YWJhc2UtbmFtZT48cmVtb3RlLWRhdGFiYXNlLXByb3ZpZGVy
Pk5MTTwvcmVtb3RlLWRhdGFiYXNlLXByb3ZpZGVyPjwvcmVjb3JkPjwvQ2l0ZT48L0VuZE5vdGU+
AG==
</w:fldData>
        </w:fldChar>
      </w:r>
      <w:r w:rsidR="00A44C97">
        <w:rPr>
          <w:sz w:val="20"/>
          <w:szCs w:val="20"/>
        </w:rPr>
        <w:instrText xml:space="preserve"> ADDIN EN.CITE </w:instrText>
      </w:r>
      <w:r w:rsidR="00A44C97">
        <w:rPr>
          <w:sz w:val="20"/>
          <w:szCs w:val="20"/>
        </w:rPr>
        <w:fldChar w:fldCharType="begin">
          <w:fldData xml:space="preserve">PEVuZE5vdGU+PENpdGU+PEF1dGhvcj5PeW9sYTwvQXV0aG9yPjxZZWFyPjIwMTc8L1llYXI+PFJl
Y051bT42OTwvUmVjTnVtPjxEaXNwbGF5VGV4dD5bMTBdPC9EaXNwbGF5VGV4dD48cmVjb3JkPjxy
ZWMtbnVtYmVyPjY5PC9yZWMtbnVtYmVyPjxmb3JlaWduLWtleXM+PGtleSBhcHA9IkVOIiBkYi1p
ZD0iZDB0dHJzdnIycHN3NTRlZmR2MXZwdngwZHd3dnZldHdwc3plIiB0aW1lc3RhbXA9IjE2NTMz
Mjc2MTYiPjY5PC9rZXk+PC9mb3JlaWduLWtleXM+PHJlZi10eXBlIG5hbWU9IkpvdXJuYWwgQXJ0
aWNsZSI+MTc8L3JlZi10eXBlPjxjb250cmlidXRvcnM+PGF1dGhvcnM+PGF1dGhvcj5PeW9sYSwg
TS4gRy48L2F1dGhvcj48YXV0aG9yPkhhbmRhLCBSLiBKLjwvYXV0aG9yPjwvYXV0aG9ycz48L2Nv
bnRyaWJ1dG9ycz48YXV0aC1hZGRyZXNzPmEgRGVwYXJ0bWVudCBvZiBCaW9tZWRpY2FsIFNjaWVu
Y2VzICwgQ29sb3JhZG8gU3RhdGUgVW5pdmVyc2l0eSAsIEZvcnQgQ29sbGlucyAsIENPICwgVVNB
LjwvYXV0aC1hZGRyZXNzPjx0aXRsZXM+PHRpdGxlPkh5cG90aGFsYW1pYy1waXR1aXRhcnktYWRy
ZW5hbCBhbmQgaHlwb3RoYWxhbWljLXBpdHVpdGFyeS1nb25hZGFsIGF4ZXM6IHNleCBkaWZmZXJl
bmNlcyBpbiByZWd1bGF0aW9uIG9mIHN0cmVzcyByZXNwb25zaXZpdHk8L3RpdGxlPjxzZWNvbmRh
cnktdGl0bGU+U3RyZXNzPC9zZWNvbmRhcnktdGl0bGU+PC90aXRsZXM+PHBlcmlvZGljYWw+PGZ1
bGwtdGl0bGU+U3RyZXNzPC9mdWxsLXRpdGxlPjwvcGVyaW9kaWNhbD48cGFnZXM+NDc2LTQ5NDwv
cGFnZXM+PHZvbHVtZT4yMDwvdm9sdW1lPjxudW1iZXI+NTwvbnVtYmVyPjxlZGl0aW9uPjIwMTcw
ODMxPC9lZGl0aW9uPjxrZXl3b3Jkcz48a2V5d29yZD5BbmltYWxzPC9rZXl3b3JkPjxrZXl3b3Jk
PkVzdHJvdXMgQ3ljbGUvbWV0YWJvbGlzbTwva2V5d29yZD48a2V5d29yZD5GZW1hbGU8L2tleXdv
cmQ+PGtleXdvcmQ+R29uYWRhbCBTdGVyb2lkIEhvcm1vbmVzLyptZXRhYm9saXNtPC9rZXl3b3Jk
PjxrZXl3b3JkPkdvbmFkcy8qbWV0YWJvbGlzbTwva2V5d29yZD48a2V5d29yZD5IdW1hbnM8L2tl
eXdvcmQ+PGtleXdvcmQ+SHlwb3RoYWxhbW8tSHlwb3BoeXNlYWwgU3lzdGVtLyptZXRhYm9saXNt
PC9rZXl3b3JkPjxrZXl3b3JkPk1hbGU8L2tleXdvcmQ+PGtleXdvcmQ+TWljZTwva2V5d29yZD48
a2V5d29yZD5QaXR1aXRhcnktQWRyZW5hbCBTeXN0ZW0vKm1ldGFib2xpc208L2tleXdvcmQ+PGtl
eXdvcmQ+UmF0czwva2V5d29yZD48a2V5d29yZD5TZXggQ2hhcmFjdGVyaXN0aWNzPC9rZXl3b3Jk
PjxrZXl3b3JkPlNleCBGYWN0b3JzPC9rZXl3b3JkPjxrZXl3b3JkPlN0cmVzcywgUHN5Y2hvbG9n
aWNhbC8qbWV0YWJvbGlzbTwva2V5d29yZD48a2V5d29yZD4qSHlwb3RoYWxhbWljLXBpdHVpdGFy
eS1hZHJlbmFsIGF4aXM8L2tleXdvcmQ+PGtleXdvcmQ+KmVzdHJvZ2VuPC9rZXl3b3JkPjxrZXl3
b3JkPipnb25hZGFsIHN0ZXJvaWRzPC9rZXl3b3JkPjxrZXl3b3JkPipoeXBvdGhhbGFtaWMtcGl0
dWl0YXJ5LWdvbmFkYWwgYXhpczwva2V5d29yZD48a2V5d29yZD4qcHJvZ2VzdGVyb25lPC9rZXl3
b3JkPjxrZXl3b3JkPipzZXggZGlmZmVyZW5jZXM8L2tleXdvcmQ+PGtleXdvcmQ+KnN0cmVzcyBj
aXJjdWl0cnk8L2tleXdvcmQ+PGtleXdvcmQ+KnRlc3Rvc3Rlcm9uZTwva2V5d29yZD48L2tleXdv
cmRzPjxkYXRlcz48eWVhcj4yMDE3PC95ZWFyPjxwdWItZGF0ZXM+PGRhdGU+U2VwPC9kYXRlPjwv
cHViLWRhdGVzPjwvZGF0ZXM+PGlzYm4+MTYwNy04ODg4IChFbGVjdHJvbmljKSYjeEQ7MTAyNS0z
ODkwIChMaW5raW5nKTwvaXNibj48YWNjZXNzaW9uLW51bT4yODg1OTUzMDwvYWNjZXNzaW9uLW51
bT48dXJscz48cmVsYXRlZC11cmxzPjx1cmw+aHR0cHM6Ly93d3cubmNiaS5ubG0ubmloLmdvdi9w
dWJtZWQvMjg4NTk1MzA8L3VybD48L3JlbGF0ZWQtdXJscz48L3VybHM+PGN1c3RvbTI+UE1DNTgx
NTI5NTwvY3VzdG9tMj48ZWxlY3Ryb25pYy1yZXNvdXJjZS1udW0+MTAuMTA4MC8xMDI1Mzg5MC4y
MDE3LjEzNjk1MjM8L2VsZWN0cm9uaWMtcmVzb3VyY2UtbnVtPjxyZW1vdGUtZGF0YWJhc2UtbmFt
ZT5NZWRsaW5lPC9yZW1vdGUtZGF0YWJhc2UtbmFtZT48cmVtb3RlLWRhdGFiYXNlLXByb3ZpZGVy
Pk5MTTwvcmVtb3RlLWRhdGFiYXNlLXByb3ZpZGVyPjwvcmVjb3JkPjwvQ2l0ZT48L0VuZE5vdGU+
AG==
</w:fldData>
        </w:fldChar>
      </w:r>
      <w:r w:rsidR="00A44C97">
        <w:rPr>
          <w:sz w:val="20"/>
          <w:szCs w:val="20"/>
        </w:rPr>
        <w:instrText xml:space="preserve"> ADDIN EN.CITE.DATA </w:instrText>
      </w:r>
      <w:r w:rsidR="00A44C97">
        <w:rPr>
          <w:sz w:val="20"/>
          <w:szCs w:val="20"/>
        </w:rPr>
      </w:r>
      <w:r w:rsidR="00A44C97">
        <w:rPr>
          <w:sz w:val="20"/>
          <w:szCs w:val="20"/>
        </w:rPr>
        <w:fldChar w:fldCharType="end"/>
      </w:r>
      <w:r w:rsidR="00A44C97" w:rsidRPr="00370D63">
        <w:rPr>
          <w:sz w:val="20"/>
          <w:szCs w:val="20"/>
        </w:rPr>
      </w:r>
      <w:r w:rsidR="00A44C97" w:rsidRPr="00370D63">
        <w:rPr>
          <w:sz w:val="20"/>
          <w:szCs w:val="20"/>
        </w:rPr>
        <w:fldChar w:fldCharType="separate"/>
      </w:r>
      <w:r w:rsidR="00A44C97">
        <w:rPr>
          <w:noProof/>
          <w:sz w:val="20"/>
          <w:szCs w:val="20"/>
        </w:rPr>
        <w:t>[10]</w:t>
      </w:r>
      <w:r w:rsidR="00A44C97" w:rsidRPr="00370D63">
        <w:rPr>
          <w:sz w:val="20"/>
          <w:szCs w:val="20"/>
        </w:rPr>
        <w:fldChar w:fldCharType="end"/>
      </w:r>
      <w:r w:rsidR="00A44C97">
        <w:rPr>
          <w:sz w:val="20"/>
          <w:szCs w:val="20"/>
        </w:rPr>
        <w:t xml:space="preserve"> </w:t>
      </w:r>
      <w:r w:rsidR="00A44C97" w:rsidRPr="00370D63">
        <w:rPr>
          <w:sz w:val="20"/>
          <w:szCs w:val="20"/>
        </w:rPr>
        <w:t xml:space="preserve">and energetic status </w:t>
      </w:r>
      <w:r w:rsidR="00A44C97" w:rsidRPr="00370D63">
        <w:rPr>
          <w:sz w:val="20"/>
          <w:szCs w:val="20"/>
        </w:rPr>
        <w:fldChar w:fldCharType="begin">
          <w:fldData xml:space="preserve">PEVuZE5vdGU+PENpdGU+PEF1dGhvcj5EZSBTb3V6YTwvQXV0aG9yPjxZZWFyPjIwMTQ8L1llYXI+
PFJlY051bT43MDwvUmVjTnVtPjxEaXNwbGF5VGV4dD5bMTEsIDEyXTwvRGlzcGxheVRleHQ+PHJl
Y29yZD48cmVjLW51bWJlcj43MDwvcmVjLW51bWJlcj48Zm9yZWlnbi1rZXlzPjxrZXkgYXBwPSJF
TiIgZGItaWQ9ImQwdHRyc3ZyMnBzdzU0ZWZkdjF2cHZ4MGR3d3Z2ZXR3cHN6ZSIgdGltZXN0YW1w
PSIxNjUzMzI3NzkzIj43MDwva2V5PjwvZm9yZWlnbi1rZXlzPjxyZWYtdHlwZSBuYW1lPSJKb3Vy
bmFsIEFydGljbGUiPjE3PC9yZWYtdHlwZT48Y29udHJpYnV0b3JzPjxhdXRob3JzPjxhdXRob3I+
RGUgU291emEsIE0uIEouPC9hdXRob3I+PGF1dGhvcj5OYXR0aXYsIEEuPC9hdXRob3I+PGF1dGhv
cj5Kb3ksIEUuPC9hdXRob3I+PGF1dGhvcj5NaXNyYSwgTS48L2F1dGhvcj48YXV0aG9yPldpbGxp
YW1zLCBOLiBJLjwvYXV0aG9yPjxhdXRob3I+TWFsbGluc29uLCBSLiBKLjwvYXV0aG9yPjxhdXRo
b3I+R2liYnMsIEouIEMuPC9hdXRob3I+PGF1dGhvcj5PbG1zdGVkLCBNLjwvYXV0aG9yPjxhdXRo
b3I+R29vbHNieSwgTS48L2F1dGhvcj48YXV0aG9yPk1hdGhlc29uLCBHLjwvYXV0aG9yPjxhdXRo
b3I+RXhwZXJ0LCBQYW5lbDwvYXV0aG9yPjwvYXV0aG9ycz48L2NvbnRyaWJ1dG9ycz48YXV0aC1h
ZGRyZXNzPkRlcGFydG1lbnQgb2YgS2luZXNpb2xvZ3ksIFBlbm4gU3RhdGUgVW5pdmVyc2l0eSwg
LCBVbml2ZXJzaXR5IFBhcmssIFBlbm5zeWx2YW5pYSwgVVNBLjwvYXV0aC1hZGRyZXNzPjx0aXRs
ZXM+PHRpdGxlPjIwMTQgRmVtYWxlIEF0aGxldGUgVHJpYWQgQ29hbGl0aW9uIENvbnNlbnN1cyBT
dGF0ZW1lbnQgb24gVHJlYXRtZW50IGFuZCBSZXR1cm4gdG8gUGxheSBvZiB0aGUgRmVtYWxlIEF0
aGxldGUgVHJpYWQ6IDFzdCBJbnRlcm5hdGlvbmFsIENvbmZlcmVuY2UgaGVsZCBpbiBTYW4gRnJh
bmNpc2NvLCBDYWxpZm9ybmlhLCBNYXkgMjAxMiBhbmQgMm5kIEludGVybmF0aW9uYWwgQ29uZmVy
ZW5jZSBoZWxkIGluIEluZGlhbmFwb2xpcywgSW5kaWFuYSwgTWF5IDIwMTM8L3RpdGxlPjxzZWNv
bmRhcnktdGl0bGU+QnIgSiBTcG9ydHMgTWVkPC9zZWNvbmRhcnktdGl0bGU+PC90aXRsZXM+PHBl
cmlvZGljYWw+PGZ1bGwtdGl0bGU+QnIgSiBTcG9ydHMgTWVkPC9mdWxsLXRpdGxlPjwvcGVyaW9k
aWNhbD48cGFnZXM+Mjg5PC9wYWdlcz48dm9sdW1lPjQ4PC92b2x1bWU+PG51bWJlcj40PC9udW1i
ZXI+PGtleXdvcmRzPjxrZXl3b3JkPkFic29ycHRpb21ldHJ5LCBQaG90b248L2tleXdvcmQ+PGtl
eXdvcmQ+QWRvbGVzY2VudDwva2V5d29yZD48a2V5d29yZD5BZHVsdDwva2V5d29yZD48a2V5d29y
ZD5BdGhsZXRpYyBQZXJmb3JtYW5jZS9waHlzaW9sb2d5PC9rZXl3b3JkPjxrZXl3b3JkPkJvbmUg
RGVuc2l0eS9waHlzaW9sb2d5PC9rZXl3b3JkPjxrZXl3b3JkPkNoaWxkPC9rZXl3b3JkPjxrZXl3
b3JkPkVhcmx5IERpYWdub3Npczwva2V5d29yZD48a2V5d29yZD5FbmVyZ3kgTWV0YWJvbGlzbS9w
aHlzaW9sb2d5PC9rZXl3b3JkPjxrZXl3b3JkPkZlbWFsZTwva2V5d29yZD48a2V5d29yZD5GZW1h
bGUgQXRobGV0ZSBUcmlhZCBTeW5kcm9tZS9kaWFnbm9zaXMvZHJ1ZyB0aGVyYXB5LypyZWhhYmls
aXRhdGlvbjwva2V5d29yZD48a2V5d29yZD5IZWFsdGggU3RhdHVzPC9rZXl3b3JkPjxrZXl3b3Jk
Pkh1bWFuczwva2V5d29yZD48a2V5d29yZD5JbmRpYW5hPC9rZXl3b3JkPjxrZXl3b3JkPk1lZGlj
YWwgSGlzdG9yeSBUYWtpbmcvbWV0aG9kczwva2V5d29yZD48a2V5d29yZD5QYXRpZW50IENhcmUg
UGxhbm5pbmc8L2tleXdvcmQ+PGtleXdvcmQ+UGF0aWVudCBDYXJlIFRlYW08L2tleXdvcmQ+PGtl
eXdvcmQ+UGF0aWVudCBTZWxlY3Rpb248L2tleXdvcmQ+PGtleXdvcmQ+UHJhY3RpY2UgR3VpZGVs
aW5lcyBhcyBUb3BpYzwva2V5d29yZD48a2V5d29yZD5SZWNvdmVyeSBvZiBGdW5jdGlvbi8qcGh5
c2lvbG9neTwva2V5d29yZD48a2V5d29yZD5SaXNrIEFzc2Vzc21lbnQvbWV0aG9kczwva2V5d29y
ZD48a2V5d29yZD5TYW4gRnJhbmNpc2NvPC9rZXl3b3JkPjxrZXl3b3JkPlNwb3J0cyBNZWRpY2lu
ZS8qbWV0aG9kczwva2V5d29yZD48a2V5d29yZD5UcmVhdG1lbnQgT3V0Y29tZTwva2V5d29yZD48
a2V5d29yZD5Zb3VuZyBBZHVsdDwva2V5d29yZD48a2V5d29yZD5Xb21lbiBpbiBTcG9ydDwva2V5
d29yZD48L2tleXdvcmRzPjxkYXRlcz48eWVhcj4yMDE0PC95ZWFyPjxwdWItZGF0ZXM+PGRhdGU+
RmViPC9kYXRlPjwvcHViLWRhdGVzPjwvZGF0ZXM+PGlzYm4+MTQ3My0wNDgwIChFbGVjdHJvbmlj
KSYjeEQ7MDMwNi0zNjc0IChMaW5raW5nKTwvaXNibj48YWNjZXNzaW9uLW51bT4yNDQ2MzkxMTwv
YWNjZXNzaW9uLW51bT48dXJscz48cmVsYXRlZC11cmxzPjx1cmw+aHR0cHM6Ly93d3cubmNiaS5u
bG0ubmloLmdvdi9wdWJtZWQvMjQ0NjM5MTE8L3VybD48L3JlbGF0ZWQtdXJscz48L3VybHM+PGVs
ZWN0cm9uaWMtcmVzb3VyY2UtbnVtPjEwLjExMzYvYmpzcG9ydHMtMjAxMy0wOTMyMTg8L2VsZWN0
cm9uaWMtcmVzb3VyY2UtbnVtPjxyZW1vdGUtZGF0YWJhc2UtbmFtZT5NZWRsaW5lPC9yZW1vdGUt
ZGF0YWJhc2UtbmFtZT48cmVtb3RlLWRhdGFiYXNlLXByb3ZpZGVyPk5MTTwvcmVtb3RlLWRhdGFi
YXNlLXByb3ZpZGVyPjwvcmVjb3JkPjwvQ2l0ZT48Q2l0ZT48QXV0aG9yPldpZWJlPC9BdXRob3I+
PFllYXI+MjAyMTwvWWVhcj48UmVjTnVtPjMzNjwvUmVjTnVtPjxyZWNvcmQ+PHJlYy1udW1iZXI+
MzM2PC9yZWMtbnVtYmVyPjxmb3JlaWduLWtleXM+PGtleSBhcHA9IkVOIiBkYi1pZD0iemVzc2U5
cnQ0cHd6ZWRlMmZkNHZ0eHRieHA5enRyZGR0dzJlIiB0aW1lc3RhbXA9IjE2NTg2MDA1NTkiPjMz
Njwva2V5PjwvZm9yZWlnbi1rZXlzPjxyZWYtdHlwZSBuYW1lPSJKb3VybmFsIEFydGljbGUiPjE3
PC9yZWYtdHlwZT48Y29udHJpYnV0b3JzPjxhdXRob3JzPjxhdXRob3I+V2llYmUsIEQuIEouPC9h
dXRob3I+PGF1dGhvcj5TdG9yZXksIEUuIFAuPC9hdXRob3I+PGF1dGhvcj5PcmNoaW5paywgSi4g
RS48L2F1dGhvcj48YXV0aG9yPkdyYWR5LCBNLiBGLjwvYXV0aG9yPjxhdXRob3I+TGVkZHksIEou
IEouPC9hdXRob3I+PGF1dGhvcj5XaWxsZXIsIEIuIFMuPC9hdXRob3I+PGF1dGhvcj5IYWlkZXIs
IE0uIE4uPC9hdXRob3I+PGF1dGhvcj5NYW5uaXgsIFIuPC9hdXRob3I+PGF1dGhvcj5NZWVoYW4s
IFcuIFAuPC9hdXRob3I+PGF1dGhvcj5WZXJuYXUsIEIuIFQuPC9hdXRob3I+PGF1dGhvcj5NYXN0
ZXIsIEMuIEwuPC9hdXRob3I+PC9hdXRob3JzPjwvY29udHJpYnV0b3JzPjxhdXRoLWFkZHJlc3M+
RGVwYXJ0bWVudCBvZiBCaW9zdGF0aXN0aWNzLCBFcGlkZW1pb2xvZ3kgYW5kIEluZm9ybWF0aWNz
LCBQZXJlbG1hbiBTY2hvb2wgb2YgTWVkaWNpbmUsIFVuaXZlcnNpdHkgb2YgUGVubnN5bHZhbmlh
LCBQaGlsYWRlbHBoaWEsIFBlbm5zeWx2YW5pYS4mI3hEO0NoaWxkcmVuJmFwb3M7cyBIb3NwaXRh
bCBvZiBQaGlsYWRlbHBoaWEgU3BvcnRzIE1lZGljaW5lIGFuZCBQZXJmb3JtYW5jZSBDZW50ZXIs
IFBoaWxhZGVscGhpYSwgUGVubnN5bHZhbmlhLiYjeEQ7UGVyZWxtYW4gU2Nob29sIG9mIE1lZGlj
aW5lLCBVbml2ZXJzaXR5IG9mIFBlbm5zeWx2YW5pYSwgUGhpbGFkZWxwaGlhLCBQZW5uc3lsdmFu
aWEuJiN4RDtVQk1EIE9ydGhvcGFlZGljcyBhbmQgU3BvcnRzIE1lZGljaW5lLCBTVU5ZIEJ1ZmZh
bG8gSmFjb2JzIFNjaG9vbCBvZiBNZWRpY2luZSBhbmQgQmlvbWVkaWNhbCBTY2llbmNlcywgQnVm
ZmFsbywgTmV3IFlvcmsuJiN4RDtEaXZpc2lvbiBvZiBFbWVyZ2VuY3kgTWVkaWNpbmUsIEhhcnZh
cmQgTWVkaWNhbCBTY2hvb2wsIEJvc3RvbiwgTWFzc2FjaHVzZXR0czsgYW5kLiYjeEQ7RGl2aXNp
b24gb2YgU3BvcnRzIE1lZGljaW5lLCBIYXJ2YXJkIE1lZGljYWwgU2Nob29sLCBCb3N0b24sIE1h
c3NhY2h1c2V0dHMuPC9hdXRoLWFkZHJlc3M+PHRpdGxlcz48dGl0bGU+VGhlIE1hbGUgQXRobGV0
ZSBUcmlhZC1BIENvbnNlbnN1cyBTdGF0ZW1lbnQgRnJvbSB0aGUgRmVtYWxlIGFuZCBNYWxlIEF0
aGxldGUgVHJpYWQgQ29hbGl0aW9uIFBhcnQgMTogRGVmaW5pdGlvbiBhbmQgU2NpZW50aWZpYyBC
YXNpczwvdGl0bGU+PHNlY29uZGFyeS10aXRsZT5DbGluIEogU3BvcnQgTWVkPC9zZWNvbmRhcnkt
dGl0bGU+PC90aXRsZXM+PHBlcmlvZGljYWw+PGZ1bGwtdGl0bGU+Q2xpbiBKIFNwb3J0IE1lZDwv
ZnVsbC10aXRsZT48L3BlcmlvZGljYWw+PHBhZ2VzPjM0NS0zNTM8L3BhZ2VzPjx2b2x1bWU+MzE8
L3ZvbHVtZT48bnVtYmVyPjQ8L251bWJlcj48a2V5d29yZHM+PGtleXdvcmQ+QWRvbGVzY2VudDwv
a2V5d29yZD48a2V5d29yZD5BdGhsZXRlczwva2V5d29yZD48a2V5d29yZD5Cb25lIERlbnNpdHk8
L2tleXdvcmQ+PGtleXdvcmQ+Q29uc2Vuc3VzPC9rZXl3b3JkPjxrZXl3b3JkPkh1bWFuczwva2V5
d29yZD48a2V5d29yZD5NYWxlPC9rZXl3b3JkPjxrZXl3b3JkPlJlbGF0aXZlIEVuZXJneSBEZWZp
Y2llbmN5IGluIFNwb3J0LypkaWFnbm9zaXM8L2tleXdvcmQ+PGtleXdvcmQ+U3BvcnRzPC9rZXl3
b3JkPjxrZXl3b3JkPipTcG9ydHMgTWVkaWNpbmU8L2tleXdvcmQ+PGtleXdvcmQ+WW91bmcgQWR1
bHQ8L2tleXdvcmQ+PC9rZXl3b3Jkcz48ZGF0ZXM+PHllYXI+MjAyMTwveWVhcj48cHViLWRhdGVz
PjxkYXRlPkp1bCAxPC9kYXRlPjwvcHViLWRhdGVzPjwvZGF0ZXM+PGlzYm4+MTUzNi0zNzI0IChF
bGVjdHJvbmljKSYjeEQ7MTA1MC02NDJYIChMaW5raW5nKTwvaXNibj48YWNjZXNzaW9uLW51bT4z
NDA5MTUzNzwvYWNjZXNzaW9uLW51bT48dXJscz48cmVsYXRlZC11cmxzPjx1cmw+aHR0cHM6Ly93
d3cubmNiaS5ubG0ubmloLmdvdi9wdWJtZWQvMzQwOTE1Mzc8L3VybD48L3JlbGF0ZWQtdXJscz48
L3VybHM+PGN1c3RvbTE+VGhlIGF1dGhvcnMgcmVwb3J0IG5vIGNvbmZsaWN0cyBvZiBpbnRlcmVz
dC48L2N1c3RvbTE+PGVsZWN0cm9uaWMtcmVzb3VyY2UtbnVtPjEwLjEwOTcvSlNNLjAwMDAwMDAw
MDAwMDA5NDY8L2VsZWN0cm9uaWMtcmVzb3VyY2UtbnVtPjxyZW1vdGUtZGF0YWJhc2UtbmFtZT5N
ZWRsaW5lPC9yZW1vdGUtZGF0YWJhc2UtbmFtZT48cmVtb3RlLWRhdGFiYXNlLXByb3ZpZGVyPk5M
TTwvcmVtb3RlLWRhdGFiYXNlLXByb3ZpZGVyPjwvcmVjb3JkPjwvQ2l0ZT48L0VuZE5vdGU+AG==
</w:fldData>
        </w:fldChar>
      </w:r>
      <w:r w:rsidR="00A44C97">
        <w:rPr>
          <w:sz w:val="20"/>
          <w:szCs w:val="20"/>
        </w:rPr>
        <w:instrText xml:space="preserve"> ADDIN EN.CITE </w:instrText>
      </w:r>
      <w:r w:rsidR="00A44C97">
        <w:rPr>
          <w:sz w:val="20"/>
          <w:szCs w:val="20"/>
        </w:rPr>
        <w:fldChar w:fldCharType="begin">
          <w:fldData xml:space="preserve">PEVuZE5vdGU+PENpdGU+PEF1dGhvcj5EZSBTb3V6YTwvQXV0aG9yPjxZZWFyPjIwMTQ8L1llYXI+
PFJlY051bT43MDwvUmVjTnVtPjxEaXNwbGF5VGV4dD5bMTEsIDEyXTwvRGlzcGxheVRleHQ+PHJl
Y29yZD48cmVjLW51bWJlcj43MDwvcmVjLW51bWJlcj48Zm9yZWlnbi1rZXlzPjxrZXkgYXBwPSJF
TiIgZGItaWQ9ImQwdHRyc3ZyMnBzdzU0ZWZkdjF2cHZ4MGR3d3Z2ZXR3cHN6ZSIgdGltZXN0YW1w
PSIxNjUzMzI3NzkzIj43MDwva2V5PjwvZm9yZWlnbi1rZXlzPjxyZWYtdHlwZSBuYW1lPSJKb3Vy
bmFsIEFydGljbGUiPjE3PC9yZWYtdHlwZT48Y29udHJpYnV0b3JzPjxhdXRob3JzPjxhdXRob3I+
RGUgU291emEsIE0uIEouPC9hdXRob3I+PGF1dGhvcj5OYXR0aXYsIEEuPC9hdXRob3I+PGF1dGhv
cj5Kb3ksIEUuPC9hdXRob3I+PGF1dGhvcj5NaXNyYSwgTS48L2F1dGhvcj48YXV0aG9yPldpbGxp
YW1zLCBOLiBJLjwvYXV0aG9yPjxhdXRob3I+TWFsbGluc29uLCBSLiBKLjwvYXV0aG9yPjxhdXRo
b3I+R2liYnMsIEouIEMuPC9hdXRob3I+PGF1dGhvcj5PbG1zdGVkLCBNLjwvYXV0aG9yPjxhdXRo
b3I+R29vbHNieSwgTS48L2F1dGhvcj48YXV0aG9yPk1hdGhlc29uLCBHLjwvYXV0aG9yPjxhdXRo
b3I+RXhwZXJ0LCBQYW5lbDwvYXV0aG9yPjwvYXV0aG9ycz48L2NvbnRyaWJ1dG9ycz48YXV0aC1h
ZGRyZXNzPkRlcGFydG1lbnQgb2YgS2luZXNpb2xvZ3ksIFBlbm4gU3RhdGUgVW5pdmVyc2l0eSwg
LCBVbml2ZXJzaXR5IFBhcmssIFBlbm5zeWx2YW5pYSwgVVNBLjwvYXV0aC1hZGRyZXNzPjx0aXRs
ZXM+PHRpdGxlPjIwMTQgRmVtYWxlIEF0aGxldGUgVHJpYWQgQ29hbGl0aW9uIENvbnNlbnN1cyBT
dGF0ZW1lbnQgb24gVHJlYXRtZW50IGFuZCBSZXR1cm4gdG8gUGxheSBvZiB0aGUgRmVtYWxlIEF0
aGxldGUgVHJpYWQ6IDFzdCBJbnRlcm5hdGlvbmFsIENvbmZlcmVuY2UgaGVsZCBpbiBTYW4gRnJh
bmNpc2NvLCBDYWxpZm9ybmlhLCBNYXkgMjAxMiBhbmQgMm5kIEludGVybmF0aW9uYWwgQ29uZmVy
ZW5jZSBoZWxkIGluIEluZGlhbmFwb2xpcywgSW5kaWFuYSwgTWF5IDIwMTM8L3RpdGxlPjxzZWNv
bmRhcnktdGl0bGU+QnIgSiBTcG9ydHMgTWVkPC9zZWNvbmRhcnktdGl0bGU+PC90aXRsZXM+PHBl
cmlvZGljYWw+PGZ1bGwtdGl0bGU+QnIgSiBTcG9ydHMgTWVkPC9mdWxsLXRpdGxlPjwvcGVyaW9k
aWNhbD48cGFnZXM+Mjg5PC9wYWdlcz48dm9sdW1lPjQ4PC92b2x1bWU+PG51bWJlcj40PC9udW1i
ZXI+PGtleXdvcmRzPjxrZXl3b3JkPkFic29ycHRpb21ldHJ5LCBQaG90b248L2tleXdvcmQ+PGtl
eXdvcmQ+QWRvbGVzY2VudDwva2V5d29yZD48a2V5d29yZD5BZHVsdDwva2V5d29yZD48a2V5d29y
ZD5BdGhsZXRpYyBQZXJmb3JtYW5jZS9waHlzaW9sb2d5PC9rZXl3b3JkPjxrZXl3b3JkPkJvbmUg
RGVuc2l0eS9waHlzaW9sb2d5PC9rZXl3b3JkPjxrZXl3b3JkPkNoaWxkPC9rZXl3b3JkPjxrZXl3
b3JkPkVhcmx5IERpYWdub3Npczwva2V5d29yZD48a2V5d29yZD5FbmVyZ3kgTWV0YWJvbGlzbS9w
aHlzaW9sb2d5PC9rZXl3b3JkPjxrZXl3b3JkPkZlbWFsZTwva2V5d29yZD48a2V5d29yZD5GZW1h
bGUgQXRobGV0ZSBUcmlhZCBTeW5kcm9tZS9kaWFnbm9zaXMvZHJ1ZyB0aGVyYXB5LypyZWhhYmls
aXRhdGlvbjwva2V5d29yZD48a2V5d29yZD5IZWFsdGggU3RhdHVzPC9rZXl3b3JkPjxrZXl3b3Jk
Pkh1bWFuczwva2V5d29yZD48a2V5d29yZD5JbmRpYW5hPC9rZXl3b3JkPjxrZXl3b3JkPk1lZGlj
YWwgSGlzdG9yeSBUYWtpbmcvbWV0aG9kczwva2V5d29yZD48a2V5d29yZD5QYXRpZW50IENhcmUg
UGxhbm5pbmc8L2tleXdvcmQ+PGtleXdvcmQ+UGF0aWVudCBDYXJlIFRlYW08L2tleXdvcmQ+PGtl
eXdvcmQ+UGF0aWVudCBTZWxlY3Rpb248L2tleXdvcmQ+PGtleXdvcmQ+UHJhY3RpY2UgR3VpZGVs
aW5lcyBhcyBUb3BpYzwva2V5d29yZD48a2V5d29yZD5SZWNvdmVyeSBvZiBGdW5jdGlvbi8qcGh5
c2lvbG9neTwva2V5d29yZD48a2V5d29yZD5SaXNrIEFzc2Vzc21lbnQvbWV0aG9kczwva2V5d29y
ZD48a2V5d29yZD5TYW4gRnJhbmNpc2NvPC9rZXl3b3JkPjxrZXl3b3JkPlNwb3J0cyBNZWRpY2lu
ZS8qbWV0aG9kczwva2V5d29yZD48a2V5d29yZD5UcmVhdG1lbnQgT3V0Y29tZTwva2V5d29yZD48
a2V5d29yZD5Zb3VuZyBBZHVsdDwva2V5d29yZD48a2V5d29yZD5Xb21lbiBpbiBTcG9ydDwva2V5
d29yZD48L2tleXdvcmRzPjxkYXRlcz48eWVhcj4yMDE0PC95ZWFyPjxwdWItZGF0ZXM+PGRhdGU+
RmViPC9kYXRlPjwvcHViLWRhdGVzPjwvZGF0ZXM+PGlzYm4+MTQ3My0wNDgwIChFbGVjdHJvbmlj
KSYjeEQ7MDMwNi0zNjc0IChMaW5raW5nKTwvaXNibj48YWNjZXNzaW9uLW51bT4yNDQ2MzkxMTwv
YWNjZXNzaW9uLW51bT48dXJscz48cmVsYXRlZC11cmxzPjx1cmw+aHR0cHM6Ly93d3cubmNiaS5u
bG0ubmloLmdvdi9wdWJtZWQvMjQ0NjM5MTE8L3VybD48L3JlbGF0ZWQtdXJscz48L3VybHM+PGVs
ZWN0cm9uaWMtcmVzb3VyY2UtbnVtPjEwLjExMzYvYmpzcG9ydHMtMjAxMy0wOTMyMTg8L2VsZWN0
cm9uaWMtcmVzb3VyY2UtbnVtPjxyZW1vdGUtZGF0YWJhc2UtbmFtZT5NZWRsaW5lPC9yZW1vdGUt
ZGF0YWJhc2UtbmFtZT48cmVtb3RlLWRhdGFiYXNlLXByb3ZpZGVyPk5MTTwvcmVtb3RlLWRhdGFi
YXNlLXByb3ZpZGVyPjwvcmVjb3JkPjwvQ2l0ZT48Q2l0ZT48QXV0aG9yPldpZWJlPC9BdXRob3I+
PFllYXI+MjAyMTwvWWVhcj48UmVjTnVtPjMzNjwvUmVjTnVtPjxyZWNvcmQ+PHJlYy1udW1iZXI+
MzM2PC9yZWMtbnVtYmVyPjxmb3JlaWduLWtleXM+PGtleSBhcHA9IkVOIiBkYi1pZD0iemVzc2U5
cnQ0cHd6ZWRlMmZkNHZ0eHRieHA5enRyZGR0dzJlIiB0aW1lc3RhbXA9IjE2NTg2MDA1NTkiPjMz
Njwva2V5PjwvZm9yZWlnbi1rZXlzPjxyZWYtdHlwZSBuYW1lPSJKb3VybmFsIEFydGljbGUiPjE3
PC9yZWYtdHlwZT48Y29udHJpYnV0b3JzPjxhdXRob3JzPjxhdXRob3I+V2llYmUsIEQuIEouPC9h
dXRob3I+PGF1dGhvcj5TdG9yZXksIEUuIFAuPC9hdXRob3I+PGF1dGhvcj5PcmNoaW5paywgSi4g
RS48L2F1dGhvcj48YXV0aG9yPkdyYWR5LCBNLiBGLjwvYXV0aG9yPjxhdXRob3I+TGVkZHksIEou
IEouPC9hdXRob3I+PGF1dGhvcj5XaWxsZXIsIEIuIFMuPC9hdXRob3I+PGF1dGhvcj5IYWlkZXIs
IE0uIE4uPC9hdXRob3I+PGF1dGhvcj5NYW5uaXgsIFIuPC9hdXRob3I+PGF1dGhvcj5NZWVoYW4s
IFcuIFAuPC9hdXRob3I+PGF1dGhvcj5WZXJuYXUsIEIuIFQuPC9hdXRob3I+PGF1dGhvcj5NYXN0
ZXIsIEMuIEwuPC9hdXRob3I+PC9hdXRob3JzPjwvY29udHJpYnV0b3JzPjxhdXRoLWFkZHJlc3M+
RGVwYXJ0bWVudCBvZiBCaW9zdGF0aXN0aWNzLCBFcGlkZW1pb2xvZ3kgYW5kIEluZm9ybWF0aWNz
LCBQZXJlbG1hbiBTY2hvb2wgb2YgTWVkaWNpbmUsIFVuaXZlcnNpdHkgb2YgUGVubnN5bHZhbmlh
LCBQaGlsYWRlbHBoaWEsIFBlbm5zeWx2YW5pYS4mI3hEO0NoaWxkcmVuJmFwb3M7cyBIb3NwaXRh
bCBvZiBQaGlsYWRlbHBoaWEgU3BvcnRzIE1lZGljaW5lIGFuZCBQZXJmb3JtYW5jZSBDZW50ZXIs
IFBoaWxhZGVscGhpYSwgUGVubnN5bHZhbmlhLiYjeEQ7UGVyZWxtYW4gU2Nob29sIG9mIE1lZGlj
aW5lLCBVbml2ZXJzaXR5IG9mIFBlbm5zeWx2YW5pYSwgUGhpbGFkZWxwaGlhLCBQZW5uc3lsdmFu
aWEuJiN4RDtVQk1EIE9ydGhvcGFlZGljcyBhbmQgU3BvcnRzIE1lZGljaW5lLCBTVU5ZIEJ1ZmZh
bG8gSmFjb2JzIFNjaG9vbCBvZiBNZWRpY2luZSBhbmQgQmlvbWVkaWNhbCBTY2llbmNlcywgQnVm
ZmFsbywgTmV3IFlvcmsuJiN4RDtEaXZpc2lvbiBvZiBFbWVyZ2VuY3kgTWVkaWNpbmUsIEhhcnZh
cmQgTWVkaWNhbCBTY2hvb2wsIEJvc3RvbiwgTWFzc2FjaHVzZXR0czsgYW5kLiYjeEQ7RGl2aXNp
b24gb2YgU3BvcnRzIE1lZGljaW5lLCBIYXJ2YXJkIE1lZGljYWwgU2Nob29sLCBCb3N0b24sIE1h
c3NhY2h1c2V0dHMuPC9hdXRoLWFkZHJlc3M+PHRpdGxlcz48dGl0bGU+VGhlIE1hbGUgQXRobGV0
ZSBUcmlhZC1BIENvbnNlbnN1cyBTdGF0ZW1lbnQgRnJvbSB0aGUgRmVtYWxlIGFuZCBNYWxlIEF0
aGxldGUgVHJpYWQgQ29hbGl0aW9uIFBhcnQgMTogRGVmaW5pdGlvbiBhbmQgU2NpZW50aWZpYyBC
YXNpczwvdGl0bGU+PHNlY29uZGFyeS10aXRsZT5DbGluIEogU3BvcnQgTWVkPC9zZWNvbmRhcnkt
dGl0bGU+PC90aXRsZXM+PHBlcmlvZGljYWw+PGZ1bGwtdGl0bGU+Q2xpbiBKIFNwb3J0IE1lZDwv
ZnVsbC10aXRsZT48L3BlcmlvZGljYWw+PHBhZ2VzPjM0NS0zNTM8L3BhZ2VzPjx2b2x1bWU+MzE8
L3ZvbHVtZT48bnVtYmVyPjQ8L251bWJlcj48a2V5d29yZHM+PGtleXdvcmQ+QWRvbGVzY2VudDwv
a2V5d29yZD48a2V5d29yZD5BdGhsZXRlczwva2V5d29yZD48a2V5d29yZD5Cb25lIERlbnNpdHk8
L2tleXdvcmQ+PGtleXdvcmQ+Q29uc2Vuc3VzPC9rZXl3b3JkPjxrZXl3b3JkPkh1bWFuczwva2V5
d29yZD48a2V5d29yZD5NYWxlPC9rZXl3b3JkPjxrZXl3b3JkPlJlbGF0aXZlIEVuZXJneSBEZWZp
Y2llbmN5IGluIFNwb3J0LypkaWFnbm9zaXM8L2tleXdvcmQ+PGtleXdvcmQ+U3BvcnRzPC9rZXl3
b3JkPjxrZXl3b3JkPipTcG9ydHMgTWVkaWNpbmU8L2tleXdvcmQ+PGtleXdvcmQ+WW91bmcgQWR1
bHQ8L2tleXdvcmQ+PC9rZXl3b3Jkcz48ZGF0ZXM+PHllYXI+MjAyMTwveWVhcj48cHViLWRhdGVz
PjxkYXRlPkp1bCAxPC9kYXRlPjwvcHViLWRhdGVzPjwvZGF0ZXM+PGlzYm4+MTUzNi0zNzI0IChF
bGVjdHJvbmljKSYjeEQ7MTA1MC02NDJYIChMaW5raW5nKTwvaXNibj48YWNjZXNzaW9uLW51bT4z
NDA5MTUzNzwvYWNjZXNzaW9uLW51bT48dXJscz48cmVsYXRlZC11cmxzPjx1cmw+aHR0cHM6Ly93
d3cubmNiaS5ubG0ubmloLmdvdi9wdWJtZWQvMzQwOTE1Mzc8L3VybD48L3JlbGF0ZWQtdXJscz48
L3VybHM+PGN1c3RvbTE+VGhlIGF1dGhvcnMgcmVwb3J0IG5vIGNvbmZsaWN0cyBvZiBpbnRlcmVz
dC48L2N1c3RvbTE+PGVsZWN0cm9uaWMtcmVzb3VyY2UtbnVtPjEwLjEwOTcvSlNNLjAwMDAwMDAw
MDAwMDA5NDY8L2VsZWN0cm9uaWMtcmVzb3VyY2UtbnVtPjxyZW1vdGUtZGF0YWJhc2UtbmFtZT5N
ZWRsaW5lPC9yZW1vdGUtZGF0YWJhc2UtbmFtZT48cmVtb3RlLWRhdGFiYXNlLXByb3ZpZGVyPk5M
TTwvcmVtb3RlLWRhdGFiYXNlLXByb3ZpZGVyPjwvcmVjb3JkPjwvQ2l0ZT48L0VuZE5vdGU+AG==
</w:fldData>
        </w:fldChar>
      </w:r>
      <w:r w:rsidR="00A44C97">
        <w:rPr>
          <w:sz w:val="20"/>
          <w:szCs w:val="20"/>
        </w:rPr>
        <w:instrText xml:space="preserve"> ADDIN EN.CITE.DATA </w:instrText>
      </w:r>
      <w:r w:rsidR="00A44C97">
        <w:rPr>
          <w:sz w:val="20"/>
          <w:szCs w:val="20"/>
        </w:rPr>
      </w:r>
      <w:r w:rsidR="00A44C97">
        <w:rPr>
          <w:sz w:val="20"/>
          <w:szCs w:val="20"/>
        </w:rPr>
        <w:fldChar w:fldCharType="end"/>
      </w:r>
      <w:r w:rsidR="00A44C97" w:rsidRPr="00370D63">
        <w:rPr>
          <w:sz w:val="20"/>
          <w:szCs w:val="20"/>
        </w:rPr>
      </w:r>
      <w:r w:rsidR="00A44C97" w:rsidRPr="00370D63">
        <w:rPr>
          <w:sz w:val="20"/>
          <w:szCs w:val="20"/>
        </w:rPr>
        <w:fldChar w:fldCharType="separate"/>
      </w:r>
      <w:r w:rsidR="00A44C97">
        <w:rPr>
          <w:noProof/>
          <w:sz w:val="20"/>
          <w:szCs w:val="20"/>
        </w:rPr>
        <w:t>[11, 12]</w:t>
      </w:r>
      <w:r w:rsidR="00A44C97" w:rsidRPr="00370D63">
        <w:rPr>
          <w:sz w:val="20"/>
          <w:szCs w:val="20"/>
        </w:rPr>
        <w:fldChar w:fldCharType="end"/>
      </w:r>
      <w:r w:rsidR="00A44C97" w:rsidRPr="00370D63">
        <w:rPr>
          <w:sz w:val="20"/>
          <w:szCs w:val="20"/>
        </w:rPr>
        <w:t>.</w:t>
      </w:r>
      <w:r w:rsidR="100CAE68" w:rsidRPr="100CAE68">
        <w:rPr>
          <w:sz w:val="20"/>
          <w:szCs w:val="20"/>
        </w:rPr>
        <w:t xml:space="preserve"> These important sex differences were ignored for decades in biomedical and clinical research, as the scientific community considered males an appropriate proxy for all humans </w:t>
      </w:r>
      <w:r w:rsidR="003B4C04">
        <w:rPr>
          <w:sz w:val="20"/>
          <w:szCs w:val="20"/>
        </w:rPr>
        <w:fldChar w:fldCharType="begin"/>
      </w:r>
      <w:r w:rsidR="003B4C04">
        <w:rPr>
          <w:sz w:val="20"/>
          <w:szCs w:val="20"/>
        </w:rPr>
        <w:instrText xml:space="preserve"> ADDIN EN.CITE &lt;EndNote&gt;&lt;Cite&gt;&lt;Author&gt;Simon&lt;/Author&gt;&lt;Year&gt;2005&lt;/Year&gt;&lt;RecNum&gt;166&lt;/RecNum&gt;&lt;DisplayText&gt;[13]&lt;/DisplayText&gt;&lt;record&gt;&lt;rec-number&gt;166&lt;/rec-number&gt;&lt;foreign-keys&gt;&lt;key app="EN" db-id="d0ttrsvr2psw54efdv1vpvx0dwwvvetwpsze" timestamp="1664199996"&gt;166&lt;/key&gt;&lt;/foreign-keys&gt;&lt;ref-type name="Journal Article"&gt;17&lt;/ref-type&gt;&lt;contributors&gt;&lt;authors&gt;&lt;author&gt;Simon, V.&lt;/author&gt;&lt;/authors&gt;&lt;/contributors&gt;&lt;titles&gt;&lt;title&gt;Wanted: women in clinical trials&lt;/title&gt;&lt;secondary-title&gt;Science&lt;/secondary-title&gt;&lt;/titles&gt;&lt;periodical&gt;&lt;full-title&gt;Science&lt;/full-title&gt;&lt;/periodical&gt;&lt;pages&gt;1517&lt;/pages&gt;&lt;volume&gt;308&lt;/volume&gt;&lt;number&gt;5728&lt;/number&gt;&lt;keywords&gt;&lt;keyword&gt;*Clinical Trials as Topic&lt;/keyword&gt;&lt;keyword&gt;Female&lt;/keyword&gt;&lt;keyword&gt;Humans&lt;/keyword&gt;&lt;keyword&gt;Male&lt;/keyword&gt;&lt;keyword&gt;Research Design&lt;/keyword&gt;&lt;keyword&gt;Research Support as Topic&lt;/keyword&gt;&lt;keyword&gt;*Sex Characteristics&lt;/keyword&gt;&lt;keyword&gt;United States&lt;/keyword&gt;&lt;keyword&gt;*Women&lt;/keyword&gt;&lt;keyword&gt;Women&amp;apos;s Health&lt;/keyword&gt;&lt;/keywords&gt;&lt;dates&gt;&lt;year&gt;2005&lt;/year&gt;&lt;pub-dates&gt;&lt;date&gt;Jun 10&lt;/date&gt;&lt;/pub-dates&gt;&lt;/dates&gt;&lt;isbn&gt;1095-9203 (Electronic)&amp;#xD;0036-8075 (Linking)&lt;/isbn&gt;&lt;accession-num&gt;15947140&lt;/accession-num&gt;&lt;urls&gt;&lt;related-urls&gt;&lt;url&gt;https://www.ncbi.nlm.nih.gov/pubmed/15947140&lt;/url&gt;&lt;/related-urls&gt;&lt;/urls&gt;&lt;electronic-resource-num&gt;10.1126/science.1115616&lt;/electronic-resource-num&gt;&lt;remote-database-name&gt;Medline&lt;/remote-database-name&gt;&lt;remote-database-provider&gt;NLM&lt;/remote-database-provider&gt;&lt;/record&gt;&lt;/Cite&gt;&lt;/EndNote&gt;</w:instrText>
      </w:r>
      <w:r w:rsidR="003B4C04">
        <w:rPr>
          <w:sz w:val="20"/>
          <w:szCs w:val="20"/>
        </w:rPr>
        <w:fldChar w:fldCharType="separate"/>
      </w:r>
      <w:r w:rsidR="003B4C04">
        <w:rPr>
          <w:noProof/>
          <w:sz w:val="20"/>
          <w:szCs w:val="20"/>
        </w:rPr>
        <w:t>[13]</w:t>
      </w:r>
      <w:r w:rsidR="003B4C04">
        <w:rPr>
          <w:sz w:val="20"/>
          <w:szCs w:val="20"/>
        </w:rPr>
        <w:fldChar w:fldCharType="end"/>
      </w:r>
      <w:r w:rsidR="100CAE68" w:rsidRPr="100CAE68">
        <w:rPr>
          <w:sz w:val="20"/>
          <w:szCs w:val="20"/>
        </w:rPr>
        <w:t xml:space="preserve">. One important distinction between the sexes is the </w:t>
      </w:r>
      <w:r w:rsidR="00370D63" w:rsidRPr="00370D63">
        <w:rPr>
          <w:sz w:val="20"/>
          <w:szCs w:val="20"/>
        </w:rPr>
        <w:t xml:space="preserve">cyclic fluctuations in ovarian hormone concentrations across the </w:t>
      </w:r>
      <w:r w:rsidR="100CAE68" w:rsidRPr="100CAE68">
        <w:rPr>
          <w:sz w:val="20"/>
          <w:szCs w:val="20"/>
        </w:rPr>
        <w:t xml:space="preserve">female </w:t>
      </w:r>
      <w:r w:rsidR="00370D63" w:rsidRPr="00370D63">
        <w:rPr>
          <w:sz w:val="20"/>
          <w:szCs w:val="20"/>
        </w:rPr>
        <w:t>menstrual cycle</w:t>
      </w:r>
      <w:r w:rsidR="100CAE68" w:rsidRPr="100CAE68">
        <w:rPr>
          <w:sz w:val="20"/>
          <w:szCs w:val="20"/>
        </w:rPr>
        <w:t xml:space="preserve"> composed of </w:t>
      </w:r>
      <w:r w:rsidR="00370D63" w:rsidRPr="00370D63">
        <w:rPr>
          <w:sz w:val="20"/>
          <w:szCs w:val="20"/>
        </w:rPr>
        <w:t xml:space="preserve">two distinct phases (follicular and luteal) separated by the release of an egg during ovulation </w:t>
      </w:r>
      <w:r w:rsidR="00370D63" w:rsidRPr="00370D63">
        <w:rPr>
          <w:sz w:val="20"/>
          <w:szCs w:val="20"/>
        </w:rPr>
        <w:fldChar w:fldCharType="begin"/>
      </w:r>
      <w:r w:rsidR="003B4C04">
        <w:rPr>
          <w:sz w:val="20"/>
          <w:szCs w:val="20"/>
        </w:rPr>
        <w:instrText xml:space="preserve"> ADDIN EN.CITE &lt;EndNote&gt;&lt;Cite&gt;&lt;Author&gt;Reed&lt;/Author&gt;&lt;Year&gt;2000&lt;/Year&gt;&lt;RecNum&gt;337&lt;/RecNum&gt;&lt;DisplayText&gt;[14]&lt;/DisplayText&gt;&lt;record&gt;&lt;rec-number&gt;337&lt;/rec-number&gt;&lt;foreign-keys&gt;&lt;key app="EN" db-id="zesse9rt4pwzede2fd4vtxtbxp9ztrddtw2e" timestamp="1658600559"&gt;337&lt;/key&gt;&lt;/foreign-keys&gt;&lt;ref-type name="Book Section"&gt;5&lt;/ref-type&gt;&lt;contributors&gt;&lt;authors&gt;&lt;author&gt;Reed, B. G.&lt;/author&gt;&lt;author&gt;Carr, B. R.&lt;/author&gt;&lt;/authors&gt;&lt;secondary-authors&gt;&lt;author&gt;Feingold, K. R.&lt;/author&gt;&lt;author&gt;Anawalt, B.&lt;/author&gt;&lt;author&gt;Boyce, A.&lt;/author&gt;&lt;author&gt;Chrousos, G.&lt;/author&gt;&lt;author&gt;de Herder, W. W.&lt;/author&gt;&lt;author&gt;Dhatariya, K.&lt;/author&gt;&lt;author&gt;Dungan, K.&lt;/author&gt;&lt;author&gt;Hershman, J. M.&lt;/author&gt;&lt;author&gt;Hofland, J.&lt;/author&gt;&lt;author&gt;Kalra, S.&lt;/author&gt;&lt;author&gt;Kaltsas, G.&lt;/author&gt;&lt;author&gt;Koch, C.&lt;/author&gt;&lt;author&gt;Kopp, P.&lt;/author&gt;&lt;author&gt;Korbonits, M.&lt;/author&gt;&lt;author&gt;Kovacs, C. S.&lt;/author&gt;&lt;author&gt;Kuohung, W.&lt;/author&gt;&lt;author&gt;Laferrere, B.&lt;/author&gt;&lt;author&gt;Levy, M.&lt;/author&gt;&lt;author&gt;McGee, E. A.&lt;/author&gt;&lt;author&gt;McLachlan, R.&lt;/author&gt;&lt;author&gt;Morley, J. E.&lt;/author&gt;&lt;author&gt;New, M.&lt;/author&gt;&lt;author&gt;Purnell, J.&lt;/author&gt;&lt;author&gt;Sahay, R.&lt;/author&gt;&lt;author&gt;Singer, F.&lt;/author&gt;&lt;author&gt;Sperling, M. A.&lt;/author&gt;&lt;author&gt;Stratakis, C. A.&lt;/author&gt;&lt;author&gt;Trence, D. L.&lt;/author&gt;&lt;author&gt;Wilson, D. P.&lt;/author&gt;&lt;/secondary-authors&gt;&lt;/contributors&gt;&lt;titles&gt;&lt;title&gt;The Normal Menstrual Cycle and the Control of Ovulation&lt;/title&gt;&lt;secondary-title&gt;Endotext&lt;/secondary-title&gt;&lt;/titles&gt;&lt;dates&gt;&lt;year&gt;2000&lt;/year&gt;&lt;/dates&gt;&lt;pub-location&gt;South Dartmouth (MA)&lt;/pub-location&gt;&lt;publisher&gt;MDText.com, Inc.&lt;/publisher&gt;&lt;accession-num&gt;25905282&lt;/accession-num&gt;&lt;urls&gt;&lt;related-urls&gt;&lt;url&gt;https://www.ncbi.nlm.nih.gov/pubmed/25905282&lt;/url&gt;&lt;/related-urls&gt;&lt;/urls&gt;&lt;language&gt;eng&lt;/language&gt;&lt;/record&gt;&lt;/Cite&gt;&lt;/EndNote&gt;</w:instrText>
      </w:r>
      <w:r w:rsidR="00370D63" w:rsidRPr="00370D63">
        <w:rPr>
          <w:sz w:val="20"/>
          <w:szCs w:val="20"/>
        </w:rPr>
        <w:fldChar w:fldCharType="separate"/>
      </w:r>
      <w:r w:rsidR="003B4C04">
        <w:rPr>
          <w:noProof/>
          <w:sz w:val="20"/>
          <w:szCs w:val="20"/>
        </w:rPr>
        <w:t>[14]</w:t>
      </w:r>
      <w:r w:rsidR="00370D63" w:rsidRPr="00370D63">
        <w:rPr>
          <w:sz w:val="20"/>
          <w:szCs w:val="20"/>
        </w:rPr>
        <w:fldChar w:fldCharType="end"/>
      </w:r>
      <w:r w:rsidR="00370D63" w:rsidRPr="00370D63">
        <w:rPr>
          <w:sz w:val="20"/>
          <w:szCs w:val="20"/>
        </w:rPr>
        <w:t xml:space="preserve">. </w:t>
      </w:r>
      <w:r w:rsidR="100CAE68" w:rsidRPr="100CAE68">
        <w:rPr>
          <w:sz w:val="20"/>
          <w:szCs w:val="20"/>
        </w:rPr>
        <w:t xml:space="preserve">Considering sex and the hormonal/reproductive distinctions between males and females as important moderating factors in health and performance is imperative to develop a more complete understanding of how space flight impacts human physiology. </w:t>
      </w:r>
    </w:p>
    <w:p w14:paraId="0B51AB07" w14:textId="77777777" w:rsidR="00370D63" w:rsidRPr="00370D63" w:rsidRDefault="00370D63" w:rsidP="00370D63">
      <w:pPr>
        <w:rPr>
          <w:sz w:val="20"/>
          <w:szCs w:val="20"/>
        </w:rPr>
      </w:pPr>
    </w:p>
    <w:p w14:paraId="571AD906" w14:textId="378E6B59" w:rsidR="00370D63" w:rsidRPr="00370D63" w:rsidRDefault="100CAE68" w:rsidP="00370D63">
      <w:pPr>
        <w:rPr>
          <w:sz w:val="20"/>
          <w:szCs w:val="20"/>
        </w:rPr>
      </w:pPr>
      <w:r w:rsidRPr="100CAE68">
        <w:rPr>
          <w:sz w:val="20"/>
          <w:szCs w:val="20"/>
        </w:rPr>
        <w:t xml:space="preserve">The stimulus from exercise can cause the HPG axis to respond in a physiologic or pathologic manner </w:t>
      </w:r>
      <w:r w:rsidR="00815E16" w:rsidRPr="100CAE68">
        <w:rPr>
          <w:sz w:val="20"/>
          <w:szCs w:val="20"/>
        </w:rPr>
        <w:fldChar w:fldCharType="begin"/>
      </w:r>
      <w:r w:rsidR="00815E16" w:rsidRPr="100CAE68">
        <w:rPr>
          <w:sz w:val="20"/>
          <w:szCs w:val="20"/>
        </w:rPr>
        <w:instrText xml:space="preserve"> ADDIN EN.CITE &lt;EndNote&gt;&lt;Cite&gt;&lt;Author&gt;Cano Sokoloff&lt;/Author&gt;&lt;Year&gt;2016&lt;/Year&gt;&lt;RecNum&gt;143&lt;/RecNum&gt;&lt;DisplayText&gt;[15]&lt;/DisplayText&gt;&lt;record&gt;&lt;rec-number&gt;143&lt;/rec-number&gt;&lt;foreign-keys&gt;&lt;key app="EN" db-id="d0ttrsvr2psw54efdv1vpvx0dwwvvetwpsze" timestamp="1657554562"&gt;143&lt;/key&gt;&lt;/foreign-keys&gt;&lt;ref-type name="Journal Article"&gt;17&lt;/ref-type&gt;&lt;contributors&gt;&lt;authors&gt;&lt;author&gt;Cano Sokoloff, N.&lt;/author&gt;&lt;author&gt;Misra, M.&lt;/author&gt;&lt;author&gt;Ackerman, K. E.&lt;/author&gt;&lt;/authors&gt;&lt;/contributors&gt;&lt;titles&gt;&lt;title&gt;Exercise, Training, and the Hypothalamic-Pituitary-Gonadal Axis in Men and Women&lt;/title&gt;&lt;secondary-title&gt;Front Horm Res&lt;/secondary-title&gt;&lt;/titles&gt;&lt;periodical&gt;&lt;full-title&gt;Front Horm Res&lt;/full-title&gt;&lt;/periodical&gt;&lt;pages&gt;27-43&lt;/pages&gt;&lt;volume&gt;47&lt;/volume&gt;&lt;edition&gt;20160627&lt;/edition&gt;&lt;keywords&gt;&lt;keyword&gt;Estradiol/*physiology&lt;/keyword&gt;&lt;keyword&gt;Exercise/*physiology&lt;/keyword&gt;&lt;keyword&gt;Female&lt;/keyword&gt;&lt;keyword&gt;Humans&lt;/keyword&gt;&lt;keyword&gt;Hypothalamo-Hypophyseal System/*physiology/physiopathology&lt;/keyword&gt;&lt;keyword&gt;Male&lt;/keyword&gt;&lt;keyword&gt;Menstrual Cycle/*physiology&lt;/keyword&gt;&lt;keyword&gt;Physical Endurance/*physiology&lt;/keyword&gt;&lt;keyword&gt;Pituitary-Adrenal System/*physiology/physiopathology&lt;/keyword&gt;&lt;keyword&gt;Testosterone/*physiology&lt;/keyword&gt;&lt;/keywords&gt;&lt;dates&gt;&lt;year&gt;2016&lt;/year&gt;&lt;/dates&gt;&lt;isbn&gt;1662-3762 (Electronic)&amp;#xD;0301-3073 (Linking)&lt;/isbn&gt;&lt;accession-num&gt;27348623&lt;/accession-num&gt;&lt;urls&gt;&lt;related-urls&gt;&lt;url&gt;https://www.ncbi.nlm.nih.gov/pubmed/27348623&lt;/url&gt;&lt;/related-urls&gt;&lt;/urls&gt;&lt;custom2&gt;PMC7043068&lt;/custom2&gt;&lt;electronic-resource-num&gt;10.1159/000445154&lt;/electronic-resource-num&gt;&lt;remote-database-name&gt;Medline&lt;/remote-database-name&gt;&lt;remote-database-provider&gt;NLM&lt;/remote-database-provider&gt;&lt;/record&gt;&lt;/Cite&gt;&lt;/EndNote&gt;</w:instrText>
      </w:r>
      <w:r w:rsidR="00815E16" w:rsidRPr="100CAE68">
        <w:rPr>
          <w:sz w:val="20"/>
          <w:szCs w:val="20"/>
        </w:rPr>
        <w:fldChar w:fldCharType="separate"/>
      </w:r>
      <w:r w:rsidRPr="100CAE68">
        <w:rPr>
          <w:noProof/>
          <w:sz w:val="20"/>
          <w:szCs w:val="20"/>
        </w:rPr>
        <w:t>[15]</w:t>
      </w:r>
      <w:r w:rsidR="00815E16" w:rsidRPr="100CAE68">
        <w:rPr>
          <w:sz w:val="20"/>
          <w:szCs w:val="20"/>
        </w:rPr>
        <w:fldChar w:fldCharType="end"/>
      </w:r>
      <w:r w:rsidRPr="100CAE68">
        <w:rPr>
          <w:sz w:val="20"/>
          <w:szCs w:val="20"/>
        </w:rPr>
        <w:t xml:space="preserve"> and is exercise duration and intensity dependent. Presently, the NASA in-flight exercise regimen consists of moderate-to-high intensity exercise 6 days/week for 2.5 </w:t>
      </w:r>
      <w:proofErr w:type="spellStart"/>
      <w:r w:rsidRPr="100CAE68">
        <w:rPr>
          <w:sz w:val="20"/>
          <w:szCs w:val="20"/>
        </w:rPr>
        <w:t>hr</w:t>
      </w:r>
      <w:proofErr w:type="spellEnd"/>
      <w:r w:rsidRPr="100CAE68">
        <w:rPr>
          <w:sz w:val="20"/>
          <w:szCs w:val="20"/>
        </w:rPr>
        <w:t>/day, which includes time for set-up, stowage, and personal hygiene.</w:t>
      </w:r>
      <w:r w:rsidR="006D3F31">
        <w:rPr>
          <w:sz w:val="20"/>
          <w:szCs w:val="20"/>
        </w:rPr>
        <w:t xml:space="preserve"> Specifically, the astronaut exercise prescription consists of 30 min/day of </w:t>
      </w:r>
      <w:r w:rsidR="00293C53">
        <w:rPr>
          <w:sz w:val="20"/>
          <w:szCs w:val="20"/>
        </w:rPr>
        <w:t>aerobic and 60 min/day of resistance exercise, 6 day/week.</w:t>
      </w:r>
      <w:r w:rsidRPr="100CAE68">
        <w:rPr>
          <w:sz w:val="20"/>
          <w:szCs w:val="20"/>
        </w:rPr>
        <w:t xml:space="preserve"> This level of exercise surpasses the physical activity guidelines outlined by the American College of Sports Medicine </w:t>
      </w:r>
      <w:r w:rsidR="00815E16" w:rsidRPr="100CAE68">
        <w:rPr>
          <w:sz w:val="20"/>
          <w:szCs w:val="20"/>
        </w:rPr>
        <w:fldChar w:fldCharType="begin"/>
      </w:r>
      <w:r w:rsidR="00815E16" w:rsidRPr="100CAE68">
        <w:rPr>
          <w:sz w:val="20"/>
          <w:szCs w:val="20"/>
        </w:rPr>
        <w:instrText xml:space="preserve"> ADDIN EN.CITE &lt;EndNote&gt;&lt;Cite&gt;&lt;Author&gt;Medicine&lt;/Author&gt;&lt;Year&gt;2021&lt;/Year&gt;&lt;RecNum&gt;156&lt;/RecNum&gt;&lt;DisplayText&gt;[16]&lt;/DisplayText&gt;&lt;record&gt;&lt;rec-number&gt;156&lt;/rec-number&gt;&lt;foreign-keys&gt;&lt;key app="EN" db-id="d0ttrsvr2psw54efdv1vpvx0dwwvvetwpsze" timestamp="1658766911"&gt;156&lt;/key&gt;&lt;/foreign-keys&gt;&lt;ref-type name="Book"&gt;6&lt;/ref-type&gt;&lt;contributors&gt;&lt;authors&gt;&lt;author&gt;American College of Sports Medicine&lt;/author&gt;&lt;author&gt;Liguori, G.&lt;/author&gt;&lt;/authors&gt;&lt;/contributors&gt;&lt;titles&gt;&lt;title&gt;ACSM&amp;apos;s Guidelines for Exercise Testing and Prescription&lt;/title&gt;&lt;/titles&gt;&lt;edition&gt;11th ed.&lt;/edition&gt;&lt;dates&gt;&lt;year&gt;2021&lt;/year&gt;&lt;/dates&gt;&lt;pub-location&gt;Philadelphia&lt;/pub-location&gt;&lt;publisher&gt;Lippincott Williams &amp;amp; Wilkins&lt;/publisher&gt;&lt;isbn&gt;9781975150181&lt;/isbn&gt;&lt;urls&gt;&lt;/urls&gt;&lt;/record&gt;&lt;/Cite&gt;&lt;/EndNote&gt;</w:instrText>
      </w:r>
      <w:r w:rsidR="00815E16" w:rsidRPr="100CAE68">
        <w:rPr>
          <w:sz w:val="20"/>
          <w:szCs w:val="20"/>
        </w:rPr>
        <w:fldChar w:fldCharType="separate"/>
      </w:r>
      <w:r w:rsidRPr="100CAE68">
        <w:rPr>
          <w:noProof/>
          <w:sz w:val="20"/>
          <w:szCs w:val="20"/>
        </w:rPr>
        <w:t>[16]</w:t>
      </w:r>
      <w:r w:rsidR="00815E16" w:rsidRPr="100CAE68">
        <w:rPr>
          <w:sz w:val="20"/>
          <w:szCs w:val="20"/>
        </w:rPr>
        <w:fldChar w:fldCharType="end"/>
      </w:r>
      <w:r w:rsidRPr="100CAE68">
        <w:rPr>
          <w:sz w:val="20"/>
          <w:szCs w:val="20"/>
        </w:rPr>
        <w:t xml:space="preserve"> and the U.S. Department of Health and Human Services </w:t>
      </w:r>
      <w:r w:rsidR="00815E16" w:rsidRPr="100CAE68">
        <w:rPr>
          <w:sz w:val="20"/>
          <w:szCs w:val="20"/>
        </w:rPr>
        <w:fldChar w:fldCharType="begin">
          <w:fldData xml:space="preserve">PEVuZE5vdGU+PENpdGU+PEF1dGhvcj5QaWVyY3k8L0F1dGhvcj48WWVhcj4yMDE4PC9ZZWFyPjxS
ZWNOdW0+MTU1PC9SZWNOdW0+PERpc3BsYXlUZXh0PlsxN108L0Rpc3BsYXlUZXh0PjxyZWNvcmQ+
PHJlYy1udW1iZXI+MTU1PC9yZWMtbnVtYmVyPjxmb3JlaWduLWtleXM+PGtleSBhcHA9IkVOIiBk
Yi1pZD0iZDB0dHJzdnIycHN3NTRlZmR2MXZwdngwZHd3dnZldHdwc3plIiB0aW1lc3RhbXA9IjE2
NTg3NjYxMTEiPjE1NTwva2V5PjwvZm9yZWlnbi1rZXlzPjxyZWYtdHlwZSBuYW1lPSJKb3VybmFs
IEFydGljbGUiPjE3PC9yZWYtdHlwZT48Y29udHJpYnV0b3JzPjxhdXRob3JzPjxhdXRob3I+UGll
cmN5LCBLLiBMLjwvYXV0aG9yPjxhdXRob3I+VHJvaWFubywgUi4gUC48L2F1dGhvcj48YXV0aG9y
PkJhbGxhcmQsIFIuIE0uPC9hdXRob3I+PGF1dGhvcj5DYXJsc29uLCBTLiBBLjwvYXV0aG9yPjxh
dXRob3I+RnVsdG9uLCBKLiBFLjwvYXV0aG9yPjxhdXRob3I+R2FsdXNrYSwgRC4gQS48L2F1dGhv
cj48YXV0aG9yPkdlb3JnZSwgUy4gTS48L2F1dGhvcj48YXV0aG9yPk9sc29uLCBSLiBELjwvYXV0
aG9yPjwvYXV0aG9ycz48L2NvbnRyaWJ1dG9ycz48YXV0aC1hZGRyZXNzPk9mZmljZSBvZiBEaXNl
YXNlIFByZXZlbnRpb24gYW5kIEhlYWx0aCBQcm9tb3Rpb24sIFVTIERlcGFydG1lbnQgb2YgSGVh
bHRoIGFuZCBIdW1hbiBTZXJ2aWNlcywgUm9ja3ZpbGxlLCBNYXJ5bGFuZC4mI3hEO05hdGlvbmFs
IENhbmNlciBJbnN0aXR1dGUsIE5hdGlvbmFsIEluc3RpdHV0ZXMgb2YgSGVhbHRoLCBVUyBEZXBh
cnRtZW50IG9mIEhlYWx0aCBhbmQgSHVtYW4gU2VydmljZXMsIEJldGhlc2RhLCBNYXJ5bGFuZC4m
I3hEO09mZmljZSBvZiBEaXNlYXNlIFByZXZlbnRpb24sIE5hdGlvbmFsIEluc3RpdHV0ZXMgb2Yg
SGVhbHRoLCBVUyBEZXBhcnRtZW50IG9mIEhlYWx0aCBhbmQgSHVtYW4gU2VydmljZXMsIEJldGhl
c2RhLCBNYXJ5bGFuZC4mI3hEO05hdGlvbmFsIENlbnRlciBmb3IgQ2hyb25pYyBEaXNlYXNlIFBy
ZXZlbnRpb24gYW5kIEhlYWx0aCBQcm9tb3Rpb24sIENlbnRlcnMgZm9yIERpc2Vhc2UgQ29udHJv
bCBhbmQgUHJldmVudGlvbiwgVVMgRGVwYXJ0bWVudCBvZiBIZWFsdGggYW5kIEh1bWFuIFNlcnZp
Y2VzLCBBdGxhbnRhLCBHZW9yZ2lhLjwvYXV0aC1hZGRyZXNzPjx0aXRsZXM+PHRpdGxlPlRoZSBQ
aHlzaWNhbCBBY3Rpdml0eSBHdWlkZWxpbmVzIGZvciBBbWVyaWNhbnM8L3RpdGxlPjxzZWNvbmRh
cnktdGl0bGU+SkFNQTwvc2Vjb25kYXJ5LXRpdGxlPjwvdGl0bGVzPjxwZXJpb2RpY2FsPjxmdWxs
LXRpdGxlPkpBTUE8L2Z1bGwtdGl0bGU+PC9wZXJpb2RpY2FsPjxwYWdlcz4yMDIwLTIwMjg8L3Bh
Z2VzPjx2b2x1bWU+MzIwPC92b2x1bWU+PG51bWJlcj4xOTwvbnVtYmVyPjxrZXl3b3Jkcz48a2V5
d29yZD5BZG9sZXNjZW50PC9rZXl3b3JkPjxrZXl3b3JkPkFkdWx0PC9rZXl3b3JkPjxrZXl3b3Jk
PkFnZWQ8L2tleXdvcmQ+PGtleXdvcmQ+Q2hpbGQ8L2tleXdvcmQ+PGtleXdvcmQ+Q2hyb25pYyBE
aXNlYXNlPC9rZXl3b3JkPjxrZXl3b3JkPipFeGVyY2lzZTwva2V5d29yZD48a2V5d29yZD4qR3Vp
ZGVsaW5lcyBhcyBUb3BpYzwva2V5d29yZD48a2V5d29yZD5IZWFsdGggUHJvbW90aW9uPC9rZXl3
b3JkPjxrZXl3b3JkPkh1bWFuczwva2V5d29yZD48a2V5d29yZD5Vbml0ZWQgU3RhdGVzPC9rZXl3
b3JkPjwva2V5d29yZHM+PGRhdGVzPjx5ZWFyPjIwMTg8L3llYXI+PHB1Yi1kYXRlcz48ZGF0ZT5O
b3YgMjA8L2RhdGU+PC9wdWItZGF0ZXM+PC9kYXRlcz48aXNibj4xNTM4LTM1OTggKEVsZWN0cm9u
aWMpJiN4RDswMDk4LTc0ODQgKExpbmtpbmcpPC9pc2JuPjxhY2Nlc3Npb24tbnVtPjMwNDE4NDcx
PC9hY2Nlc3Npb24tbnVtPjx1cmxzPjxyZWxhdGVkLXVybHM+PHVybD5odHRwczovL3d3dy5uY2Jp
Lm5sbS5uaWguZ292L3B1Ym1lZC8zMDQxODQ3MTwvdXJsPjwvcmVsYXRlZC11cmxzPjwvdXJscz48
ZWxlY3Ryb25pYy1yZXNvdXJjZS1udW0+MTAuMTAwMS9qYW1hLjIwMTguMTQ4NTQ8L2VsZWN0cm9u
aWMtcmVzb3VyY2UtbnVtPjxyZW1vdGUtZGF0YWJhc2UtbmFtZT5NZWRsaW5lPC9yZW1vdGUtZGF0
YWJhc2UtbmFtZT48cmVtb3RlLWRhdGFiYXNlLXByb3ZpZGVyPk5MTTwvcmVtb3RlLWRhdGFiYXNl
LXByb3ZpZGVyPjwvcmVjb3JkPjwvQ2l0ZT48L0VuZE5vdGU+
</w:fldData>
        </w:fldChar>
      </w:r>
      <w:r w:rsidR="00435CED">
        <w:rPr>
          <w:sz w:val="20"/>
          <w:szCs w:val="20"/>
        </w:rPr>
        <w:instrText xml:space="preserve"> ADDIN EN.CITE </w:instrText>
      </w:r>
      <w:r w:rsidR="00435CED">
        <w:rPr>
          <w:sz w:val="20"/>
          <w:szCs w:val="20"/>
        </w:rPr>
        <w:fldChar w:fldCharType="begin">
          <w:fldData xml:space="preserve">PEVuZE5vdGU+PENpdGU+PEF1dGhvcj5QaWVyY3k8L0F1dGhvcj48WWVhcj4yMDE4PC9ZZWFyPjxS
ZWNOdW0+MTU1PC9SZWNOdW0+PERpc3BsYXlUZXh0PlsxN108L0Rpc3BsYXlUZXh0PjxyZWNvcmQ+
PHJlYy1udW1iZXI+MTU1PC9yZWMtbnVtYmVyPjxmb3JlaWduLWtleXM+PGtleSBhcHA9IkVOIiBk
Yi1pZD0iZDB0dHJzdnIycHN3NTRlZmR2MXZwdngwZHd3dnZldHdwc3plIiB0aW1lc3RhbXA9IjE2
NTg3NjYxMTEiPjE1NTwva2V5PjwvZm9yZWlnbi1rZXlzPjxyZWYtdHlwZSBuYW1lPSJKb3VybmFs
IEFydGljbGUiPjE3PC9yZWYtdHlwZT48Y29udHJpYnV0b3JzPjxhdXRob3JzPjxhdXRob3I+UGll
cmN5LCBLLiBMLjwvYXV0aG9yPjxhdXRob3I+VHJvaWFubywgUi4gUC48L2F1dGhvcj48YXV0aG9y
PkJhbGxhcmQsIFIuIE0uPC9hdXRob3I+PGF1dGhvcj5DYXJsc29uLCBTLiBBLjwvYXV0aG9yPjxh
dXRob3I+RnVsdG9uLCBKLiBFLjwvYXV0aG9yPjxhdXRob3I+R2FsdXNrYSwgRC4gQS48L2F1dGhv
cj48YXV0aG9yPkdlb3JnZSwgUy4gTS48L2F1dGhvcj48YXV0aG9yPk9sc29uLCBSLiBELjwvYXV0
aG9yPjwvYXV0aG9ycz48L2NvbnRyaWJ1dG9ycz48YXV0aC1hZGRyZXNzPk9mZmljZSBvZiBEaXNl
YXNlIFByZXZlbnRpb24gYW5kIEhlYWx0aCBQcm9tb3Rpb24sIFVTIERlcGFydG1lbnQgb2YgSGVh
bHRoIGFuZCBIdW1hbiBTZXJ2aWNlcywgUm9ja3ZpbGxlLCBNYXJ5bGFuZC4mI3hEO05hdGlvbmFs
IENhbmNlciBJbnN0aXR1dGUsIE5hdGlvbmFsIEluc3RpdHV0ZXMgb2YgSGVhbHRoLCBVUyBEZXBh
cnRtZW50IG9mIEhlYWx0aCBhbmQgSHVtYW4gU2VydmljZXMsIEJldGhlc2RhLCBNYXJ5bGFuZC4m
I3hEO09mZmljZSBvZiBEaXNlYXNlIFByZXZlbnRpb24sIE5hdGlvbmFsIEluc3RpdHV0ZXMgb2Yg
SGVhbHRoLCBVUyBEZXBhcnRtZW50IG9mIEhlYWx0aCBhbmQgSHVtYW4gU2VydmljZXMsIEJldGhl
c2RhLCBNYXJ5bGFuZC4mI3hEO05hdGlvbmFsIENlbnRlciBmb3IgQ2hyb25pYyBEaXNlYXNlIFBy
ZXZlbnRpb24gYW5kIEhlYWx0aCBQcm9tb3Rpb24sIENlbnRlcnMgZm9yIERpc2Vhc2UgQ29udHJv
bCBhbmQgUHJldmVudGlvbiwgVVMgRGVwYXJ0bWVudCBvZiBIZWFsdGggYW5kIEh1bWFuIFNlcnZp
Y2VzLCBBdGxhbnRhLCBHZW9yZ2lhLjwvYXV0aC1hZGRyZXNzPjx0aXRsZXM+PHRpdGxlPlRoZSBQ
aHlzaWNhbCBBY3Rpdml0eSBHdWlkZWxpbmVzIGZvciBBbWVyaWNhbnM8L3RpdGxlPjxzZWNvbmRh
cnktdGl0bGU+SkFNQTwvc2Vjb25kYXJ5LXRpdGxlPjwvdGl0bGVzPjxwZXJpb2RpY2FsPjxmdWxs
LXRpdGxlPkpBTUE8L2Z1bGwtdGl0bGU+PC9wZXJpb2RpY2FsPjxwYWdlcz4yMDIwLTIwMjg8L3Bh
Z2VzPjx2b2x1bWU+MzIwPC92b2x1bWU+PG51bWJlcj4xOTwvbnVtYmVyPjxrZXl3b3Jkcz48a2V5
d29yZD5BZG9sZXNjZW50PC9rZXl3b3JkPjxrZXl3b3JkPkFkdWx0PC9rZXl3b3JkPjxrZXl3b3Jk
PkFnZWQ8L2tleXdvcmQ+PGtleXdvcmQ+Q2hpbGQ8L2tleXdvcmQ+PGtleXdvcmQ+Q2hyb25pYyBE
aXNlYXNlPC9rZXl3b3JkPjxrZXl3b3JkPipFeGVyY2lzZTwva2V5d29yZD48a2V5d29yZD4qR3Vp
ZGVsaW5lcyBhcyBUb3BpYzwva2V5d29yZD48a2V5d29yZD5IZWFsdGggUHJvbW90aW9uPC9rZXl3
b3JkPjxrZXl3b3JkPkh1bWFuczwva2V5d29yZD48a2V5d29yZD5Vbml0ZWQgU3RhdGVzPC9rZXl3
b3JkPjwva2V5d29yZHM+PGRhdGVzPjx5ZWFyPjIwMTg8L3llYXI+PHB1Yi1kYXRlcz48ZGF0ZT5O
b3YgMjA8L2RhdGU+PC9wdWItZGF0ZXM+PC9kYXRlcz48aXNibj4xNTM4LTM1OTggKEVsZWN0cm9u
aWMpJiN4RDswMDk4LTc0ODQgKExpbmtpbmcpPC9pc2JuPjxhY2Nlc3Npb24tbnVtPjMwNDE4NDcx
PC9hY2Nlc3Npb24tbnVtPjx1cmxzPjxyZWxhdGVkLXVybHM+PHVybD5odHRwczovL3d3dy5uY2Jp
Lm5sbS5uaWguZ292L3B1Ym1lZC8zMDQxODQ3MTwvdXJsPjwvcmVsYXRlZC11cmxzPjwvdXJscz48
ZWxlY3Ryb25pYy1yZXNvdXJjZS1udW0+MTAuMTAwMS9qYW1hLjIwMTguMTQ4NTQ8L2VsZWN0cm9u
aWMtcmVzb3VyY2UtbnVtPjxyZW1vdGUtZGF0YWJhc2UtbmFtZT5NZWRsaW5lPC9yZW1vdGUtZGF0
YWJhc2UtbmFtZT48cmVtb3RlLWRhdGFiYXNlLXByb3ZpZGVyPk5MTTwvcmVtb3RlLWRhdGFiYXNl
LXByb3ZpZGVyPjwvcmVjb3JkPjwvQ2l0ZT48L0VuZE5vdGU+
</w:fldData>
        </w:fldChar>
      </w:r>
      <w:r w:rsidR="00435CED">
        <w:rPr>
          <w:sz w:val="20"/>
          <w:szCs w:val="20"/>
        </w:rPr>
        <w:instrText xml:space="preserve"> ADDIN EN.CITE.DATA </w:instrText>
      </w:r>
      <w:r w:rsidR="00435CED">
        <w:rPr>
          <w:sz w:val="20"/>
          <w:szCs w:val="20"/>
        </w:rPr>
      </w:r>
      <w:r w:rsidR="00435CED">
        <w:rPr>
          <w:sz w:val="20"/>
          <w:szCs w:val="20"/>
        </w:rPr>
        <w:fldChar w:fldCharType="end"/>
      </w:r>
      <w:r w:rsidR="00815E16" w:rsidRPr="100CAE68">
        <w:rPr>
          <w:sz w:val="20"/>
          <w:szCs w:val="20"/>
        </w:rPr>
      </w:r>
      <w:r w:rsidR="00815E16" w:rsidRPr="100CAE68">
        <w:rPr>
          <w:sz w:val="20"/>
          <w:szCs w:val="20"/>
        </w:rPr>
        <w:fldChar w:fldCharType="separate"/>
      </w:r>
      <w:r w:rsidR="00435CED">
        <w:rPr>
          <w:noProof/>
          <w:sz w:val="20"/>
          <w:szCs w:val="20"/>
        </w:rPr>
        <w:t>[17]</w:t>
      </w:r>
      <w:r w:rsidR="00815E16" w:rsidRPr="100CAE68">
        <w:rPr>
          <w:sz w:val="20"/>
          <w:szCs w:val="20"/>
        </w:rPr>
        <w:fldChar w:fldCharType="end"/>
      </w:r>
      <w:r w:rsidRPr="100CAE68">
        <w:rPr>
          <w:sz w:val="20"/>
          <w:szCs w:val="20"/>
        </w:rPr>
        <w:t xml:space="preserve">, because more exercise is necessary during space flight to maintain astronaut health and performance. As such, understanding the relationship between exercise (or exercise-related energy status) and the HPG hormonal response is an important consideration for highly active astronauts. On Earth, the male HPG axis hormonal response appears to be dependent on duration </w:t>
      </w:r>
      <w:r w:rsidR="00815E16" w:rsidRPr="100CAE68">
        <w:rPr>
          <w:sz w:val="20"/>
          <w:szCs w:val="20"/>
        </w:rPr>
        <w:fldChar w:fldCharType="begin"/>
      </w:r>
      <w:r w:rsidR="00F730EE">
        <w:rPr>
          <w:sz w:val="20"/>
          <w:szCs w:val="20"/>
        </w:rPr>
        <w:instrText xml:space="preserve"> ADDIN EN.CITE &lt;EndNote&gt;&lt;Cite&gt;&lt;Author&gt;Tremblay&lt;/Author&gt;&lt;Year&gt;2004&lt;/Year&gt;&lt;RecNum&gt;148&lt;/RecNum&gt;&lt;DisplayText&gt;[18]&lt;/DisplayText&gt;&lt;record&gt;&lt;rec-number&gt;148&lt;/rec-number&gt;&lt;foreign-keys&gt;&lt;key app="EN" db-id="d0ttrsvr2psw54efdv1vpvx0dwwvvetwpsze" timestamp="1657556212"&gt;148&lt;/key&gt;&lt;/foreign-keys&gt;&lt;ref-type name="Journal Article"&gt;17&lt;/ref-type&gt;&lt;contributors&gt;&lt;authors&gt;&lt;author&gt;Tremblay, M. S.&lt;/author&gt;&lt;author&gt;Copeland, J. L.&lt;/author&gt;&lt;author&gt;Van Helder, W.&lt;/author&gt;&lt;/authors&gt;&lt;/contributors&gt;&lt;auth-address&gt;College of Kinesiology, University of Saskatchewan, Saskatoon, Canada. mark.tremblay@statcan.ca&lt;/auth-address&gt;&lt;titles&gt;&lt;title&gt;Effect of training status and exercise mode on endogenous steroid hormones in men&lt;/title&gt;&lt;secondary-title&gt;J Appl Physiol (1985)&lt;/secondary-title&gt;&lt;/titles&gt;&lt;periodical&gt;&lt;full-title&gt;J Appl Physiol (1985)&lt;/full-title&gt;&lt;/periodical&gt;&lt;pages&gt;531-9&lt;/pages&gt;&lt;volume&gt;96&lt;/volume&gt;&lt;number&gt;2&lt;/number&gt;&lt;edition&gt;20030926&lt;/edition&gt;&lt;keywords&gt;&lt;keyword&gt;Adolescent&lt;/keyword&gt;&lt;keyword&gt;Adult&lt;/keyword&gt;&lt;keyword&gt;Dehydroepiandrosterone/*blood&lt;/keyword&gt;&lt;keyword&gt;Exercise/*physiology&lt;/keyword&gt;&lt;keyword&gt;Humans&lt;/keyword&gt;&lt;keyword&gt;Hydrocortisone/blood&lt;/keyword&gt;&lt;keyword&gt;Luteinizing Hormone/blood&lt;/keyword&gt;&lt;keyword&gt;Male&lt;/keyword&gt;&lt;keyword&gt;Middle Aged&lt;/keyword&gt;&lt;keyword&gt;Physical Endurance/*physiology&lt;/keyword&gt;&lt;keyword&gt;Physical Fitness/physiology&lt;/keyword&gt;&lt;keyword&gt;Plasma Volume/physiology&lt;/keyword&gt;&lt;keyword&gt;Testosterone/*blood&lt;/keyword&gt;&lt;/keywords&gt;&lt;dates&gt;&lt;year&gt;2004&lt;/year&gt;&lt;pub-dates&gt;&lt;date&gt;Feb&lt;/date&gt;&lt;/pub-dates&gt;&lt;/dates&gt;&lt;isbn&gt;8750-7587 (Print)&amp;#xD;0161-7567 (Linking)&lt;/isbn&gt;&lt;accession-num&gt;14514704&lt;/accession-num&gt;&lt;urls&gt;&lt;related-urls&gt;&lt;url&gt;https://www.ncbi.nlm.nih.gov/pubmed/14514704&lt;/url&gt;&lt;/related-urls&gt;&lt;/urls&gt;&lt;electronic-resource-num&gt;10.1152/japplphysiol.00656.2003&lt;/electronic-resource-num&gt;&lt;remote-database-name&gt;Medline&lt;/remote-database-name&gt;&lt;remote-database-provider&gt;NLM&lt;/remote-database-provider&gt;&lt;/record&gt;&lt;/Cite&gt;&lt;/EndNote&gt;</w:instrText>
      </w:r>
      <w:r w:rsidR="00815E16" w:rsidRPr="100CAE68">
        <w:rPr>
          <w:sz w:val="20"/>
          <w:szCs w:val="20"/>
        </w:rPr>
        <w:fldChar w:fldCharType="separate"/>
      </w:r>
      <w:r w:rsidR="00F730EE">
        <w:rPr>
          <w:noProof/>
          <w:sz w:val="20"/>
          <w:szCs w:val="20"/>
        </w:rPr>
        <w:t>[18]</w:t>
      </w:r>
      <w:r w:rsidR="00815E16" w:rsidRPr="100CAE68">
        <w:rPr>
          <w:sz w:val="20"/>
          <w:szCs w:val="20"/>
        </w:rPr>
        <w:fldChar w:fldCharType="end"/>
      </w:r>
      <w:r w:rsidRPr="100CAE68">
        <w:rPr>
          <w:sz w:val="20"/>
          <w:szCs w:val="20"/>
        </w:rPr>
        <w:t xml:space="preserve"> and intensity of exercise </w:t>
      </w:r>
      <w:r w:rsidR="00815E16" w:rsidRPr="100CAE68">
        <w:rPr>
          <w:sz w:val="20"/>
          <w:szCs w:val="20"/>
        </w:rPr>
        <w:fldChar w:fldCharType="begin"/>
      </w:r>
      <w:r w:rsidR="00F730EE">
        <w:rPr>
          <w:sz w:val="20"/>
          <w:szCs w:val="20"/>
        </w:rPr>
        <w:instrText xml:space="preserve"> ADDIN EN.CITE &lt;EndNote&gt;&lt;Cite&gt;&lt;Author&gt;Tremblay&lt;/Author&gt;&lt;Year&gt;2004&lt;/Year&gt;&lt;RecNum&gt;148&lt;/RecNum&gt;&lt;DisplayText&gt;[18]&lt;/DisplayText&gt;&lt;record&gt;&lt;rec-number&gt;148&lt;/rec-number&gt;&lt;foreign-keys&gt;&lt;key app="EN" db-id="d0ttrsvr2psw54efdv1vpvx0dwwvvetwpsze" timestamp="1657556212"&gt;148&lt;/key&gt;&lt;/foreign-keys&gt;&lt;ref-type name="Journal Article"&gt;17&lt;/ref-type&gt;&lt;contributors&gt;&lt;authors&gt;&lt;author&gt;Tremblay, M. S.&lt;/author&gt;&lt;author&gt;Copeland, J. L.&lt;/author&gt;&lt;author&gt;Van Helder, W.&lt;/author&gt;&lt;/authors&gt;&lt;/contributors&gt;&lt;auth-address&gt;College of Kinesiology, University of Saskatchewan, Saskatoon, Canada. mark.tremblay@statcan.ca&lt;/auth-address&gt;&lt;titles&gt;&lt;title&gt;Effect of training status and exercise mode on endogenous steroid hormones in men&lt;/title&gt;&lt;secondary-title&gt;J Appl Physiol (1985)&lt;/secondary-title&gt;&lt;/titles&gt;&lt;periodical&gt;&lt;full-title&gt;J Appl Physiol (1985)&lt;/full-title&gt;&lt;/periodical&gt;&lt;pages&gt;531-9&lt;/pages&gt;&lt;volume&gt;96&lt;/volume&gt;&lt;number&gt;2&lt;/number&gt;&lt;edition&gt;20030926&lt;/edition&gt;&lt;keywords&gt;&lt;keyword&gt;Adolescent&lt;/keyword&gt;&lt;keyword&gt;Adult&lt;/keyword&gt;&lt;keyword&gt;Dehydroepiandrosterone/*blood&lt;/keyword&gt;&lt;keyword&gt;Exercise/*physiology&lt;/keyword&gt;&lt;keyword&gt;Humans&lt;/keyword&gt;&lt;keyword&gt;Hydrocortisone/blood&lt;/keyword&gt;&lt;keyword&gt;Luteinizing Hormone/blood&lt;/keyword&gt;&lt;keyword&gt;Male&lt;/keyword&gt;&lt;keyword&gt;Middle Aged&lt;/keyword&gt;&lt;keyword&gt;Physical Endurance/*physiology&lt;/keyword&gt;&lt;keyword&gt;Physical Fitness/physiology&lt;/keyword&gt;&lt;keyword&gt;Plasma Volume/physiology&lt;/keyword&gt;&lt;keyword&gt;Testosterone/*blood&lt;/keyword&gt;&lt;/keywords&gt;&lt;dates&gt;&lt;year&gt;2004&lt;/year&gt;&lt;pub-dates&gt;&lt;date&gt;Feb&lt;/date&gt;&lt;/pub-dates&gt;&lt;/dates&gt;&lt;isbn&gt;8750-7587 (Print)&amp;#xD;0161-7567 (Linking)&lt;/isbn&gt;&lt;accession-num&gt;14514704&lt;/accession-num&gt;&lt;urls&gt;&lt;related-urls&gt;&lt;url&gt;https://www.ncbi.nlm.nih.gov/pubmed/14514704&lt;/url&gt;&lt;/related-urls&gt;&lt;/urls&gt;&lt;electronic-resource-num&gt;10.1152/japplphysiol.00656.2003&lt;/electronic-resource-num&gt;&lt;remote-database-name&gt;Medline&lt;/remote-database-name&gt;&lt;remote-database-provider&gt;NLM&lt;/remote-database-provider&gt;&lt;/record&gt;&lt;/Cite&gt;&lt;/EndNote&gt;</w:instrText>
      </w:r>
      <w:r w:rsidR="00815E16" w:rsidRPr="100CAE68">
        <w:rPr>
          <w:sz w:val="20"/>
          <w:szCs w:val="20"/>
        </w:rPr>
        <w:fldChar w:fldCharType="separate"/>
      </w:r>
      <w:r w:rsidR="00F730EE">
        <w:rPr>
          <w:noProof/>
          <w:sz w:val="20"/>
          <w:szCs w:val="20"/>
        </w:rPr>
        <w:t>[18]</w:t>
      </w:r>
      <w:r w:rsidR="00815E16" w:rsidRPr="100CAE68">
        <w:rPr>
          <w:sz w:val="20"/>
          <w:szCs w:val="20"/>
        </w:rPr>
        <w:fldChar w:fldCharType="end"/>
      </w:r>
      <w:r w:rsidRPr="100CAE68">
        <w:rPr>
          <w:sz w:val="20"/>
          <w:szCs w:val="20"/>
        </w:rPr>
        <w:t xml:space="preserve">. For instance, total and free testosterone concentrations can be increased by acute bouts of aerobic and resistance exercise </w:t>
      </w:r>
      <w:r w:rsidR="00815E16" w:rsidRPr="100CAE68">
        <w:rPr>
          <w:sz w:val="20"/>
          <w:szCs w:val="20"/>
        </w:rPr>
        <w:fldChar w:fldCharType="begin"/>
      </w:r>
      <w:r w:rsidR="00F730EE">
        <w:rPr>
          <w:sz w:val="20"/>
          <w:szCs w:val="20"/>
        </w:rPr>
        <w:instrText xml:space="preserve"> ADDIN EN.CITE &lt;EndNote&gt;&lt;Cite&gt;&lt;Author&gt;Daly&lt;/Author&gt;&lt;Year&gt;2005&lt;/Year&gt;&lt;RecNum&gt;150&lt;/RecNum&gt;&lt;DisplayText&gt;[19]&lt;/DisplayText&gt;&lt;record&gt;&lt;rec-number&gt;150&lt;/rec-number&gt;&lt;foreign-keys&gt;&lt;key app="EN" db-id="d0ttrsvr2psw54efdv1vpvx0dwwvvetwpsze" timestamp="1657556744"&gt;150&lt;/key&gt;&lt;/foreign-keys&gt;&lt;ref-type name="Journal Article"&gt;17&lt;/ref-type&gt;&lt;contributors&gt;&lt;authors&gt;&lt;author&gt;Daly, W.&lt;/author&gt;&lt;author&gt;Seegers, C. A.&lt;/author&gt;&lt;author&gt;Rubin, D. A.&lt;/author&gt;&lt;author&gt;Dobridge, J. D.&lt;/author&gt;&lt;author&gt;Hackney, A. C.&lt;/author&gt;&lt;/authors&gt;&lt;/contributors&gt;&lt;auth-address&gt;Univ N Carolina, Sch Publ Hlth, Dept Nutr, Chapel Hill, NC 27599 USA&amp;#xD;Univ N Carolina, Dept Exercise &amp;amp; Sport Sci, Appl Physiol Lab, Endocrine Sect, Chapel Hill, NC USA&lt;/auth-address&gt;&lt;titles&gt;&lt;title&gt;Relationship between stress hormones and testosterone with prolonged endurance exercise&lt;/title&gt;&lt;secondary-title&gt;European Journal of Applied Physiology&lt;/secondary-title&gt;&lt;alt-title&gt;Eur J Appl Physiol&lt;/alt-title&gt;&lt;/titles&gt;&lt;alt-periodical&gt;&lt;full-title&gt;Eur J Appl Physiol&lt;/full-title&gt;&lt;/alt-periodical&gt;&lt;pages&gt;375-380&lt;/pages&gt;&lt;volume&gt;93&lt;/volume&gt;&lt;number&gt;4&lt;/number&gt;&lt;keywords&gt;&lt;keyword&gt;androgens&lt;/keyword&gt;&lt;keyword&gt;endocrine&lt;/keyword&gt;&lt;keyword&gt;fatigue&lt;/keyword&gt;&lt;keyword&gt;glucocorticoids&lt;/keyword&gt;&lt;keyword&gt;plasma testosterone&lt;/keyword&gt;&lt;keyword&gt;serum testosterone&lt;/keyword&gt;&lt;keyword&gt;prolactin levels&lt;/keyword&gt;&lt;keyword&gt;cortisol&lt;/keyword&gt;&lt;keyword&gt;men&lt;/keyword&gt;&lt;keyword&gt;suppression&lt;/keyword&gt;&lt;keyword&gt;profiles&lt;/keyword&gt;&lt;keyword&gt;criteria&lt;/keyword&gt;&lt;/keywords&gt;&lt;dates&gt;&lt;year&gt;2005&lt;/year&gt;&lt;pub-dates&gt;&lt;date&gt;Jan&lt;/date&gt;&lt;/pub-dates&gt;&lt;/dates&gt;&lt;isbn&gt;1439-6319&lt;/isbn&gt;&lt;accession-num&gt;WOS:000225911900001&lt;/accession-num&gt;&lt;urls&gt;&lt;related-urls&gt;&lt;url&gt;&amp;lt;Go to ISI&amp;gt;://WOS:000225911900001&lt;/url&gt;&lt;/related-urls&gt;&lt;/urls&gt;&lt;electronic-resource-num&gt;10.1007/s00421-004-1223-1&lt;/electronic-resource-num&gt;&lt;language&gt;English&lt;/language&gt;&lt;/record&gt;&lt;/Cite&gt;&lt;/EndNote&gt;</w:instrText>
      </w:r>
      <w:r w:rsidR="00815E16" w:rsidRPr="100CAE68">
        <w:rPr>
          <w:sz w:val="20"/>
          <w:szCs w:val="20"/>
        </w:rPr>
        <w:fldChar w:fldCharType="separate"/>
      </w:r>
      <w:r w:rsidR="00F730EE">
        <w:rPr>
          <w:noProof/>
          <w:sz w:val="20"/>
          <w:szCs w:val="20"/>
        </w:rPr>
        <w:t>[19]</w:t>
      </w:r>
      <w:r w:rsidR="00815E16" w:rsidRPr="100CAE68">
        <w:rPr>
          <w:sz w:val="20"/>
          <w:szCs w:val="20"/>
        </w:rPr>
        <w:fldChar w:fldCharType="end"/>
      </w:r>
      <w:r w:rsidRPr="100CAE68">
        <w:rPr>
          <w:sz w:val="20"/>
          <w:szCs w:val="20"/>
        </w:rPr>
        <w:t xml:space="preserve"> in men, whereas testosterone concentrations can decline as a result of excessive training and/or inadequate energy intake </w:t>
      </w:r>
      <w:r w:rsidR="00815E16" w:rsidRPr="100CAE68">
        <w:rPr>
          <w:sz w:val="20"/>
          <w:szCs w:val="20"/>
        </w:rPr>
        <w:fldChar w:fldCharType="begin"/>
      </w:r>
      <w:r w:rsidR="00F83E64">
        <w:rPr>
          <w:sz w:val="20"/>
          <w:szCs w:val="20"/>
        </w:rPr>
        <w:instrText xml:space="preserve"> ADDIN EN.CITE &lt;EndNote&gt;&lt;Cite&gt;&lt;Author&gt;Hackney&lt;/Author&gt;&lt;Year&gt;2008&lt;/Year&gt;&lt;RecNum&gt;151&lt;/RecNum&gt;&lt;DisplayText&gt;[20]&lt;/DisplayText&gt;&lt;record&gt;&lt;rec-number&gt;151&lt;/rec-number&gt;&lt;foreign-keys&gt;&lt;key app="EN" db-id="d0ttrsvr2psw54efdv1vpvx0dwwvvetwpsze" timestamp="1657557065"&gt;151&lt;/key&gt;&lt;/foreign-keys&gt;&lt;ref-type name="Journal Article"&gt;17&lt;/ref-type&gt;&lt;contributors&gt;&lt;authors&gt;&lt;author&gt;Hackney, A. C.&lt;/author&gt;&lt;/authors&gt;&lt;/contributors&gt;&lt;auth-address&gt;Endocrine Section, Applied Physiology Laboratory, Department of Exercise and Sport Science, School of Public Health, University of North Carolina, Chapel Hill, North Carolina, USA. ach@email.unc.edu&lt;/auth-address&gt;&lt;titles&gt;&lt;title&gt;Effects of endurance exercise on the reproductive system of men: the &amp;quot;exercise-hypogonadal male condition&amp;quot;&lt;/title&gt;&lt;secondary-title&gt;J Endocrinol Invest&lt;/secondary-title&gt;&lt;/titles&gt;&lt;periodical&gt;&lt;full-title&gt;J Endocrinol Invest&lt;/full-title&gt;&lt;/periodical&gt;&lt;pages&gt;932-8&lt;/pages&gt;&lt;volume&gt;31&lt;/volume&gt;&lt;number&gt;10&lt;/number&gt;&lt;keywords&gt;&lt;keyword&gt;Cumulative Trauma Disorders/*etiology/physiopathology&lt;/keyword&gt;&lt;keyword&gt;Exercise/*physiology&lt;/keyword&gt;&lt;keyword&gt;Humans&lt;/keyword&gt;&lt;keyword&gt;Hypogonadism/*etiology/physiopathology&lt;/keyword&gt;&lt;keyword&gt;Hypothalamo-Hypophyseal System/physiology&lt;/keyword&gt;&lt;keyword&gt;Male&lt;/keyword&gt;&lt;keyword&gt;Physical Endurance/*physiology&lt;/keyword&gt;&lt;keyword&gt;Testis/physiology&lt;/keyword&gt;&lt;keyword&gt;Testosterone/*blood&lt;/keyword&gt;&lt;/keywords&gt;&lt;dates&gt;&lt;year&gt;2008&lt;/year&gt;&lt;pub-dates&gt;&lt;date&gt;Oct&lt;/date&gt;&lt;/pub-dates&gt;&lt;/dates&gt;&lt;isbn&gt;1720-8386 (Electronic)&amp;#xD;0391-4097 (Linking)&lt;/isbn&gt;&lt;accession-num&gt;19092301&lt;/accession-num&gt;&lt;urls&gt;&lt;related-urls&gt;&lt;url&gt;https://www.ncbi.nlm.nih.gov/pubmed/19092301&lt;/url&gt;&lt;/related-urls&gt;&lt;/urls&gt;&lt;electronic-resource-num&gt;10.1007/BF03346444&lt;/electronic-resource-num&gt;&lt;remote-database-name&gt;Medline&lt;/remote-database-name&gt;&lt;remote-database-provider&gt;NLM&lt;/remote-database-provider&gt;&lt;/record&gt;&lt;/Cite&gt;&lt;/EndNote&gt;</w:instrText>
      </w:r>
      <w:r w:rsidR="00815E16" w:rsidRPr="100CAE68">
        <w:rPr>
          <w:sz w:val="20"/>
          <w:szCs w:val="20"/>
        </w:rPr>
        <w:fldChar w:fldCharType="separate"/>
      </w:r>
      <w:r w:rsidR="00F83E64">
        <w:rPr>
          <w:noProof/>
          <w:sz w:val="20"/>
          <w:szCs w:val="20"/>
        </w:rPr>
        <w:t>[20]</w:t>
      </w:r>
      <w:r w:rsidR="00815E16" w:rsidRPr="100CAE68">
        <w:rPr>
          <w:sz w:val="20"/>
          <w:szCs w:val="20"/>
        </w:rPr>
        <w:fldChar w:fldCharType="end"/>
      </w:r>
      <w:r w:rsidRPr="100CAE68">
        <w:rPr>
          <w:sz w:val="20"/>
          <w:szCs w:val="20"/>
        </w:rPr>
        <w:t xml:space="preserve">. In women, </w:t>
      </w:r>
      <w:r w:rsidR="00293C53">
        <w:rPr>
          <w:sz w:val="20"/>
          <w:szCs w:val="20"/>
        </w:rPr>
        <w:t xml:space="preserve">a </w:t>
      </w:r>
      <w:r w:rsidRPr="100CAE68">
        <w:rPr>
          <w:sz w:val="20"/>
          <w:szCs w:val="20"/>
        </w:rPr>
        <w:t xml:space="preserve">greater duration of daily exercise has been associated with increased anovulation </w:t>
      </w:r>
      <w:r w:rsidR="00815E16" w:rsidRPr="100CAE68">
        <w:rPr>
          <w:sz w:val="20"/>
          <w:szCs w:val="20"/>
        </w:rPr>
        <w:fldChar w:fldCharType="begin"/>
      </w:r>
      <w:r w:rsidR="00F83E64">
        <w:rPr>
          <w:sz w:val="20"/>
          <w:szCs w:val="20"/>
        </w:rPr>
        <w:instrText xml:space="preserve"> ADDIN EN.CITE &lt;EndNote&gt;&lt;Cite&gt;&lt;Author&gt;Hakimi&lt;/Author&gt;&lt;Year&gt;2017&lt;/Year&gt;&lt;RecNum&gt;152&lt;/RecNum&gt;&lt;DisplayText&gt;[21]&lt;/DisplayText&gt;&lt;record&gt;&lt;rec-number&gt;152&lt;/rec-number&gt;&lt;foreign-keys&gt;&lt;key app="EN" db-id="d0ttrsvr2psw54efdv1vpvx0dwwvvetwpsze" timestamp="1658764707"&gt;152&lt;/key&gt;&lt;/foreign-keys&gt;&lt;ref-type name="Journal Article"&gt;17&lt;/ref-type&gt;&lt;contributors&gt;&lt;authors&gt;&lt;author&gt;Hakimi, O.&lt;/author&gt;&lt;author&gt;Cameron, L. C.&lt;/author&gt;&lt;/authors&gt;&lt;/contributors&gt;&lt;auth-address&gt;Laboratory of Protein Biochemistry, Federal University of State of Rio de Janeiro, Rio de Janeiro, Brazil. osnat.hakimi@unirio.br.&amp;#xD;Laboratory of Protein Biochemistry, Federal University of State of Rio de Janeiro, Rio de Janeiro, Brazil.&amp;#xD;Department of Biochemistry, Olympic Laboratory, Brazil Olympic Committee, Rio de Janeiro, Brazil.&lt;/auth-address&gt;&lt;titles&gt;&lt;title&gt;Effect of Exercise on Ovulation: A Systematic Review&lt;/title&gt;&lt;secondary-title&gt;Sports Med&lt;/secondary-title&gt;&lt;/titles&gt;&lt;periodical&gt;&lt;full-title&gt;Sports Med&lt;/full-title&gt;&lt;/periodical&gt;&lt;pages&gt;1555-1567&lt;/pages&gt;&lt;volume&gt;47&lt;/volume&gt;&lt;number&gt;8&lt;/number&gt;&lt;keywords&gt;&lt;keyword&gt;*Anovulation&lt;/keyword&gt;&lt;keyword&gt;Exercise/*physiology&lt;/keyword&gt;&lt;keyword&gt;Female&lt;/keyword&gt;&lt;keyword&gt;Humans&lt;/keyword&gt;&lt;keyword&gt;*Infertility, Female&lt;/keyword&gt;&lt;keyword&gt;*Ovulation&lt;/keyword&gt;&lt;keyword&gt;Polycystic Ovary Syndrome&lt;/keyword&gt;&lt;/keywords&gt;&lt;dates&gt;&lt;year&gt;2017&lt;/year&gt;&lt;pub-dates&gt;&lt;date&gt;Aug&lt;/date&gt;&lt;/pub-dates&gt;&lt;/dates&gt;&lt;isbn&gt;1179-2035 (Electronic)&amp;#xD;0112-1642 (Linking)&lt;/isbn&gt;&lt;accession-num&gt;28035585&lt;/accession-num&gt;&lt;urls&gt;&lt;related-urls&gt;&lt;url&gt;https://www.ncbi.nlm.nih.gov/pubmed/28035585&lt;/url&gt;&lt;/related-urls&gt;&lt;/urls&gt;&lt;electronic-resource-num&gt;10.1007/s40279-016-0669-8&lt;/electronic-resource-num&gt;&lt;remote-database-name&gt;Medline&lt;/remote-database-name&gt;&lt;remote-database-provider&gt;NLM&lt;/remote-database-provider&gt;&lt;/record&gt;&lt;/Cite&gt;&lt;/EndNote&gt;</w:instrText>
      </w:r>
      <w:r w:rsidR="00815E16" w:rsidRPr="100CAE68">
        <w:rPr>
          <w:sz w:val="20"/>
          <w:szCs w:val="20"/>
        </w:rPr>
        <w:fldChar w:fldCharType="separate"/>
      </w:r>
      <w:r w:rsidR="00F83E64">
        <w:rPr>
          <w:noProof/>
          <w:sz w:val="20"/>
          <w:szCs w:val="20"/>
        </w:rPr>
        <w:t>[21]</w:t>
      </w:r>
      <w:r w:rsidR="00815E16" w:rsidRPr="100CAE68">
        <w:rPr>
          <w:sz w:val="20"/>
          <w:szCs w:val="20"/>
        </w:rPr>
        <w:fldChar w:fldCharType="end"/>
      </w:r>
      <w:r w:rsidRPr="100CAE68">
        <w:rPr>
          <w:sz w:val="20"/>
          <w:szCs w:val="20"/>
        </w:rPr>
        <w:t xml:space="preserve">. A stronger stimulus for HPG dysregulation in exercising women is a chronic energy </w:t>
      </w:r>
      <w:r w:rsidR="00220582" w:rsidRPr="100CAE68">
        <w:rPr>
          <w:sz w:val="20"/>
          <w:szCs w:val="20"/>
        </w:rPr>
        <w:t>defici</w:t>
      </w:r>
      <w:r w:rsidR="00220582">
        <w:rPr>
          <w:sz w:val="20"/>
          <w:szCs w:val="20"/>
        </w:rPr>
        <w:t xml:space="preserve">t, which can result from high energy </w:t>
      </w:r>
      <w:r w:rsidR="002C68F3">
        <w:rPr>
          <w:sz w:val="20"/>
          <w:szCs w:val="20"/>
        </w:rPr>
        <w:t>expenditure or low energy intake, and is</w:t>
      </w:r>
      <w:r w:rsidRPr="100CAE68">
        <w:rPr>
          <w:sz w:val="20"/>
          <w:szCs w:val="20"/>
        </w:rPr>
        <w:t xml:space="preserve"> causally related to reproductive hormone disruption </w:t>
      </w:r>
      <w:r w:rsidR="00815E16" w:rsidRPr="100CAE68">
        <w:rPr>
          <w:sz w:val="20"/>
          <w:szCs w:val="20"/>
        </w:rPr>
        <w:fldChar w:fldCharType="begin"/>
      </w:r>
      <w:r w:rsidR="00F83E64">
        <w:rPr>
          <w:sz w:val="20"/>
          <w:szCs w:val="20"/>
        </w:rPr>
        <w:instrText xml:space="preserve"> ADDIN EN.CITE &lt;EndNote&gt;&lt;Cite&gt;&lt;Author&gt;Loucks&lt;/Author&gt;&lt;Year&gt;1998&lt;/Year&gt;&lt;RecNum&gt;154&lt;/RecNum&gt;&lt;DisplayText&gt;[22]&lt;/DisplayText&gt;&lt;record&gt;&lt;rec-number&gt;154&lt;/rec-number&gt;&lt;foreign-keys&gt;&lt;key app="EN" db-id="d0ttrsvr2psw54efdv1vpvx0dwwvvetwpsze" timestamp="1658765119"&gt;154&lt;/key&gt;&lt;/foreign-keys&gt;&lt;ref-type name="Journal Article"&gt;17&lt;/ref-type&gt;&lt;contributors&gt;&lt;authors&gt;&lt;author&gt;Loucks, A. B.&lt;/author&gt;&lt;author&gt;Verdun, M.&lt;/author&gt;&lt;author&gt;Heath, E. M.&lt;/author&gt;&lt;/authors&gt;&lt;/contributors&gt;&lt;auth-address&gt;Department of Biological Sciences and College of Osteopathic Medicine, Ohio University, Athens 45701-2979, USA.&lt;/auth-address&gt;&lt;titles&gt;&lt;title&gt;Low energy availability, not stress of exercise, alters LH pulsatility in exercising women&lt;/title&gt;&lt;secondary-title&gt;J Appl Physiol (1985)&lt;/secondary-title&gt;&lt;/titles&gt;&lt;periodical&gt;&lt;full-title&gt;J Appl Physiol (1985)&lt;/full-title&gt;&lt;/periodical&gt;&lt;pages&gt;37-46&lt;/pages&gt;&lt;volume&gt;84&lt;/volume&gt;&lt;number&gt;1&lt;/number&gt;&lt;keywords&gt;&lt;keyword&gt;Adolescent&lt;/keyword&gt;&lt;keyword&gt;Adult&lt;/keyword&gt;&lt;keyword&gt;Blood Glucose/metabolism&lt;/keyword&gt;&lt;keyword&gt;Energy Metabolism/*physiology&lt;/keyword&gt;&lt;keyword&gt;Exercise/*physiology&lt;/keyword&gt;&lt;keyword&gt;Follicle Stimulating Hormone/blood&lt;/keyword&gt;&lt;keyword&gt;Growth Hormone/blood&lt;/keyword&gt;&lt;keyword&gt;Humans&lt;/keyword&gt;&lt;keyword&gt;Luteinizing Hormone/*blood&lt;/keyword&gt;&lt;keyword&gt;Male&lt;/keyword&gt;&lt;keyword&gt;Stress, Physiological/*physiopathology&lt;/keyword&gt;&lt;/keywords&gt;&lt;dates&gt;&lt;year&gt;1998&lt;/year&gt;&lt;pub-dates&gt;&lt;date&gt;Jan&lt;/date&gt;&lt;/pub-dates&gt;&lt;/dates&gt;&lt;isbn&gt;8750-7587 (Print)&amp;#xD;0161-7567 (Linking)&lt;/isbn&gt;&lt;accession-num&gt;9451615&lt;/accession-num&gt;&lt;urls&gt;&lt;related-urls&gt;&lt;url&gt;https://www.ncbi.nlm.nih.gov/pubmed/9451615&lt;/url&gt;&lt;/related-urls&gt;&lt;/urls&gt;&lt;electronic-resource-num&gt;10.1152/jappl.1998.84.1.37&lt;/electronic-resource-num&gt;&lt;remote-database-name&gt;Medline&lt;/remote-database-name&gt;&lt;remote-database-provider&gt;NLM&lt;/remote-database-provider&gt;&lt;/record&gt;&lt;/Cite&gt;&lt;/EndNote&gt;</w:instrText>
      </w:r>
      <w:r w:rsidR="00815E16" w:rsidRPr="100CAE68">
        <w:rPr>
          <w:sz w:val="20"/>
          <w:szCs w:val="20"/>
        </w:rPr>
        <w:fldChar w:fldCharType="separate"/>
      </w:r>
      <w:r w:rsidR="00F83E64">
        <w:rPr>
          <w:noProof/>
          <w:sz w:val="20"/>
          <w:szCs w:val="20"/>
        </w:rPr>
        <w:t>[22]</w:t>
      </w:r>
      <w:r w:rsidR="00815E16" w:rsidRPr="100CAE68">
        <w:rPr>
          <w:sz w:val="20"/>
          <w:szCs w:val="20"/>
        </w:rPr>
        <w:fldChar w:fldCharType="end"/>
      </w:r>
      <w:r w:rsidR="00404D77">
        <w:rPr>
          <w:sz w:val="20"/>
          <w:szCs w:val="20"/>
        </w:rPr>
        <w:t>,</w:t>
      </w:r>
      <w:r w:rsidRPr="100CAE68">
        <w:rPr>
          <w:sz w:val="20"/>
          <w:szCs w:val="20"/>
        </w:rPr>
        <w:t xml:space="preserve"> result</w:t>
      </w:r>
      <w:r w:rsidR="00404D77">
        <w:rPr>
          <w:sz w:val="20"/>
          <w:szCs w:val="20"/>
        </w:rPr>
        <w:t>ing</w:t>
      </w:r>
      <w:r w:rsidRPr="100CAE68">
        <w:rPr>
          <w:sz w:val="20"/>
          <w:szCs w:val="20"/>
        </w:rPr>
        <w:t xml:space="preserve"> in</w:t>
      </w:r>
      <w:r w:rsidR="001B5821">
        <w:rPr>
          <w:sz w:val="20"/>
          <w:szCs w:val="20"/>
        </w:rPr>
        <w:t xml:space="preserve"> </w:t>
      </w:r>
      <w:r w:rsidRPr="100CAE68">
        <w:rPr>
          <w:sz w:val="20"/>
          <w:szCs w:val="20"/>
        </w:rPr>
        <w:t xml:space="preserve">menstrual cycle disturbances </w:t>
      </w:r>
      <w:r w:rsidR="00815E16" w:rsidRPr="100CAE68">
        <w:rPr>
          <w:sz w:val="20"/>
          <w:szCs w:val="20"/>
        </w:rPr>
        <w:fldChar w:fldCharType="begin">
          <w:fldData xml:space="preserve">PEVuZE5vdGU+PENpdGU+PEF1dGhvcj5XaWxsaWFtczwvQXV0aG9yPjxZZWFyPjIwMTU8L1llYXI+
PFJlY051bT4xNTM8L1JlY051bT48RGlzcGxheVRleHQ+WzIzXTwvRGlzcGxheVRleHQ+PHJlY29y
ZD48cmVjLW51bWJlcj4xNTM8L3JlYy1udW1iZXI+PGZvcmVpZ24ta2V5cz48a2V5IGFwcD0iRU4i
IGRiLWlkPSJkMHR0cnN2cjJwc3c1NGVmZHYxdnB2eDBkd3d2dmV0d3BzemUiIHRpbWVzdGFtcD0i
MTY1ODc2NDk1NyI+MTUzPC9rZXk+PC9mb3JlaWduLWtleXM+PHJlZi10eXBlIG5hbWU9IkpvdXJu
YWwgQXJ0aWNsZSI+MTc8L3JlZi10eXBlPjxjb250cmlidXRvcnM+PGF1dGhvcnM+PGF1dGhvcj5X
aWxsaWFtcywgTi4gSS48L2F1dGhvcj48YXV0aG9yPkxlaWR5LCBILiBKLjwvYXV0aG9yPjxhdXRo
b3I+SGlsbCwgQi4gUi48L2F1dGhvcj48YXV0aG9yPkxpZWJlcm1hbiwgSi4gTC48L2F1dGhvcj48
YXV0aG9yPkxlZ3JvLCBSLiBTLjwvYXV0aG9yPjxhdXRob3I+RGUgU291emEsIE0uIEouPC9hdXRo
b3I+PC9hdXRob3JzPjwvY29udHJpYnV0b3JzPjxhdXRoLWFkZHJlc3M+V29tZW4mYXBvcztzIEhl
YWx0aCBhbmQgRXhlcmNpc2UgTGFib3JhdG9yeSBhbmQgdGhlIERlcGFydG1lbnQgb2YgS2luZXNp
b2xvZ3ksIFBlbm5zeWx2YW5pYSBTdGF0ZSBVbml2ZXJzaXR5LCBVbml2ZXJzaXR5IFBhcmssIFBl
bm5zeWx2YW5pYTsgYW5kIG5pdzFAcHN1LmVkdS4mI3hEO1dvbWVuJmFwb3M7cyBIZWFsdGggYW5k
IEV4ZXJjaXNlIExhYm9yYXRvcnkgYW5kIHRoZSBEZXBhcnRtZW50IG9mIEtpbmVzaW9sb2d5LCBQ
ZW5uc3lsdmFuaWEgU3RhdGUgVW5pdmVyc2l0eSwgVW5pdmVyc2l0eSBQYXJrLCBQZW5uc3lsdmFu
aWE7IGFuZC4mI3hEO00uIFMuIEhlcnNoZXkgTWVkaWNhbCBDZW50ZXIsIERlcGFydG1lbnQgb2Yg
T2JzdGV0cmljcyBhbmQgR3luZWNvbG9neSwgUGVubnN5bHZhbmlhIFN0YXRlIFVuaXZlcnNpdHkg
Q29sbGVnZSBvZiBNZWRpY2luZSwgSGVyc2hleSwgUGVubnN5bHZhbmlhLjwvYXV0aC1hZGRyZXNz
Pjx0aXRsZXM+PHRpdGxlPk1hZ25pdHVkZSBvZiBkYWlseSBlbmVyZ3kgZGVmaWNpdCBwcmVkaWN0
cyBmcmVxdWVuY3kgYnV0IG5vdCBzZXZlcml0eSBvZiBtZW5zdHJ1YWwgZGlzdHVyYmFuY2VzIGFz
c29jaWF0ZWQgd2l0aCBleGVyY2lzZSBhbmQgY2Fsb3JpYyByZXN0cmljdGlvbjwvdGl0bGU+PHNl
Y29uZGFyeS10aXRsZT5BbSBKIFBoeXNpb2wgRW5kb2NyaW5vbCBNZXRhYjwvc2Vjb25kYXJ5LXRp
dGxlPjwvdGl0bGVzPjxwZXJpb2RpY2FsPjxmdWxsLXRpdGxlPkFtIEogUGh5c2lvbCBFbmRvY3Jp
bm9sIE1ldGFiPC9mdWxsLXRpdGxlPjwvcGVyaW9kaWNhbD48cGFnZXM+RTI5LTM5PC9wYWdlcz48
dm9sdW1lPjMwODwvdm9sdW1lPjxudW1iZXI+MTwvbnVtYmVyPjxlZGl0aW9uPjIwMTQxMDI4PC9l
ZGl0aW9uPjxrZXl3b3Jkcz48a2V5d29yZD5BZG9sZXNjZW50PC9rZXl3b3JkPjxrZXl3b3JkPkFk
dWx0PC9rZXl3b3JkPjxrZXl3b3JkPkNhbG9yaWMgUmVzdHJpY3Rpb24vKmFkdmVyc2UgZWZmZWN0
czwva2V5d29yZD48a2V5d29yZD5FbmVyZ3kgSW50YWtlLypwaHlzaW9sb2d5PC9rZXl3b3JkPjxr
ZXl3b3JkPkVuZXJneSBNZXRhYm9saXNtLypwaHlzaW9sb2d5PC9rZXl3b3JkPjxrZXl3b3JkPkV4
ZXJjaXNlLypwaHlzaW9sb2d5PC9rZXl3b3JkPjxrZXl3b3JkPkZlbWFsZTwva2V5d29yZD48a2V5
d29yZD5IdW1hbnM8L2tleXdvcmQ+PGtleXdvcmQ+TWVuc3RydWFsIEN5Y2xlL3BoeXNpb2xvZ3k8
L2tleXdvcmQ+PGtleXdvcmQ+TWVuc3RydWF0aW9uIERpc3R1cmJhbmNlcy8qZGlhZ25vc2lzL21l
dGFib2xpc208L2tleXdvcmQ+PGtleXdvcmQ+UHJvZ25vc2lzPC9rZXl3b3JkPjxrZXl3b3JkPlNl
dmVyaXR5IG9mIElsbG5lc3MgSW5kZXg8L2tleXdvcmQ+PGtleXdvcmQ+V2VpZ2h0IExvc3MvcGh5
c2lvbG9neTwva2V5d29yZD48a2V5d29yZD5Zb3VuZyBBZHVsdDwva2V5d29yZD48a2V5d29yZD5h
bWVub3JyaGVhPC9rZXl3b3JkPjxrZXl3b3JkPmVuZXJneSBiYWxhbmNlPC9rZXl3b3JkPjxrZXl3
b3JkPmx1dGVhbCBwaGFzZTwva2V5d29yZD48a2V5d29yZD5tZW5zdHJ1YWwgY3ljbGUgZGlzdHVy
YmFuY2VzPC9rZXl3b3JkPjxrZXl3b3JkPm9saWdvbWVub3JyaGVhPC9rZXl3b3JkPjwva2V5d29y
ZHM+PGRhdGVzPjx5ZWFyPjIwMTU8L3llYXI+PHB1Yi1kYXRlcz48ZGF0ZT5KYW4gMTwvZGF0ZT48
L3B1Yi1kYXRlcz48L2RhdGVzPjxpc2JuPjE1MjItMTU1NSAoRWxlY3Ryb25pYykmI3hEOzAxOTMt
MTg0OSAoTGlua2luZyk8L2lzYm4+PGFjY2Vzc2lvbi1udW0+MjUzNTI0Mzg8L2FjY2Vzc2lvbi1u
dW0+PHVybHM+PHJlbGF0ZWQtdXJscz48dXJsPmh0dHBzOi8vd3d3Lm5jYmkubmxtLm5paC5nb3Yv
cHVibWVkLzI1MzUyNDM4PC91cmw+PC9yZWxhdGVkLXVybHM+PC91cmxzPjxjdXN0b20yPlBNQzQy
ODE2ODY8L2N1c3RvbTI+PGVsZWN0cm9uaWMtcmVzb3VyY2UtbnVtPjEwLjExNTIvYWpwZW5kby4w
MDM4Ni4yMDEzPC9lbGVjdHJvbmljLXJlc291cmNlLW51bT48cmVtb3RlLWRhdGFiYXNlLW5hbWU+
TWVkbGluZTwvcmVtb3RlLWRhdGFiYXNlLW5hbWU+PHJlbW90ZS1kYXRhYmFzZS1wcm92aWRlcj5O
TE08L3JlbW90ZS1kYXRhYmFzZS1wcm92aWRlcj48L3JlY29yZD48L0NpdGU+PC9FbmROb3RlPgB=
</w:fldData>
        </w:fldChar>
      </w:r>
      <w:r w:rsidR="00C16790">
        <w:rPr>
          <w:sz w:val="20"/>
          <w:szCs w:val="20"/>
        </w:rPr>
        <w:instrText xml:space="preserve"> ADDIN EN.CITE </w:instrText>
      </w:r>
      <w:r w:rsidR="00C16790">
        <w:rPr>
          <w:sz w:val="20"/>
          <w:szCs w:val="20"/>
        </w:rPr>
        <w:fldChar w:fldCharType="begin">
          <w:fldData xml:space="preserve">PEVuZE5vdGU+PENpdGU+PEF1dGhvcj5XaWxsaWFtczwvQXV0aG9yPjxZZWFyPjIwMTU8L1llYXI+
PFJlY051bT4xNTM8L1JlY051bT48RGlzcGxheVRleHQ+WzIzXTwvRGlzcGxheVRleHQ+PHJlY29y
ZD48cmVjLW51bWJlcj4xNTM8L3JlYy1udW1iZXI+PGZvcmVpZ24ta2V5cz48a2V5IGFwcD0iRU4i
IGRiLWlkPSJkMHR0cnN2cjJwc3c1NGVmZHYxdnB2eDBkd3d2dmV0d3BzemUiIHRpbWVzdGFtcD0i
MTY1ODc2NDk1NyI+MTUzPC9rZXk+PC9mb3JlaWduLWtleXM+PHJlZi10eXBlIG5hbWU9IkpvdXJu
YWwgQXJ0aWNsZSI+MTc8L3JlZi10eXBlPjxjb250cmlidXRvcnM+PGF1dGhvcnM+PGF1dGhvcj5X
aWxsaWFtcywgTi4gSS48L2F1dGhvcj48YXV0aG9yPkxlaWR5LCBILiBKLjwvYXV0aG9yPjxhdXRo
b3I+SGlsbCwgQi4gUi48L2F1dGhvcj48YXV0aG9yPkxpZWJlcm1hbiwgSi4gTC48L2F1dGhvcj48
YXV0aG9yPkxlZ3JvLCBSLiBTLjwvYXV0aG9yPjxhdXRob3I+RGUgU291emEsIE0uIEouPC9hdXRo
b3I+PC9hdXRob3JzPjwvY29udHJpYnV0b3JzPjxhdXRoLWFkZHJlc3M+V29tZW4mYXBvcztzIEhl
YWx0aCBhbmQgRXhlcmNpc2UgTGFib3JhdG9yeSBhbmQgdGhlIERlcGFydG1lbnQgb2YgS2luZXNp
b2xvZ3ksIFBlbm5zeWx2YW5pYSBTdGF0ZSBVbml2ZXJzaXR5LCBVbml2ZXJzaXR5IFBhcmssIFBl
bm5zeWx2YW5pYTsgYW5kIG5pdzFAcHN1LmVkdS4mI3hEO1dvbWVuJmFwb3M7cyBIZWFsdGggYW5k
IEV4ZXJjaXNlIExhYm9yYXRvcnkgYW5kIHRoZSBEZXBhcnRtZW50IG9mIEtpbmVzaW9sb2d5LCBQ
ZW5uc3lsdmFuaWEgU3RhdGUgVW5pdmVyc2l0eSwgVW5pdmVyc2l0eSBQYXJrLCBQZW5uc3lsdmFu
aWE7IGFuZC4mI3hEO00uIFMuIEhlcnNoZXkgTWVkaWNhbCBDZW50ZXIsIERlcGFydG1lbnQgb2Yg
T2JzdGV0cmljcyBhbmQgR3luZWNvbG9neSwgUGVubnN5bHZhbmlhIFN0YXRlIFVuaXZlcnNpdHkg
Q29sbGVnZSBvZiBNZWRpY2luZSwgSGVyc2hleSwgUGVubnN5bHZhbmlhLjwvYXV0aC1hZGRyZXNz
Pjx0aXRsZXM+PHRpdGxlPk1hZ25pdHVkZSBvZiBkYWlseSBlbmVyZ3kgZGVmaWNpdCBwcmVkaWN0
cyBmcmVxdWVuY3kgYnV0IG5vdCBzZXZlcml0eSBvZiBtZW5zdHJ1YWwgZGlzdHVyYmFuY2VzIGFz
c29jaWF0ZWQgd2l0aCBleGVyY2lzZSBhbmQgY2Fsb3JpYyByZXN0cmljdGlvbjwvdGl0bGU+PHNl
Y29uZGFyeS10aXRsZT5BbSBKIFBoeXNpb2wgRW5kb2NyaW5vbCBNZXRhYjwvc2Vjb25kYXJ5LXRp
dGxlPjwvdGl0bGVzPjxwZXJpb2RpY2FsPjxmdWxsLXRpdGxlPkFtIEogUGh5c2lvbCBFbmRvY3Jp
bm9sIE1ldGFiPC9mdWxsLXRpdGxlPjwvcGVyaW9kaWNhbD48cGFnZXM+RTI5LTM5PC9wYWdlcz48
dm9sdW1lPjMwODwvdm9sdW1lPjxudW1iZXI+MTwvbnVtYmVyPjxlZGl0aW9uPjIwMTQxMDI4PC9l
ZGl0aW9uPjxrZXl3b3Jkcz48a2V5d29yZD5BZG9sZXNjZW50PC9rZXl3b3JkPjxrZXl3b3JkPkFk
dWx0PC9rZXl3b3JkPjxrZXl3b3JkPkNhbG9yaWMgUmVzdHJpY3Rpb24vKmFkdmVyc2UgZWZmZWN0
czwva2V5d29yZD48a2V5d29yZD5FbmVyZ3kgSW50YWtlLypwaHlzaW9sb2d5PC9rZXl3b3JkPjxr
ZXl3b3JkPkVuZXJneSBNZXRhYm9saXNtLypwaHlzaW9sb2d5PC9rZXl3b3JkPjxrZXl3b3JkPkV4
ZXJjaXNlLypwaHlzaW9sb2d5PC9rZXl3b3JkPjxrZXl3b3JkPkZlbWFsZTwva2V5d29yZD48a2V5
d29yZD5IdW1hbnM8L2tleXdvcmQ+PGtleXdvcmQ+TWVuc3RydWFsIEN5Y2xlL3BoeXNpb2xvZ3k8
L2tleXdvcmQ+PGtleXdvcmQ+TWVuc3RydWF0aW9uIERpc3R1cmJhbmNlcy8qZGlhZ25vc2lzL21l
dGFib2xpc208L2tleXdvcmQ+PGtleXdvcmQ+UHJvZ25vc2lzPC9rZXl3b3JkPjxrZXl3b3JkPlNl
dmVyaXR5IG9mIElsbG5lc3MgSW5kZXg8L2tleXdvcmQ+PGtleXdvcmQ+V2VpZ2h0IExvc3MvcGh5
c2lvbG9neTwva2V5d29yZD48a2V5d29yZD5Zb3VuZyBBZHVsdDwva2V5d29yZD48a2V5d29yZD5h
bWVub3JyaGVhPC9rZXl3b3JkPjxrZXl3b3JkPmVuZXJneSBiYWxhbmNlPC9rZXl3b3JkPjxrZXl3
b3JkPmx1dGVhbCBwaGFzZTwva2V5d29yZD48a2V5d29yZD5tZW5zdHJ1YWwgY3ljbGUgZGlzdHVy
YmFuY2VzPC9rZXl3b3JkPjxrZXl3b3JkPm9saWdvbWVub3JyaGVhPC9rZXl3b3JkPjwva2V5d29y
ZHM+PGRhdGVzPjx5ZWFyPjIwMTU8L3llYXI+PHB1Yi1kYXRlcz48ZGF0ZT5KYW4gMTwvZGF0ZT48
L3B1Yi1kYXRlcz48L2RhdGVzPjxpc2JuPjE1MjItMTU1NSAoRWxlY3Ryb25pYykmI3hEOzAxOTMt
MTg0OSAoTGlua2luZyk8L2lzYm4+PGFjY2Vzc2lvbi1udW0+MjUzNTI0Mzg8L2FjY2Vzc2lvbi1u
dW0+PHVybHM+PHJlbGF0ZWQtdXJscz48dXJsPmh0dHBzOi8vd3d3Lm5jYmkubmxtLm5paC5nb3Yv
cHVibWVkLzI1MzUyNDM4PC91cmw+PC9yZWxhdGVkLXVybHM+PC91cmxzPjxjdXN0b20yPlBNQzQy
ODE2ODY8L2N1c3RvbTI+PGVsZWN0cm9uaWMtcmVzb3VyY2UtbnVtPjEwLjExNTIvYWpwZW5kby4w
MDM4Ni4yMDEzPC9lbGVjdHJvbmljLXJlc291cmNlLW51bT48cmVtb3RlLWRhdGFiYXNlLW5hbWU+
TWVkbGluZTwvcmVtb3RlLWRhdGFiYXNlLW5hbWU+PHJlbW90ZS1kYXRhYmFzZS1wcm92aWRlcj5O
TE08L3JlbW90ZS1kYXRhYmFzZS1wcm92aWRlcj48L3JlY29yZD48L0NpdGU+PC9FbmROb3RlPgB=
</w:fldData>
        </w:fldChar>
      </w:r>
      <w:r w:rsidR="00C16790">
        <w:rPr>
          <w:sz w:val="20"/>
          <w:szCs w:val="20"/>
        </w:rPr>
        <w:instrText xml:space="preserve"> ADDIN EN.CITE.DATA </w:instrText>
      </w:r>
      <w:r w:rsidR="00C16790">
        <w:rPr>
          <w:sz w:val="20"/>
          <w:szCs w:val="20"/>
        </w:rPr>
      </w:r>
      <w:r w:rsidR="00C16790">
        <w:rPr>
          <w:sz w:val="20"/>
          <w:szCs w:val="20"/>
        </w:rPr>
        <w:fldChar w:fldCharType="end"/>
      </w:r>
      <w:r w:rsidR="00815E16" w:rsidRPr="100CAE68">
        <w:rPr>
          <w:sz w:val="20"/>
          <w:szCs w:val="20"/>
        </w:rPr>
      </w:r>
      <w:r w:rsidR="00815E16" w:rsidRPr="100CAE68">
        <w:rPr>
          <w:sz w:val="20"/>
          <w:szCs w:val="20"/>
        </w:rPr>
        <w:fldChar w:fldCharType="separate"/>
      </w:r>
      <w:r w:rsidR="00C16790">
        <w:rPr>
          <w:noProof/>
          <w:sz w:val="20"/>
          <w:szCs w:val="20"/>
        </w:rPr>
        <w:t>[23]</w:t>
      </w:r>
      <w:r w:rsidR="00815E16" w:rsidRPr="100CAE68">
        <w:rPr>
          <w:sz w:val="20"/>
          <w:szCs w:val="20"/>
        </w:rPr>
        <w:fldChar w:fldCharType="end"/>
      </w:r>
      <w:r w:rsidRPr="100CAE68">
        <w:rPr>
          <w:sz w:val="20"/>
          <w:szCs w:val="20"/>
        </w:rPr>
        <w:t xml:space="preserve">. A greater understanding of external factors, such as exercise and energetic status, that can impact HPG axis regulation is critical for the development of exercise and nutritional countermeasures aimed to maintain health and performance in all astronauts. </w:t>
      </w:r>
    </w:p>
    <w:p w14:paraId="5E9E7185" w14:textId="5A35B5F9" w:rsidR="00913C64" w:rsidRDefault="00913C64" w:rsidP="00913C64">
      <w:pPr>
        <w:pStyle w:val="IEEEsubhead"/>
        <w:rPr>
          <w:i w:val="0"/>
          <w:iCs/>
          <w:sz w:val="20"/>
        </w:rPr>
      </w:pPr>
    </w:p>
    <w:p w14:paraId="77D78C0F" w14:textId="5AA2952C" w:rsidR="00370D63" w:rsidRDefault="00370D63" w:rsidP="00370D63">
      <w:pPr>
        <w:pStyle w:val="IEEEsubhead"/>
        <w:rPr>
          <w:sz w:val="20"/>
        </w:rPr>
      </w:pPr>
      <w:r>
        <w:rPr>
          <w:sz w:val="20"/>
        </w:rPr>
        <w:t>Hormones &amp; Menstrual Characteristics</w:t>
      </w:r>
    </w:p>
    <w:p w14:paraId="07B8A6F2" w14:textId="652732F9" w:rsidR="007A3A2E" w:rsidRDefault="100CAE68" w:rsidP="007A3A2E">
      <w:pPr>
        <w:rPr>
          <w:sz w:val="20"/>
          <w:szCs w:val="20"/>
        </w:rPr>
      </w:pPr>
      <w:r w:rsidRPr="100CAE68">
        <w:rPr>
          <w:sz w:val="20"/>
          <w:szCs w:val="20"/>
        </w:rPr>
        <w:t>Limited research has focused on the</w:t>
      </w:r>
      <w:r w:rsidR="007A3A2E" w:rsidRPr="00370D63">
        <w:rPr>
          <w:sz w:val="20"/>
          <w:szCs w:val="20"/>
        </w:rPr>
        <w:t xml:space="preserve"> impact of space flight and simulated microgravity on female reproduction</w:t>
      </w:r>
      <w:r w:rsidRPr="100CAE68">
        <w:rPr>
          <w:sz w:val="20"/>
          <w:szCs w:val="20"/>
        </w:rPr>
        <w:t xml:space="preserve">, which has been studied in rodent models and human </w:t>
      </w:r>
      <w:r w:rsidR="00220582">
        <w:rPr>
          <w:sz w:val="20"/>
          <w:szCs w:val="20"/>
        </w:rPr>
        <w:t>bed rest</w:t>
      </w:r>
      <w:r w:rsidRPr="100CAE68">
        <w:rPr>
          <w:sz w:val="20"/>
          <w:szCs w:val="20"/>
        </w:rPr>
        <w:t xml:space="preserve"> studies. </w:t>
      </w:r>
      <w:r w:rsidR="007A3A2E" w:rsidRPr="00370D63">
        <w:rPr>
          <w:sz w:val="20"/>
          <w:szCs w:val="20"/>
        </w:rPr>
        <w:t xml:space="preserve">In </w:t>
      </w:r>
      <w:r w:rsidRPr="100CAE68">
        <w:rPr>
          <w:sz w:val="20"/>
          <w:szCs w:val="20"/>
        </w:rPr>
        <w:t>rodents</w:t>
      </w:r>
      <w:r w:rsidR="007A3A2E" w:rsidRPr="00370D63">
        <w:rPr>
          <w:sz w:val="20"/>
          <w:szCs w:val="20"/>
        </w:rPr>
        <w:t xml:space="preserve">, </w:t>
      </w:r>
      <w:r w:rsidRPr="100CAE68">
        <w:rPr>
          <w:sz w:val="20"/>
          <w:szCs w:val="20"/>
        </w:rPr>
        <w:t xml:space="preserve">one investigation of </w:t>
      </w:r>
      <w:r w:rsidR="007A3A2E" w:rsidRPr="00370D63">
        <w:rPr>
          <w:sz w:val="20"/>
          <w:szCs w:val="20"/>
        </w:rPr>
        <w:t xml:space="preserve">hindlimb suspension </w:t>
      </w:r>
      <w:r w:rsidRPr="100CAE68">
        <w:rPr>
          <w:sz w:val="20"/>
          <w:szCs w:val="20"/>
        </w:rPr>
        <w:t>increased estrous cycle</w:t>
      </w:r>
      <w:r w:rsidR="007A3A2E" w:rsidRPr="00370D63">
        <w:rPr>
          <w:sz w:val="20"/>
          <w:szCs w:val="20"/>
        </w:rPr>
        <w:t xml:space="preserve"> </w:t>
      </w:r>
      <w:r w:rsidRPr="100CAE68">
        <w:rPr>
          <w:sz w:val="20"/>
          <w:szCs w:val="20"/>
        </w:rPr>
        <w:t xml:space="preserve">length and decreased plasma estradiol concentrations, indicative of hypoestrogenism </w:t>
      </w:r>
      <w:r w:rsidR="007A3A2E" w:rsidRPr="00370D63">
        <w:rPr>
          <w:sz w:val="20"/>
          <w:szCs w:val="20"/>
        </w:rPr>
        <w:fldChar w:fldCharType="begin">
          <w:fldData xml:space="preserve">PEVuZE5vdGU+PENpdGU+PEF1dGhvcj5Ub3U8L0F1dGhvcj48WWVhcj4yMDA0PC9ZZWFyPjxSZWNO
dW0+MzQzPC9SZWNOdW0+PERpc3BsYXlUZXh0PlsyNF08L0Rpc3BsYXlUZXh0PjxyZWNvcmQ+PHJl
Yy1udW1iZXI+MzQzPC9yZWMtbnVtYmVyPjxmb3JlaWduLWtleXM+PGtleSBhcHA9IkVOIiBkYi1p
ZD0iemVzc2U5cnQ0cHd6ZWRlMmZkNHZ0eHRieHA5enRyZGR0dzJlIiB0aW1lc3RhbXA9IjE2NTg2
MDA1NTkiPjM0Mzwva2V5PjwvZm9yZWlnbi1rZXlzPjxyZWYtdHlwZSBuYW1lPSJKb3VybmFsIEFy
dGljbGUiPjE3PC9yZWYtdHlwZT48Y29udHJpYnV0b3JzPjxhdXRob3JzPjxhdXRob3I+VG91LCBK
LiBDLjwvYXV0aG9yPjxhdXRob3I+R3JpbmRlbGFuZCwgUi4gRS48L2F1dGhvcj48YXV0aG9yPldh
ZGUsIEMuIEUuPC9hdXRob3I+PC9hdXRob3JzPjwvY29udHJpYnV0b3JzPjxhdXRoLWFkZHJlc3M+
V3lsZSBMYWJvcmF0b3JpZXMsIE5hdGlvbmFsIEFlcm9uYXV0aWNzIGFuZCBTcGFjZSBBZG1pbmlz
dHJhdGlvbiwgTGlmZSBTY2llbmNlcyBEaXZpc2lvbiwgQW1lcyBSZXNlYXJjaCBDZW50ZXIsIE1v
ZmZldHQgRmllbGQsIENhbGlmb3JuaWEgOTQwMzUsIFVTQS4ganRvdUBtYWlsLmFyYy5uYXNhLmdv
djwvYXV0aC1hZGRyZXNzPjx0aXRsZXM+PHRpdGxlPkVmZmVjdHMgb2YgZGlldCBhbmQgZXhwb3N1
cmUgdG8gaGluZGxpbWIgc3VzcGVuc2lvbiBvbiBlc3Ryb3VzIGN5Y2xpbmcgaW4gU3ByYWd1ZS1E
YXdsZXkgcmF0czwvdGl0bGU+PHNlY29uZGFyeS10aXRsZT5BbSBKIFBoeXNpb2wgRW5kb2NyaW5v
bCBNZXRhYjwvc2Vjb25kYXJ5LXRpdGxlPjxhbHQtdGl0bGU+QW0gSiBQaHlzaW9sLUVuZG9jIE08
L2FsdC10aXRsZT48L3RpdGxlcz48cGVyaW9kaWNhbD48ZnVsbC10aXRsZT5BbSBKIFBoeXNpb2wg
RW5kb2NyaW5vbCBNZXRhYjwvZnVsbC10aXRsZT48L3BlcmlvZGljYWw+PGFsdC1wZXJpb2RpY2Fs
PjxmdWxsLXRpdGxlPkFtZXJpY2FuIEpvdXJuYWwgb2YgUGh5c2lvbG9neS1FbmRvY3Jpbm9sb2d5
IGFuZCBNZXRhYm9saXNtPC9mdWxsLXRpdGxlPjxhYmJyLTE+QW0gSiBQaHlzaW9sLUVuZG9jIE08
L2FiYnItMT48L2FsdC1wZXJpb2RpY2FsPjxwYWdlcz5FNDI1LTMzPC9wYWdlcz48dm9sdW1lPjI4
Njwvdm9sdW1lPjxudW1iZXI+MzwvbnVtYmVyPjxrZXl3b3Jkcz48a2V5d29yZD5BZGFwdGF0aW9u
LCBQaHlzaW9sb2dpY2FsLypwaHlzaW9sb2d5PC9rZXl3b3JkPjxrZXl3b3JkPkFuaW1hbHM8L2tl
eXdvcmQ+PGtleXdvcmQ+KkJvZHkgTWFzcyBJbmRleDwva2V5d29yZD48a2V5d29yZD5Db3J0aWNv
c3Rlcm9uZS8qdXJpbmU8L2tleXdvcmQ+PGtleXdvcmQ+RGlldC8qbWV0aG9kczwva2V5d29yZD48
a2V5d29yZD5Fc3RyYWRpb2wvKmJsb29kPC9rZXl3b3JkPjxrZXl3b3JkPkVzdHJvdXMgQ3ljbGUv
KnBoeXNpb2xvZ3k8L2tleXdvcmQ+PGtleXdvcmQ+RmVtYWxlPC9rZXl3b3JkPjxrZXl3b3JkPkhp
bmRsaW1iIFN1c3BlbnNpb24vKnBoeXNpb2xvZ3k8L2tleXdvcmQ+PGtleXdvcmQ+UmF0czwva2V5
d29yZD48a2V5d29yZD5SYXRzLCBTcHJhZ3VlLURhd2xleTwva2V5d29yZD48a2V5d29yZD5TcGFj
ZSBGbGlnaHQ8L2tleXdvcmQ+PGtleXdvcmQ+V2VpZ2h0bGVzc25lc3MgU2ltdWxhdGlvbi9tZXRo
b2RzPC9rZXl3b3JkPjxrZXl3b3JkPk5BU0EgQ2VudGVyIEFSQzwva2V5d29yZD48a2V5d29yZD5O
QVNBIERpc2NpcGxpbmUgUmVndWxhdG9yeSBQaHlzaW9sb2d5PC9rZXl3b3JkPjwva2V5d29yZHM+
PGRhdGVzPjx5ZWFyPjIwMDQ8L3llYXI+PHB1Yi1kYXRlcz48ZGF0ZT5NYXI8L2RhdGU+PC9wdWIt
ZGF0ZXM+PC9kYXRlcz48aXNibj4wMTkzLTE4NDkgKFByaW50KSYjeEQ7MDE5My0xODQ5IChMaW5r
aW5nKTwvaXNibj48YWNjZXNzaW9uLW51bT4xNDYyNTIwMzwvYWNjZXNzaW9uLW51bT48dXJscz48
cmVsYXRlZC11cmxzPjx1cmw+aHR0cHM6Ly93d3cubmNiaS5ubG0ubmloLmdvdi9wdWJtZWQvMTQ2
MjUyMDM8L3VybD48L3JlbGF0ZWQtdXJscz48L3VybHM+PGVsZWN0cm9uaWMtcmVzb3VyY2UtbnVt
PjEwLjExNTIvYWpwZW5kby4wMDI4Ny4yMDAzPC9lbGVjdHJvbmljLXJlc291cmNlLW51bT48bGFu
Z3VhZ2U+RW5nbGlzaDwvbGFuZ3VhZ2U+PC9yZWNvcmQ+PC9DaXRlPjwvRW5kTm90ZT4A
</w:fldData>
        </w:fldChar>
      </w:r>
      <w:r w:rsidR="00C16790">
        <w:rPr>
          <w:sz w:val="20"/>
          <w:szCs w:val="20"/>
        </w:rPr>
        <w:instrText xml:space="preserve"> ADDIN EN.CITE </w:instrText>
      </w:r>
      <w:r w:rsidR="00C16790">
        <w:rPr>
          <w:sz w:val="20"/>
          <w:szCs w:val="20"/>
        </w:rPr>
        <w:fldChar w:fldCharType="begin">
          <w:fldData xml:space="preserve">PEVuZE5vdGU+PENpdGU+PEF1dGhvcj5Ub3U8L0F1dGhvcj48WWVhcj4yMDA0PC9ZZWFyPjxSZWNO
dW0+MzQzPC9SZWNOdW0+PERpc3BsYXlUZXh0PlsyNF08L0Rpc3BsYXlUZXh0PjxyZWNvcmQ+PHJl
Yy1udW1iZXI+MzQzPC9yZWMtbnVtYmVyPjxmb3JlaWduLWtleXM+PGtleSBhcHA9IkVOIiBkYi1p
ZD0iemVzc2U5cnQ0cHd6ZWRlMmZkNHZ0eHRieHA5enRyZGR0dzJlIiB0aW1lc3RhbXA9IjE2NTg2
MDA1NTkiPjM0Mzwva2V5PjwvZm9yZWlnbi1rZXlzPjxyZWYtdHlwZSBuYW1lPSJKb3VybmFsIEFy
dGljbGUiPjE3PC9yZWYtdHlwZT48Y29udHJpYnV0b3JzPjxhdXRob3JzPjxhdXRob3I+VG91LCBK
LiBDLjwvYXV0aG9yPjxhdXRob3I+R3JpbmRlbGFuZCwgUi4gRS48L2F1dGhvcj48YXV0aG9yPldh
ZGUsIEMuIEUuPC9hdXRob3I+PC9hdXRob3JzPjwvY29udHJpYnV0b3JzPjxhdXRoLWFkZHJlc3M+
V3lsZSBMYWJvcmF0b3JpZXMsIE5hdGlvbmFsIEFlcm9uYXV0aWNzIGFuZCBTcGFjZSBBZG1pbmlz
dHJhdGlvbiwgTGlmZSBTY2llbmNlcyBEaXZpc2lvbiwgQW1lcyBSZXNlYXJjaCBDZW50ZXIsIE1v
ZmZldHQgRmllbGQsIENhbGlmb3JuaWEgOTQwMzUsIFVTQS4ganRvdUBtYWlsLmFyYy5uYXNhLmdv
djwvYXV0aC1hZGRyZXNzPjx0aXRsZXM+PHRpdGxlPkVmZmVjdHMgb2YgZGlldCBhbmQgZXhwb3N1
cmUgdG8gaGluZGxpbWIgc3VzcGVuc2lvbiBvbiBlc3Ryb3VzIGN5Y2xpbmcgaW4gU3ByYWd1ZS1E
YXdsZXkgcmF0czwvdGl0bGU+PHNlY29uZGFyeS10aXRsZT5BbSBKIFBoeXNpb2wgRW5kb2NyaW5v
bCBNZXRhYjwvc2Vjb25kYXJ5LXRpdGxlPjxhbHQtdGl0bGU+QW0gSiBQaHlzaW9sLUVuZG9jIE08
L2FsdC10aXRsZT48L3RpdGxlcz48cGVyaW9kaWNhbD48ZnVsbC10aXRsZT5BbSBKIFBoeXNpb2wg
RW5kb2NyaW5vbCBNZXRhYjwvZnVsbC10aXRsZT48L3BlcmlvZGljYWw+PGFsdC1wZXJpb2RpY2Fs
PjxmdWxsLXRpdGxlPkFtZXJpY2FuIEpvdXJuYWwgb2YgUGh5c2lvbG9neS1FbmRvY3Jpbm9sb2d5
IGFuZCBNZXRhYm9saXNtPC9mdWxsLXRpdGxlPjxhYmJyLTE+QW0gSiBQaHlzaW9sLUVuZG9jIE08
L2FiYnItMT48L2FsdC1wZXJpb2RpY2FsPjxwYWdlcz5FNDI1LTMzPC9wYWdlcz48dm9sdW1lPjI4
Njwvdm9sdW1lPjxudW1iZXI+MzwvbnVtYmVyPjxrZXl3b3Jkcz48a2V5d29yZD5BZGFwdGF0aW9u
LCBQaHlzaW9sb2dpY2FsLypwaHlzaW9sb2d5PC9rZXl3b3JkPjxrZXl3b3JkPkFuaW1hbHM8L2tl
eXdvcmQ+PGtleXdvcmQ+KkJvZHkgTWFzcyBJbmRleDwva2V5d29yZD48a2V5d29yZD5Db3J0aWNv
c3Rlcm9uZS8qdXJpbmU8L2tleXdvcmQ+PGtleXdvcmQ+RGlldC8qbWV0aG9kczwva2V5d29yZD48
a2V5d29yZD5Fc3RyYWRpb2wvKmJsb29kPC9rZXl3b3JkPjxrZXl3b3JkPkVzdHJvdXMgQ3ljbGUv
KnBoeXNpb2xvZ3k8L2tleXdvcmQ+PGtleXdvcmQ+RmVtYWxlPC9rZXl3b3JkPjxrZXl3b3JkPkhp
bmRsaW1iIFN1c3BlbnNpb24vKnBoeXNpb2xvZ3k8L2tleXdvcmQ+PGtleXdvcmQ+UmF0czwva2V5
d29yZD48a2V5d29yZD5SYXRzLCBTcHJhZ3VlLURhd2xleTwva2V5d29yZD48a2V5d29yZD5TcGFj
ZSBGbGlnaHQ8L2tleXdvcmQ+PGtleXdvcmQ+V2VpZ2h0bGVzc25lc3MgU2ltdWxhdGlvbi9tZXRo
b2RzPC9rZXl3b3JkPjxrZXl3b3JkPk5BU0EgQ2VudGVyIEFSQzwva2V5d29yZD48a2V5d29yZD5O
QVNBIERpc2NpcGxpbmUgUmVndWxhdG9yeSBQaHlzaW9sb2d5PC9rZXl3b3JkPjwva2V5d29yZHM+
PGRhdGVzPjx5ZWFyPjIwMDQ8L3llYXI+PHB1Yi1kYXRlcz48ZGF0ZT5NYXI8L2RhdGU+PC9wdWIt
ZGF0ZXM+PC9kYXRlcz48aXNibj4wMTkzLTE4NDkgKFByaW50KSYjeEQ7MDE5My0xODQ5IChMaW5r
aW5nKTwvaXNibj48YWNjZXNzaW9uLW51bT4xNDYyNTIwMzwvYWNjZXNzaW9uLW51bT48dXJscz48
cmVsYXRlZC11cmxzPjx1cmw+aHR0cHM6Ly93d3cubmNiaS5ubG0ubmloLmdvdi9wdWJtZWQvMTQ2
MjUyMDM8L3VybD48L3JlbGF0ZWQtdXJscz48L3VybHM+PGVsZWN0cm9uaWMtcmVzb3VyY2UtbnVt
PjEwLjExNTIvYWpwZW5kby4wMDI4Ny4yMDAzPC9lbGVjdHJvbmljLXJlc291cmNlLW51bT48bGFu
Z3VhZ2U+RW5nbGlzaDwvbGFuZ3VhZ2U+PC9yZWNvcmQ+PC9DaXRlPjwvRW5kTm90ZT4A
</w:fldData>
        </w:fldChar>
      </w:r>
      <w:r w:rsidR="00C16790">
        <w:rPr>
          <w:sz w:val="20"/>
          <w:szCs w:val="20"/>
        </w:rPr>
        <w:instrText xml:space="preserve"> ADDIN EN.CITE.DATA </w:instrText>
      </w:r>
      <w:r w:rsidR="00C16790">
        <w:rPr>
          <w:sz w:val="20"/>
          <w:szCs w:val="20"/>
        </w:rPr>
      </w:r>
      <w:r w:rsidR="00C16790">
        <w:rPr>
          <w:sz w:val="20"/>
          <w:szCs w:val="20"/>
        </w:rPr>
        <w:fldChar w:fldCharType="end"/>
      </w:r>
      <w:r w:rsidR="007A3A2E" w:rsidRPr="00370D63">
        <w:rPr>
          <w:sz w:val="20"/>
          <w:szCs w:val="20"/>
        </w:rPr>
      </w:r>
      <w:r w:rsidR="007A3A2E" w:rsidRPr="00370D63">
        <w:rPr>
          <w:sz w:val="20"/>
          <w:szCs w:val="20"/>
        </w:rPr>
        <w:fldChar w:fldCharType="separate"/>
      </w:r>
      <w:r w:rsidR="00C16790">
        <w:rPr>
          <w:noProof/>
          <w:sz w:val="20"/>
          <w:szCs w:val="20"/>
        </w:rPr>
        <w:t>[24]</w:t>
      </w:r>
      <w:r w:rsidR="007A3A2E" w:rsidRPr="00370D63">
        <w:rPr>
          <w:sz w:val="20"/>
          <w:szCs w:val="20"/>
        </w:rPr>
        <w:fldChar w:fldCharType="end"/>
      </w:r>
      <w:r w:rsidR="007A3A2E" w:rsidRPr="00370D63">
        <w:rPr>
          <w:sz w:val="20"/>
          <w:szCs w:val="20"/>
        </w:rPr>
        <w:t xml:space="preserve">. </w:t>
      </w:r>
      <w:r w:rsidRPr="100CAE68">
        <w:rPr>
          <w:sz w:val="20"/>
          <w:szCs w:val="20"/>
        </w:rPr>
        <w:t xml:space="preserve">Of the limited investigations </w:t>
      </w:r>
      <w:r w:rsidR="00293C53">
        <w:rPr>
          <w:sz w:val="20"/>
          <w:szCs w:val="20"/>
        </w:rPr>
        <w:t>assessing</w:t>
      </w:r>
      <w:r w:rsidRPr="100CAE68">
        <w:rPr>
          <w:sz w:val="20"/>
          <w:szCs w:val="20"/>
        </w:rPr>
        <w:t xml:space="preserve"> reproductive function of rodents during space flight, s</w:t>
      </w:r>
      <w:r w:rsidR="007A3A2E" w:rsidRPr="00370D63">
        <w:rPr>
          <w:sz w:val="20"/>
          <w:szCs w:val="20"/>
        </w:rPr>
        <w:t>hort duration space flight (</w:t>
      </w:r>
      <w:r w:rsidRPr="100CAE68">
        <w:rPr>
          <w:sz w:val="20"/>
          <w:szCs w:val="20"/>
        </w:rPr>
        <w:t xml:space="preserve">i.e., </w:t>
      </w:r>
      <w:r w:rsidR="007A3A2E" w:rsidRPr="00370D63">
        <w:rPr>
          <w:sz w:val="20"/>
          <w:szCs w:val="20"/>
        </w:rPr>
        <w:t>13 days)</w:t>
      </w:r>
      <w:r w:rsidRPr="100CAE68">
        <w:rPr>
          <w:sz w:val="20"/>
          <w:szCs w:val="20"/>
        </w:rPr>
        <w:t xml:space="preserve"> has been shown to</w:t>
      </w:r>
      <w:r w:rsidR="007A3A2E" w:rsidRPr="00370D63">
        <w:rPr>
          <w:sz w:val="20"/>
          <w:szCs w:val="20"/>
        </w:rPr>
        <w:t xml:space="preserve"> induce cessation of cycling </w:t>
      </w:r>
      <w:r w:rsidRPr="100CAE68">
        <w:rPr>
          <w:sz w:val="20"/>
          <w:szCs w:val="20"/>
        </w:rPr>
        <w:t>and alter</w:t>
      </w:r>
      <w:r w:rsidR="007A3A2E" w:rsidRPr="00370D63">
        <w:rPr>
          <w:sz w:val="20"/>
          <w:szCs w:val="20"/>
        </w:rPr>
        <w:t xml:space="preserve"> ovarian physiology </w:t>
      </w:r>
      <w:r w:rsidR="007A3A2E" w:rsidRPr="00370D63">
        <w:rPr>
          <w:sz w:val="20"/>
          <w:szCs w:val="20"/>
        </w:rPr>
        <w:fldChar w:fldCharType="begin"/>
      </w:r>
      <w:r w:rsidR="00C16790">
        <w:rPr>
          <w:sz w:val="20"/>
          <w:szCs w:val="20"/>
        </w:rPr>
        <w:instrText xml:space="preserve"> ADDIN EN.CITE &lt;EndNote&gt;&lt;Cite&gt;&lt;Author&gt;Holets&lt;/Author&gt;&lt;Year&gt;2012&lt;/Year&gt;&lt;RecNum&gt;29&lt;/RecNum&gt;&lt;DisplayText&gt;[25]&lt;/DisplayText&gt;&lt;record&gt;&lt;rec-number&gt;29&lt;/rec-number&gt;&lt;foreign-keys&gt;&lt;key app="EN" db-id="d0ttrsvr2psw54efdv1vpvx0dwwvvetwpsze" timestamp="1652192210"&gt;29&lt;/key&gt;&lt;/foreign-keys&gt;&lt;ref-type name="Journal Article"&gt;17&lt;/ref-type&gt;&lt;contributors&gt;&lt;authors&gt;&lt;author&gt;Holets, Lesya M.&lt;/author&gt;&lt;author&gt;Gupta, Vijayalaxmi&lt;/author&gt;&lt;author&gt;Roby, Katherine F.&lt;/author&gt;&lt;author&gt;Tash, Joseph S.&lt;/author&gt;&lt;/authors&gt;&lt;/contributors&gt;&lt;titles&gt;&lt;title&gt;Spaceflight Inhibits Ovarian Follicle Development, Induces Down Regulation of Estrogen Receptor Alpha, and Alters Metabolic Pathways and Gene Expression in Mouse Uterus&lt;/title&gt;&lt;secondary-title&gt;Biology of Reproduction&lt;/secondary-title&gt;&lt;/titles&gt;&lt;periodical&gt;&lt;full-title&gt;Biology of Reproduction&lt;/full-title&gt;&lt;/periodical&gt;&lt;pages&gt;18-18&lt;/pages&gt;&lt;volume&gt;87&lt;/volume&gt;&lt;number&gt;Suppl_1&lt;/number&gt;&lt;dates&gt;&lt;year&gt;2012&lt;/year&gt;&lt;/dates&gt;&lt;isbn&gt;0006-3363&lt;/isbn&gt;&lt;urls&gt;&lt;related-urls&gt;&lt;url&gt;https://doi.org/10.1093/biolreprod/87.s1.18&lt;/url&gt;&lt;/related-urls&gt;&lt;/urls&gt;&lt;electronic-resource-num&gt;10.1093/biolreprod/87.s1.18&lt;/electronic-resource-num&gt;&lt;access-date&gt;5/10/2022&lt;/access-date&gt;&lt;/record&gt;&lt;/Cite&gt;&lt;/EndNote&gt;</w:instrText>
      </w:r>
      <w:r w:rsidR="007A3A2E" w:rsidRPr="00370D63">
        <w:rPr>
          <w:sz w:val="20"/>
          <w:szCs w:val="20"/>
        </w:rPr>
        <w:fldChar w:fldCharType="separate"/>
      </w:r>
      <w:r w:rsidR="00C16790">
        <w:rPr>
          <w:noProof/>
          <w:sz w:val="20"/>
          <w:szCs w:val="20"/>
        </w:rPr>
        <w:t>[25]</w:t>
      </w:r>
      <w:r w:rsidR="007A3A2E" w:rsidRPr="00370D63">
        <w:rPr>
          <w:sz w:val="20"/>
          <w:szCs w:val="20"/>
        </w:rPr>
        <w:fldChar w:fldCharType="end"/>
      </w:r>
      <w:r w:rsidRPr="100CAE68">
        <w:rPr>
          <w:sz w:val="20"/>
          <w:szCs w:val="20"/>
        </w:rPr>
        <w:t xml:space="preserve">, while longer durations (i.e., </w:t>
      </w:r>
      <w:r w:rsidR="007A3A2E" w:rsidRPr="00370D63">
        <w:rPr>
          <w:sz w:val="20"/>
          <w:szCs w:val="20"/>
        </w:rPr>
        <w:t>37 days</w:t>
      </w:r>
      <w:r w:rsidRPr="100CAE68">
        <w:rPr>
          <w:sz w:val="20"/>
          <w:szCs w:val="20"/>
        </w:rPr>
        <w:t>)</w:t>
      </w:r>
      <w:r w:rsidR="007A3A2E" w:rsidRPr="00370D63">
        <w:rPr>
          <w:sz w:val="20"/>
          <w:szCs w:val="20"/>
        </w:rPr>
        <w:t xml:space="preserve"> </w:t>
      </w:r>
      <w:r w:rsidRPr="100CAE68">
        <w:rPr>
          <w:sz w:val="20"/>
          <w:szCs w:val="20"/>
        </w:rPr>
        <w:t xml:space="preserve">appeared to have limited impact on </w:t>
      </w:r>
      <w:r w:rsidR="007A3A2E" w:rsidRPr="00370D63">
        <w:rPr>
          <w:sz w:val="20"/>
          <w:szCs w:val="20"/>
        </w:rPr>
        <w:t xml:space="preserve">estrous cycle activity </w:t>
      </w:r>
      <w:r w:rsidR="007A3A2E" w:rsidRPr="00370D63">
        <w:rPr>
          <w:sz w:val="20"/>
          <w:szCs w:val="20"/>
        </w:rPr>
        <w:fldChar w:fldCharType="begin"/>
      </w:r>
      <w:r w:rsidR="00C16790">
        <w:rPr>
          <w:sz w:val="20"/>
          <w:szCs w:val="20"/>
        </w:rPr>
        <w:instrText xml:space="preserve"> ADDIN EN.CITE &lt;EndNote&gt;&lt;Cite&gt;&lt;Author&gt;Hong&lt;/Author&gt;&lt;Year&gt;2021&lt;/Year&gt;&lt;RecNum&gt;11&lt;/RecNum&gt;&lt;DisplayText&gt;[26]&lt;/DisplayText&gt;&lt;record&gt;&lt;rec-number&gt;11&lt;/rec-number&gt;&lt;foreign-keys&gt;&lt;key app="EN" db-id="d0ttrsvr2psw54efdv1vpvx0dwwvvetwpsze" timestamp="1651856061"&gt;11&lt;/key&gt;&lt;/foreign-keys&gt;&lt;ref-type name="Journal Article"&gt;17&lt;/ref-type&gt;&lt;contributors&gt;&lt;authors&gt;&lt;author&gt;Hong, X.&lt;/author&gt;&lt;author&gt;Ratri, A.&lt;/author&gt;&lt;author&gt;Choi, S. Y.&lt;/author&gt;&lt;author&gt;Tash, J. S.&lt;/author&gt;&lt;author&gt;Ronca, A. E.&lt;/author&gt;&lt;author&gt;Alwood, J. S.&lt;/author&gt;&lt;author&gt;Christenson, L. K.&lt;/author&gt;&lt;/authors&gt;&lt;/contributors&gt;&lt;auth-address&gt;Department of Molecular and Integrative Physiology, University of Kansas Medical Center, Kansas City, KS, USA.&amp;#xD;KBR, NASA-Ames Research Center, Moffett Field, CA, USA.&amp;#xD;Space Biosciences Division, NASA-Ames Research Center, Moffett Field, CA, USA.&amp;#xD;Department of Obstetrics &amp;amp; Gynecology, Wake Forest Medical School, Winston-Salem, NC, USA.&amp;#xD;Department of Molecular and Integrative Physiology, University of Kansas Medical Center, Kansas City, KS, USA. lchristenson@kumc.edu.&lt;/auth-address&gt;&lt;titles&gt;&lt;title&gt;Effects of spaceflight aboard the International Space Station on mouse estrous cycle and ovarian gene expression&lt;/title&gt;&lt;secondary-title&gt;NPJ Microgravity&lt;/secondary-title&gt;&lt;/titles&gt;&lt;periodical&gt;&lt;full-title&gt;NPJ Microgravity&lt;/full-title&gt;&lt;/periodical&gt;&lt;pages&gt;11&lt;/pages&gt;&lt;volume&gt;7&lt;/volume&gt;&lt;number&gt;1&lt;/number&gt;&lt;edition&gt;20210312&lt;/edition&gt;&lt;dates&gt;&lt;year&gt;2021&lt;/year&gt;&lt;pub-dates&gt;&lt;date&gt;Mar 12&lt;/date&gt;&lt;/pub-dates&gt;&lt;/dates&gt;&lt;isbn&gt;2373-8065 (Print)&amp;#xD;2373-8065 (Linking)&lt;/isbn&gt;&lt;accession-num&gt;33712627&lt;/accession-num&gt;&lt;urls&gt;&lt;related-urls&gt;&lt;url&gt;https://www.ncbi.nlm.nih.gov/pubmed/33712627&lt;/url&gt;&lt;/related-urls&gt;&lt;/urls&gt;&lt;custom2&gt;PMC7954810&lt;/custom2&gt;&lt;electronic-resource-num&gt;10.1038/s41526-021-00139-7&lt;/electronic-resource-num&gt;&lt;remote-database-name&gt;PubMed-not-MEDLINE&lt;/remote-database-name&gt;&lt;remote-database-provider&gt;NLM&lt;/remote-database-provider&gt;&lt;/record&gt;&lt;/Cite&gt;&lt;/EndNote&gt;</w:instrText>
      </w:r>
      <w:r w:rsidR="007A3A2E" w:rsidRPr="00370D63">
        <w:rPr>
          <w:sz w:val="20"/>
          <w:szCs w:val="20"/>
        </w:rPr>
        <w:fldChar w:fldCharType="separate"/>
      </w:r>
      <w:r w:rsidR="00C16790">
        <w:rPr>
          <w:noProof/>
          <w:sz w:val="20"/>
          <w:szCs w:val="20"/>
        </w:rPr>
        <w:t>[26]</w:t>
      </w:r>
      <w:r w:rsidR="007A3A2E" w:rsidRPr="00370D63">
        <w:rPr>
          <w:sz w:val="20"/>
          <w:szCs w:val="20"/>
        </w:rPr>
        <w:fldChar w:fldCharType="end"/>
      </w:r>
      <w:r w:rsidR="007A3A2E" w:rsidRPr="00370D63">
        <w:rPr>
          <w:sz w:val="20"/>
          <w:szCs w:val="20"/>
        </w:rPr>
        <w:t xml:space="preserve">. However, </w:t>
      </w:r>
      <w:r w:rsidRPr="100CAE68">
        <w:rPr>
          <w:sz w:val="20"/>
          <w:szCs w:val="20"/>
        </w:rPr>
        <w:t xml:space="preserve">in studies involving human female participants, </w:t>
      </w:r>
      <w:r w:rsidR="007A3A2E" w:rsidRPr="00370D63">
        <w:rPr>
          <w:sz w:val="20"/>
          <w:szCs w:val="20"/>
        </w:rPr>
        <w:t xml:space="preserve">bed rest has been shown to have minimal impact on menstrual cyclicity, </w:t>
      </w:r>
      <w:r w:rsidRPr="100CAE68">
        <w:rPr>
          <w:sz w:val="20"/>
          <w:szCs w:val="20"/>
        </w:rPr>
        <w:t>as</w:t>
      </w:r>
      <w:r w:rsidR="007A3A2E" w:rsidRPr="00370D63">
        <w:rPr>
          <w:sz w:val="20"/>
          <w:szCs w:val="20"/>
        </w:rPr>
        <w:t xml:space="preserve"> </w:t>
      </w:r>
      <w:r w:rsidRPr="100CAE68">
        <w:rPr>
          <w:sz w:val="20"/>
          <w:szCs w:val="20"/>
        </w:rPr>
        <w:t xml:space="preserve">reports indicate </w:t>
      </w:r>
      <w:r w:rsidR="007A3A2E" w:rsidRPr="00370D63">
        <w:rPr>
          <w:sz w:val="20"/>
          <w:szCs w:val="20"/>
        </w:rPr>
        <w:t xml:space="preserve">no effect in menstrual cycle length </w:t>
      </w:r>
      <w:r w:rsidR="007A3A2E" w:rsidRPr="00370D63">
        <w:rPr>
          <w:sz w:val="20"/>
          <w:szCs w:val="20"/>
        </w:rPr>
        <w:fldChar w:fldCharType="begin"/>
      </w:r>
      <w:r w:rsidR="00C16790">
        <w:rPr>
          <w:sz w:val="20"/>
          <w:szCs w:val="20"/>
        </w:rPr>
        <w:instrText xml:space="preserve"> ADDIN EN.CITE &lt;EndNote&gt;&lt;Cite&gt;&lt;Author&gt;Sandler&lt;/Author&gt;&lt;Year&gt;1978&lt;/Year&gt;&lt;RecNum&gt;12&lt;/RecNum&gt;&lt;DisplayText&gt;[27]&lt;/DisplayText&gt;&lt;record&gt;&lt;rec-number&gt;12&lt;/rec-number&gt;&lt;foreign-keys&gt;&lt;key app="EN" db-id="d0ttrsvr2psw54efdv1vpvx0dwwvvetwpsze" timestamp="1651859894"&gt;12&lt;/key&gt;&lt;/foreign-keys&gt;&lt;ref-type name="Journal Article"&gt;17&lt;/ref-type&gt;&lt;contributors&gt;&lt;authors&gt;&lt;author&gt;Sandler, Harold&lt;/author&gt;&lt;author&gt;Winter, David L&lt;/author&gt;&lt;/authors&gt;&lt;/contributors&gt;&lt;titles&gt;&lt;title&gt;Physiological responses of women to simulated weightlessness: a review of the first female bed-rest study&lt;/title&gt;&lt;/titles&gt;&lt;dates&gt;&lt;year&gt;1978&lt;/year&gt;&lt;/dates&gt;&lt;urls&gt;&lt;/urls&gt;&lt;/record&gt;&lt;/Cite&gt;&lt;/EndNote&gt;</w:instrText>
      </w:r>
      <w:r w:rsidR="007A3A2E" w:rsidRPr="00370D63">
        <w:rPr>
          <w:sz w:val="20"/>
          <w:szCs w:val="20"/>
        </w:rPr>
        <w:fldChar w:fldCharType="separate"/>
      </w:r>
      <w:r w:rsidR="00C16790">
        <w:rPr>
          <w:noProof/>
          <w:sz w:val="20"/>
          <w:szCs w:val="20"/>
        </w:rPr>
        <w:t>[27]</w:t>
      </w:r>
      <w:r w:rsidR="007A3A2E" w:rsidRPr="00370D63">
        <w:rPr>
          <w:sz w:val="20"/>
          <w:szCs w:val="20"/>
        </w:rPr>
        <w:fldChar w:fldCharType="end"/>
      </w:r>
      <w:r w:rsidR="007A3A2E" w:rsidRPr="00370D63">
        <w:rPr>
          <w:sz w:val="20"/>
          <w:szCs w:val="20"/>
        </w:rPr>
        <w:t xml:space="preserve"> </w:t>
      </w:r>
      <w:r w:rsidRPr="100CAE68">
        <w:rPr>
          <w:sz w:val="20"/>
          <w:szCs w:val="20"/>
        </w:rPr>
        <w:t xml:space="preserve">or the incidence of subclinical menstrual dysfunction (i.e., </w:t>
      </w:r>
      <w:r w:rsidR="007A3A2E" w:rsidRPr="00370D63">
        <w:rPr>
          <w:sz w:val="20"/>
          <w:szCs w:val="20"/>
        </w:rPr>
        <w:t>luteal phase defects</w:t>
      </w:r>
      <w:r w:rsidRPr="100CAE68">
        <w:rPr>
          <w:sz w:val="20"/>
          <w:szCs w:val="20"/>
        </w:rPr>
        <w:t>)</w:t>
      </w:r>
      <w:r w:rsidR="007A3A2E" w:rsidRPr="00370D63">
        <w:rPr>
          <w:sz w:val="20"/>
          <w:szCs w:val="20"/>
        </w:rPr>
        <w:t xml:space="preserve"> </w:t>
      </w:r>
      <w:r w:rsidR="007A3A2E" w:rsidRPr="00370D63">
        <w:rPr>
          <w:sz w:val="20"/>
          <w:szCs w:val="20"/>
        </w:rPr>
        <w:fldChar w:fldCharType="begin"/>
      </w:r>
      <w:r w:rsidR="00C16790">
        <w:rPr>
          <w:sz w:val="20"/>
          <w:szCs w:val="20"/>
        </w:rPr>
        <w:instrText xml:space="preserve"> ADDIN EN.CITE &lt;EndNote&gt;&lt;Cite&gt;&lt;Author&gt;Rock&lt;/Author&gt;&lt;Year&gt;1984&lt;/Year&gt;&lt;RecNum&gt;68&lt;/RecNum&gt;&lt;DisplayText&gt;[28]&lt;/DisplayText&gt;&lt;record&gt;&lt;rec-number&gt;68&lt;/rec-number&gt;&lt;foreign-keys&gt;&lt;key app="EN" db-id="d0ttrsvr2psw54efdv1vpvx0dwwvvetwpsze" timestamp="1653326388"&gt;68&lt;/key&gt;&lt;/foreign-keys&gt;&lt;ref-type name="Journal Article"&gt;17&lt;/ref-type&gt;&lt;contributors&gt;&lt;authors&gt;&lt;author&gt;Rock, J. A.&lt;/author&gt;&lt;author&gt;Fortney, S. M.&lt;/author&gt;&lt;/authors&gt;&lt;/contributors&gt;&lt;titles&gt;&lt;title&gt;Medical and surgical considerations for women in spaceflight&lt;/title&gt;&lt;secondary-title&gt;Obstet Gynecol Surv&lt;/secondary-title&gt;&lt;/titles&gt;&lt;periodical&gt;&lt;full-title&gt;Obstet Gynecol Surv&lt;/full-title&gt;&lt;/periodical&gt;&lt;pages&gt;525-35&lt;/pages&gt;&lt;volume&gt;39&lt;/volume&gt;&lt;number&gt;8&lt;/number&gt;&lt;keywords&gt;&lt;keyword&gt;Adaptation, Physiological&lt;/keyword&gt;&lt;keyword&gt;Bone and Bones/physiology&lt;/keyword&gt;&lt;keyword&gt;Cardiovascular Physiological Phenomena&lt;/keyword&gt;&lt;keyword&gt;Endocrine Glands/physiology&lt;/keyword&gt;&lt;keyword&gt;Female&lt;/keyword&gt;&lt;keyword&gt;Humans&lt;/keyword&gt;&lt;keyword&gt;Muscles/physiology&lt;/keyword&gt;&lt;keyword&gt;Respiratory Physiological Phenomena&lt;/keyword&gt;&lt;keyword&gt;*Space Flight&lt;/keyword&gt;&lt;keyword&gt;*Surgical Procedures, Operative&lt;/keyword&gt;&lt;keyword&gt;Weightlessness&lt;/keyword&gt;&lt;keyword&gt;*Women&lt;/keyword&gt;&lt;/keywords&gt;&lt;dates&gt;&lt;year&gt;1984&lt;/year&gt;&lt;pub-dates&gt;&lt;date&gt;Aug&lt;/date&gt;&lt;/pub-dates&gt;&lt;/dates&gt;&lt;isbn&gt;0029-7828 (Print)&amp;#xD;0029-7828 (Linking)&lt;/isbn&gt;&lt;accession-num&gt;6462558&lt;/accession-num&gt;&lt;urls&gt;&lt;related-urls&gt;&lt;url&gt;https://www.ncbi.nlm.nih.gov/pubmed/6462558&lt;/url&gt;&lt;/related-urls&gt;&lt;/urls&gt;&lt;electronic-resource-num&gt;10.1097/00006254-198408000-00022&lt;/electronic-resource-num&gt;&lt;remote-database-name&gt;Medline&lt;/remote-database-name&gt;&lt;remote-database-provider&gt;NLM&lt;/remote-database-provider&gt;&lt;/record&gt;&lt;/Cite&gt;&lt;/EndNote&gt;</w:instrText>
      </w:r>
      <w:r w:rsidR="007A3A2E" w:rsidRPr="00370D63">
        <w:rPr>
          <w:sz w:val="20"/>
          <w:szCs w:val="20"/>
        </w:rPr>
        <w:fldChar w:fldCharType="separate"/>
      </w:r>
      <w:r w:rsidR="00C16790">
        <w:rPr>
          <w:noProof/>
          <w:sz w:val="20"/>
          <w:szCs w:val="20"/>
        </w:rPr>
        <w:t>[28]</w:t>
      </w:r>
      <w:r w:rsidR="007A3A2E" w:rsidRPr="00370D63">
        <w:rPr>
          <w:sz w:val="20"/>
          <w:szCs w:val="20"/>
        </w:rPr>
        <w:fldChar w:fldCharType="end"/>
      </w:r>
      <w:r w:rsidR="007A3A2E" w:rsidRPr="00370D63">
        <w:rPr>
          <w:sz w:val="20"/>
          <w:szCs w:val="20"/>
        </w:rPr>
        <w:t>. Notably, study length was not adequate (</w:t>
      </w:r>
      <w:r w:rsidR="00293C53">
        <w:rPr>
          <w:sz w:val="20"/>
          <w:szCs w:val="20"/>
        </w:rPr>
        <w:t xml:space="preserve">i.e., </w:t>
      </w:r>
      <w:r w:rsidR="007A3A2E" w:rsidRPr="00370D63">
        <w:rPr>
          <w:sz w:val="20"/>
          <w:szCs w:val="20"/>
        </w:rPr>
        <w:t xml:space="preserve">17 days) to confirm impacts on menstrual cyclicity </w:t>
      </w:r>
      <w:r w:rsidR="007A3A2E" w:rsidRPr="00370D63">
        <w:rPr>
          <w:sz w:val="20"/>
          <w:szCs w:val="20"/>
        </w:rPr>
        <w:fldChar w:fldCharType="begin"/>
      </w:r>
      <w:r w:rsidR="00C16790">
        <w:rPr>
          <w:sz w:val="20"/>
          <w:szCs w:val="20"/>
        </w:rPr>
        <w:instrText xml:space="preserve"> ADDIN EN.CITE &lt;EndNote&gt;&lt;Cite&gt;&lt;Author&gt;Sandler&lt;/Author&gt;&lt;Year&gt;1978&lt;/Year&gt;&lt;RecNum&gt;12&lt;/RecNum&gt;&lt;DisplayText&gt;[27]&lt;/DisplayText&gt;&lt;record&gt;&lt;rec-number&gt;12&lt;/rec-number&gt;&lt;foreign-keys&gt;&lt;key app="EN" db-id="d0ttrsvr2psw54efdv1vpvx0dwwvvetwpsze" timestamp="1651859894"&gt;12&lt;/key&gt;&lt;/foreign-keys&gt;&lt;ref-type name="Journal Article"&gt;17&lt;/ref-type&gt;&lt;contributors&gt;&lt;authors&gt;&lt;author&gt;Sandler, Harold&lt;/author&gt;&lt;author&gt;Winter, David L&lt;/author&gt;&lt;/authors&gt;&lt;/contributors&gt;&lt;titles&gt;&lt;title&gt;Physiological responses of women to simulated weightlessness: a review of the first female bed-rest study&lt;/title&gt;&lt;/titles&gt;&lt;dates&gt;&lt;year&gt;1978&lt;/year&gt;&lt;/dates&gt;&lt;urls&gt;&lt;/urls&gt;&lt;/record&gt;&lt;/Cite&gt;&lt;/EndNote&gt;</w:instrText>
      </w:r>
      <w:r w:rsidR="007A3A2E" w:rsidRPr="00370D63">
        <w:rPr>
          <w:sz w:val="20"/>
          <w:szCs w:val="20"/>
        </w:rPr>
        <w:fldChar w:fldCharType="separate"/>
      </w:r>
      <w:r w:rsidR="00C16790">
        <w:rPr>
          <w:noProof/>
          <w:sz w:val="20"/>
          <w:szCs w:val="20"/>
        </w:rPr>
        <w:t>[27]</w:t>
      </w:r>
      <w:r w:rsidR="007A3A2E" w:rsidRPr="00370D63">
        <w:rPr>
          <w:sz w:val="20"/>
          <w:szCs w:val="20"/>
        </w:rPr>
        <w:fldChar w:fldCharType="end"/>
      </w:r>
      <w:r w:rsidR="007A3A2E" w:rsidRPr="00370D63">
        <w:rPr>
          <w:sz w:val="20"/>
          <w:szCs w:val="20"/>
        </w:rPr>
        <w:t xml:space="preserve">. </w:t>
      </w:r>
      <w:r w:rsidR="007C445D" w:rsidRPr="00370D63">
        <w:rPr>
          <w:sz w:val="20"/>
          <w:szCs w:val="20"/>
        </w:rPr>
        <w:t>To our knowledge, no study has reported alterations in menstrual cyclicity or reproductive physiology in response to space flight in female astronauts.</w:t>
      </w:r>
      <w:r w:rsidRPr="100CAE68">
        <w:rPr>
          <w:sz w:val="20"/>
          <w:szCs w:val="20"/>
        </w:rPr>
        <w:t xml:space="preserve"> </w:t>
      </w:r>
      <w:r w:rsidR="007A3A2E" w:rsidRPr="00370D63">
        <w:rPr>
          <w:sz w:val="20"/>
          <w:szCs w:val="20"/>
        </w:rPr>
        <w:t xml:space="preserve">Further research is necessary to </w:t>
      </w:r>
      <w:r w:rsidRPr="100CAE68">
        <w:rPr>
          <w:sz w:val="20"/>
          <w:szCs w:val="20"/>
        </w:rPr>
        <w:t xml:space="preserve">address the implications of </w:t>
      </w:r>
      <w:r w:rsidR="007A3A2E" w:rsidRPr="00370D63">
        <w:rPr>
          <w:sz w:val="20"/>
          <w:szCs w:val="20"/>
        </w:rPr>
        <w:t xml:space="preserve">space flight </w:t>
      </w:r>
      <w:r w:rsidRPr="100CAE68">
        <w:rPr>
          <w:sz w:val="20"/>
          <w:szCs w:val="20"/>
        </w:rPr>
        <w:t xml:space="preserve">on </w:t>
      </w:r>
      <w:r w:rsidR="007A3A2E" w:rsidRPr="00370D63">
        <w:rPr>
          <w:sz w:val="20"/>
          <w:szCs w:val="20"/>
        </w:rPr>
        <w:t>menstrual cycle</w:t>
      </w:r>
      <w:r w:rsidRPr="100CAE68">
        <w:rPr>
          <w:sz w:val="20"/>
          <w:szCs w:val="20"/>
        </w:rPr>
        <w:t xml:space="preserve"> and reproductive hormone </w:t>
      </w:r>
      <w:r w:rsidR="007A3A2E" w:rsidRPr="00370D63">
        <w:rPr>
          <w:sz w:val="20"/>
          <w:szCs w:val="20"/>
        </w:rPr>
        <w:t>status</w:t>
      </w:r>
      <w:r w:rsidR="002C68F3">
        <w:rPr>
          <w:sz w:val="20"/>
          <w:szCs w:val="20"/>
        </w:rPr>
        <w:t xml:space="preserve">. Because estrogen is integral in the regulation of </w:t>
      </w:r>
      <w:r w:rsidR="002C68F3" w:rsidRPr="00370D63">
        <w:rPr>
          <w:sz w:val="20"/>
          <w:szCs w:val="20"/>
        </w:rPr>
        <w:t xml:space="preserve"> </w:t>
      </w:r>
      <w:r w:rsidR="002C68F3" w:rsidRPr="100CAE68">
        <w:rPr>
          <w:sz w:val="20"/>
          <w:szCs w:val="20"/>
        </w:rPr>
        <w:t xml:space="preserve">bone health </w:t>
      </w:r>
      <w:r w:rsidR="002C68F3" w:rsidRPr="100CAE68">
        <w:rPr>
          <w:sz w:val="20"/>
          <w:szCs w:val="20"/>
        </w:rPr>
        <w:fldChar w:fldCharType="begin"/>
      </w:r>
      <w:r w:rsidR="002C68F3">
        <w:rPr>
          <w:sz w:val="20"/>
          <w:szCs w:val="20"/>
        </w:rPr>
        <w:instrText xml:space="preserve"> ADDIN EN.CITE &lt;EndNote&gt;&lt;Cite&gt;&lt;Author&gt;Khosla&lt;/Author&gt;&lt;Year&gt;2018&lt;/Year&gt;&lt;RecNum&gt;75&lt;/RecNum&gt;&lt;DisplayText&gt;[8]&lt;/DisplayText&gt;&lt;record&gt;&lt;rec-number&gt;75&lt;/rec-number&gt;&lt;foreign-keys&gt;&lt;key app="EN" db-id="d0ttrsvr2psw54efdv1vpvx0dwwvvetwpsze" timestamp="1653328815"&gt;75&lt;/key&gt;&lt;/foreign-keys&gt;&lt;ref-type name="Journal Article"&gt;17&lt;/ref-type&gt;&lt;contributors&gt;&lt;authors&gt;&lt;author&gt;Khosla, S.&lt;/author&gt;&lt;author&gt;Monroe, D. G.&lt;/author&gt;&lt;/authors&gt;&lt;/contributors&gt;&lt;auth-address&gt;Robert and Arlene Kogod Center on Aging and Endocrine Research Unit, Mayo Clinic College of Medicine, Rochester, Minnesota 55905.&lt;/auth-address&gt;&lt;titles&gt;&lt;title&gt;Regulation of Bone Metabolism by Sex Steroids&lt;/title&gt;&lt;secondary-title&gt;Cold Spring Harb Perspect Med&lt;/secondary-title&gt;&lt;/titles&gt;&lt;periodical&gt;&lt;full-title&gt;Cold Spring Harb Perspect Med&lt;/full-title&gt;&lt;/periodical&gt;&lt;volume&gt;8&lt;/volume&gt;&lt;number&gt;1&lt;/number&gt;&lt;edition&gt;20180102&lt;/edition&gt;&lt;keywords&gt;&lt;keyword&gt;Animals&lt;/keyword&gt;&lt;keyword&gt;Bone Density/drug effects&lt;/keyword&gt;&lt;keyword&gt;Bone and Bones/*drug effects/metabolism&lt;/keyword&gt;&lt;keyword&gt;Disease Models, Animal&lt;/keyword&gt;&lt;keyword&gt;Estrogens/*deficiency/pharmacology&lt;/keyword&gt;&lt;keyword&gt;Female&lt;/keyword&gt;&lt;keyword&gt;Humans&lt;/keyword&gt;&lt;keyword&gt;Male&lt;/keyword&gt;&lt;keyword&gt;Mice&lt;/keyword&gt;&lt;keyword&gt;Observational Studies as Topic&lt;/keyword&gt;&lt;keyword&gt;Osteoporosis/*physiopathology/prevention &amp;amp; control&lt;/keyword&gt;&lt;keyword&gt;Testosterone/*metabolism/pharmacology&lt;/keyword&gt;&lt;/keywords&gt;&lt;dates&gt;&lt;year&gt;2018&lt;/year&gt;&lt;pub-dates&gt;&lt;date&gt;Jan 2&lt;/date&gt;&lt;/pub-dates&gt;&lt;/dates&gt;&lt;isbn&gt;2157-1422 (Electronic)&amp;#xD;2157-1422 (Linking)&lt;/isbn&gt;&lt;accession-num&gt;28710257&lt;/accession-num&gt;&lt;urls&gt;&lt;related-urls&gt;&lt;url&gt;https://www.ncbi.nlm.nih.gov/pubmed/28710257&lt;/url&gt;&lt;/related-urls&gt;&lt;/urls&gt;&lt;custom2&gt;PMC5749141&lt;/custom2&gt;&lt;electronic-resource-num&gt;10.1101/cshperspect.a031211&lt;/electronic-resource-num&gt;&lt;remote-database-name&gt;Medline&lt;/remote-database-name&gt;&lt;remote-database-provider&gt;NLM&lt;/remote-database-provider&gt;&lt;/record&gt;&lt;/Cite&gt;&lt;/EndNote&gt;</w:instrText>
      </w:r>
      <w:r w:rsidR="002C68F3" w:rsidRPr="100CAE68">
        <w:rPr>
          <w:sz w:val="20"/>
          <w:szCs w:val="20"/>
        </w:rPr>
        <w:fldChar w:fldCharType="separate"/>
      </w:r>
      <w:r w:rsidR="002C68F3">
        <w:rPr>
          <w:noProof/>
          <w:sz w:val="20"/>
          <w:szCs w:val="20"/>
        </w:rPr>
        <w:t>[8]</w:t>
      </w:r>
      <w:r w:rsidR="002C68F3" w:rsidRPr="100CAE68">
        <w:rPr>
          <w:sz w:val="20"/>
          <w:szCs w:val="20"/>
        </w:rPr>
        <w:fldChar w:fldCharType="end"/>
      </w:r>
      <w:r w:rsidR="002C68F3">
        <w:rPr>
          <w:sz w:val="20"/>
          <w:szCs w:val="20"/>
        </w:rPr>
        <w:t xml:space="preserve"> and </w:t>
      </w:r>
      <w:r w:rsidR="002C68F3" w:rsidRPr="100CAE68">
        <w:rPr>
          <w:sz w:val="20"/>
          <w:szCs w:val="20"/>
        </w:rPr>
        <w:t xml:space="preserve">cardiovascular function </w:t>
      </w:r>
      <w:r w:rsidR="002C68F3" w:rsidRPr="100CAE68">
        <w:rPr>
          <w:sz w:val="20"/>
          <w:szCs w:val="20"/>
        </w:rPr>
        <w:fldChar w:fldCharType="begin">
          <w:fldData xml:space="preserve">PEVuZE5vdGU+PENpdGU+PEF1dGhvcj5Db2xhZmVsbGE8L0F1dGhvcj48WWVhcj4yMDE4PC9ZZWFy
PjxSZWNOdW0+NzQ8L1JlY051bT48RGlzcGxheVRleHQ+WzldPC9EaXNwbGF5VGV4dD48cmVjb3Jk
PjxyZWMtbnVtYmVyPjc0PC9yZWMtbnVtYmVyPjxmb3JlaWduLWtleXM+PGtleSBhcHA9IkVOIiBk
Yi1pZD0iZDB0dHJzdnIycHN3NTRlZmR2MXZwdngwZHd3dnZldHdwc3plIiB0aW1lc3RhbXA9IjE2
NTMzMjg1NjgiPjc0PC9rZXk+PC9mb3JlaWduLWtleXM+PHJlZi10eXBlIG5hbWU9IkpvdXJuYWwg
QXJ0aWNsZSI+MTc8L3JlZi10eXBlPjxjb250cmlidXRvcnM+PGF1dGhvcnM+PGF1dGhvcj5Db2xh
ZmVsbGEsIEsuIE0uIE0uPC9hdXRob3I+PGF1dGhvcj5EZW50b24sIEsuIE0uPC9hdXRob3I+PC9h
dXRob3JzPjwvY29udHJpYnV0b3JzPjxhdXRoLWFkZHJlc3M+Q2FyZGlvdmFzY3VsYXIgRGlzZWFz
ZSBQcm9ncmFtLCBNb25hc2ggQmlvbWVkaWNpbmUgRGlzY292ZXJ5IEluc3RpdHV0ZSwgTW9uYXNo
IFVuaXZlcnNpdHkgV2VsbGluZ3RvbiBSb2FkLCBDbGF5dG9uLCBWaWN0b3JpYSAzODAwLCBBdXN0
cmFsaWEuJiN4RDtEZXBhcnRtZW50IG9mIFBoeXNpb2xvZ3ksIE1vbmFzaCBVbml2ZXJzaXR5LCAy
NiBJbm5vdmF0aW9uIFdhbGssIENsYXl0b24sIFZpY3RvcmlhIDM4MDAsIEF1c3RyYWxpYS4mI3hE
O0RpdmlzaW9uIG9mIFZhc2N1bGFyIE1lZGljaW5lIGFuZCBQaGFybWFjb2xvZ3ksIERlcGFydG1l
bnQgb2YgSW50ZXJuYWwgTWVkaWNpbmUsIEVyYXNtdXMgTUMsIFd5dGVtYXdlZyA4MCwgMzAxNSBD
TiBSb3R0ZXJkYW0sIE5ldGhlcmxhbmRzLjwvYXV0aC1hZGRyZXNzPjx0aXRsZXM+PHRpdGxlPlNl
eC1zcGVjaWZpYyBkaWZmZXJlbmNlcyBpbiBoeXBlcnRlbnNpb24gYW5kIGFzc29jaWF0ZWQgY2Fy
ZGlvdmFzY3VsYXIgZGlzZWFzZTwvdGl0bGU+PHNlY29uZGFyeS10aXRsZT5OYXQgUmV2IE5lcGhy
b2w8L3NlY29uZGFyeS10aXRsZT48L3RpdGxlcz48cGVyaW9kaWNhbD48ZnVsbC10aXRsZT5OYXQg
UmV2IE5lcGhyb2w8L2Z1bGwtdGl0bGU+PC9wZXJpb2RpY2FsPjxwYWdlcz4xODUtMjAxPC9wYWdl
cz48dm9sdW1lPjE0PC92b2x1bWU+PG51bWJlcj4zPC9udW1iZXI+PGVkaXRpb24+MjAxODAxMzA8
L2VkaXRpb24+PGtleXdvcmRzPjxrZXl3b3JkPkFnZSBGYWN0b3JzPC9rZXl3b3JkPjxrZXl3b3Jk
PkNhcmRpb3Zhc2N1bGFyIERpc2Vhc2VzL2V0aW9sb2d5L2dlbmV0aWNzL21vcnRhbGl0eS8qcGh5
c2lvcGF0aG9sb2d5PC9rZXl3b3JkPjxrZXl3b3JkPkZlbWFsZTwva2V5d29yZD48a2V5d29yZD5H
b25hZGFsIFN0ZXJvaWQgSG9ybW9uZXMvcGh5c2lvbG9neTwva2V5d29yZD48a2V5d29yZD5IdW1h
bnM8L2tleXdvcmQ+PGtleXdvcmQ+SHlwZXJ0ZW5zaW9uL2V0aW9sb2d5L2dlbmV0aWNzL21vcnRh
bGl0eS8qcGh5c2lvcGF0aG9sb2d5PC9rZXl3b3JkPjxrZXl3b3JkPkxvbmdldml0eTwva2V5d29y
ZD48a2V5d29yZD5NYWxlPC9rZXl3b3JkPjxrZXl3b3JkPk9iZXNpdHkvY29tcGxpY2F0aW9uczwv
a2V5d29yZD48a2V5d29yZD5SaXNrIEZhY3RvcnM8L2tleXdvcmQ+PGtleXdvcmQ+U2V4IEZhY3Rv
cnM8L2tleXdvcmQ+PC9rZXl3b3Jkcz48ZGF0ZXM+PHllYXI+MjAxODwveWVhcj48cHViLWRhdGVz
PjxkYXRlPk1hcjwvZGF0ZT48L3B1Yi1kYXRlcz48L2RhdGVzPjxpc2JuPjE3NTktNTA3WCAoRWxl
Y3Ryb25pYykmI3hEOzE3NTktNTA2MSAoTGlua2luZyk8L2lzYm4+PGFjY2Vzc2lvbi1udW0+Mjkz
ODA4MTc8L2FjY2Vzc2lvbi1udW0+PHVybHM+PHJlbGF0ZWQtdXJscz48dXJsPmh0dHBzOi8vd3d3
Lm5jYmkubmxtLm5paC5nb3YvcHVibWVkLzI5MzgwODE3PC91cmw+PC9yZWxhdGVkLXVybHM+PC91
cmxzPjxlbGVjdHJvbmljLXJlc291cmNlLW51bT4xMC4xMDM4L25ybmVwaC4yMDE3LjE4OTwvZWxl
Y3Ryb25pYy1yZXNvdXJjZS1udW0+PHJlbW90ZS1kYXRhYmFzZS1uYW1lPk1lZGxpbmU8L3JlbW90
ZS1kYXRhYmFzZS1uYW1lPjxyZW1vdGUtZGF0YWJhc2UtcHJvdmlkZXI+TkxNPC9yZW1vdGUtZGF0
YWJhc2UtcHJvdmlkZXI+PC9yZWNvcmQ+PC9DaXRlPjwvRW5kTm90ZT4A
</w:fldData>
        </w:fldChar>
      </w:r>
      <w:r w:rsidR="002C68F3">
        <w:rPr>
          <w:sz w:val="20"/>
          <w:szCs w:val="20"/>
        </w:rPr>
        <w:instrText xml:space="preserve"> ADDIN EN.CITE </w:instrText>
      </w:r>
      <w:r w:rsidR="002C68F3">
        <w:rPr>
          <w:sz w:val="20"/>
          <w:szCs w:val="20"/>
        </w:rPr>
        <w:fldChar w:fldCharType="begin">
          <w:fldData xml:space="preserve">PEVuZE5vdGU+PENpdGU+PEF1dGhvcj5Db2xhZmVsbGE8L0F1dGhvcj48WWVhcj4yMDE4PC9ZZWFy
PjxSZWNOdW0+NzQ8L1JlY051bT48RGlzcGxheVRleHQ+WzldPC9EaXNwbGF5VGV4dD48cmVjb3Jk
PjxyZWMtbnVtYmVyPjc0PC9yZWMtbnVtYmVyPjxmb3JlaWduLWtleXM+PGtleSBhcHA9IkVOIiBk
Yi1pZD0iZDB0dHJzdnIycHN3NTRlZmR2MXZwdngwZHd3dnZldHdwc3plIiB0aW1lc3RhbXA9IjE2
NTMzMjg1NjgiPjc0PC9rZXk+PC9mb3JlaWduLWtleXM+PHJlZi10eXBlIG5hbWU9IkpvdXJuYWwg
QXJ0aWNsZSI+MTc8L3JlZi10eXBlPjxjb250cmlidXRvcnM+PGF1dGhvcnM+PGF1dGhvcj5Db2xh
ZmVsbGEsIEsuIE0uIE0uPC9hdXRob3I+PGF1dGhvcj5EZW50b24sIEsuIE0uPC9hdXRob3I+PC9h
dXRob3JzPjwvY29udHJpYnV0b3JzPjxhdXRoLWFkZHJlc3M+Q2FyZGlvdmFzY3VsYXIgRGlzZWFz
ZSBQcm9ncmFtLCBNb25hc2ggQmlvbWVkaWNpbmUgRGlzY292ZXJ5IEluc3RpdHV0ZSwgTW9uYXNo
IFVuaXZlcnNpdHkgV2VsbGluZ3RvbiBSb2FkLCBDbGF5dG9uLCBWaWN0b3JpYSAzODAwLCBBdXN0
cmFsaWEuJiN4RDtEZXBhcnRtZW50IG9mIFBoeXNpb2xvZ3ksIE1vbmFzaCBVbml2ZXJzaXR5LCAy
NiBJbm5vdmF0aW9uIFdhbGssIENsYXl0b24sIFZpY3RvcmlhIDM4MDAsIEF1c3RyYWxpYS4mI3hE
O0RpdmlzaW9uIG9mIFZhc2N1bGFyIE1lZGljaW5lIGFuZCBQaGFybWFjb2xvZ3ksIERlcGFydG1l
bnQgb2YgSW50ZXJuYWwgTWVkaWNpbmUsIEVyYXNtdXMgTUMsIFd5dGVtYXdlZyA4MCwgMzAxNSBD
TiBSb3R0ZXJkYW0sIE5ldGhlcmxhbmRzLjwvYXV0aC1hZGRyZXNzPjx0aXRsZXM+PHRpdGxlPlNl
eC1zcGVjaWZpYyBkaWZmZXJlbmNlcyBpbiBoeXBlcnRlbnNpb24gYW5kIGFzc29jaWF0ZWQgY2Fy
ZGlvdmFzY3VsYXIgZGlzZWFzZTwvdGl0bGU+PHNlY29uZGFyeS10aXRsZT5OYXQgUmV2IE5lcGhy
b2w8L3NlY29uZGFyeS10aXRsZT48L3RpdGxlcz48cGVyaW9kaWNhbD48ZnVsbC10aXRsZT5OYXQg
UmV2IE5lcGhyb2w8L2Z1bGwtdGl0bGU+PC9wZXJpb2RpY2FsPjxwYWdlcz4xODUtMjAxPC9wYWdl
cz48dm9sdW1lPjE0PC92b2x1bWU+PG51bWJlcj4zPC9udW1iZXI+PGVkaXRpb24+MjAxODAxMzA8
L2VkaXRpb24+PGtleXdvcmRzPjxrZXl3b3JkPkFnZSBGYWN0b3JzPC9rZXl3b3JkPjxrZXl3b3Jk
PkNhcmRpb3Zhc2N1bGFyIERpc2Vhc2VzL2V0aW9sb2d5L2dlbmV0aWNzL21vcnRhbGl0eS8qcGh5
c2lvcGF0aG9sb2d5PC9rZXl3b3JkPjxrZXl3b3JkPkZlbWFsZTwva2V5d29yZD48a2V5d29yZD5H
b25hZGFsIFN0ZXJvaWQgSG9ybW9uZXMvcGh5c2lvbG9neTwva2V5d29yZD48a2V5d29yZD5IdW1h
bnM8L2tleXdvcmQ+PGtleXdvcmQ+SHlwZXJ0ZW5zaW9uL2V0aW9sb2d5L2dlbmV0aWNzL21vcnRh
bGl0eS8qcGh5c2lvcGF0aG9sb2d5PC9rZXl3b3JkPjxrZXl3b3JkPkxvbmdldml0eTwva2V5d29y
ZD48a2V5d29yZD5NYWxlPC9rZXl3b3JkPjxrZXl3b3JkPk9iZXNpdHkvY29tcGxpY2F0aW9uczwv
a2V5d29yZD48a2V5d29yZD5SaXNrIEZhY3RvcnM8L2tleXdvcmQ+PGtleXdvcmQ+U2V4IEZhY3Rv
cnM8L2tleXdvcmQ+PC9rZXl3b3Jkcz48ZGF0ZXM+PHllYXI+MjAxODwveWVhcj48cHViLWRhdGVz
PjxkYXRlPk1hcjwvZGF0ZT48L3B1Yi1kYXRlcz48L2RhdGVzPjxpc2JuPjE3NTktNTA3WCAoRWxl
Y3Ryb25pYykmI3hEOzE3NTktNTA2MSAoTGlua2luZyk8L2lzYm4+PGFjY2Vzc2lvbi1udW0+Mjkz
ODA4MTc8L2FjY2Vzc2lvbi1udW0+PHVybHM+PHJlbGF0ZWQtdXJscz48dXJsPmh0dHBzOi8vd3d3
Lm5jYmkubmxtLm5paC5nb3YvcHVibWVkLzI5MzgwODE3PC91cmw+PC9yZWxhdGVkLXVybHM+PC91
cmxzPjxlbGVjdHJvbmljLXJlc291cmNlLW51bT4xMC4xMDM4L25ybmVwaC4yMDE3LjE4OTwvZWxl
Y3Ryb25pYy1yZXNvdXJjZS1udW0+PHJlbW90ZS1kYXRhYmFzZS1uYW1lPk1lZGxpbmU8L3JlbW90
ZS1kYXRhYmFzZS1uYW1lPjxyZW1vdGUtZGF0YWJhc2UtcHJvdmlkZXI+TkxNPC9yZW1vdGUtZGF0
YWJhc2UtcHJvdmlkZXI+PC9yZWNvcmQ+PC9DaXRlPjwvRW5kTm90ZT4A
</w:fldData>
        </w:fldChar>
      </w:r>
      <w:r w:rsidR="002C68F3">
        <w:rPr>
          <w:sz w:val="20"/>
          <w:szCs w:val="20"/>
        </w:rPr>
        <w:instrText xml:space="preserve"> ADDIN EN.CITE.DATA </w:instrText>
      </w:r>
      <w:r w:rsidR="002C68F3">
        <w:rPr>
          <w:sz w:val="20"/>
          <w:szCs w:val="20"/>
        </w:rPr>
      </w:r>
      <w:r w:rsidR="002C68F3">
        <w:rPr>
          <w:sz w:val="20"/>
          <w:szCs w:val="20"/>
        </w:rPr>
        <w:fldChar w:fldCharType="end"/>
      </w:r>
      <w:r w:rsidR="002C68F3" w:rsidRPr="100CAE68">
        <w:rPr>
          <w:sz w:val="20"/>
          <w:szCs w:val="20"/>
        </w:rPr>
      </w:r>
      <w:r w:rsidR="002C68F3" w:rsidRPr="100CAE68">
        <w:rPr>
          <w:sz w:val="20"/>
          <w:szCs w:val="20"/>
        </w:rPr>
        <w:fldChar w:fldCharType="separate"/>
      </w:r>
      <w:r w:rsidR="002C68F3">
        <w:rPr>
          <w:noProof/>
          <w:sz w:val="20"/>
          <w:szCs w:val="20"/>
        </w:rPr>
        <w:t>[9]</w:t>
      </w:r>
      <w:r w:rsidR="002C68F3" w:rsidRPr="100CAE68">
        <w:rPr>
          <w:sz w:val="20"/>
          <w:szCs w:val="20"/>
        </w:rPr>
        <w:fldChar w:fldCharType="end"/>
      </w:r>
      <w:r w:rsidR="002C68F3" w:rsidRPr="100CAE68">
        <w:rPr>
          <w:sz w:val="20"/>
          <w:szCs w:val="20"/>
        </w:rPr>
        <w:t>,</w:t>
      </w:r>
      <w:r w:rsidR="002C68F3">
        <w:rPr>
          <w:sz w:val="20"/>
          <w:szCs w:val="20"/>
        </w:rPr>
        <w:t xml:space="preserve"> understanding whether space flight contributes to hypoestrogenism</w:t>
      </w:r>
      <w:r w:rsidR="007A3A2E" w:rsidRPr="00370D63">
        <w:rPr>
          <w:sz w:val="20"/>
          <w:szCs w:val="20"/>
        </w:rPr>
        <w:t xml:space="preserve"> may have downstream implications for estrogen-mediated physiological processes. </w:t>
      </w:r>
    </w:p>
    <w:p w14:paraId="7B183604" w14:textId="77777777" w:rsidR="007A3A2E" w:rsidRPr="00370D63" w:rsidRDefault="007A3A2E" w:rsidP="007A3A2E">
      <w:pPr>
        <w:rPr>
          <w:sz w:val="20"/>
          <w:szCs w:val="20"/>
        </w:rPr>
      </w:pPr>
    </w:p>
    <w:p w14:paraId="4AC9F0E8" w14:textId="2BDB6F7F" w:rsidR="00370D63" w:rsidRPr="00370D63" w:rsidRDefault="100CAE68" w:rsidP="007A3A2E">
      <w:pPr>
        <w:rPr>
          <w:sz w:val="20"/>
          <w:szCs w:val="20"/>
        </w:rPr>
      </w:pPr>
      <w:r w:rsidRPr="100CAE68">
        <w:rPr>
          <w:sz w:val="20"/>
          <w:szCs w:val="20"/>
        </w:rPr>
        <w:t xml:space="preserve">In male animal models and astronauts, microgravity appears to influence </w:t>
      </w:r>
      <w:r w:rsidR="00370D63" w:rsidRPr="00370D63">
        <w:rPr>
          <w:sz w:val="20"/>
          <w:szCs w:val="20"/>
        </w:rPr>
        <w:t xml:space="preserve">the HPG axis endocrine response. </w:t>
      </w:r>
      <w:r w:rsidRPr="100CAE68">
        <w:rPr>
          <w:sz w:val="20"/>
          <w:szCs w:val="20"/>
        </w:rPr>
        <w:t xml:space="preserve">Short duration (2 weeks) exposure to microgravity reduced concentrations of testosterone in plasma </w:t>
      </w:r>
      <w:r w:rsidR="004A53E6" w:rsidRPr="100CAE68">
        <w:rPr>
          <w:sz w:val="20"/>
          <w:szCs w:val="20"/>
        </w:rPr>
        <w:fldChar w:fldCharType="begin">
          <w:fldData xml:space="preserve">PEVuZE5vdGU+PENpdGU+PEF1dGhvcj5BbWFubjwvQXV0aG9yPjxZZWFyPjE5OTI8L1llYXI+PFJl
Y051bT40MDwvUmVjTnVtPjxEaXNwbGF5VGV4dD5bMjldPC9EaXNwbGF5VGV4dD48cmVjb3JkPjxy
ZWMtbnVtYmVyPjQwPC9yZWMtbnVtYmVyPjxmb3JlaWduLWtleXM+PGtleSBhcHA9IkVOIiBkYi1p
ZD0iZDB0dHJzdnIycHN3NTRlZmR2MXZwdngwZHd3dnZldHdwc3plIiB0aW1lc3RhbXA9IjE2NTI0
NTYxNzgiPjQwPC9rZXk+PC9mb3JlaWduLWtleXM+PHJlZi10eXBlIG5hbWU9IkpvdXJuYWwgQXJ0
aWNsZSI+MTc8L3JlZi10eXBlPjxjb250cmlidXRvcnM+PGF1dGhvcnM+PGF1dGhvcj5BbWFubiwg
Ui4gUC48L2F1dGhvcj48YXV0aG9yPkRlYXZlciwgRC4gUi48L2F1dGhvcj48YXV0aG9yPlppcmtp
biwgQi4gUi48L2F1dGhvcj48YXV0aG9yPkdyaWxscywgRy4gUy48L2F1dGhvcj48YXV0aG9yPlNh
cHAsIFcuIEouPC9hdXRob3I+PGF1dGhvcj5WZWVyYW1hY2hhbmVuaSwgRC4gTi48L2F1dGhvcj48
YXV0aG9yPkNsZW1lbnMsIEouIFcuPC9hdXRob3I+PGF1dGhvcj5CYW5lcmplZSwgUy4gRC48L2F1
dGhvcj48YXV0aG9yPkZvbG1lciwgSi48L2F1dGhvcj48YXV0aG9yPkdydXBwaSwgQy4gTS48L2F1
dGhvcj48YXV0aG9yPmV0IGFsLiw8L2F1dGhvcj48L2F1dGhvcnM+PC9jb250cmlidXRvcnM+PGF1
dGgtYWRkcmVzcz5BbmltYWwgUmVwcm9kdWN0aW9uIGFuZCBCaW90ZWNobm9sb2d5IExhYm9yYXRv
cnksIENvbG9yYWRvIFN0YXRlIFVuaXZlcnNpdHksIEZvcnQgQ29sbGlucyA4MDUyMy48L2F1dGgt
YWRkcmVzcz48dGl0bGVzPjx0aXRsZT5FZmZlY3RzIG9mIG1pY3JvZ3Jhdml0eSBvciBzaW11bGF0
ZWQgbGF1bmNoIG9uIHRlc3RpY3VsYXIgZnVuY3Rpb24gaW4gcmF0czwvdGl0bGU+PHNlY29uZGFy
eS10aXRsZT5KIEFwcGwgUGh5c2lvbCAoMTk4NSk8L3NlY29uZGFyeS10aXRsZT48L3RpdGxlcz48
cGVyaW9kaWNhbD48ZnVsbC10aXRsZT5KIEFwcGwgUGh5c2lvbCAoMTk4NSk8L2Z1bGwtdGl0bGU+
PC9wZXJpb2RpY2FsPjxwYWdlcz4xNzRTLTE4NVM8L3BhZ2VzPjx2b2x1bWU+NzM8L3ZvbHVtZT48
bnVtYmVyPjIgU3VwcGw8L251bWJlcj48a2V5d29yZHM+PGtleXdvcmQ+QW5pbWFsczwva2V5d29y
ZD48a2V5d29yZD5DaG9yaW9uaWMgR29uYWRvdHJvcGluPC9rZXl3b3JkPjxrZXl3b3JkPkdlbmUg
RXhwcmVzc2lvbiBSZWd1bGF0aW9uL3BoeXNpb2xvZ3k8L2tleXdvcmQ+PGtleXdvcmQ+R2VuZXRp
YyBNYXJrZXJzPC9rZXl3b3JkPjxrZXl3b3JkPkhlYXQtU2hvY2sgUHJvdGVpbnMvZ2VuZXRpY3Mv
bWV0YWJvbGlzbTwva2V5d29yZD48a2V5d29yZD5MZXlkaWcgQ2VsbHMvcGh5c2lvbG9neTwva2V5
d29yZD48a2V5d29yZD5NYWxlPC9rZXl3b3JkPjxrZXl3b3JkPk1pY2U8L2tleXdvcmQ+PGtleXdv
cmQ+TWljZSwgSW5icmVkIFN0cmFpbnM8L2tleXdvcmQ+PGtleXdvcmQ+T3JnYW4gU2l6ZS9waHlz
aW9sb2d5PC9rZXl3b3JkPjxrZXl3b3JkPlJhdHM8L2tleXdvcmQ+PGtleXdvcmQ+UmF0cywgSW5i
cmVkIFN0cmFpbnM8L2tleXdvcmQ+PGtleXdvcmQ+KlNwYWNlIEZsaWdodDwva2V5d29yZD48a2V5
d29yZD5TcGVybWF0b2dlbmVzaXMvcGh5c2lvbG9neTwva2V5d29yZD48a2V5d29yZD5UZXN0aXMv
YW5hdG9teSAmYW1wOyBoaXN0b2xvZ3kvKnBoeXNpb2xvZ3k8L2tleXdvcmQ+PGtleXdvcmQ+V2Vp
Z2h0bGVzc25lc3MvKmFkdmVyc2UgZWZmZWN0czwva2V5d29yZD48a2V5d29yZD5OQVNBIERpc2Np
cGxpbmUgRGV2ZWxvcG1lbnRhbCBCaW9sb2d5PC9rZXl3b3JkPjxrZXl3b3JkPk5BU0EgRXhwZXJp
bWVudCBOdW1iZXIgQ09TIDIwNDQtMjwva2V5d29yZD48a2V5d29yZD5Ob24tTkFTQSBDZW50ZXI8
L2tleXdvcmQ+PC9rZXl3b3Jkcz48ZGF0ZXM+PHllYXI+MTk5MjwveWVhcj48cHViLWRhdGVzPjxk
YXRlPkF1ZzwvZGF0ZT48L3B1Yi1kYXRlcz48L2RhdGVzPjxpc2JuPjg3NTAtNzU4NyAoUHJpbnQp
JiN4RDswMTYxLTc1NjcgKExpbmtpbmcpPC9pc2JuPjxhY2Nlc3Npb24tbnVtPjE1MjY5NDg8L2Fj
Y2Vzc2lvbi1udW0+PHVybHM+PHJlbGF0ZWQtdXJscz48dXJsPmh0dHBzOi8vd3d3Lm5jYmkubmxt
Lm5paC5nb3YvcHVibWVkLzE1MjY5NDg8L3VybD48L3JlbGF0ZWQtdXJscz48L3VybHM+PGVsZWN0
cm9uaWMtcmVzb3VyY2UtbnVtPjEwLjExNTIvamFwcGwuMTk5Mi43My4yLlMxNzQ8L2VsZWN0cm9u
aWMtcmVzb3VyY2UtbnVtPjxyZW1vdGUtZGF0YWJhc2UtbmFtZT5NZWRsaW5lPC9yZW1vdGUtZGF0
YWJhc2UtbmFtZT48cmVtb3RlLWRhdGFiYXNlLXByb3ZpZGVyPk5MTTwvcmVtb3RlLWRhdGFiYXNl
LXByb3ZpZGVyPjwvcmVjb3JkPjwvQ2l0ZT48L0VuZE5vdGU+AG==
</w:fldData>
        </w:fldChar>
      </w:r>
      <w:r w:rsidR="000A47EA">
        <w:rPr>
          <w:sz w:val="20"/>
          <w:szCs w:val="20"/>
        </w:rPr>
        <w:instrText xml:space="preserve"> ADDIN EN.CITE </w:instrText>
      </w:r>
      <w:r w:rsidR="000A47EA">
        <w:rPr>
          <w:sz w:val="20"/>
          <w:szCs w:val="20"/>
        </w:rPr>
        <w:fldChar w:fldCharType="begin">
          <w:fldData xml:space="preserve">PEVuZE5vdGU+PENpdGU+PEF1dGhvcj5BbWFubjwvQXV0aG9yPjxZZWFyPjE5OTI8L1llYXI+PFJl
Y051bT40MDwvUmVjTnVtPjxEaXNwbGF5VGV4dD5bMjldPC9EaXNwbGF5VGV4dD48cmVjb3JkPjxy
ZWMtbnVtYmVyPjQwPC9yZWMtbnVtYmVyPjxmb3JlaWduLWtleXM+PGtleSBhcHA9IkVOIiBkYi1p
ZD0iZDB0dHJzdnIycHN3NTRlZmR2MXZwdngwZHd3dnZldHdwc3plIiB0aW1lc3RhbXA9IjE2NTI0
NTYxNzgiPjQwPC9rZXk+PC9mb3JlaWduLWtleXM+PHJlZi10eXBlIG5hbWU9IkpvdXJuYWwgQXJ0
aWNsZSI+MTc8L3JlZi10eXBlPjxjb250cmlidXRvcnM+PGF1dGhvcnM+PGF1dGhvcj5BbWFubiwg
Ui4gUC48L2F1dGhvcj48YXV0aG9yPkRlYXZlciwgRC4gUi48L2F1dGhvcj48YXV0aG9yPlppcmtp
biwgQi4gUi48L2F1dGhvcj48YXV0aG9yPkdyaWxscywgRy4gUy48L2F1dGhvcj48YXV0aG9yPlNh
cHAsIFcuIEouPC9hdXRob3I+PGF1dGhvcj5WZWVyYW1hY2hhbmVuaSwgRC4gTi48L2F1dGhvcj48
YXV0aG9yPkNsZW1lbnMsIEouIFcuPC9hdXRob3I+PGF1dGhvcj5CYW5lcmplZSwgUy4gRC48L2F1
dGhvcj48YXV0aG9yPkZvbG1lciwgSi48L2F1dGhvcj48YXV0aG9yPkdydXBwaSwgQy4gTS48L2F1
dGhvcj48YXV0aG9yPmV0IGFsLiw8L2F1dGhvcj48L2F1dGhvcnM+PC9jb250cmlidXRvcnM+PGF1
dGgtYWRkcmVzcz5BbmltYWwgUmVwcm9kdWN0aW9uIGFuZCBCaW90ZWNobm9sb2d5IExhYm9yYXRv
cnksIENvbG9yYWRvIFN0YXRlIFVuaXZlcnNpdHksIEZvcnQgQ29sbGlucyA4MDUyMy48L2F1dGgt
YWRkcmVzcz48dGl0bGVzPjx0aXRsZT5FZmZlY3RzIG9mIG1pY3JvZ3Jhdml0eSBvciBzaW11bGF0
ZWQgbGF1bmNoIG9uIHRlc3RpY3VsYXIgZnVuY3Rpb24gaW4gcmF0czwvdGl0bGU+PHNlY29uZGFy
eS10aXRsZT5KIEFwcGwgUGh5c2lvbCAoMTk4NSk8L3NlY29uZGFyeS10aXRsZT48L3RpdGxlcz48
cGVyaW9kaWNhbD48ZnVsbC10aXRsZT5KIEFwcGwgUGh5c2lvbCAoMTk4NSk8L2Z1bGwtdGl0bGU+
PC9wZXJpb2RpY2FsPjxwYWdlcz4xNzRTLTE4NVM8L3BhZ2VzPjx2b2x1bWU+NzM8L3ZvbHVtZT48
bnVtYmVyPjIgU3VwcGw8L251bWJlcj48a2V5d29yZHM+PGtleXdvcmQ+QW5pbWFsczwva2V5d29y
ZD48a2V5d29yZD5DaG9yaW9uaWMgR29uYWRvdHJvcGluPC9rZXl3b3JkPjxrZXl3b3JkPkdlbmUg
RXhwcmVzc2lvbiBSZWd1bGF0aW9uL3BoeXNpb2xvZ3k8L2tleXdvcmQ+PGtleXdvcmQ+R2VuZXRp
YyBNYXJrZXJzPC9rZXl3b3JkPjxrZXl3b3JkPkhlYXQtU2hvY2sgUHJvdGVpbnMvZ2VuZXRpY3Mv
bWV0YWJvbGlzbTwva2V5d29yZD48a2V5d29yZD5MZXlkaWcgQ2VsbHMvcGh5c2lvbG9neTwva2V5
d29yZD48a2V5d29yZD5NYWxlPC9rZXl3b3JkPjxrZXl3b3JkPk1pY2U8L2tleXdvcmQ+PGtleXdv
cmQ+TWljZSwgSW5icmVkIFN0cmFpbnM8L2tleXdvcmQ+PGtleXdvcmQ+T3JnYW4gU2l6ZS9waHlz
aW9sb2d5PC9rZXl3b3JkPjxrZXl3b3JkPlJhdHM8L2tleXdvcmQ+PGtleXdvcmQ+UmF0cywgSW5i
cmVkIFN0cmFpbnM8L2tleXdvcmQ+PGtleXdvcmQ+KlNwYWNlIEZsaWdodDwva2V5d29yZD48a2V5
d29yZD5TcGVybWF0b2dlbmVzaXMvcGh5c2lvbG9neTwva2V5d29yZD48a2V5d29yZD5UZXN0aXMv
YW5hdG9teSAmYW1wOyBoaXN0b2xvZ3kvKnBoeXNpb2xvZ3k8L2tleXdvcmQ+PGtleXdvcmQ+V2Vp
Z2h0bGVzc25lc3MvKmFkdmVyc2UgZWZmZWN0czwva2V5d29yZD48a2V5d29yZD5OQVNBIERpc2Np
cGxpbmUgRGV2ZWxvcG1lbnRhbCBCaW9sb2d5PC9rZXl3b3JkPjxrZXl3b3JkPk5BU0EgRXhwZXJp
bWVudCBOdW1iZXIgQ09TIDIwNDQtMjwva2V5d29yZD48a2V5d29yZD5Ob24tTkFTQSBDZW50ZXI8
L2tleXdvcmQ+PC9rZXl3b3Jkcz48ZGF0ZXM+PHllYXI+MTk5MjwveWVhcj48cHViLWRhdGVzPjxk
YXRlPkF1ZzwvZGF0ZT48L3B1Yi1kYXRlcz48L2RhdGVzPjxpc2JuPjg3NTAtNzU4NyAoUHJpbnQp
JiN4RDswMTYxLTc1NjcgKExpbmtpbmcpPC9pc2JuPjxhY2Nlc3Npb24tbnVtPjE1MjY5NDg8L2Fj
Y2Vzc2lvbi1udW0+PHVybHM+PHJlbGF0ZWQtdXJscz48dXJsPmh0dHBzOi8vd3d3Lm5jYmkubmxt
Lm5paC5nb3YvcHVibWVkLzE1MjY5NDg8L3VybD48L3JlbGF0ZWQtdXJscz48L3VybHM+PGVsZWN0
cm9uaWMtcmVzb3VyY2UtbnVtPjEwLjExNTIvamFwcGwuMTk5Mi43My4yLlMxNzQ8L2VsZWN0cm9u
aWMtcmVzb3VyY2UtbnVtPjxyZW1vdGUtZGF0YWJhc2UtbmFtZT5NZWRsaW5lPC9yZW1vdGUtZGF0
YWJhc2UtbmFtZT48cmVtb3RlLWRhdGFiYXNlLXByb3ZpZGVyPk5MTTwvcmVtb3RlLWRhdGFiYXNl
LXByb3ZpZGVyPjwvcmVjb3JkPjwvQ2l0ZT48L0VuZE5vdGU+AG==
</w:fldData>
        </w:fldChar>
      </w:r>
      <w:r w:rsidR="000A47EA">
        <w:rPr>
          <w:sz w:val="20"/>
          <w:szCs w:val="20"/>
        </w:rPr>
        <w:instrText xml:space="preserve"> ADDIN EN.CITE.DATA </w:instrText>
      </w:r>
      <w:r w:rsidR="000A47EA">
        <w:rPr>
          <w:sz w:val="20"/>
          <w:szCs w:val="20"/>
        </w:rPr>
      </w:r>
      <w:r w:rsidR="000A47EA">
        <w:rPr>
          <w:sz w:val="20"/>
          <w:szCs w:val="20"/>
        </w:rPr>
        <w:fldChar w:fldCharType="end"/>
      </w:r>
      <w:r w:rsidR="004A53E6" w:rsidRPr="100CAE68">
        <w:rPr>
          <w:sz w:val="20"/>
          <w:szCs w:val="20"/>
        </w:rPr>
      </w:r>
      <w:r w:rsidR="004A53E6" w:rsidRPr="100CAE68">
        <w:rPr>
          <w:sz w:val="20"/>
          <w:szCs w:val="20"/>
        </w:rPr>
        <w:fldChar w:fldCharType="separate"/>
      </w:r>
      <w:r w:rsidR="000A47EA">
        <w:rPr>
          <w:noProof/>
          <w:sz w:val="20"/>
          <w:szCs w:val="20"/>
        </w:rPr>
        <w:t>[29]</w:t>
      </w:r>
      <w:r w:rsidR="004A53E6" w:rsidRPr="100CAE68">
        <w:rPr>
          <w:sz w:val="20"/>
          <w:szCs w:val="20"/>
        </w:rPr>
        <w:fldChar w:fldCharType="end"/>
      </w:r>
      <w:r w:rsidRPr="100CAE68">
        <w:rPr>
          <w:sz w:val="20"/>
          <w:szCs w:val="20"/>
        </w:rPr>
        <w:t xml:space="preserve">, serum </w:t>
      </w:r>
      <w:r w:rsidR="004A53E6" w:rsidRPr="100CAE68">
        <w:rPr>
          <w:sz w:val="20"/>
          <w:szCs w:val="20"/>
        </w:rPr>
        <w:fldChar w:fldCharType="begin">
          <w:fldData xml:space="preserve">PEVuZE5vdGU+PENpdGU+PEF1dGhvcj5HcmluZGVsYW5kPC9BdXRob3I+PFllYXI+MTk5MDwvWWVh
cj48UmVjTnVtPjQxPC9SZWNOdW0+PERpc3BsYXlUZXh0PlszMF08L0Rpc3BsYXlUZXh0PjxyZWNv
cmQ+PHJlYy1udW1iZXI+NDE8L3JlYy1udW1iZXI+PGZvcmVpZ24ta2V5cz48a2V5IGFwcD0iRU4i
IGRiLWlkPSJkMHR0cnN2cjJwc3c1NGVmZHYxdnB2eDBkd3d2dmV0d3BzemUiIHRpbWVzdGFtcD0i
MTY1MjQ1NjQ3OCI+NDE8L2tleT48L2ZvcmVpZ24ta2V5cz48cmVmLXR5cGUgbmFtZT0iSm91cm5h
bCBBcnRpY2xlIj4xNzwvcmVmLXR5cGU+PGNvbnRyaWJ1dG9ycz48YXV0aG9ycz48YXV0aG9yPkdy
aW5kZWxhbmQsIFIuIEUuPC9hdXRob3I+PGF1dGhvcj5Qb3BvdmEsIEkuIEEuPC9hdXRob3I+PGF1
dGhvcj5WYXNxdWVzLCBNLjwvYXV0aG9yPjxhdXRob3I+QXJuYXVkLCBTLiBCLjwvYXV0aG9yPjwv
YXV0aG9ycz48L2NvbnRyaWJ1dG9ycz48YXV0aC1hZGRyZXNzPkxpZmUgU2NpZW5jZSBEaXZpc2lv
biwgTkFTQS1BbWVzIFJlc2VhcmNoIENlbnRlciwgTW9mZmV0dCBGaWVsZCwgQ2FsaWZvcm5pYSA5
NDAzNS48L2F1dGgtYWRkcmVzcz48dGl0bGVzPjx0aXRsZT5Db3Ntb3MgMTg4NyBtaXNzaW9uIG92
ZXJ2aWV3OiBlZmZlY3RzIG9mIG1pY3JvZ3Jhdml0eSBvbiByYXQgYm9keSBhbmQgYWRyZW5hbCB3
ZWlnaHRzIGFuZCBwbGFzbWEgY29uc3RpdHVlbnRzPC90aXRsZT48c2Vjb25kYXJ5LXRpdGxlPkZB
U0VCIEo8L3NlY29uZGFyeS10aXRsZT48L3RpdGxlcz48cGVyaW9kaWNhbD48ZnVsbC10aXRsZT5G
QVNFQiBKPC9mdWxsLXRpdGxlPjwvcGVyaW9kaWNhbD48cGFnZXM+MTA1LTk8L3BhZ2VzPjx2b2x1
bWU+NDwvdm9sdW1lPjxudW1iZXI+MTwvbnVtYmVyPjxrZXl3b3Jkcz48a2V5d29yZD5BZHJlbmFs
IEdsYW5kcy8qYW5hdG9teSAmYW1wOyBoaXN0b2xvZ3k8L2tleXdvcmQ+PGtleXdvcmQ+QWxrYWxp
bmUgUGhvc3BoYXRhc2UvYmxvb2Q8L2tleXdvcmQ+PGtleXdvcmQ+QW5pbWFsczwva2V5d29yZD48
a2V5d29yZD5CbG9vZCBHbHVjb3NlL21ldGFib2xpc208L2tleXdvcmQ+PGtleXdvcmQ+Qmxvb2Qg
UHJvdGVpbnMvKm1ldGFib2xpc208L2tleXdvcmQ+PGtleXdvcmQ+Qmxvb2QgVXJlYSBOaXRyb2dl
bjwva2V5d29yZD48a2V5d29yZD4qQm9keSBXZWlnaHQ8L2tleXdvcmQ+PGtleXdvcmQ+Q3JlYXRp
bmluZS9ibG9vZDwva2V5d29yZD48a2V5d29yZD5Ib3Jtb25lcy8qYmxvb2Q8L2tleXdvcmQ+PGtl
eXdvcmQ+TWFsZTwva2V5d29yZD48a2V5d29yZD5PcmdhbiBTaXplPC9rZXl3b3JkPjxrZXl3b3Jk
PlBob3NwaG9ydXMvYmxvb2Q8L2tleXdvcmQ+PGtleXdvcmQ+UmF0czwva2V5d29yZD48a2V5d29y
ZD5SYXRzLCBJbmJyZWQgU3RyYWluczwva2V5d29yZD48a2V5d29yZD4qU3BhY2UgRmxpZ2h0PC9r
ZXl3b3JkPjxrZXl3b3JkPlRlc3Rvc3Rlcm9uZS9ibG9vZDwva2V5d29yZD48a2V5d29yZD5UaHly
b3hpbmUvYmxvb2Q8L2tleXdvcmQ+PGtleXdvcmQ+VHJpaW9kb3RoeXJvbmluZS9ibG9vZDwva2V5
d29yZD48a2V5d29yZD4qV2VpZ2h0bGVzc25lc3M8L2tleXdvcmQ+PGtleXdvcmQ+TkFTQSBDZW50
ZXIgQVJDPC9rZXl3b3JkPjxrZXl3b3JkPk5BU0EgRGlzY2lwbGluZSBOdW1iZXIgMDAtMDA8L2tl
eXdvcmQ+PGtleXdvcmQ+TkFTQSBEaXNjaXBsaW5lIFJlZ3VsYXRvcnkgUGh5c2lvbG9neTwva2V5
d29yZD48a2V5d29yZD5OQVNBIFByb2dyYW0gRmxpZ2h0PC9rZXl3b3JkPjwva2V5d29yZHM+PGRh
dGVzPjx5ZWFyPjE5OTA8L3llYXI+PHB1Yi1kYXRlcz48ZGF0ZT5KYW48L2RhdGU+PC9wdWItZGF0
ZXM+PC9kYXRlcz48aXNibj4wODkyLTY2MzggKFByaW50KSYjeEQ7MDg5Mi02NjM4IChMaW5raW5n
KTwvaXNibj48YWNjZXNzaW9uLW51bT4yMjk1MzcxPC9hY2Nlc3Npb24tbnVtPjx1cmxzPjxyZWxh
dGVkLXVybHM+PHVybD5odHRwczovL3d3dy5uY2JpLm5sbS5uaWguZ292L3B1Ym1lZC8yMjk1Mzcx
PC91cmw+PC9yZWxhdGVkLXVybHM+PC91cmxzPjxlbGVjdHJvbmljLXJlc291cmNlLW51bT4xMC4x
MDk2L2Zhc2Viai40LjEuMjI5NTM3MTwvZWxlY3Ryb25pYy1yZXNvdXJjZS1udW0+PHJlbW90ZS1k
YXRhYmFzZS1uYW1lPk1lZGxpbmU8L3JlbW90ZS1kYXRhYmFzZS1uYW1lPjxyZW1vdGUtZGF0YWJh
c2UtcHJvdmlkZXI+TkxNPC9yZW1vdGUtZGF0YWJhc2UtcHJvdmlkZXI+PC9yZWNvcmQ+PC9DaXRl
PjwvRW5kTm90ZT5=
</w:fldData>
        </w:fldChar>
      </w:r>
      <w:r w:rsidR="00F426F5">
        <w:rPr>
          <w:sz w:val="20"/>
          <w:szCs w:val="20"/>
        </w:rPr>
        <w:instrText xml:space="preserve"> ADDIN EN.CITE </w:instrText>
      </w:r>
      <w:r w:rsidR="00F426F5">
        <w:rPr>
          <w:sz w:val="20"/>
          <w:szCs w:val="20"/>
        </w:rPr>
        <w:fldChar w:fldCharType="begin">
          <w:fldData xml:space="preserve">PEVuZE5vdGU+PENpdGU+PEF1dGhvcj5HcmluZGVsYW5kPC9BdXRob3I+PFllYXI+MTk5MDwvWWVh
cj48UmVjTnVtPjQxPC9SZWNOdW0+PERpc3BsYXlUZXh0PlszMF08L0Rpc3BsYXlUZXh0PjxyZWNv
cmQ+PHJlYy1udW1iZXI+NDE8L3JlYy1udW1iZXI+PGZvcmVpZ24ta2V5cz48a2V5IGFwcD0iRU4i
IGRiLWlkPSJkMHR0cnN2cjJwc3c1NGVmZHYxdnB2eDBkd3d2dmV0d3BzemUiIHRpbWVzdGFtcD0i
MTY1MjQ1NjQ3OCI+NDE8L2tleT48L2ZvcmVpZ24ta2V5cz48cmVmLXR5cGUgbmFtZT0iSm91cm5h
bCBBcnRpY2xlIj4xNzwvcmVmLXR5cGU+PGNvbnRyaWJ1dG9ycz48YXV0aG9ycz48YXV0aG9yPkdy
aW5kZWxhbmQsIFIuIEUuPC9hdXRob3I+PGF1dGhvcj5Qb3BvdmEsIEkuIEEuPC9hdXRob3I+PGF1
dGhvcj5WYXNxdWVzLCBNLjwvYXV0aG9yPjxhdXRob3I+QXJuYXVkLCBTLiBCLjwvYXV0aG9yPjwv
YXV0aG9ycz48L2NvbnRyaWJ1dG9ycz48YXV0aC1hZGRyZXNzPkxpZmUgU2NpZW5jZSBEaXZpc2lv
biwgTkFTQS1BbWVzIFJlc2VhcmNoIENlbnRlciwgTW9mZmV0dCBGaWVsZCwgQ2FsaWZvcm5pYSA5
NDAzNS48L2F1dGgtYWRkcmVzcz48dGl0bGVzPjx0aXRsZT5Db3Ntb3MgMTg4NyBtaXNzaW9uIG92
ZXJ2aWV3OiBlZmZlY3RzIG9mIG1pY3JvZ3Jhdml0eSBvbiByYXQgYm9keSBhbmQgYWRyZW5hbCB3
ZWlnaHRzIGFuZCBwbGFzbWEgY29uc3RpdHVlbnRzPC90aXRsZT48c2Vjb25kYXJ5LXRpdGxlPkZB
U0VCIEo8L3NlY29uZGFyeS10aXRsZT48L3RpdGxlcz48cGVyaW9kaWNhbD48ZnVsbC10aXRsZT5G
QVNFQiBKPC9mdWxsLXRpdGxlPjwvcGVyaW9kaWNhbD48cGFnZXM+MTA1LTk8L3BhZ2VzPjx2b2x1
bWU+NDwvdm9sdW1lPjxudW1iZXI+MTwvbnVtYmVyPjxrZXl3b3Jkcz48a2V5d29yZD5BZHJlbmFs
IEdsYW5kcy8qYW5hdG9teSAmYW1wOyBoaXN0b2xvZ3k8L2tleXdvcmQ+PGtleXdvcmQ+QWxrYWxp
bmUgUGhvc3BoYXRhc2UvYmxvb2Q8L2tleXdvcmQ+PGtleXdvcmQ+QW5pbWFsczwva2V5d29yZD48
a2V5d29yZD5CbG9vZCBHbHVjb3NlL21ldGFib2xpc208L2tleXdvcmQ+PGtleXdvcmQ+Qmxvb2Qg
UHJvdGVpbnMvKm1ldGFib2xpc208L2tleXdvcmQ+PGtleXdvcmQ+Qmxvb2QgVXJlYSBOaXRyb2dl
bjwva2V5d29yZD48a2V5d29yZD4qQm9keSBXZWlnaHQ8L2tleXdvcmQ+PGtleXdvcmQ+Q3JlYXRp
bmluZS9ibG9vZDwva2V5d29yZD48a2V5d29yZD5Ib3Jtb25lcy8qYmxvb2Q8L2tleXdvcmQ+PGtl
eXdvcmQ+TWFsZTwva2V5d29yZD48a2V5d29yZD5PcmdhbiBTaXplPC9rZXl3b3JkPjxrZXl3b3Jk
PlBob3NwaG9ydXMvYmxvb2Q8L2tleXdvcmQ+PGtleXdvcmQ+UmF0czwva2V5d29yZD48a2V5d29y
ZD5SYXRzLCBJbmJyZWQgU3RyYWluczwva2V5d29yZD48a2V5d29yZD4qU3BhY2UgRmxpZ2h0PC9r
ZXl3b3JkPjxrZXl3b3JkPlRlc3Rvc3Rlcm9uZS9ibG9vZDwva2V5d29yZD48a2V5d29yZD5UaHly
b3hpbmUvYmxvb2Q8L2tleXdvcmQ+PGtleXdvcmQ+VHJpaW9kb3RoeXJvbmluZS9ibG9vZDwva2V5
d29yZD48a2V5d29yZD4qV2VpZ2h0bGVzc25lc3M8L2tleXdvcmQ+PGtleXdvcmQ+TkFTQSBDZW50
ZXIgQVJDPC9rZXl3b3JkPjxrZXl3b3JkPk5BU0EgRGlzY2lwbGluZSBOdW1iZXIgMDAtMDA8L2tl
eXdvcmQ+PGtleXdvcmQ+TkFTQSBEaXNjaXBsaW5lIFJlZ3VsYXRvcnkgUGh5c2lvbG9neTwva2V5
d29yZD48a2V5d29yZD5OQVNBIFByb2dyYW0gRmxpZ2h0PC9rZXl3b3JkPjwva2V5d29yZHM+PGRh
dGVzPjx5ZWFyPjE5OTA8L3llYXI+PHB1Yi1kYXRlcz48ZGF0ZT5KYW48L2RhdGU+PC9wdWItZGF0
ZXM+PC9kYXRlcz48aXNibj4wODkyLTY2MzggKFByaW50KSYjeEQ7MDg5Mi02NjM4IChMaW5raW5n
KTwvaXNibj48YWNjZXNzaW9uLW51bT4yMjk1MzcxPC9hY2Nlc3Npb24tbnVtPjx1cmxzPjxyZWxh
dGVkLXVybHM+PHVybD5odHRwczovL3d3dy5uY2JpLm5sbS5uaWguZ292L3B1Ym1lZC8yMjk1Mzcx
PC91cmw+PC9yZWxhdGVkLXVybHM+PC91cmxzPjxlbGVjdHJvbmljLXJlc291cmNlLW51bT4xMC4x
MDk2L2Zhc2Viai40LjEuMjI5NTM3MTwvZWxlY3Ryb25pYy1yZXNvdXJjZS1udW0+PHJlbW90ZS1k
YXRhYmFzZS1uYW1lPk1lZGxpbmU8L3JlbW90ZS1kYXRhYmFzZS1uYW1lPjxyZW1vdGUtZGF0YWJh
c2UtcHJvdmlkZXI+TkxNPC9yZW1vdGUtZGF0YWJhc2UtcHJvdmlkZXI+PC9yZWNvcmQ+PC9DaXRl
PjwvRW5kTm90ZT5=
</w:fldData>
        </w:fldChar>
      </w:r>
      <w:r w:rsidR="00F426F5">
        <w:rPr>
          <w:sz w:val="20"/>
          <w:szCs w:val="20"/>
        </w:rPr>
        <w:instrText xml:space="preserve"> ADDIN EN.CITE.DATA </w:instrText>
      </w:r>
      <w:r w:rsidR="00F426F5">
        <w:rPr>
          <w:sz w:val="20"/>
          <w:szCs w:val="20"/>
        </w:rPr>
      </w:r>
      <w:r w:rsidR="00F426F5">
        <w:rPr>
          <w:sz w:val="20"/>
          <w:szCs w:val="20"/>
        </w:rPr>
        <w:fldChar w:fldCharType="end"/>
      </w:r>
      <w:r w:rsidR="004A53E6" w:rsidRPr="100CAE68">
        <w:rPr>
          <w:sz w:val="20"/>
          <w:szCs w:val="20"/>
        </w:rPr>
      </w:r>
      <w:r w:rsidR="004A53E6" w:rsidRPr="100CAE68">
        <w:rPr>
          <w:sz w:val="20"/>
          <w:szCs w:val="20"/>
        </w:rPr>
        <w:fldChar w:fldCharType="separate"/>
      </w:r>
      <w:r w:rsidR="00F426F5">
        <w:rPr>
          <w:noProof/>
          <w:sz w:val="20"/>
          <w:szCs w:val="20"/>
        </w:rPr>
        <w:t>[30]</w:t>
      </w:r>
      <w:r w:rsidR="004A53E6" w:rsidRPr="100CAE68">
        <w:rPr>
          <w:sz w:val="20"/>
          <w:szCs w:val="20"/>
        </w:rPr>
        <w:fldChar w:fldCharType="end"/>
      </w:r>
      <w:r w:rsidRPr="100CAE68">
        <w:rPr>
          <w:sz w:val="20"/>
          <w:szCs w:val="20"/>
        </w:rPr>
        <w:t xml:space="preserve">, and testicular tissue </w:t>
      </w:r>
      <w:r w:rsidR="000A47EA" w:rsidRPr="100CAE68">
        <w:rPr>
          <w:sz w:val="20"/>
          <w:szCs w:val="20"/>
        </w:rPr>
        <w:fldChar w:fldCharType="begin">
          <w:fldData xml:space="preserve">PEVuZE5vdGU+PENpdGU+PEF1dGhvcj5BbWFubjwvQXV0aG9yPjxZZWFyPjE5OTI8L1llYXI+PFJl
Y051bT40MDwvUmVjTnVtPjxEaXNwbGF5VGV4dD5bMjldPC9EaXNwbGF5VGV4dD48cmVjb3JkPjxy
ZWMtbnVtYmVyPjQwPC9yZWMtbnVtYmVyPjxmb3JlaWduLWtleXM+PGtleSBhcHA9IkVOIiBkYi1p
ZD0iZDB0dHJzdnIycHN3NTRlZmR2MXZwdngwZHd3dnZldHdwc3plIiB0aW1lc3RhbXA9IjE2NTI0
NTYxNzgiPjQwPC9rZXk+PC9mb3JlaWduLWtleXM+PHJlZi10eXBlIG5hbWU9IkpvdXJuYWwgQXJ0
aWNsZSI+MTc8L3JlZi10eXBlPjxjb250cmlidXRvcnM+PGF1dGhvcnM+PGF1dGhvcj5BbWFubiwg
Ui4gUC48L2F1dGhvcj48YXV0aG9yPkRlYXZlciwgRC4gUi48L2F1dGhvcj48YXV0aG9yPlppcmtp
biwgQi4gUi48L2F1dGhvcj48YXV0aG9yPkdyaWxscywgRy4gUy48L2F1dGhvcj48YXV0aG9yPlNh
cHAsIFcuIEouPC9hdXRob3I+PGF1dGhvcj5WZWVyYW1hY2hhbmVuaSwgRC4gTi48L2F1dGhvcj48
YXV0aG9yPkNsZW1lbnMsIEouIFcuPC9hdXRob3I+PGF1dGhvcj5CYW5lcmplZSwgUy4gRC48L2F1
dGhvcj48YXV0aG9yPkZvbG1lciwgSi48L2F1dGhvcj48YXV0aG9yPkdydXBwaSwgQy4gTS48L2F1
dGhvcj48YXV0aG9yPmV0IGFsLiw8L2F1dGhvcj48L2F1dGhvcnM+PC9jb250cmlidXRvcnM+PGF1
dGgtYWRkcmVzcz5BbmltYWwgUmVwcm9kdWN0aW9uIGFuZCBCaW90ZWNobm9sb2d5IExhYm9yYXRv
cnksIENvbG9yYWRvIFN0YXRlIFVuaXZlcnNpdHksIEZvcnQgQ29sbGlucyA4MDUyMy48L2F1dGgt
YWRkcmVzcz48dGl0bGVzPjx0aXRsZT5FZmZlY3RzIG9mIG1pY3JvZ3Jhdml0eSBvciBzaW11bGF0
ZWQgbGF1bmNoIG9uIHRlc3RpY3VsYXIgZnVuY3Rpb24gaW4gcmF0czwvdGl0bGU+PHNlY29uZGFy
eS10aXRsZT5KIEFwcGwgUGh5c2lvbCAoMTk4NSk8L3NlY29uZGFyeS10aXRsZT48L3RpdGxlcz48
cGVyaW9kaWNhbD48ZnVsbC10aXRsZT5KIEFwcGwgUGh5c2lvbCAoMTk4NSk8L2Z1bGwtdGl0bGU+
PC9wZXJpb2RpY2FsPjxwYWdlcz4xNzRTLTE4NVM8L3BhZ2VzPjx2b2x1bWU+NzM8L3ZvbHVtZT48
bnVtYmVyPjIgU3VwcGw8L251bWJlcj48a2V5d29yZHM+PGtleXdvcmQ+QW5pbWFsczwva2V5d29y
ZD48a2V5d29yZD5DaG9yaW9uaWMgR29uYWRvdHJvcGluPC9rZXl3b3JkPjxrZXl3b3JkPkdlbmUg
RXhwcmVzc2lvbiBSZWd1bGF0aW9uL3BoeXNpb2xvZ3k8L2tleXdvcmQ+PGtleXdvcmQ+R2VuZXRp
YyBNYXJrZXJzPC9rZXl3b3JkPjxrZXl3b3JkPkhlYXQtU2hvY2sgUHJvdGVpbnMvZ2VuZXRpY3Mv
bWV0YWJvbGlzbTwva2V5d29yZD48a2V5d29yZD5MZXlkaWcgQ2VsbHMvcGh5c2lvbG9neTwva2V5
d29yZD48a2V5d29yZD5NYWxlPC9rZXl3b3JkPjxrZXl3b3JkPk1pY2U8L2tleXdvcmQ+PGtleXdv
cmQ+TWljZSwgSW5icmVkIFN0cmFpbnM8L2tleXdvcmQ+PGtleXdvcmQ+T3JnYW4gU2l6ZS9waHlz
aW9sb2d5PC9rZXl3b3JkPjxrZXl3b3JkPlJhdHM8L2tleXdvcmQ+PGtleXdvcmQ+UmF0cywgSW5i
cmVkIFN0cmFpbnM8L2tleXdvcmQ+PGtleXdvcmQ+KlNwYWNlIEZsaWdodDwva2V5d29yZD48a2V5
d29yZD5TcGVybWF0b2dlbmVzaXMvcGh5c2lvbG9neTwva2V5d29yZD48a2V5d29yZD5UZXN0aXMv
YW5hdG9teSAmYW1wOyBoaXN0b2xvZ3kvKnBoeXNpb2xvZ3k8L2tleXdvcmQ+PGtleXdvcmQ+V2Vp
Z2h0bGVzc25lc3MvKmFkdmVyc2UgZWZmZWN0czwva2V5d29yZD48a2V5d29yZD5OQVNBIERpc2Np
cGxpbmUgRGV2ZWxvcG1lbnRhbCBCaW9sb2d5PC9rZXl3b3JkPjxrZXl3b3JkPk5BU0EgRXhwZXJp
bWVudCBOdW1iZXIgQ09TIDIwNDQtMjwva2V5d29yZD48a2V5d29yZD5Ob24tTkFTQSBDZW50ZXI8
L2tleXdvcmQ+PC9rZXl3b3Jkcz48ZGF0ZXM+PHllYXI+MTk5MjwveWVhcj48cHViLWRhdGVzPjxk
YXRlPkF1ZzwvZGF0ZT48L3B1Yi1kYXRlcz48L2RhdGVzPjxpc2JuPjg3NTAtNzU4NyAoUHJpbnQp
JiN4RDswMTYxLTc1NjcgKExpbmtpbmcpPC9pc2JuPjxhY2Nlc3Npb24tbnVtPjE1MjY5NDg8L2Fj
Y2Vzc2lvbi1udW0+PHVybHM+PHJlbGF0ZWQtdXJscz48dXJsPmh0dHBzOi8vd3d3Lm5jYmkubmxt
Lm5paC5nb3YvcHVibWVkLzE1MjY5NDg8L3VybD48L3JlbGF0ZWQtdXJscz48L3VybHM+PGVsZWN0
cm9uaWMtcmVzb3VyY2UtbnVtPjEwLjExNTIvamFwcGwuMTk5Mi43My4yLlMxNzQ8L2VsZWN0cm9u
aWMtcmVzb3VyY2UtbnVtPjxyZW1vdGUtZGF0YWJhc2UtbmFtZT5NZWRsaW5lPC9yZW1vdGUtZGF0
YWJhc2UtbmFtZT48cmVtb3RlLWRhdGFiYXNlLXByb3ZpZGVyPk5MTTwvcmVtb3RlLWRhdGFiYXNl
LXByb3ZpZGVyPjwvcmVjb3JkPjwvQ2l0ZT48L0VuZE5vdGU+AG==
</w:fldData>
        </w:fldChar>
      </w:r>
      <w:r w:rsidR="000A47EA">
        <w:rPr>
          <w:sz w:val="20"/>
          <w:szCs w:val="20"/>
        </w:rPr>
        <w:instrText xml:space="preserve"> ADDIN EN.CITE </w:instrText>
      </w:r>
      <w:r w:rsidR="000A47EA">
        <w:rPr>
          <w:sz w:val="20"/>
          <w:szCs w:val="20"/>
        </w:rPr>
        <w:fldChar w:fldCharType="begin">
          <w:fldData xml:space="preserve">PEVuZE5vdGU+PENpdGU+PEF1dGhvcj5BbWFubjwvQXV0aG9yPjxZZWFyPjE5OTI8L1llYXI+PFJl
Y051bT40MDwvUmVjTnVtPjxEaXNwbGF5VGV4dD5bMjldPC9EaXNwbGF5VGV4dD48cmVjb3JkPjxy
ZWMtbnVtYmVyPjQwPC9yZWMtbnVtYmVyPjxmb3JlaWduLWtleXM+PGtleSBhcHA9IkVOIiBkYi1p
ZD0iZDB0dHJzdnIycHN3NTRlZmR2MXZwdngwZHd3dnZldHdwc3plIiB0aW1lc3RhbXA9IjE2NTI0
NTYxNzgiPjQwPC9rZXk+PC9mb3JlaWduLWtleXM+PHJlZi10eXBlIG5hbWU9IkpvdXJuYWwgQXJ0
aWNsZSI+MTc8L3JlZi10eXBlPjxjb250cmlidXRvcnM+PGF1dGhvcnM+PGF1dGhvcj5BbWFubiwg
Ui4gUC48L2F1dGhvcj48YXV0aG9yPkRlYXZlciwgRC4gUi48L2F1dGhvcj48YXV0aG9yPlppcmtp
biwgQi4gUi48L2F1dGhvcj48YXV0aG9yPkdyaWxscywgRy4gUy48L2F1dGhvcj48YXV0aG9yPlNh
cHAsIFcuIEouPC9hdXRob3I+PGF1dGhvcj5WZWVyYW1hY2hhbmVuaSwgRC4gTi48L2F1dGhvcj48
YXV0aG9yPkNsZW1lbnMsIEouIFcuPC9hdXRob3I+PGF1dGhvcj5CYW5lcmplZSwgUy4gRC48L2F1
dGhvcj48YXV0aG9yPkZvbG1lciwgSi48L2F1dGhvcj48YXV0aG9yPkdydXBwaSwgQy4gTS48L2F1
dGhvcj48YXV0aG9yPmV0IGFsLiw8L2F1dGhvcj48L2F1dGhvcnM+PC9jb250cmlidXRvcnM+PGF1
dGgtYWRkcmVzcz5BbmltYWwgUmVwcm9kdWN0aW9uIGFuZCBCaW90ZWNobm9sb2d5IExhYm9yYXRv
cnksIENvbG9yYWRvIFN0YXRlIFVuaXZlcnNpdHksIEZvcnQgQ29sbGlucyA4MDUyMy48L2F1dGgt
YWRkcmVzcz48dGl0bGVzPjx0aXRsZT5FZmZlY3RzIG9mIG1pY3JvZ3Jhdml0eSBvciBzaW11bGF0
ZWQgbGF1bmNoIG9uIHRlc3RpY3VsYXIgZnVuY3Rpb24gaW4gcmF0czwvdGl0bGU+PHNlY29uZGFy
eS10aXRsZT5KIEFwcGwgUGh5c2lvbCAoMTk4NSk8L3NlY29uZGFyeS10aXRsZT48L3RpdGxlcz48
cGVyaW9kaWNhbD48ZnVsbC10aXRsZT5KIEFwcGwgUGh5c2lvbCAoMTk4NSk8L2Z1bGwtdGl0bGU+
PC9wZXJpb2RpY2FsPjxwYWdlcz4xNzRTLTE4NVM8L3BhZ2VzPjx2b2x1bWU+NzM8L3ZvbHVtZT48
bnVtYmVyPjIgU3VwcGw8L251bWJlcj48a2V5d29yZHM+PGtleXdvcmQ+QW5pbWFsczwva2V5d29y
ZD48a2V5d29yZD5DaG9yaW9uaWMgR29uYWRvdHJvcGluPC9rZXl3b3JkPjxrZXl3b3JkPkdlbmUg
RXhwcmVzc2lvbiBSZWd1bGF0aW9uL3BoeXNpb2xvZ3k8L2tleXdvcmQ+PGtleXdvcmQ+R2VuZXRp
YyBNYXJrZXJzPC9rZXl3b3JkPjxrZXl3b3JkPkhlYXQtU2hvY2sgUHJvdGVpbnMvZ2VuZXRpY3Mv
bWV0YWJvbGlzbTwva2V5d29yZD48a2V5d29yZD5MZXlkaWcgQ2VsbHMvcGh5c2lvbG9neTwva2V5
d29yZD48a2V5d29yZD5NYWxlPC9rZXl3b3JkPjxrZXl3b3JkPk1pY2U8L2tleXdvcmQ+PGtleXdv
cmQ+TWljZSwgSW5icmVkIFN0cmFpbnM8L2tleXdvcmQ+PGtleXdvcmQ+T3JnYW4gU2l6ZS9waHlz
aW9sb2d5PC9rZXl3b3JkPjxrZXl3b3JkPlJhdHM8L2tleXdvcmQ+PGtleXdvcmQ+UmF0cywgSW5i
cmVkIFN0cmFpbnM8L2tleXdvcmQ+PGtleXdvcmQ+KlNwYWNlIEZsaWdodDwva2V5d29yZD48a2V5
d29yZD5TcGVybWF0b2dlbmVzaXMvcGh5c2lvbG9neTwva2V5d29yZD48a2V5d29yZD5UZXN0aXMv
YW5hdG9teSAmYW1wOyBoaXN0b2xvZ3kvKnBoeXNpb2xvZ3k8L2tleXdvcmQ+PGtleXdvcmQ+V2Vp
Z2h0bGVzc25lc3MvKmFkdmVyc2UgZWZmZWN0czwva2V5d29yZD48a2V5d29yZD5OQVNBIERpc2Np
cGxpbmUgRGV2ZWxvcG1lbnRhbCBCaW9sb2d5PC9rZXl3b3JkPjxrZXl3b3JkPk5BU0EgRXhwZXJp
bWVudCBOdW1iZXIgQ09TIDIwNDQtMjwva2V5d29yZD48a2V5d29yZD5Ob24tTkFTQSBDZW50ZXI8
L2tleXdvcmQ+PC9rZXl3b3Jkcz48ZGF0ZXM+PHllYXI+MTk5MjwveWVhcj48cHViLWRhdGVzPjxk
YXRlPkF1ZzwvZGF0ZT48L3B1Yi1kYXRlcz48L2RhdGVzPjxpc2JuPjg3NTAtNzU4NyAoUHJpbnQp
JiN4RDswMTYxLTc1NjcgKExpbmtpbmcpPC9pc2JuPjxhY2Nlc3Npb24tbnVtPjE1MjY5NDg8L2Fj
Y2Vzc2lvbi1udW0+PHVybHM+PHJlbGF0ZWQtdXJscz48dXJsPmh0dHBzOi8vd3d3Lm5jYmkubmxt
Lm5paC5nb3YvcHVibWVkLzE1MjY5NDg8L3VybD48L3JlbGF0ZWQtdXJscz48L3VybHM+PGVsZWN0
cm9uaWMtcmVzb3VyY2UtbnVtPjEwLjExNTIvamFwcGwuMTk5Mi43My4yLlMxNzQ8L2VsZWN0cm9u
aWMtcmVzb3VyY2UtbnVtPjxyZW1vdGUtZGF0YWJhc2UtbmFtZT5NZWRsaW5lPC9yZW1vdGUtZGF0
YWJhc2UtbmFtZT48cmVtb3RlLWRhdGFiYXNlLXByb3ZpZGVyPk5MTTwvcmVtb3RlLWRhdGFiYXNl
LXByb3ZpZGVyPjwvcmVjb3JkPjwvQ2l0ZT48L0VuZE5vdGU+AG==
</w:fldData>
        </w:fldChar>
      </w:r>
      <w:r w:rsidR="000A47EA">
        <w:rPr>
          <w:sz w:val="20"/>
          <w:szCs w:val="20"/>
        </w:rPr>
        <w:instrText xml:space="preserve"> ADDIN EN.CITE.DATA </w:instrText>
      </w:r>
      <w:r w:rsidR="000A47EA">
        <w:rPr>
          <w:sz w:val="20"/>
          <w:szCs w:val="20"/>
        </w:rPr>
      </w:r>
      <w:r w:rsidR="000A47EA">
        <w:rPr>
          <w:sz w:val="20"/>
          <w:szCs w:val="20"/>
        </w:rPr>
        <w:fldChar w:fldCharType="end"/>
      </w:r>
      <w:r w:rsidR="000A47EA" w:rsidRPr="100CAE68">
        <w:rPr>
          <w:sz w:val="20"/>
          <w:szCs w:val="20"/>
        </w:rPr>
      </w:r>
      <w:r w:rsidR="000A47EA" w:rsidRPr="100CAE68">
        <w:rPr>
          <w:sz w:val="20"/>
          <w:szCs w:val="20"/>
        </w:rPr>
        <w:fldChar w:fldCharType="separate"/>
      </w:r>
      <w:r w:rsidR="000A47EA">
        <w:rPr>
          <w:noProof/>
          <w:sz w:val="20"/>
          <w:szCs w:val="20"/>
        </w:rPr>
        <w:t>[29]</w:t>
      </w:r>
      <w:r w:rsidR="000A47EA" w:rsidRPr="100CAE68">
        <w:rPr>
          <w:sz w:val="20"/>
          <w:szCs w:val="20"/>
        </w:rPr>
        <w:fldChar w:fldCharType="end"/>
      </w:r>
      <w:r w:rsidRPr="100CAE68">
        <w:rPr>
          <w:sz w:val="20"/>
          <w:szCs w:val="20"/>
        </w:rPr>
        <w:t xml:space="preserve"> in </w:t>
      </w:r>
      <w:r w:rsidR="00370D63" w:rsidRPr="00370D63">
        <w:rPr>
          <w:sz w:val="20"/>
          <w:szCs w:val="20"/>
        </w:rPr>
        <w:t>male rodents. In male astronauts</w:t>
      </w:r>
      <w:r w:rsidRPr="100CAE68">
        <w:rPr>
          <w:sz w:val="20"/>
          <w:szCs w:val="20"/>
        </w:rPr>
        <w:t xml:space="preserve"> of comparable microgravity exposure (i.e., 12-13 days)</w:t>
      </w:r>
      <w:r w:rsidR="00370D63" w:rsidRPr="00370D63">
        <w:rPr>
          <w:sz w:val="20"/>
          <w:szCs w:val="20"/>
        </w:rPr>
        <w:t>, testosterone concentrations</w:t>
      </w:r>
      <w:r w:rsidRPr="100CAE68">
        <w:rPr>
          <w:sz w:val="20"/>
          <w:szCs w:val="20"/>
        </w:rPr>
        <w:t xml:space="preserve"> reduced by 30% </w:t>
      </w:r>
      <w:r w:rsidR="004A53E6" w:rsidRPr="100CAE68">
        <w:rPr>
          <w:sz w:val="20"/>
          <w:szCs w:val="20"/>
        </w:rPr>
        <w:fldChar w:fldCharType="begin"/>
      </w:r>
      <w:r w:rsidR="00F426F5">
        <w:rPr>
          <w:sz w:val="20"/>
          <w:szCs w:val="20"/>
        </w:rPr>
        <w:instrText xml:space="preserve"> ADDIN EN.CITE &lt;EndNote&gt;&lt;Cite&gt;&lt;Author&gt;Smith&lt;/Author&gt;&lt;Year&gt;2012&lt;/Year&gt;&lt;RecNum&gt;43&lt;/RecNum&gt;&lt;DisplayText&gt;[31]&lt;/DisplayText&gt;&lt;record&gt;&lt;rec-number&gt;43&lt;/rec-number&gt;&lt;foreign-keys&gt;&lt;key app="EN" db-id="d0ttrsvr2psw54efdv1vpvx0dwwvvetwpsze" timestamp="1652457735"&gt;43&lt;/key&gt;&lt;/foreign-keys&gt;&lt;ref-type name="Journal Article"&gt;17&lt;/ref-type&gt;&lt;contributors&gt;&lt;authors&gt;&lt;author&gt;Smith, S. M.&lt;/author&gt;&lt;author&gt;Heer, M.&lt;/author&gt;&lt;author&gt;Wang, Z.&lt;/author&gt;&lt;author&gt;Huntoon, C. L.&lt;/author&gt;&lt;author&gt;Zwart, S. R.&lt;/author&gt;&lt;/authors&gt;&lt;/contributors&gt;&lt;auth-address&gt;Space Life Sciences Directorate, Johnson Space Center, National Aeronautics and Space Administration, Enterprise Advisory Services, Inc, Houston, Texas 77058, USA. scott.m.smith@nasa.gov&lt;/auth-address&gt;&lt;titles&gt;&lt;title&gt;Long-duration space flight and bed rest effects on testosterone and other steroids&lt;/title&gt;&lt;secondary-title&gt;J Clin Endocrinol Metab&lt;/secondary-title&gt;&lt;/titles&gt;&lt;periodical&gt;&lt;full-title&gt;J Clin Endocrinol Metab&lt;/full-title&gt;&lt;/periodical&gt;&lt;pages&gt;270-8&lt;/pages&gt;&lt;volume&gt;97&lt;/volume&gt;&lt;number&gt;1&lt;/number&gt;&lt;edition&gt;20111102&lt;/edition&gt;&lt;keywords&gt;&lt;keyword&gt;Adult&lt;/keyword&gt;&lt;keyword&gt;*Bed Rest/adverse effects&lt;/keyword&gt;&lt;keyword&gt;Bone and Bones/metabolism/physiology&lt;/keyword&gt;&lt;keyword&gt;Gonadal Steroid Hormones/analysis/blood/*metabolism/urine&lt;/keyword&gt;&lt;keyword&gt;Humans&lt;/keyword&gt;&lt;keyword&gt;Male&lt;/keyword&gt;&lt;keyword&gt;Middle Aged&lt;/keyword&gt;&lt;keyword&gt;*Space Flight&lt;/keyword&gt;&lt;keyword&gt;Testosterone/analysis/blood/*metabolism/urine&lt;/keyword&gt;&lt;keyword&gt;Time Factors&lt;/keyword&gt;&lt;keyword&gt;Weightlessness&lt;/keyword&gt;&lt;/keywords&gt;&lt;dates&gt;&lt;year&gt;2012&lt;/year&gt;&lt;pub-dates&gt;&lt;date&gt;Jan&lt;/date&gt;&lt;/pub-dates&gt;&lt;/dates&gt;&lt;isbn&gt;1945-7197 (Electronic)&amp;#xD;0021-972X (Linking)&lt;/isbn&gt;&lt;accession-num&gt;22049169&lt;/accession-num&gt;&lt;urls&gt;&lt;related-urls&gt;&lt;url&gt;https://www.ncbi.nlm.nih.gov/pubmed/22049169&lt;/url&gt;&lt;/related-urls&gt;&lt;/urls&gt;&lt;custom2&gt;PMC3251930&lt;/custom2&gt;&lt;electronic-resource-num&gt;10.1210/jc.2011-2233&lt;/electronic-resource-num&gt;&lt;remote-database-name&gt;Medline&lt;/remote-database-name&gt;&lt;remote-database-provider&gt;NLM&lt;/remote-database-provider&gt;&lt;/record&gt;&lt;/Cite&gt;&lt;/EndNote&gt;</w:instrText>
      </w:r>
      <w:r w:rsidR="004A53E6" w:rsidRPr="100CAE68">
        <w:rPr>
          <w:sz w:val="20"/>
          <w:szCs w:val="20"/>
        </w:rPr>
        <w:fldChar w:fldCharType="separate"/>
      </w:r>
      <w:r w:rsidR="00F426F5">
        <w:rPr>
          <w:noProof/>
          <w:sz w:val="20"/>
          <w:szCs w:val="20"/>
        </w:rPr>
        <w:t>[31]</w:t>
      </w:r>
      <w:r w:rsidR="004A53E6" w:rsidRPr="100CAE68">
        <w:rPr>
          <w:sz w:val="20"/>
          <w:szCs w:val="20"/>
        </w:rPr>
        <w:fldChar w:fldCharType="end"/>
      </w:r>
      <w:r w:rsidRPr="100CAE68">
        <w:rPr>
          <w:sz w:val="20"/>
          <w:szCs w:val="20"/>
        </w:rPr>
        <w:t xml:space="preserve">. This is in contrast to </w:t>
      </w:r>
      <w:r w:rsidR="00370D63" w:rsidRPr="00370D63">
        <w:rPr>
          <w:sz w:val="20"/>
          <w:szCs w:val="20"/>
        </w:rPr>
        <w:t xml:space="preserve">longer duration flights </w:t>
      </w:r>
      <w:r w:rsidRPr="100CAE68">
        <w:rPr>
          <w:sz w:val="20"/>
          <w:szCs w:val="20"/>
        </w:rPr>
        <w:t xml:space="preserve">which </w:t>
      </w:r>
      <w:r w:rsidR="00370D63" w:rsidRPr="00370D63">
        <w:rPr>
          <w:sz w:val="20"/>
          <w:szCs w:val="20"/>
        </w:rPr>
        <w:t>did</w:t>
      </w:r>
      <w:r w:rsidRPr="100CAE68">
        <w:rPr>
          <w:sz w:val="20"/>
          <w:szCs w:val="20"/>
        </w:rPr>
        <w:t xml:space="preserve"> not</w:t>
      </w:r>
      <w:r w:rsidR="00370D63" w:rsidRPr="00370D63">
        <w:rPr>
          <w:sz w:val="20"/>
          <w:szCs w:val="20"/>
        </w:rPr>
        <w:t xml:space="preserve"> </w:t>
      </w:r>
      <w:r w:rsidRPr="100CAE68">
        <w:rPr>
          <w:sz w:val="20"/>
          <w:szCs w:val="20"/>
        </w:rPr>
        <w:t>affect</w:t>
      </w:r>
      <w:r w:rsidR="00370D63" w:rsidRPr="00370D63">
        <w:rPr>
          <w:sz w:val="20"/>
          <w:szCs w:val="20"/>
        </w:rPr>
        <w:t xml:space="preserve"> </w:t>
      </w:r>
      <w:r w:rsidRPr="100CAE68">
        <w:rPr>
          <w:sz w:val="20"/>
          <w:szCs w:val="20"/>
        </w:rPr>
        <w:t xml:space="preserve">testosterone </w:t>
      </w:r>
      <w:r w:rsidR="00370D63" w:rsidRPr="00370D63">
        <w:rPr>
          <w:sz w:val="20"/>
          <w:szCs w:val="20"/>
        </w:rPr>
        <w:t xml:space="preserve">concentrations until landing, where </w:t>
      </w:r>
      <w:r w:rsidRPr="100CAE68">
        <w:rPr>
          <w:sz w:val="20"/>
          <w:szCs w:val="20"/>
        </w:rPr>
        <w:t xml:space="preserve">a 40-50% reduction of </w:t>
      </w:r>
      <w:r w:rsidR="00370D63" w:rsidRPr="00370D63">
        <w:rPr>
          <w:sz w:val="20"/>
          <w:szCs w:val="20"/>
        </w:rPr>
        <w:t xml:space="preserve">total testosterone, free testosterone, and bioavailable testosterone </w:t>
      </w:r>
      <w:r w:rsidRPr="100CAE68">
        <w:rPr>
          <w:sz w:val="20"/>
          <w:szCs w:val="20"/>
        </w:rPr>
        <w:t>was reported</w:t>
      </w:r>
      <w:r w:rsidR="00370D63" w:rsidRPr="00370D63">
        <w:rPr>
          <w:sz w:val="20"/>
          <w:szCs w:val="20"/>
        </w:rPr>
        <w:t xml:space="preserve">  </w:t>
      </w:r>
      <w:r w:rsidR="00370D63" w:rsidRPr="00370D63">
        <w:rPr>
          <w:sz w:val="20"/>
          <w:szCs w:val="20"/>
        </w:rPr>
        <w:fldChar w:fldCharType="begin"/>
      </w:r>
      <w:r w:rsidR="00F426F5">
        <w:rPr>
          <w:sz w:val="20"/>
          <w:szCs w:val="20"/>
        </w:rPr>
        <w:instrText xml:space="preserve"> ADDIN EN.CITE &lt;EndNote&gt;&lt;Cite&gt;&lt;Author&gt;Smith&lt;/Author&gt;&lt;Year&gt;2012&lt;/Year&gt;&lt;RecNum&gt;43&lt;/RecNum&gt;&lt;DisplayText&gt;[31]&lt;/DisplayText&gt;&lt;record&gt;&lt;rec-number&gt;43&lt;/rec-number&gt;&lt;foreign-keys&gt;&lt;key app="EN" db-id="d0ttrsvr2psw54efdv1vpvx0dwwvvetwpsze" timestamp="1652457735"&gt;43&lt;/key&gt;&lt;/foreign-keys&gt;&lt;ref-type name="Journal Article"&gt;17&lt;/ref-type&gt;&lt;contributors&gt;&lt;authors&gt;&lt;author&gt;Smith, S. M.&lt;/author&gt;&lt;author&gt;Heer, M.&lt;/author&gt;&lt;author&gt;Wang, Z.&lt;/author&gt;&lt;author&gt;Huntoon, C. L.&lt;/author&gt;&lt;author&gt;Zwart, S. R.&lt;/author&gt;&lt;/authors&gt;&lt;/contributors&gt;&lt;auth-address&gt;Space Life Sciences Directorate, Johnson Space Center, National Aeronautics and Space Administration, Enterprise Advisory Services, Inc, Houston, Texas 77058, USA. scott.m.smith@nasa.gov&lt;/auth-address&gt;&lt;titles&gt;&lt;title&gt;Long-duration space flight and bed rest effects on testosterone and other steroids&lt;/title&gt;&lt;secondary-title&gt;J Clin Endocrinol Metab&lt;/secondary-title&gt;&lt;/titles&gt;&lt;periodical&gt;&lt;full-title&gt;J Clin Endocrinol Metab&lt;/full-title&gt;&lt;/periodical&gt;&lt;pages&gt;270-8&lt;/pages&gt;&lt;volume&gt;97&lt;/volume&gt;&lt;number&gt;1&lt;/number&gt;&lt;edition&gt;20111102&lt;/edition&gt;&lt;keywords&gt;&lt;keyword&gt;Adult&lt;/keyword&gt;&lt;keyword&gt;*Bed Rest/adverse effects&lt;/keyword&gt;&lt;keyword&gt;Bone and Bones/metabolism/physiology&lt;/keyword&gt;&lt;keyword&gt;Gonadal Steroid Hormones/analysis/blood/*metabolism/urine&lt;/keyword&gt;&lt;keyword&gt;Humans&lt;/keyword&gt;&lt;keyword&gt;Male&lt;/keyword&gt;&lt;keyword&gt;Middle Aged&lt;/keyword&gt;&lt;keyword&gt;*Space Flight&lt;/keyword&gt;&lt;keyword&gt;Testosterone/analysis/blood/*metabolism/urine&lt;/keyword&gt;&lt;keyword&gt;Time Factors&lt;/keyword&gt;&lt;keyword&gt;Weightlessness&lt;/keyword&gt;&lt;/keywords&gt;&lt;dates&gt;&lt;year&gt;2012&lt;/year&gt;&lt;pub-dates&gt;&lt;date&gt;Jan&lt;/date&gt;&lt;/pub-dates&gt;&lt;/dates&gt;&lt;isbn&gt;1945-7197 (Electronic)&amp;#xD;0021-972X (Linking)&lt;/isbn&gt;&lt;accession-num&gt;22049169&lt;/accession-num&gt;&lt;urls&gt;&lt;related-urls&gt;&lt;url&gt;https://www.ncbi.nlm.nih.gov/pubmed/22049169&lt;/url&gt;&lt;/related-urls&gt;&lt;/urls&gt;&lt;custom2&gt;PMC3251930&lt;/custom2&gt;&lt;electronic-resource-num&gt;10.1210/jc.2011-2233&lt;/electronic-resource-num&gt;&lt;remote-database-name&gt;Medline&lt;/remote-database-name&gt;&lt;remote-database-provider&gt;NLM&lt;/remote-database-provider&gt;&lt;/record&gt;&lt;/Cite&gt;&lt;/EndNote&gt;</w:instrText>
      </w:r>
      <w:r w:rsidR="00370D63" w:rsidRPr="00370D63">
        <w:rPr>
          <w:sz w:val="20"/>
          <w:szCs w:val="20"/>
        </w:rPr>
        <w:fldChar w:fldCharType="separate"/>
      </w:r>
      <w:r w:rsidR="00F426F5">
        <w:rPr>
          <w:noProof/>
          <w:sz w:val="20"/>
          <w:szCs w:val="20"/>
        </w:rPr>
        <w:t>[31]</w:t>
      </w:r>
      <w:r w:rsidR="00370D63" w:rsidRPr="00370D63">
        <w:rPr>
          <w:sz w:val="20"/>
          <w:szCs w:val="20"/>
        </w:rPr>
        <w:fldChar w:fldCharType="end"/>
      </w:r>
      <w:r w:rsidR="00370D63" w:rsidRPr="00370D63">
        <w:rPr>
          <w:sz w:val="20"/>
          <w:szCs w:val="20"/>
        </w:rPr>
        <w:t xml:space="preserve">. </w:t>
      </w:r>
      <w:r w:rsidRPr="100CAE68">
        <w:rPr>
          <w:sz w:val="20"/>
          <w:szCs w:val="20"/>
        </w:rPr>
        <w:t>Importantly</w:t>
      </w:r>
      <w:r w:rsidR="00232280">
        <w:rPr>
          <w:sz w:val="20"/>
          <w:szCs w:val="20"/>
        </w:rPr>
        <w:t>,</w:t>
      </w:r>
      <w:r w:rsidRPr="100CAE68">
        <w:rPr>
          <w:sz w:val="20"/>
          <w:szCs w:val="20"/>
        </w:rPr>
        <w:t xml:space="preserve"> no investigation has examined sex-dependent differences in reproductive function with space flight or simulated microgravity exposure. </w:t>
      </w:r>
    </w:p>
    <w:p w14:paraId="2A41B28F" w14:textId="40BE1368" w:rsidR="00370D63" w:rsidRDefault="00370D63" w:rsidP="00370D63">
      <w:pPr>
        <w:pStyle w:val="IEEEsubhead"/>
        <w:rPr>
          <w:sz w:val="20"/>
          <w:szCs w:val="20"/>
        </w:rPr>
      </w:pPr>
    </w:p>
    <w:p w14:paraId="02FBF3C6" w14:textId="6BBF6AD9" w:rsidR="00370D63" w:rsidRDefault="00370D63" w:rsidP="00370D63">
      <w:pPr>
        <w:pStyle w:val="IEEEsubhead"/>
        <w:rPr>
          <w:sz w:val="20"/>
        </w:rPr>
      </w:pPr>
      <w:r>
        <w:rPr>
          <w:sz w:val="20"/>
        </w:rPr>
        <w:t>Hormonal Contraception</w:t>
      </w:r>
    </w:p>
    <w:p w14:paraId="1CD3674C" w14:textId="41D6759C" w:rsidR="00C937C3" w:rsidRDefault="00FD7885" w:rsidP="00370D63">
      <w:pPr>
        <w:rPr>
          <w:sz w:val="20"/>
          <w:szCs w:val="20"/>
        </w:rPr>
      </w:pPr>
      <w:r>
        <w:rPr>
          <w:sz w:val="20"/>
          <w:szCs w:val="20"/>
        </w:rPr>
        <w:t>H</w:t>
      </w:r>
      <w:r w:rsidR="00370D63" w:rsidRPr="00370D63">
        <w:rPr>
          <w:sz w:val="20"/>
          <w:szCs w:val="20"/>
        </w:rPr>
        <w:t>ormonal contraception</w:t>
      </w:r>
      <w:r>
        <w:rPr>
          <w:sz w:val="20"/>
          <w:szCs w:val="20"/>
        </w:rPr>
        <w:t xml:space="preserve"> use during space flight</w:t>
      </w:r>
      <w:r w:rsidR="00370D63" w:rsidRPr="00370D63">
        <w:rPr>
          <w:sz w:val="20"/>
          <w:szCs w:val="20"/>
        </w:rPr>
        <w:t xml:space="preserve"> </w:t>
      </w:r>
      <w:r>
        <w:rPr>
          <w:sz w:val="20"/>
          <w:szCs w:val="20"/>
        </w:rPr>
        <w:t>is a unique consideration for female astronaut health, as c</w:t>
      </w:r>
      <w:r w:rsidR="00370D63" w:rsidRPr="00370D63">
        <w:rPr>
          <w:sz w:val="20"/>
          <w:szCs w:val="20"/>
        </w:rPr>
        <w:t xml:space="preserve">ombined oral contraception </w:t>
      </w:r>
      <w:r>
        <w:rPr>
          <w:sz w:val="20"/>
          <w:szCs w:val="20"/>
        </w:rPr>
        <w:t>is</w:t>
      </w:r>
      <w:r w:rsidRPr="00370D63">
        <w:rPr>
          <w:sz w:val="20"/>
          <w:szCs w:val="20"/>
        </w:rPr>
        <w:t xml:space="preserve"> </w:t>
      </w:r>
      <w:r w:rsidR="00963F17">
        <w:rPr>
          <w:sz w:val="20"/>
          <w:szCs w:val="20"/>
        </w:rPr>
        <w:t xml:space="preserve">commonly prescribed to </w:t>
      </w:r>
      <w:r w:rsidR="00762DEF">
        <w:rPr>
          <w:sz w:val="20"/>
          <w:szCs w:val="20"/>
        </w:rPr>
        <w:t>astronauts of reproductive age</w:t>
      </w:r>
      <w:r w:rsidR="00370D63" w:rsidRPr="00370D63">
        <w:rPr>
          <w:sz w:val="20"/>
          <w:szCs w:val="20"/>
        </w:rPr>
        <w:t xml:space="preserve"> to suppress the menstrual cycle during missions </w:t>
      </w:r>
      <w:r w:rsidR="00370D63" w:rsidRPr="00370D63">
        <w:rPr>
          <w:sz w:val="20"/>
          <w:szCs w:val="20"/>
        </w:rPr>
        <w:fldChar w:fldCharType="begin">
          <w:fldData xml:space="preserve">PEVuZE5vdGU+PENpdGU+PEF1dGhvcj5KYWluPC9BdXRob3I+PFllYXI+MjAxNjwvWWVhcj48UmVj
TnVtPjEwMDwvUmVjTnVtPjxEaXNwbGF5VGV4dD5bMywgMzJdPC9EaXNwbGF5VGV4dD48cmVjb3Jk
PjxyZWMtbnVtYmVyPjEwMDwvcmVjLW51bWJlcj48Zm9yZWlnbi1rZXlzPjxrZXkgYXBwPSJFTiIg
ZGItaWQ9ImQwdHRyc3ZyMnBzdzU0ZWZkdjF2cHZ4MGR3d3Z2ZXR3cHN6ZSIgdGltZXN0YW1wPSIx
NjU0NTQzODU1Ij4xMDA8L2tleT48L2ZvcmVpZ24ta2V5cz48cmVmLXR5cGUgbmFtZT0iSm91cm5h
bCBBcnRpY2xlIj4xNzwvcmVmLXR5cGU+PGNvbnRyaWJ1dG9ycz48YXV0aG9ycz48YXV0aG9yPkph
aW4sIFYuPC9hdXRob3I+PGF1dGhvcj5Xb3RyaW5nLCBWLiBFLjwvYXV0aG9yPjwvYXV0aG9ycz48
L2NvbnRyaWJ1dG9ycz48YXV0aC1hZGRyZXNzPk5hdGlvbmFsIEluc3RpdHV0ZSBmb3IgSGVhbHRo
IFJlc2VhcmNoLCBMb25kb24sIFVLLiYjeEQ7S2luZyZhcG9zO3MgQ29sbGVnZSBMb25kb24sIExv
bmRvbiwgVUsuJiN4RDtRdWVlbiBNYXJ5JmFwb3M7cyBVbml2ZXJzaXR5LCBMb25kb24sIFVLLiYj
eEQ7Q2VudGVyIGZvciBTcGFjZSBNZWRpY2luZSwgQmF5bG9yIENvbGxlZ2Ugb2YgTWVkaWNpbmUs
IEhvdXN0b24sIFRYLCBVU0EuJiN4RDtEZXBhcnRtZW50IG9mIFBoYXJtYWNvbG9neSwgQmF5bG9y
IENvbGxlZ2Ugb2YgTWVkaWNpbmUsIEhvdXN0b24sIFRYLCBVU0EuPC9hdXRoLWFkZHJlc3M+PHRp
dGxlcz48dGl0bGU+TWVkaWNhbGx5IGluZHVjZWQgYW1lbm9ycmhlYSBpbiBmZW1hbGUgYXN0cm9u
YXV0czwvdGl0bGU+PHNlY29uZGFyeS10aXRsZT5OUEogTWljcm9ncmF2aXR5PC9zZWNvbmRhcnkt
dGl0bGU+PC90aXRsZXM+PHBlcmlvZGljYWw+PGZ1bGwtdGl0bGU+TlBKIE1pY3JvZ3Jhdml0eTwv
ZnVsbC10aXRsZT48L3BlcmlvZGljYWw+PHBhZ2VzPjE2MDA4PC9wYWdlcz48dm9sdW1lPjI8L3Zv
bHVtZT48ZWRpdGlvbj4yMDE2MDQyMTwvZWRpdGlvbj48ZGF0ZXM+PHllYXI+MjAxNjwveWVhcj48
L2RhdGVzPjxpc2JuPjIzNzMtODA2NSAoUHJpbnQpJiN4RDsyMzczLTgwNjUgKExpbmtpbmcpPC9p
c2JuPjxhY2Nlc3Npb24tbnVtPjI4NzI1NzI2PC9hY2Nlc3Npb24tbnVtPjx1cmxzPjxyZWxhdGVk
LXVybHM+PHVybD5odHRwczovL3d3dy5uY2JpLm5sbS5uaWguZ292L3B1Ym1lZC8yODcyNTcyNjwv
dXJsPjwvcmVsYXRlZC11cmxzPjwvdXJscz48Y3VzdG9tMT5UaGUgYXV0aG9ycyBkZWNsYXJlIG5v
IGNvbmZsaWN0IG9mIGludGVyZXN0LjwvY3VzdG9tMT48Y3VzdG9tMj5QTUM1NTE2NTQ5PC9jdXN0
b20yPjxlbGVjdHJvbmljLXJlc291cmNlLW51bT4xMC4xMDM4L25wam1ncmF2LjIwMTYuODwvZWxl
Y3Ryb25pYy1yZXNvdXJjZS1udW0+PHJlbW90ZS1kYXRhYmFzZS1uYW1lPlB1Yk1lZC1ub3QtTUVE
TElORTwvcmVtb3RlLWRhdGFiYXNlLW5hbWU+PHJlbW90ZS1kYXRhYmFzZS1wcm92aWRlcj5OTE08
L3JlbW90ZS1kYXRhYmFzZS1wcm92aWRlcj48L3JlY29yZD48L0NpdGU+PENpdGU+PEF1dGhvcj5K
ZW5uaW5nczwvQXV0aG9yPjxZZWFyPjIwMDA8L1llYXI+PFJlY051bT4xMDE8L1JlY051bT48cmVj
b3JkPjxyZWMtbnVtYmVyPjEwMTwvcmVjLW51bWJlcj48Zm9yZWlnbi1rZXlzPjxrZXkgYXBwPSJF
TiIgZGItaWQ9ImQwdHRyc3ZyMnBzdzU0ZWZkdjF2cHZ4MGR3d3Z2ZXR3cHN6ZSIgdGltZXN0YW1w
PSIxNjU0NTQ0MTQ3Ij4xMDE8L2tleT48L2ZvcmVpZ24ta2V5cz48cmVmLXR5cGUgbmFtZT0iSm91
cm5hbCBBcnRpY2xlIj4xNzwvcmVmLXR5cGU+PGNvbnRyaWJ1dG9ycz48YXV0aG9ycz48YXV0aG9y
Pkplbm5pbmdzLCBSLiBULjwvYXV0aG9yPjxhdXRob3I+QmFrZXIsIEUuIFMuPC9hdXRob3I+PC9h
dXRob3JzPjwvY29udHJpYnV0b3JzPjxhdXRoLWFkZHJlc3M+VW5pdmVyc2l0eSBvZiBUZXhhcyBN
ZWRpY2FsIEJyYW5jaCwgR2FsdmVzdG9uLCBVU0EuIHJqZW5uaW5nQHV0bWIuZWR1PC9hdXRoLWFk
ZHJlc3M+PHRpdGxlcz48dGl0bGU+R3luZWNvbG9naWNhbCBhbmQgcmVwcm9kdWN0aXZlIGlzc3Vl
cyBmb3Igd29tZW4gaW4gc3BhY2U6IGEgcmV2aWV3PC90aXRsZT48c2Vjb25kYXJ5LXRpdGxlPk9i
c3RldCBHeW5lY29sIFN1cnY8L3NlY29uZGFyeS10aXRsZT48L3RpdGxlcz48cGVyaW9kaWNhbD48
ZnVsbC10aXRsZT5PYnN0ZXQgR3luZWNvbCBTdXJ2PC9mdWxsLXRpdGxlPjwvcGVyaW9kaWNhbD48
cGFnZXM+MTA5LTE2PC9wYWdlcz48dm9sdW1lPjU1PC92b2x1bWU+PG51bWJlcj4yPC9udW1iZXI+
PGtleXdvcmRzPjxrZXl3b3JkPkFkdWx0PC9rZXl3b3JkPjxrZXl3b3JkPipBc3Ryb25hdXRzPC9r
ZXl3b3JkPjxrZXl3b3JkPkZlbWFsZTwva2V5d29yZD48a2V5d29yZD5IdW1hbnM8L2tleXdvcmQ+
PGtleXdvcmQ+SW5mYW50LCBOZXdib3JuPC9rZXl3b3JkPjxrZXl3b3JkPk1hbGU8L2tleXdvcmQ+
PGtleXdvcmQ+TWF0ZXJuYWwgQWdlPC9rZXl3b3JkPjxrZXl3b3JkPk1lbnN0cnVhdGlvbiBEaXN0
dXJiYW5jZXMvKmV0aW9sb2d5L3ByZXZlbnRpb24gJmFtcDsgY29udHJvbDwva2V5d29yZD48a2V5
d29yZD5QcmVnbmFuY3k8L2tleXdvcmQ+PGtleXdvcmQ+UHJlZ25hbmN5IENvbXBsaWNhdGlvbnMv
KmV0aW9sb2d5L3ByZXZlbnRpb24gJmFtcDsgY29udHJvbDwva2V5d29yZD48a2V5d29yZD5QcmVn
bmFuY3kgT3V0Y29tZTwva2V5d29yZD48a2V5d29yZD5QcmVnbmFuY3ksIEhpZ2gtUmlzazwva2V5
d29yZD48a2V5d29yZD4qUmVwcm9kdWN0aXZlIFRlY2huaXF1ZXM8L2tleXdvcmQ+PGtleXdvcmQ+
UmlzayBGYWN0b3JzPC9rZXl3b3JkPjxrZXl3b3JkPipTcGFjZSBGbGlnaHQ8L2tleXdvcmQ+PGtl
eXdvcmQ+V2VpZ2h0bGVzc25lc3M8L2tleXdvcmQ+PC9rZXl3b3Jkcz48ZGF0ZXM+PHllYXI+MjAw
MDwveWVhcj48cHViLWRhdGVzPjxkYXRlPkZlYjwvZGF0ZT48L3B1Yi1kYXRlcz48L2RhdGVzPjxp
c2JuPjAwMjktNzgyOCAoUHJpbnQpJiN4RDswMDI5LTc4MjggKExpbmtpbmcpPC9pc2JuPjxhY2Nl
c3Npb24tbnVtPjEwNjc0MjU0PC9hY2Nlc3Npb24tbnVtPjx1cmxzPjxyZWxhdGVkLXVybHM+PHVy
bD5odHRwczovL3d3dy5uY2JpLm5sbS5uaWguZ292L3B1Ym1lZC8xMDY3NDI1NDwvdXJsPjwvcmVs
YXRlZC11cmxzPjwvdXJscz48ZWxlY3Ryb25pYy1yZXNvdXJjZS1udW0+MTAuMTA5Ny8wMDAwNjI1
NC0yMDAwMDIwMDAtMDAwMjU8L2VsZWN0cm9uaWMtcmVzb3VyY2UtbnVtPjxyZW1vdGUtZGF0YWJh
c2UtbmFtZT5NZWRsaW5lPC9yZW1vdGUtZGF0YWJhc2UtbmFtZT48cmVtb3RlLWRhdGFiYXNlLXBy
b3ZpZGVyPk5MTTwvcmVtb3RlLWRhdGFiYXNlLXByb3ZpZGVyPjwvcmVjb3JkPjwvQ2l0ZT48L0Vu
ZE5vdGU+AG==
</w:fldData>
        </w:fldChar>
      </w:r>
      <w:r w:rsidR="00F426F5">
        <w:rPr>
          <w:sz w:val="20"/>
          <w:szCs w:val="20"/>
        </w:rPr>
        <w:instrText xml:space="preserve"> ADDIN EN.CITE </w:instrText>
      </w:r>
      <w:r w:rsidR="00F426F5">
        <w:rPr>
          <w:sz w:val="20"/>
          <w:szCs w:val="20"/>
        </w:rPr>
        <w:fldChar w:fldCharType="begin">
          <w:fldData xml:space="preserve">PEVuZE5vdGU+PENpdGU+PEF1dGhvcj5KYWluPC9BdXRob3I+PFllYXI+MjAxNjwvWWVhcj48UmVj
TnVtPjEwMDwvUmVjTnVtPjxEaXNwbGF5VGV4dD5bMywgMzJdPC9EaXNwbGF5VGV4dD48cmVjb3Jk
PjxyZWMtbnVtYmVyPjEwMDwvcmVjLW51bWJlcj48Zm9yZWlnbi1rZXlzPjxrZXkgYXBwPSJFTiIg
ZGItaWQ9ImQwdHRyc3ZyMnBzdzU0ZWZkdjF2cHZ4MGR3d3Z2ZXR3cHN6ZSIgdGltZXN0YW1wPSIx
NjU0NTQzODU1Ij4xMDA8L2tleT48L2ZvcmVpZ24ta2V5cz48cmVmLXR5cGUgbmFtZT0iSm91cm5h
bCBBcnRpY2xlIj4xNzwvcmVmLXR5cGU+PGNvbnRyaWJ1dG9ycz48YXV0aG9ycz48YXV0aG9yPkph
aW4sIFYuPC9hdXRob3I+PGF1dGhvcj5Xb3RyaW5nLCBWLiBFLjwvYXV0aG9yPjwvYXV0aG9ycz48
L2NvbnRyaWJ1dG9ycz48YXV0aC1hZGRyZXNzPk5hdGlvbmFsIEluc3RpdHV0ZSBmb3IgSGVhbHRo
IFJlc2VhcmNoLCBMb25kb24sIFVLLiYjeEQ7S2luZyZhcG9zO3MgQ29sbGVnZSBMb25kb24sIExv
bmRvbiwgVUsuJiN4RDtRdWVlbiBNYXJ5JmFwb3M7cyBVbml2ZXJzaXR5LCBMb25kb24sIFVLLiYj
eEQ7Q2VudGVyIGZvciBTcGFjZSBNZWRpY2luZSwgQmF5bG9yIENvbGxlZ2Ugb2YgTWVkaWNpbmUs
IEhvdXN0b24sIFRYLCBVU0EuJiN4RDtEZXBhcnRtZW50IG9mIFBoYXJtYWNvbG9neSwgQmF5bG9y
IENvbGxlZ2Ugb2YgTWVkaWNpbmUsIEhvdXN0b24sIFRYLCBVU0EuPC9hdXRoLWFkZHJlc3M+PHRp
dGxlcz48dGl0bGU+TWVkaWNhbGx5IGluZHVjZWQgYW1lbm9ycmhlYSBpbiBmZW1hbGUgYXN0cm9u
YXV0czwvdGl0bGU+PHNlY29uZGFyeS10aXRsZT5OUEogTWljcm9ncmF2aXR5PC9zZWNvbmRhcnkt
dGl0bGU+PC90aXRsZXM+PHBlcmlvZGljYWw+PGZ1bGwtdGl0bGU+TlBKIE1pY3JvZ3Jhdml0eTwv
ZnVsbC10aXRsZT48L3BlcmlvZGljYWw+PHBhZ2VzPjE2MDA4PC9wYWdlcz48dm9sdW1lPjI8L3Zv
bHVtZT48ZWRpdGlvbj4yMDE2MDQyMTwvZWRpdGlvbj48ZGF0ZXM+PHllYXI+MjAxNjwveWVhcj48
L2RhdGVzPjxpc2JuPjIzNzMtODA2NSAoUHJpbnQpJiN4RDsyMzczLTgwNjUgKExpbmtpbmcpPC9p
c2JuPjxhY2Nlc3Npb24tbnVtPjI4NzI1NzI2PC9hY2Nlc3Npb24tbnVtPjx1cmxzPjxyZWxhdGVk
LXVybHM+PHVybD5odHRwczovL3d3dy5uY2JpLm5sbS5uaWguZ292L3B1Ym1lZC8yODcyNTcyNjwv
dXJsPjwvcmVsYXRlZC11cmxzPjwvdXJscz48Y3VzdG9tMT5UaGUgYXV0aG9ycyBkZWNsYXJlIG5v
IGNvbmZsaWN0IG9mIGludGVyZXN0LjwvY3VzdG9tMT48Y3VzdG9tMj5QTUM1NTE2NTQ5PC9jdXN0
b20yPjxlbGVjdHJvbmljLXJlc291cmNlLW51bT4xMC4xMDM4L25wam1ncmF2LjIwMTYuODwvZWxl
Y3Ryb25pYy1yZXNvdXJjZS1udW0+PHJlbW90ZS1kYXRhYmFzZS1uYW1lPlB1Yk1lZC1ub3QtTUVE
TElORTwvcmVtb3RlLWRhdGFiYXNlLW5hbWU+PHJlbW90ZS1kYXRhYmFzZS1wcm92aWRlcj5OTE08
L3JlbW90ZS1kYXRhYmFzZS1wcm92aWRlcj48L3JlY29yZD48L0NpdGU+PENpdGU+PEF1dGhvcj5K
ZW5uaW5nczwvQXV0aG9yPjxZZWFyPjIwMDA8L1llYXI+PFJlY051bT4xMDE8L1JlY051bT48cmVj
b3JkPjxyZWMtbnVtYmVyPjEwMTwvcmVjLW51bWJlcj48Zm9yZWlnbi1rZXlzPjxrZXkgYXBwPSJF
TiIgZGItaWQ9ImQwdHRyc3ZyMnBzdzU0ZWZkdjF2cHZ4MGR3d3Z2ZXR3cHN6ZSIgdGltZXN0YW1w
PSIxNjU0NTQ0MTQ3Ij4xMDE8L2tleT48L2ZvcmVpZ24ta2V5cz48cmVmLXR5cGUgbmFtZT0iSm91
cm5hbCBBcnRpY2xlIj4xNzwvcmVmLXR5cGU+PGNvbnRyaWJ1dG9ycz48YXV0aG9ycz48YXV0aG9y
Pkplbm5pbmdzLCBSLiBULjwvYXV0aG9yPjxhdXRob3I+QmFrZXIsIEUuIFMuPC9hdXRob3I+PC9h
dXRob3JzPjwvY29udHJpYnV0b3JzPjxhdXRoLWFkZHJlc3M+VW5pdmVyc2l0eSBvZiBUZXhhcyBN
ZWRpY2FsIEJyYW5jaCwgR2FsdmVzdG9uLCBVU0EuIHJqZW5uaW5nQHV0bWIuZWR1PC9hdXRoLWFk
ZHJlc3M+PHRpdGxlcz48dGl0bGU+R3luZWNvbG9naWNhbCBhbmQgcmVwcm9kdWN0aXZlIGlzc3Vl
cyBmb3Igd29tZW4gaW4gc3BhY2U6IGEgcmV2aWV3PC90aXRsZT48c2Vjb25kYXJ5LXRpdGxlPk9i
c3RldCBHeW5lY29sIFN1cnY8L3NlY29uZGFyeS10aXRsZT48L3RpdGxlcz48cGVyaW9kaWNhbD48
ZnVsbC10aXRsZT5PYnN0ZXQgR3luZWNvbCBTdXJ2PC9mdWxsLXRpdGxlPjwvcGVyaW9kaWNhbD48
cGFnZXM+MTA5LTE2PC9wYWdlcz48dm9sdW1lPjU1PC92b2x1bWU+PG51bWJlcj4yPC9udW1iZXI+
PGtleXdvcmRzPjxrZXl3b3JkPkFkdWx0PC9rZXl3b3JkPjxrZXl3b3JkPipBc3Ryb25hdXRzPC9r
ZXl3b3JkPjxrZXl3b3JkPkZlbWFsZTwva2V5d29yZD48a2V5d29yZD5IdW1hbnM8L2tleXdvcmQ+
PGtleXdvcmQ+SW5mYW50LCBOZXdib3JuPC9rZXl3b3JkPjxrZXl3b3JkPk1hbGU8L2tleXdvcmQ+
PGtleXdvcmQ+TWF0ZXJuYWwgQWdlPC9rZXl3b3JkPjxrZXl3b3JkPk1lbnN0cnVhdGlvbiBEaXN0
dXJiYW5jZXMvKmV0aW9sb2d5L3ByZXZlbnRpb24gJmFtcDsgY29udHJvbDwva2V5d29yZD48a2V5
d29yZD5QcmVnbmFuY3k8L2tleXdvcmQ+PGtleXdvcmQ+UHJlZ25hbmN5IENvbXBsaWNhdGlvbnMv
KmV0aW9sb2d5L3ByZXZlbnRpb24gJmFtcDsgY29udHJvbDwva2V5d29yZD48a2V5d29yZD5QcmVn
bmFuY3kgT3V0Y29tZTwva2V5d29yZD48a2V5d29yZD5QcmVnbmFuY3ksIEhpZ2gtUmlzazwva2V5
d29yZD48a2V5d29yZD4qUmVwcm9kdWN0aXZlIFRlY2huaXF1ZXM8L2tleXdvcmQ+PGtleXdvcmQ+
UmlzayBGYWN0b3JzPC9rZXl3b3JkPjxrZXl3b3JkPipTcGFjZSBGbGlnaHQ8L2tleXdvcmQ+PGtl
eXdvcmQ+V2VpZ2h0bGVzc25lc3M8L2tleXdvcmQ+PC9rZXl3b3Jkcz48ZGF0ZXM+PHllYXI+MjAw
MDwveWVhcj48cHViLWRhdGVzPjxkYXRlPkZlYjwvZGF0ZT48L3B1Yi1kYXRlcz48L2RhdGVzPjxp
c2JuPjAwMjktNzgyOCAoUHJpbnQpJiN4RDswMDI5LTc4MjggKExpbmtpbmcpPC9pc2JuPjxhY2Nl
c3Npb24tbnVtPjEwNjc0MjU0PC9hY2Nlc3Npb24tbnVtPjx1cmxzPjxyZWxhdGVkLXVybHM+PHVy
bD5odHRwczovL3d3dy5uY2JpLm5sbS5uaWguZ292L3B1Ym1lZC8xMDY3NDI1NDwvdXJsPjwvcmVs
YXRlZC11cmxzPjwvdXJscz48ZWxlY3Ryb25pYy1yZXNvdXJjZS1udW0+MTAuMTA5Ny8wMDAwNjI1
NC0yMDAwMDIwMDAtMDAwMjU8L2VsZWN0cm9uaWMtcmVzb3VyY2UtbnVtPjxyZW1vdGUtZGF0YWJh
c2UtbmFtZT5NZWRsaW5lPC9yZW1vdGUtZGF0YWJhc2UtbmFtZT48cmVtb3RlLWRhdGFiYXNlLXBy
b3ZpZGVyPk5MTTwvcmVtb3RlLWRhdGFiYXNlLXByb3ZpZGVyPjwvcmVjb3JkPjwvQ2l0ZT48L0Vu
ZE5vdGU+AG==
</w:fldData>
        </w:fldChar>
      </w:r>
      <w:r w:rsidR="00F426F5">
        <w:rPr>
          <w:sz w:val="20"/>
          <w:szCs w:val="20"/>
        </w:rPr>
        <w:instrText xml:space="preserve"> ADDIN EN.CITE.DATA </w:instrText>
      </w:r>
      <w:r w:rsidR="00F426F5">
        <w:rPr>
          <w:sz w:val="20"/>
          <w:szCs w:val="20"/>
        </w:rPr>
      </w:r>
      <w:r w:rsidR="00F426F5">
        <w:rPr>
          <w:sz w:val="20"/>
          <w:szCs w:val="20"/>
        </w:rPr>
        <w:fldChar w:fldCharType="end"/>
      </w:r>
      <w:r w:rsidR="00370D63" w:rsidRPr="00370D63">
        <w:rPr>
          <w:sz w:val="20"/>
          <w:szCs w:val="20"/>
        </w:rPr>
      </w:r>
      <w:r w:rsidR="00370D63" w:rsidRPr="00370D63">
        <w:rPr>
          <w:sz w:val="20"/>
          <w:szCs w:val="20"/>
        </w:rPr>
        <w:fldChar w:fldCharType="separate"/>
      </w:r>
      <w:r w:rsidR="00F426F5">
        <w:rPr>
          <w:noProof/>
          <w:sz w:val="20"/>
          <w:szCs w:val="20"/>
        </w:rPr>
        <w:t>[3, 32]</w:t>
      </w:r>
      <w:r w:rsidR="00370D63" w:rsidRPr="00370D63">
        <w:rPr>
          <w:sz w:val="20"/>
          <w:szCs w:val="20"/>
        </w:rPr>
        <w:fldChar w:fldCharType="end"/>
      </w:r>
      <w:r w:rsidR="00370D63" w:rsidRPr="00370D63">
        <w:rPr>
          <w:sz w:val="20"/>
          <w:szCs w:val="20"/>
        </w:rPr>
        <w:t xml:space="preserve">. </w:t>
      </w:r>
      <w:r>
        <w:rPr>
          <w:sz w:val="20"/>
          <w:szCs w:val="20"/>
        </w:rPr>
        <w:t xml:space="preserve">For female astronauts, hormonal contraception imparts numerous </w:t>
      </w:r>
      <w:r>
        <w:rPr>
          <w:color w:val="000000" w:themeColor="text1"/>
          <w:sz w:val="20"/>
          <w:szCs w:val="20"/>
        </w:rPr>
        <w:t>b</w:t>
      </w:r>
      <w:r w:rsidR="00370D63" w:rsidRPr="00FD7885">
        <w:rPr>
          <w:color w:val="000000" w:themeColor="text1"/>
          <w:sz w:val="20"/>
          <w:szCs w:val="20"/>
        </w:rPr>
        <w:t xml:space="preserve">enefits </w:t>
      </w:r>
      <w:r>
        <w:rPr>
          <w:color w:val="000000" w:themeColor="text1"/>
          <w:sz w:val="20"/>
          <w:szCs w:val="20"/>
        </w:rPr>
        <w:t xml:space="preserve">during </w:t>
      </w:r>
      <w:r w:rsidR="00370D63" w:rsidRPr="00FD7885">
        <w:rPr>
          <w:color w:val="000000" w:themeColor="text1"/>
          <w:sz w:val="20"/>
          <w:szCs w:val="20"/>
        </w:rPr>
        <w:t xml:space="preserve">space flight </w:t>
      </w:r>
      <w:r>
        <w:rPr>
          <w:color w:val="000000" w:themeColor="text1"/>
          <w:sz w:val="20"/>
          <w:szCs w:val="20"/>
        </w:rPr>
        <w:t xml:space="preserve">such as </w:t>
      </w:r>
      <w:r w:rsidR="00370D63" w:rsidRPr="00FD7885">
        <w:rPr>
          <w:color w:val="000000" w:themeColor="text1"/>
          <w:sz w:val="20"/>
          <w:szCs w:val="20"/>
        </w:rPr>
        <w:t xml:space="preserve">reduced menses and associated hygiene products, dysmenorrhea (i.e., painful menstruation), and total menstrual flow </w:t>
      </w:r>
      <w:r w:rsidR="00370D63" w:rsidRPr="00FD7885">
        <w:rPr>
          <w:color w:val="000000" w:themeColor="text1"/>
          <w:sz w:val="20"/>
          <w:szCs w:val="20"/>
        </w:rPr>
        <w:fldChar w:fldCharType="begin"/>
      </w:r>
      <w:r w:rsidR="00F676CF" w:rsidRPr="00FD7885">
        <w:rPr>
          <w:color w:val="000000" w:themeColor="text1"/>
          <w:sz w:val="20"/>
          <w:szCs w:val="20"/>
        </w:rPr>
        <w:instrText xml:space="preserve"> ADDIN EN.CITE &lt;EndNote&gt;&lt;Cite&gt;&lt;Author&gt;Jennings&lt;/Author&gt;&lt;Year&gt;2000&lt;/Year&gt;&lt;RecNum&gt;101&lt;/RecNum&gt;&lt;DisplayText&gt;[3]&lt;/DisplayText&gt;&lt;record&gt;&lt;rec-number&gt;101&lt;/rec-number&gt;&lt;foreign-keys&gt;&lt;key app="EN" db-id="d0ttrsvr2psw54efdv1vpvx0dwwvvetwpsze" timestamp="1654544147"&gt;101&lt;/key&gt;&lt;/foreign-keys&gt;&lt;ref-type name="Journal Article"&gt;17&lt;/ref-type&gt;&lt;contributors&gt;&lt;authors&gt;&lt;author&gt;Jennings, R. T.&lt;/author&gt;&lt;author&gt;Baker, E. S.&lt;/author&gt;&lt;/authors&gt;&lt;/contributors&gt;&lt;auth-address&gt;University of Texas Medical Branch, Galveston, USA. rjenning@utmb.edu&lt;/auth-address&gt;&lt;titles&gt;&lt;title&gt;Gynecological and reproductive issues for women in space: a review&lt;/title&gt;&lt;secondary-title&gt;Obstet Gynecol Surv&lt;/secondary-title&gt;&lt;/titles&gt;&lt;periodical&gt;&lt;full-title&gt;Obstet Gynecol Surv&lt;/full-title&gt;&lt;/periodical&gt;&lt;pages&gt;109-16&lt;/pages&gt;&lt;volume&gt;55&lt;/volume&gt;&lt;number&gt;2&lt;/number&gt;&lt;keywords&gt;&lt;keyword&gt;Adult&lt;/keyword&gt;&lt;keyword&gt;*Astronauts&lt;/keyword&gt;&lt;keyword&gt;Female&lt;/keyword&gt;&lt;keyword&gt;Humans&lt;/keyword&gt;&lt;keyword&gt;Infant, Newborn&lt;/keyword&gt;&lt;keyword&gt;Male&lt;/keyword&gt;&lt;keyword&gt;Maternal Age&lt;/keyword&gt;&lt;keyword&gt;Menstruation Disturbances/*etiology/prevention &amp;amp; control&lt;/keyword&gt;&lt;keyword&gt;Pregnancy&lt;/keyword&gt;&lt;keyword&gt;Pregnancy Complications/*etiology/prevention &amp;amp; control&lt;/keyword&gt;&lt;keyword&gt;Pregnancy Outcome&lt;/keyword&gt;&lt;keyword&gt;Pregnancy, High-Risk&lt;/keyword&gt;&lt;keyword&gt;*Reproductive Techniques&lt;/keyword&gt;&lt;keyword&gt;Risk Factors&lt;/keyword&gt;&lt;keyword&gt;*Space Flight&lt;/keyword&gt;&lt;keyword&gt;Weightlessness&lt;/keyword&gt;&lt;/keywords&gt;&lt;dates&gt;&lt;year&gt;2000&lt;/year&gt;&lt;pub-dates&gt;&lt;date&gt;Feb&lt;/date&gt;&lt;/pub-dates&gt;&lt;/dates&gt;&lt;isbn&gt;0029-7828 (Print)&amp;#xD;0029-7828 (Linking)&lt;/isbn&gt;&lt;accession-num&gt;10674254&lt;/accession-num&gt;&lt;urls&gt;&lt;related-urls&gt;&lt;url&gt;https://www.ncbi.nlm.nih.gov/pubmed/10674254&lt;/url&gt;&lt;/related-urls&gt;&lt;/urls&gt;&lt;electronic-resource-num&gt;10.1097/00006254-200002000-00025&lt;/electronic-resource-num&gt;&lt;remote-database-name&gt;Medline&lt;/remote-database-name&gt;&lt;remote-database-provider&gt;NLM&lt;/remote-database-provider&gt;&lt;/record&gt;&lt;/Cite&gt;&lt;/EndNote&gt;</w:instrText>
      </w:r>
      <w:r w:rsidR="00370D63" w:rsidRPr="00FD7885">
        <w:rPr>
          <w:color w:val="000000" w:themeColor="text1"/>
          <w:sz w:val="20"/>
          <w:szCs w:val="20"/>
        </w:rPr>
        <w:fldChar w:fldCharType="separate"/>
      </w:r>
      <w:r w:rsidR="00F676CF" w:rsidRPr="00FD7885">
        <w:rPr>
          <w:noProof/>
          <w:color w:val="000000" w:themeColor="text1"/>
          <w:sz w:val="20"/>
          <w:szCs w:val="20"/>
        </w:rPr>
        <w:t>[3]</w:t>
      </w:r>
      <w:r w:rsidR="00370D63" w:rsidRPr="00FD7885">
        <w:rPr>
          <w:color w:val="000000" w:themeColor="text1"/>
          <w:sz w:val="20"/>
          <w:szCs w:val="20"/>
        </w:rPr>
        <w:fldChar w:fldCharType="end"/>
      </w:r>
      <w:r w:rsidR="00370D63" w:rsidRPr="00FD7885">
        <w:rPr>
          <w:color w:val="000000" w:themeColor="text1"/>
          <w:sz w:val="20"/>
          <w:szCs w:val="20"/>
        </w:rPr>
        <w:t xml:space="preserve">. </w:t>
      </w:r>
      <w:r w:rsidR="00370D63" w:rsidRPr="00370D63">
        <w:rPr>
          <w:sz w:val="20"/>
          <w:szCs w:val="20"/>
        </w:rPr>
        <w:t xml:space="preserve">Additionally, hormonal contraception </w:t>
      </w:r>
      <w:r w:rsidR="00210BDA">
        <w:rPr>
          <w:sz w:val="20"/>
          <w:szCs w:val="20"/>
        </w:rPr>
        <w:t>used in-flight can serve as a</w:t>
      </w:r>
      <w:r w:rsidR="00370D63" w:rsidRPr="00370D63">
        <w:rPr>
          <w:sz w:val="20"/>
          <w:szCs w:val="20"/>
        </w:rPr>
        <w:t xml:space="preserve"> </w:t>
      </w:r>
      <w:r w:rsidR="00FB51D0" w:rsidRPr="00370D63">
        <w:rPr>
          <w:sz w:val="20"/>
          <w:szCs w:val="20"/>
        </w:rPr>
        <w:t>preventive</w:t>
      </w:r>
      <w:r w:rsidR="00370D63" w:rsidRPr="00370D63">
        <w:rPr>
          <w:sz w:val="20"/>
          <w:szCs w:val="20"/>
        </w:rPr>
        <w:t xml:space="preserve"> measure to help mitigate</w:t>
      </w:r>
      <w:r w:rsidR="00FB51D0">
        <w:rPr>
          <w:sz w:val="20"/>
          <w:szCs w:val="20"/>
        </w:rPr>
        <w:t xml:space="preserve"> the</w:t>
      </w:r>
      <w:r w:rsidR="00370D63" w:rsidRPr="00370D63">
        <w:rPr>
          <w:sz w:val="20"/>
          <w:szCs w:val="20"/>
        </w:rPr>
        <w:t xml:space="preserve"> risk </w:t>
      </w:r>
      <w:r w:rsidR="00FB51D0">
        <w:rPr>
          <w:sz w:val="20"/>
          <w:szCs w:val="20"/>
        </w:rPr>
        <w:t xml:space="preserve">of </w:t>
      </w:r>
      <w:r w:rsidR="00370D63" w:rsidRPr="00370D63">
        <w:rPr>
          <w:sz w:val="20"/>
          <w:szCs w:val="20"/>
        </w:rPr>
        <w:t xml:space="preserve">abnormal uterine bleeding and </w:t>
      </w:r>
      <w:r w:rsidR="00370D63" w:rsidRPr="00370D63">
        <w:rPr>
          <w:sz w:val="20"/>
          <w:szCs w:val="20"/>
        </w:rPr>
        <w:t xml:space="preserve">endometrial disorders during </w:t>
      </w:r>
      <w:r w:rsidR="00A01B2D">
        <w:rPr>
          <w:sz w:val="20"/>
          <w:szCs w:val="20"/>
        </w:rPr>
        <w:t>long</w:t>
      </w:r>
      <w:r w:rsidR="00A01B2D" w:rsidRPr="00370D63">
        <w:rPr>
          <w:sz w:val="20"/>
          <w:szCs w:val="20"/>
        </w:rPr>
        <w:t xml:space="preserve"> </w:t>
      </w:r>
      <w:r w:rsidR="00370D63" w:rsidRPr="00370D63">
        <w:rPr>
          <w:sz w:val="20"/>
          <w:szCs w:val="20"/>
        </w:rPr>
        <w:t xml:space="preserve">duration missions </w:t>
      </w:r>
      <w:r w:rsidR="00370D63" w:rsidRPr="00370D63">
        <w:rPr>
          <w:sz w:val="20"/>
          <w:szCs w:val="20"/>
        </w:rPr>
        <w:fldChar w:fldCharType="begin"/>
      </w:r>
      <w:r w:rsidR="00F426F5">
        <w:rPr>
          <w:sz w:val="20"/>
          <w:szCs w:val="20"/>
        </w:rPr>
        <w:instrText xml:space="preserve"> ADDIN EN.CITE &lt;EndNote&gt;&lt;Cite&gt;&lt;Author&gt;Steller&lt;/Author&gt;&lt;Year&gt;2020&lt;/Year&gt;&lt;RecNum&gt;59&lt;/RecNum&gt;&lt;DisplayText&gt;[33]&lt;/DisplayText&gt;&lt;record&gt;&lt;rec-number&gt;59&lt;/rec-number&gt;&lt;foreign-keys&gt;&lt;key app="EN" db-id="d0ttrsvr2psw54efdv1vpvx0dwwvvetwpsze" timestamp="1653317998"&gt;59&lt;/key&gt;&lt;/foreign-keys&gt;&lt;ref-type name="Journal Article"&gt;17&lt;/ref-type&gt;&lt;contributors&gt;&lt;authors&gt;&lt;author&gt;Steller, J. G.&lt;/author&gt;&lt;author&gt;Blue, R. S.&lt;/author&gt;&lt;author&gt;Burns, R.&lt;/author&gt;&lt;author&gt;Bayuse, T. M.&lt;/author&gt;&lt;author&gt;Antonsen, E. L.&lt;/author&gt;&lt;author&gt;Jain, V.&lt;/author&gt;&lt;author&gt;Blackwell, M. M.&lt;/author&gt;&lt;author&gt;Jennings, R. T.&lt;/author&gt;&lt;/authors&gt;&lt;/contributors&gt;&lt;titles&gt;&lt;title&gt;Gynecologic Risk Mitigation Considerations for Long-Duration Spaceflight&lt;/title&gt;&lt;secondary-title&gt;Aerosp Med Hum Perform&lt;/secondary-title&gt;&lt;/titles&gt;&lt;periodical&gt;&lt;full-title&gt;Aerosp Med Hum Perform&lt;/full-title&gt;&lt;/periodical&gt;&lt;pages&gt;543-564&lt;/pages&gt;&lt;volume&gt;91&lt;/volume&gt;&lt;number&gt;7&lt;/number&gt;&lt;keywords&gt;&lt;keyword&gt;*Astronauts&lt;/keyword&gt;&lt;keyword&gt;Female&lt;/keyword&gt;&lt;keyword&gt;Female Urogenital Diseases/*prevention &amp;amp; control&lt;/keyword&gt;&lt;keyword&gt;Humans&lt;/keyword&gt;&lt;keyword&gt;*Radiation Exposure&lt;/keyword&gt;&lt;keyword&gt;*Reproductive Health&lt;/keyword&gt;&lt;keyword&gt;Risk Assessment&lt;/keyword&gt;&lt;keyword&gt;*Space Flight&lt;/keyword&gt;&lt;keyword&gt;Time Factors&lt;/keyword&gt;&lt;/keywords&gt;&lt;dates&gt;&lt;year&gt;2020&lt;/year&gt;&lt;pub-dates&gt;&lt;date&gt;Jul 1&lt;/date&gt;&lt;/pub-dates&gt;&lt;/dates&gt;&lt;isbn&gt;2375-6322 (Electronic)&amp;#xD;2375-6314 (Linking)&lt;/isbn&gt;&lt;accession-num&gt;32591031&lt;/accession-num&gt;&lt;urls&gt;&lt;related-urls&gt;&lt;url&gt;https://www.ncbi.nlm.nih.gov/pubmed/32591031&lt;/url&gt;&lt;/related-urls&gt;&lt;/urls&gt;&lt;electronic-resource-num&gt;10.3357/AMHP.5538.2020&lt;/electronic-resource-num&gt;&lt;remote-database-name&gt;Medline&lt;/remote-database-name&gt;&lt;remote-database-provider&gt;NLM&lt;/remote-database-provider&gt;&lt;/record&gt;&lt;/Cite&gt;&lt;/EndNote&gt;</w:instrText>
      </w:r>
      <w:r w:rsidR="00370D63" w:rsidRPr="00370D63">
        <w:rPr>
          <w:sz w:val="20"/>
          <w:szCs w:val="20"/>
        </w:rPr>
        <w:fldChar w:fldCharType="separate"/>
      </w:r>
      <w:r w:rsidR="00F426F5">
        <w:rPr>
          <w:noProof/>
          <w:sz w:val="20"/>
          <w:szCs w:val="20"/>
        </w:rPr>
        <w:t>[33]</w:t>
      </w:r>
      <w:r w:rsidR="00370D63" w:rsidRPr="00370D63">
        <w:rPr>
          <w:sz w:val="20"/>
          <w:szCs w:val="20"/>
        </w:rPr>
        <w:fldChar w:fldCharType="end"/>
      </w:r>
      <w:r w:rsidR="00370D63" w:rsidRPr="00370D63">
        <w:rPr>
          <w:sz w:val="20"/>
          <w:szCs w:val="20"/>
        </w:rPr>
        <w:t xml:space="preserve">. </w:t>
      </w:r>
    </w:p>
    <w:p w14:paraId="142778D5" w14:textId="77777777" w:rsidR="00C937C3" w:rsidRDefault="00C937C3" w:rsidP="00370D63">
      <w:pPr>
        <w:rPr>
          <w:sz w:val="20"/>
          <w:szCs w:val="20"/>
        </w:rPr>
      </w:pPr>
    </w:p>
    <w:p w14:paraId="3E16BC7C" w14:textId="2EC01246" w:rsidR="00370D63" w:rsidRPr="00370D63" w:rsidRDefault="00370D63" w:rsidP="00370D63">
      <w:pPr>
        <w:rPr>
          <w:sz w:val="20"/>
          <w:szCs w:val="20"/>
        </w:rPr>
      </w:pPr>
      <w:r w:rsidRPr="00370D63">
        <w:rPr>
          <w:sz w:val="20"/>
          <w:szCs w:val="20"/>
        </w:rPr>
        <w:t>Because pregnancy is a contraindication to space</w:t>
      </w:r>
      <w:r w:rsidR="006364A1">
        <w:rPr>
          <w:sz w:val="20"/>
          <w:szCs w:val="20"/>
        </w:rPr>
        <w:t xml:space="preserve"> </w:t>
      </w:r>
      <w:r w:rsidRPr="00370D63">
        <w:rPr>
          <w:sz w:val="20"/>
          <w:szCs w:val="20"/>
        </w:rPr>
        <w:t>flight</w:t>
      </w:r>
      <w:r w:rsidR="00FB51D0">
        <w:rPr>
          <w:sz w:val="20"/>
          <w:szCs w:val="20"/>
        </w:rPr>
        <w:t xml:space="preserve"> and may impact timing of mission selection</w:t>
      </w:r>
      <w:r w:rsidRPr="00370D63">
        <w:rPr>
          <w:sz w:val="20"/>
          <w:szCs w:val="20"/>
        </w:rPr>
        <w:t>, female astronauts may choose to suppress their menstrual cycle for extended periods</w:t>
      </w:r>
      <w:r w:rsidR="00FB51D0">
        <w:rPr>
          <w:sz w:val="20"/>
          <w:szCs w:val="20"/>
        </w:rPr>
        <w:t xml:space="preserve">. The </w:t>
      </w:r>
      <w:r w:rsidRPr="00370D63">
        <w:rPr>
          <w:sz w:val="20"/>
          <w:szCs w:val="20"/>
        </w:rPr>
        <w:t>potential time frame of menstrual suppression by exogenous hormones</w:t>
      </w:r>
      <w:r w:rsidR="00FB51D0">
        <w:rPr>
          <w:sz w:val="20"/>
          <w:szCs w:val="20"/>
        </w:rPr>
        <w:t>, from candidate selection to space flight mission</w:t>
      </w:r>
      <w:r w:rsidRPr="00370D63">
        <w:rPr>
          <w:sz w:val="20"/>
          <w:szCs w:val="20"/>
        </w:rPr>
        <w:t xml:space="preserve"> could </w:t>
      </w:r>
      <w:r w:rsidR="00CD5269">
        <w:rPr>
          <w:sz w:val="20"/>
          <w:szCs w:val="20"/>
        </w:rPr>
        <w:t>exceed</w:t>
      </w:r>
      <w:r w:rsidRPr="00370D63">
        <w:rPr>
          <w:sz w:val="20"/>
          <w:szCs w:val="20"/>
        </w:rPr>
        <w:t xml:space="preserve"> a decade </w:t>
      </w:r>
      <w:r w:rsidRPr="00370D63">
        <w:rPr>
          <w:sz w:val="20"/>
          <w:szCs w:val="20"/>
        </w:rPr>
        <w:fldChar w:fldCharType="begin"/>
      </w:r>
      <w:r w:rsidR="00F426F5">
        <w:rPr>
          <w:sz w:val="20"/>
          <w:szCs w:val="20"/>
        </w:rPr>
        <w:instrText xml:space="preserve"> ADDIN EN.CITE &lt;EndNote&gt;&lt;Cite&gt;&lt;Author&gt;Jain&lt;/Author&gt;&lt;Year&gt;2016&lt;/Year&gt;&lt;RecNum&gt;100&lt;/RecNum&gt;&lt;DisplayText&gt;[32]&lt;/DisplayText&gt;&lt;record&gt;&lt;rec-number&gt;100&lt;/rec-number&gt;&lt;foreign-keys&gt;&lt;key app="EN" db-id="d0ttrsvr2psw54efdv1vpvx0dwwvvetwpsze" timestamp="1654543855"&gt;100&lt;/key&gt;&lt;/foreign-keys&gt;&lt;ref-type name="Journal Article"&gt;17&lt;/ref-type&gt;&lt;contributors&gt;&lt;authors&gt;&lt;author&gt;Jain, V.&lt;/author&gt;&lt;author&gt;Wotring, V. E.&lt;/author&gt;&lt;/authors&gt;&lt;/contributors&gt;&lt;auth-address&gt;National Institute for Health Research, London, UK.&amp;#xD;King&amp;apos;s College London, London, UK.&amp;#xD;Queen Mary&amp;apos;s University, London, UK.&amp;#xD;Center for Space Medicine, Baylor College of Medicine, Houston, TX, USA.&amp;#xD;Department of Pharmacology, Baylor College of Medicine, Houston, TX, USA.&lt;/auth-address&gt;&lt;titles&gt;&lt;title&gt;Medically induced amenorrhea in female astronauts&lt;/title&gt;&lt;secondary-title&gt;NPJ Microgravity&lt;/secondary-title&gt;&lt;/titles&gt;&lt;periodical&gt;&lt;full-title&gt;NPJ Microgravity&lt;/full-title&gt;&lt;/periodical&gt;&lt;pages&gt;16008&lt;/pages&gt;&lt;volume&gt;2&lt;/volume&gt;&lt;edition&gt;20160421&lt;/edition&gt;&lt;dates&gt;&lt;year&gt;2016&lt;/year&gt;&lt;/dates&gt;&lt;isbn&gt;2373-8065 (Print)&amp;#xD;2373-8065 (Linking)&lt;/isbn&gt;&lt;accession-num&gt;28725726&lt;/accession-num&gt;&lt;urls&gt;&lt;related-urls&gt;&lt;url&gt;https://www.ncbi.nlm.nih.gov/pubmed/28725726&lt;/url&gt;&lt;/related-urls&gt;&lt;/urls&gt;&lt;custom1&gt;The authors declare no conflict of interest.&lt;/custom1&gt;&lt;custom2&gt;PMC5516549&lt;/custom2&gt;&lt;electronic-resource-num&gt;10.1038/npjmgrav.2016.8&lt;/electronic-resource-num&gt;&lt;remote-database-name&gt;PubMed-not-MEDLINE&lt;/remote-database-name&gt;&lt;remote-database-provider&gt;NLM&lt;/remote-database-provider&gt;&lt;/record&gt;&lt;/Cite&gt;&lt;/EndNote&gt;</w:instrText>
      </w:r>
      <w:r w:rsidRPr="00370D63">
        <w:rPr>
          <w:sz w:val="20"/>
          <w:szCs w:val="20"/>
        </w:rPr>
        <w:fldChar w:fldCharType="separate"/>
      </w:r>
      <w:r w:rsidR="00F426F5">
        <w:rPr>
          <w:noProof/>
          <w:sz w:val="20"/>
          <w:szCs w:val="20"/>
        </w:rPr>
        <w:t>[32]</w:t>
      </w:r>
      <w:r w:rsidRPr="00370D63">
        <w:rPr>
          <w:sz w:val="20"/>
          <w:szCs w:val="20"/>
        </w:rPr>
        <w:fldChar w:fldCharType="end"/>
      </w:r>
      <w:r w:rsidRPr="00370D63">
        <w:rPr>
          <w:sz w:val="20"/>
          <w:szCs w:val="20"/>
        </w:rPr>
        <w:t xml:space="preserve">. </w:t>
      </w:r>
      <w:r w:rsidR="00C937C3">
        <w:rPr>
          <w:sz w:val="20"/>
          <w:szCs w:val="20"/>
        </w:rPr>
        <w:t xml:space="preserve">However, the effects of chronic </w:t>
      </w:r>
      <w:r w:rsidRPr="00370D63">
        <w:rPr>
          <w:sz w:val="20"/>
          <w:szCs w:val="20"/>
        </w:rPr>
        <w:t xml:space="preserve">hormonal contraception </w:t>
      </w:r>
      <w:r w:rsidR="00C937C3">
        <w:rPr>
          <w:sz w:val="20"/>
          <w:szCs w:val="20"/>
        </w:rPr>
        <w:t xml:space="preserve">use on </w:t>
      </w:r>
      <w:r w:rsidRPr="00370D63">
        <w:rPr>
          <w:sz w:val="20"/>
          <w:szCs w:val="20"/>
        </w:rPr>
        <w:t>other physiology</w:t>
      </w:r>
      <w:r w:rsidR="00C937C3">
        <w:rPr>
          <w:sz w:val="20"/>
          <w:szCs w:val="20"/>
        </w:rPr>
        <w:t xml:space="preserve"> (i.e., </w:t>
      </w:r>
      <w:r w:rsidRPr="00370D63">
        <w:rPr>
          <w:sz w:val="20"/>
          <w:szCs w:val="20"/>
        </w:rPr>
        <w:t>bone health</w:t>
      </w:r>
      <w:r w:rsidR="00C937C3">
        <w:rPr>
          <w:sz w:val="20"/>
          <w:szCs w:val="20"/>
        </w:rPr>
        <w:t>) remains unclear</w:t>
      </w:r>
      <w:r w:rsidRPr="00370D63">
        <w:rPr>
          <w:sz w:val="20"/>
          <w:szCs w:val="20"/>
        </w:rPr>
        <w:t xml:space="preserve">. </w:t>
      </w:r>
      <w:r w:rsidR="009172F3">
        <w:rPr>
          <w:sz w:val="20"/>
          <w:szCs w:val="20"/>
        </w:rPr>
        <w:t>Additionally, the</w:t>
      </w:r>
      <w:r w:rsidRPr="00370D63">
        <w:rPr>
          <w:sz w:val="20"/>
          <w:szCs w:val="20"/>
        </w:rPr>
        <w:t xml:space="preserve"> </w:t>
      </w:r>
      <w:r w:rsidR="009172F3">
        <w:rPr>
          <w:sz w:val="20"/>
          <w:szCs w:val="20"/>
        </w:rPr>
        <w:t>method of administration (e.g., injection, patch, oral, vaginal)</w:t>
      </w:r>
      <w:r w:rsidRPr="00370D63">
        <w:rPr>
          <w:sz w:val="20"/>
          <w:szCs w:val="20"/>
        </w:rPr>
        <w:t xml:space="preserve"> </w:t>
      </w:r>
      <w:r w:rsidR="009172F3">
        <w:rPr>
          <w:sz w:val="20"/>
          <w:szCs w:val="20"/>
        </w:rPr>
        <w:t>may have varied impacts on</w:t>
      </w:r>
      <w:r w:rsidRPr="00370D63">
        <w:rPr>
          <w:sz w:val="20"/>
          <w:szCs w:val="20"/>
        </w:rPr>
        <w:t xml:space="preserve"> bone health</w:t>
      </w:r>
      <w:r w:rsidR="009172F3">
        <w:rPr>
          <w:sz w:val="20"/>
          <w:szCs w:val="20"/>
        </w:rPr>
        <w:t>. For instance</w:t>
      </w:r>
      <w:r w:rsidRPr="00370D63">
        <w:rPr>
          <w:sz w:val="20"/>
          <w:szCs w:val="20"/>
        </w:rPr>
        <w:t xml:space="preserve">, </w:t>
      </w:r>
      <w:r w:rsidR="009172F3">
        <w:rPr>
          <w:sz w:val="20"/>
          <w:szCs w:val="20"/>
        </w:rPr>
        <w:t>the</w:t>
      </w:r>
      <w:r w:rsidRPr="00370D63">
        <w:rPr>
          <w:sz w:val="20"/>
          <w:szCs w:val="20"/>
        </w:rPr>
        <w:t xml:space="preserve"> injectable depot medroxyprogesterone acetate </w:t>
      </w:r>
      <w:r w:rsidR="009172F3">
        <w:rPr>
          <w:sz w:val="20"/>
          <w:szCs w:val="20"/>
        </w:rPr>
        <w:t xml:space="preserve">has been shown to reduce bone mass </w:t>
      </w:r>
      <w:r w:rsidRPr="00370D63">
        <w:rPr>
          <w:sz w:val="20"/>
          <w:szCs w:val="20"/>
        </w:rPr>
        <w:fldChar w:fldCharType="begin"/>
      </w:r>
      <w:r w:rsidR="00F426F5">
        <w:rPr>
          <w:sz w:val="20"/>
          <w:szCs w:val="20"/>
        </w:rPr>
        <w:instrText xml:space="preserve"> ADDIN EN.CITE &lt;EndNote&gt;&lt;Cite&gt;&lt;Year&gt;2014&lt;/Year&gt;&lt;RecNum&gt;60&lt;/RecNum&gt;&lt;DisplayText&gt;[34]&lt;/DisplayText&gt;&lt;record&gt;&lt;rec-number&gt;60&lt;/rec-number&gt;&lt;foreign-keys&gt;&lt;key app="EN" db-id="d0ttrsvr2psw54efdv1vpvx0dwwvvetwpsze" timestamp="1653319448"&gt;60&lt;/key&gt;&lt;/foreign-keys&gt;&lt;ref-type name="Journal Article"&gt;17&lt;/ref-type&gt;&lt;contributors&gt;&lt;/contributors&gt;&lt;titles&gt;&lt;title&gt;Committee Opinion No. 602: Depot medroxyprogesterone acetate and bone effects&lt;/title&gt;&lt;secondary-title&gt;Obstet Gynecol&lt;/secondary-title&gt;&lt;/titles&gt;&lt;periodical&gt;&lt;full-title&gt;Obstet Gynecol&lt;/full-title&gt;&lt;/periodical&gt;&lt;pages&gt;1398-1402&lt;/pages&gt;&lt;volume&gt;123&lt;/volume&gt;&lt;number&gt;6&lt;/number&gt;&lt;keywords&gt;&lt;keyword&gt;Adolescent&lt;/keyword&gt;&lt;keyword&gt;Adult&lt;/keyword&gt;&lt;keyword&gt;Bone Density/drug effects/physiology&lt;/keyword&gt;&lt;keyword&gt;Bone and Bones/*drug effects&lt;/keyword&gt;&lt;keyword&gt;Contraceptive Agents, Female/*administration &amp;amp; dosage/adverse effects&lt;/keyword&gt;&lt;keyword&gt;Counseling&lt;/keyword&gt;&lt;keyword&gt;Delayed-Action Preparations&lt;/keyword&gt;&lt;keyword&gt;Drug Labeling&lt;/keyword&gt;&lt;keyword&gt;Female&lt;/keyword&gt;&lt;keyword&gt;Fractures, Bone/chemically induced&lt;/keyword&gt;&lt;keyword&gt;Humans&lt;/keyword&gt;&lt;keyword&gt;Medroxyprogesterone Acetate/*administration &amp;amp; dosage/adverse effects&lt;/keyword&gt;&lt;keyword&gt;Pregnancy&lt;/keyword&gt;&lt;keyword&gt;Risk Assessment&lt;/keyword&gt;&lt;keyword&gt;Young Adult&lt;/keyword&gt;&lt;/keywords&gt;&lt;dates&gt;&lt;year&gt;2014&lt;/year&gt;&lt;pub-dates&gt;&lt;date&gt;Jun&lt;/date&gt;&lt;/pub-dates&gt;&lt;/dates&gt;&lt;isbn&gt;1873-233X (Electronic)&amp;#xD;0029-7844 (Linking)&lt;/isbn&gt;&lt;accession-num&gt;24848921&lt;/accession-num&gt;&lt;urls&gt;&lt;related-urls&gt;&lt;url&gt;https://www.ncbi.nlm.nih.gov/pubmed/24848921&lt;/url&gt;&lt;/related-urls&gt;&lt;/urls&gt;&lt;electronic-resource-num&gt;10.1097/01.AOG.0000450758.95422.c8&lt;/electronic-resource-num&gt;&lt;remote-database-name&gt;Medline&lt;/remote-database-name&gt;&lt;remote-database-provider&gt;NLM&lt;/remote-database-provider&gt;&lt;/record&gt;&lt;/Cite&gt;&lt;/EndNote&gt;</w:instrText>
      </w:r>
      <w:r w:rsidRPr="00370D63">
        <w:rPr>
          <w:sz w:val="20"/>
          <w:szCs w:val="20"/>
        </w:rPr>
        <w:fldChar w:fldCharType="separate"/>
      </w:r>
      <w:r w:rsidR="00F426F5">
        <w:rPr>
          <w:noProof/>
          <w:sz w:val="20"/>
          <w:szCs w:val="20"/>
        </w:rPr>
        <w:t>[34]</w:t>
      </w:r>
      <w:r w:rsidRPr="00370D63">
        <w:rPr>
          <w:sz w:val="20"/>
          <w:szCs w:val="20"/>
        </w:rPr>
        <w:fldChar w:fldCharType="end"/>
      </w:r>
      <w:r w:rsidR="009172F3">
        <w:rPr>
          <w:sz w:val="20"/>
          <w:szCs w:val="20"/>
        </w:rPr>
        <w:t xml:space="preserve"> and is no</w:t>
      </w:r>
      <w:r w:rsidRPr="00370D63">
        <w:rPr>
          <w:sz w:val="20"/>
          <w:szCs w:val="20"/>
        </w:rPr>
        <w:t xml:space="preserve"> longer prescribed to female astronauts due to a compounded risk of bone loss with space flight. </w:t>
      </w:r>
      <w:r w:rsidR="00924475">
        <w:rPr>
          <w:sz w:val="20"/>
          <w:szCs w:val="20"/>
        </w:rPr>
        <w:t>Regarding</w:t>
      </w:r>
      <w:r w:rsidRPr="00370D63">
        <w:rPr>
          <w:sz w:val="20"/>
          <w:szCs w:val="20"/>
        </w:rPr>
        <w:t xml:space="preserve"> oral contraceptives, the impact to bone health may be dependent on the </w:t>
      </w:r>
      <w:r w:rsidR="00924475">
        <w:rPr>
          <w:sz w:val="20"/>
          <w:szCs w:val="20"/>
        </w:rPr>
        <w:t>formulation</w:t>
      </w:r>
      <w:r w:rsidRPr="00370D63">
        <w:rPr>
          <w:sz w:val="20"/>
          <w:szCs w:val="20"/>
        </w:rPr>
        <w:t xml:space="preserve">, dosage of estrogen, and age of user </w:t>
      </w:r>
      <w:r w:rsidRPr="00370D63">
        <w:rPr>
          <w:sz w:val="20"/>
          <w:szCs w:val="20"/>
        </w:rPr>
        <w:fldChar w:fldCharType="begin">
          <w:fldData xml:space="preserve">PEVuZE5vdGU+PENpdGU+PEF1dGhvcj5TY2hvbGVzPC9BdXRob3I+PFllYXI+MjAxMTwvWWVhcj48
UmVjTnVtPjY1PC9SZWNOdW0+PERpc3BsYXlUZXh0PlszNS0zN108L0Rpc3BsYXlUZXh0PjxyZWNv
cmQ+PHJlYy1udW1iZXI+NjU8L3JlYy1udW1iZXI+PGZvcmVpZ24ta2V5cz48a2V5IGFwcD0iRU4i
IGRiLWlkPSJkMHR0cnN2cjJwc3c1NGVmZHYxdnB2eDBkd3d2dmV0d3BzemUiIHRpbWVzdGFtcD0i
MTY1MzMyMjk5MCI+NjU8L2tleT48L2ZvcmVpZ24ta2V5cz48cmVmLXR5cGUgbmFtZT0iSm91cm5h
bCBBcnRpY2xlIj4xNzwvcmVmLXR5cGU+PGNvbnRyaWJ1dG9ycz48YXV0aG9ycz48YXV0aG9yPlNj
aG9sZXMsIEQuPC9hdXRob3I+PGF1dGhvcj5IdWJiYXJkLCBSLiBBLjwvYXV0aG9yPjxhdXRob3I+
SWNoaWthd2EsIEwuIEUuPC9hdXRob3I+PGF1dGhvcj5MYUNyb2l4LCBBLiBaLjwvYXV0aG9yPjxh
dXRob3I+U3BhbmdsZXIsIEwuPC9hdXRob3I+PGF1dGhvcj5CZWFzbGV5LCBKLiBNLjwvYXV0aG9y
PjxhdXRob3I+UmVlZCwgUy48L2F1dGhvcj48YXV0aG9yPk90dCwgUy4gTS48L2F1dGhvcj48L2F1
dGhvcnM+PC9jb250cmlidXRvcnM+PGF1dGgtYWRkcmVzcz5Hcm91cCBIZWFsdGggUmVzZWFyY2gg
SW5zdGl0dXRlLCBHcm91cCBIZWFsdGggQ29vcGVyYXRpdmUsIDE3MzAgTWlub3IgQXZlbnVlLCAx
NnRoIEZsb29yLCBTZWF0dGxlLCBXYXNoaW5ndG9uIDk4MTAxLCBVU0EuIHNjaG9sZXMuZEBnaGMu
b3JnPC9hdXRoLWFkZHJlc3M+PHRpdGxlcz48dGl0bGU+T3JhbCBjb250cmFjZXB0aXZlIHVzZSBh
bmQgYm9uZSBkZW5zaXR5IGNoYW5nZSBpbiBhZG9sZXNjZW50IGFuZCB5b3VuZyBhZHVsdCB3b21l
bjogYSBwcm9zcGVjdGl2ZSBzdHVkeSBvZiBhZ2UsIGhvcm1vbmUgZG9zZSwgYW5kIGRpc2NvbnRp
bnVhdGlvbjwvdGl0bGU+PHNlY29uZGFyeS10aXRsZT5KIENsaW4gRW5kb2NyaW5vbCBNZXRhYjwv
c2Vjb25kYXJ5LXRpdGxlPjwvdGl0bGVzPjxwZXJpb2RpY2FsPjxmdWxsLXRpdGxlPkogQ2xpbiBF
bmRvY3Jpbm9sIE1ldGFiPC9mdWxsLXRpdGxlPjwvcGVyaW9kaWNhbD48cGFnZXM+RTEzODAtNzwv
cGFnZXM+PHZvbHVtZT45Njwvdm9sdW1lPjxudW1iZXI+OTwvbnVtYmVyPjxlZGl0aW9uPjIwMTEw
NzEzPC9lZGl0aW9uPjxrZXl3b3Jkcz48a2V5d29yZD5BZG9sZXNjZW50PC9rZXl3b3JkPjxrZXl3
b3JkPkFkdWx0PC9rZXl3b3JkPjxrZXl3b3JkPkJvbmUgRGVuc2l0eS8qZHJ1ZyBlZmZlY3RzPC9r
ZXl3b3JkPjxrZXl3b3JkPkNvbnRyYWNlcHRpdmVzLCBPcmFsLCBIb3Jtb25hbC8qcGhhcm1hY29s
b2d5L3RoZXJhcGV1dGljIHVzZTwva2V5d29yZD48a2V5d29yZD5FdGhpbnlsIEVzdHJhZGlvbC8q
cGhhcm1hY29sb2d5L3RoZXJhcGV1dGljIHVzZTwva2V5d29yZD48a2V5d29yZD5GZW1hbGU8L2tl
eXdvcmQ+PGtleXdvcmQ+SHVtYW5zPC9rZXl3b3JkPjxrZXl3b3JkPlByb3NwZWN0aXZlIFN0dWRp
ZXM8L2tleXdvcmQ+PGtleXdvcmQ+UmFkaW9ncmFwaHk8L2tleXdvcmQ+PGtleXdvcmQ+U3BpbmUv
ZGlhZ25vc3RpYyBpbWFnaW5nLypkcnVnIGVmZmVjdHM8L2tleXdvcmQ+PC9rZXl3b3Jkcz48ZGF0
ZXM+PHllYXI+MjAxMTwveWVhcj48cHViLWRhdGVzPjxkYXRlPlNlcDwvZGF0ZT48L3B1Yi1kYXRl
cz48L2RhdGVzPjxpc2JuPjE5NDUtNzE5NyAoRWxlY3Ryb25pYykmI3hEOzAwMjEtOTcyWCAoTGlu
a2luZyk8L2lzYm4+PGFjY2Vzc2lvbi1udW0+MjE3NTI4Nzk8L2FjY2Vzc2lvbi1udW0+PHVybHM+
PHJlbGF0ZWQtdXJscz48dXJsPmh0dHBzOi8vd3d3Lm5jYmkubmxtLm5paC5nb3YvcHVibWVkLzIx
NzUyODc5PC91cmw+PC9yZWxhdGVkLXVybHM+PC91cmxzPjxjdXN0b20yPlBNQzMxNjc2NzM8L2N1
c3RvbTI+PGVsZWN0cm9uaWMtcmVzb3VyY2UtbnVtPjEwLjEyMTAvamMuMjAxMC0zMDI3PC9lbGVj
dHJvbmljLXJlc291cmNlLW51bT48cmVtb3RlLWRhdGFiYXNlLW5hbWU+TWVkbGluZTwvcmVtb3Rl
LWRhdGFiYXNlLW5hbWU+PHJlbW90ZS1kYXRhYmFzZS1wcm92aWRlcj5OTE08L3JlbW90ZS1kYXRh
YmFzZS1wcm92aWRlcj48L3JlY29yZD48L0NpdGU+PENpdGU+PEF1dGhvcj5QYXNjbzwvQXV0aG9y
PjxZZWFyPjIwMDA8L1llYXI+PFJlY051bT42NjwvUmVjTnVtPjxyZWNvcmQ+PHJlYy1udW1iZXI+
NjY8L3JlYy1udW1iZXI+PGZvcmVpZ24ta2V5cz48a2V5IGFwcD0iRU4iIGRiLWlkPSJkMHR0cnN2
cjJwc3c1NGVmZHYxdnB2eDBkd3d2dmV0d3BzemUiIHRpbWVzdGFtcD0iMTY1MzMyMzE2NCI+NjY8
L2tleT48L2ZvcmVpZ24ta2V5cz48cmVmLXR5cGUgbmFtZT0iSm91cm5hbCBBcnRpY2xlIj4xNzwv
cmVmLXR5cGU+PGNvbnRyaWJ1dG9ycz48YXV0aG9ycz48YXV0aG9yPlBhc2NvLCBKLiBBLjwvYXV0
aG9yPjxhdXRob3I+S290b3dpY3osIE0uIEEuPC9hdXRob3I+PGF1dGhvcj5IZW5yeSwgTS4gSi48
L2F1dGhvcj48YXV0aG9yPlBhbmFoaSwgUy48L2F1dGhvcj48YXV0aG9yPlNlZW1hbiwgRS48L2F1
dGhvcj48YXV0aG9yPk5pY2hvbHNvbiwgRy4gQy48L2F1dGhvcj48L2F1dGhvcnM+PC9jb250cmli
dXRvcnM+PGF1dGgtYWRkcmVzcz5EZXBhcnRtZW50IG9mIE1lZGljaW5lLCBTdCBWaW5jZW50JmFw
b3M7cyBhbmQgVGhlIEdlZWxvbmcgSG9zcGl0YWxzLCB0aGUgVW5pdmVyc2l0eSBvZiBNZWxib3Vy
bmUsIEdlZWxvbmcsIFZpY3RvcmlhLCBBdXN0cmFsaWEuPC9hdXRoLWFkZHJlc3M+PHRpdGxlcz48
dGl0bGU+T3JhbCBjb250cmFjZXB0aXZlcyBhbmQgYm9uZSBtaW5lcmFsIGRlbnNpdHk6IEEgcG9w
dWxhdGlvbi1iYXNlZCBzdHVkeTwvdGl0bGU+PHNlY29uZGFyeS10aXRsZT5BbSBKIE9ic3RldCBH
eW5lY29sPC9zZWNvbmRhcnktdGl0bGU+PC90aXRsZXM+PHBlcmlvZGljYWw+PGZ1bGwtdGl0bGU+
QW0gSiBPYnN0ZXQgR3luZWNvbDwvZnVsbC10aXRsZT48L3BlcmlvZGljYWw+PHBhZ2VzPjI2NS05
PC9wYWdlcz48dm9sdW1lPjE4Mjwvdm9sdW1lPjxudW1iZXI+MjwvbnVtYmVyPjxrZXl3b3Jkcz48
a2V5d29yZD5BYnNvcnB0aW9tZXRyeSwgUGhvdG9uPC9rZXl3b3JkPjxrZXl3b3JkPkFkdWx0PC9r
ZXl3b3JkPjxrZXl3b3JkPkFnZSBGYWN0b3JzPC9rZXl3b3JkPjxrZXl3b3JkPkFnZWQ8L2tleXdv
cmQ+PGtleXdvcmQ+QWxjb2hvbCBEcmlua2luZzwva2V5d29yZD48a2V5d29yZD5BdXN0cmFsaWEv
ZXBpZGVtaW9sb2d5PC9rZXl3b3JkPjxrZXl3b3JkPkJvZHkgTWFzcyBJbmRleDwva2V5d29yZD48
a2V5d29yZD5Cb25lIERlbnNpdHkvKmRydWcgZWZmZWN0czwva2V5d29yZD48a2V5d29yZD5Cb25l
IFJlc29ycHRpb24vZXBpZGVtaW9sb2d5LypwcmV2ZW50aW9uICZhbXA7IGNvbnRyb2w8L2tleXdv
cmQ+PGtleXdvcmQ+Qm9uZSBhbmQgQm9uZXMvZHJ1ZyBlZmZlY3RzLypwaHlzaW9sb2d5PC9rZXl3
b3JkPjxrZXl3b3JkPkNhbGNpdW0sIERpZXRhcnk8L2tleXdvcmQ+PGtleXdvcmQ+Q29udHJhY2Vw
dGl2ZXMsIE9yYWwvKnBoYXJtYWNvbG9neS90aGVyYXBldXRpYyB1c2U8L2tleXdvcmQ+PGtleXdv
cmQ+RmVtYWxlPC9rZXl3b3JkPjxrZXl3b3JkPkZlbXVyL2RydWcgZWZmZWN0cy9waHlzaW9sb2d5
PC9rZXl3b3JkPjxrZXl3b3JkPkZvcmVhcm0vcGh5c2lvbG9neTwva2V5d29yZD48a2V5d29yZD5I
dW1hbnM8L2tleXdvcmQ+PGtleXdvcmQ+THVtYmFyIFZlcnRlYnJhZS9kcnVnIGVmZmVjdHMvcGh5
c2lvbG9neTwva2V5d29yZD48a2V5d29yZD5NZW5vcGF1c2UvcGh5c2lvbG9neTwva2V5d29yZD48
a2V5d29yZD5NaWRkbGUgQWdlZDwva2V5d29yZD48a2V5d29yZD5NdWx0aXZhcmlhdGUgQW5hbHlz
aXM8L2tleXdvcmQ+PGtleXdvcmQ+UmVncmVzc2lvbiBBbmFseXNpczwva2V5d29yZD48a2V5d29y
ZD5TbW9raW5nPC9rZXl3b3JkPjxrZXl3b3JkPlN1cnZleXMgYW5kIFF1ZXN0aW9ubmFpcmVzPC9r
ZXl3b3JkPjxrZXl3b3JkPkF1c3RyYWxpYTwva2V5d29yZD48a2V5d29yZD5CaW9sb2d5PC9rZXl3
b3JkPjxrZXl3b3JkPipDbGluaWNhbCBSZXNlYXJjaDwva2V5d29yZD48a2V5d29yZD5Db250cmFj
ZXB0aW9uPC9rZXl3b3JkPjxrZXl3b3JkPkNvbnRyYWNlcHRpdmUgTWV0aG9kczwva2V5d29yZD48
a2V5d29yZD5EZXZlbG9wZWQgQ291bnRyaWVzPC9rZXl3b3JkPjxrZXl3b3JkPkZhbWlseSBQbGFu
bmluZzwva2V5d29yZD48a2V5d29yZD5PY2VhbmlhPC9rZXl3b3JkPjxrZXl3b3JkPipPcmFsIENv
bnRyYWNlcHRpdmVzPC9rZXl3b3JkPjxrZXl3b3JkPlBoeXNpb2xvZ3k8L2tleXdvcmQ+PGtleXdv
cmQ+UmVzZWFyY2ggTWV0aG9kb2xvZ3k8L2tleXdvcmQ+PGtleXdvcmQ+KlJlc2VhcmNoIFJlcG9y
dDwva2V5d29yZD48a2V5d29yZD4qU2tlbGV0YWwgRWZmZWN0cy0td29tZW48L2tleXdvcmQ+PGtl
eXdvcmQ+KldvbWVuPC9rZXl3b3JkPjwva2V5d29yZHM+PGRhdGVzPjx5ZWFyPjIwMDA8L3llYXI+
PHB1Yi1kYXRlcz48ZGF0ZT5GZWI8L2RhdGU+PC9wdWItZGF0ZXM+PC9kYXRlcz48aXNibj4wMDAy
LTkzNzggKFByaW50KSYjeEQ7MDAwMi05Mzc4IChMaW5raW5nKTwvaXNibj48YWNjZXNzaW9uLW51
bT4xMDY5NDMyMjwvYWNjZXNzaW9uLW51bT48dXJscz48cmVsYXRlZC11cmxzPjx1cmw+aHR0cHM6
Ly93d3cubmNiaS5ubG0ubmloLmdvdi9wdWJtZWQvMTA2OTQzMjI8L3VybD48L3JlbGF0ZWQtdXJs
cz48L3VybHM+PGVsZWN0cm9uaWMtcmVzb3VyY2UtbnVtPjEwLjEwMTYvczAwMDItOTM3OCgwMCk3
MDIwOS0yPC9lbGVjdHJvbmljLXJlc291cmNlLW51bT48cmVtb3RlLWRhdGFiYXNlLW5hbWU+TWVk
bGluZTwvcmVtb3RlLWRhdGFiYXNlLW5hbWU+PHJlbW90ZS1kYXRhYmFzZS1wcm92aWRlcj5OTE08
L3JlbW90ZS1kYXRhYmFzZS1wcm92aWRlcj48L3JlY29yZD48L0NpdGU+PENpdGU+PEF1dGhvcj5Q
cmlvcjwvQXV0aG9yPjxZZWFyPjIwMDE8L1llYXI+PFJlY051bT42NzwvUmVjTnVtPjxyZWNvcmQ+
PHJlYy1udW1iZXI+Njc8L3JlYy1udW1iZXI+PGZvcmVpZ24ta2V5cz48a2V5IGFwcD0iRU4iIGRi
LWlkPSJkMHR0cnN2cjJwc3c1NGVmZHYxdnB2eDBkd3d2dmV0d3BzemUiIHRpbWVzdGFtcD0iMTY1
MzMyMzQ0NyI+Njc8L2tleT48L2ZvcmVpZ24ta2V5cz48cmVmLXR5cGUgbmFtZT0iSm91cm5hbCBB
cnRpY2xlIj4xNzwvcmVmLXR5cGU+PGNvbnRyaWJ1dG9ycz48YXV0aG9ycz48YXV0aG9yPlByaW9y
LCBKLiBDLjwvYXV0aG9yPjxhdXRob3I+S2lya2xhbmQsIFMuIEEuPC9hdXRob3I+PGF1dGhvcj5K
b3NlcGgsIEwuPC9hdXRob3I+PGF1dGhvcj5LcmVpZ2VyLCBOLjwvYXV0aG9yPjxhdXRob3I+TXVy
cmF5LCBULiBNLjwvYXV0aG9yPjxhdXRob3I+SGFubGV5LCBELiBBLjwvYXV0aG9yPjxhdXRob3I+
QWRhY2hpLCBKLiBELjwvYXV0aG9yPjxhdXRob3I+VmlnbmEsIFkuIE0uPC9hdXRob3I+PGF1dGhv
cj5CZXJnZXIsIEMuPC9hdXRob3I+PGF1dGhvcj5CbG9uZGVhdSwgTC48L2F1dGhvcj48YXV0aG9y
PkphY2tzb24sIFMuIEEuPC9hdXRob3I+PGF1dGhvcj5UZW5lbmhvdXNlLCBBLjwvYXV0aG9yPjwv
YXV0aG9ycz48L2NvbnRyaWJ1dG9ycz48YXV0aC1hZGRyZXNzPkRlcGFydG1lbnQgb2YgTWVkaWNp
bmUsIFVuaXZlcnNpdHkgb2YgQnJpdGlzaCBDb2x1bWJpYSwgYW5kIFZhbmNvdXZlciBIb3NwaXRh
bC4ganByaW9yQHZhbmhvc3AuYmMuY2E8L2F1dGgtYWRkcmVzcz48dGl0bGVzPjx0aXRsZT5PcmFs
IGNvbnRyYWNlcHRpdmUgdXNlIGFuZCBib25lIG1pbmVyYWwgZGVuc2l0eSBpbiBwcmVtZW5vcGF1
c2FsIHdvbWVuOiBjcm9zcy1zZWN0aW9uYWwsIHBvcHVsYXRpb24tYmFzZWQgZGF0YSBmcm9tIHRo
ZSBDYW5hZGlhbiBNdWx0aWNlbnRyZSBPc3Rlb3Bvcm9zaXMgU3R1ZHk8L3RpdGxlPjxzZWNvbmRh
cnktdGl0bGU+Q01BSjwvc2Vjb25kYXJ5LXRpdGxlPjwvdGl0bGVzPjxwZXJpb2RpY2FsPjxmdWxs
LXRpdGxlPkNNQUo8L2Z1bGwtdGl0bGU+PC9wZXJpb2RpY2FsPjxwYWdlcz4xMDIzLTk8L3BhZ2Vz
Pjx2b2x1bWU+MTY1PC92b2x1bWU+PG51bWJlcj44PC9udW1iZXI+PGtleXdvcmRzPjxrZXl3b3Jk
PkFic29ycHRpb21ldHJ5LCBQaG90b248L2tleXdvcmQ+PGtleXdvcmQ+QWR1bHQ8L2tleXdvcmQ+
PGtleXdvcmQ+Qm9uZSBEZW5zaXR5LypkcnVnIGVmZmVjdHM8L2tleXdvcmQ+PGtleXdvcmQ+Q2Fu
YWRhL2VwaWRlbWlvbG9neTwva2V5d29yZD48a2V5d29yZD5Db250cmFjZXB0aXZlcywgT3JhbC8q
cGhhcm1hY29sb2d5PC9rZXl3b3JkPjxrZXl3b3JkPkNyb3NzLVNlY3Rpb25hbCBTdHVkaWVzPC9r
ZXl3b3JkPjxrZXl3b3JkPkZlbWFsZTwva2V5d29yZD48a2V5d29yZD5GZW11ci9kcnVnIGVmZmVj
dHMvcGh5c2lvbG9neTwva2V5d29yZD48a2V5d29yZD5IdW1hbnM8L2tleXdvcmQ+PGtleXdvcmQ+
TG9naXN0aWMgTW9kZWxzPC9rZXl3b3JkPjxrZXl3b3JkPkx1bWJhciBWZXJ0ZWJyYWUvZHJ1ZyBl
ZmZlY3RzL3BoeXNpb2xvZ3k8L2tleXdvcmQ+PGtleXdvcmQ+TWlkZGxlIEFnZWQ8L2tleXdvcmQ+
PGtleXdvcmQ+UHJlbWVub3BhdXNlL2RydWcgZWZmZWN0cy8qcGh5c2lvbG9neTwva2V5d29yZD48
a2V5d29yZD5SaXNrIEZhY3RvcnM8L2tleXdvcmQ+PGtleXdvcmQ+U3VydmV5cyBhbmQgUXVlc3Rp
b25uYWlyZXM8L2tleXdvcmQ+PC9rZXl3b3Jkcz48ZGF0ZXM+PHllYXI+MjAwMTwveWVhcj48cHVi
LWRhdGVzPjxkYXRlPk9jdCAxNjwvZGF0ZT48L3B1Yi1kYXRlcz48L2RhdGVzPjxpc2JuPjA4MjAt
Mzk0NiAoUHJpbnQpJiN4RDswODIwLTM5NDYgKExpbmtpbmcpPC9pc2JuPjxhY2Nlc3Npb24tbnVt
PjExNjk5Njk3PC9hY2Nlc3Npb24tbnVtPjx1cmxzPjxyZWxhdGVkLXVybHM+PHVybD5odHRwczov
L3d3dy5uY2JpLm5sbS5uaWguZ292L3B1Ym1lZC8xMTY5OTY5NzwvdXJsPjwvcmVsYXRlZC11cmxz
PjwvdXJscz48Y3VzdG9tMj5QTUM4MTUzNjwvY3VzdG9tMj48cmVtb3RlLWRhdGFiYXNlLW5hbWU+
TWVkbGluZTwvcmVtb3RlLWRhdGFiYXNlLW5hbWU+PHJlbW90ZS1kYXRhYmFzZS1wcm92aWRlcj5O
TE08L3JlbW90ZS1kYXRhYmFzZS1wcm92aWRlcj48L3JlY29yZD48L0NpdGU+PC9FbmROb3RlPn==
</w:fldData>
        </w:fldChar>
      </w:r>
      <w:r w:rsidR="00F426F5">
        <w:rPr>
          <w:sz w:val="20"/>
          <w:szCs w:val="20"/>
        </w:rPr>
        <w:instrText xml:space="preserve"> ADDIN EN.CITE </w:instrText>
      </w:r>
      <w:r w:rsidR="00F426F5">
        <w:rPr>
          <w:sz w:val="20"/>
          <w:szCs w:val="20"/>
        </w:rPr>
        <w:fldChar w:fldCharType="begin">
          <w:fldData xml:space="preserve">PEVuZE5vdGU+PENpdGU+PEF1dGhvcj5TY2hvbGVzPC9BdXRob3I+PFllYXI+MjAxMTwvWWVhcj48
UmVjTnVtPjY1PC9SZWNOdW0+PERpc3BsYXlUZXh0PlszNS0zN108L0Rpc3BsYXlUZXh0PjxyZWNv
cmQ+PHJlYy1udW1iZXI+NjU8L3JlYy1udW1iZXI+PGZvcmVpZ24ta2V5cz48a2V5IGFwcD0iRU4i
IGRiLWlkPSJkMHR0cnN2cjJwc3c1NGVmZHYxdnB2eDBkd3d2dmV0d3BzemUiIHRpbWVzdGFtcD0i
MTY1MzMyMjk5MCI+NjU8L2tleT48L2ZvcmVpZ24ta2V5cz48cmVmLXR5cGUgbmFtZT0iSm91cm5h
bCBBcnRpY2xlIj4xNzwvcmVmLXR5cGU+PGNvbnRyaWJ1dG9ycz48YXV0aG9ycz48YXV0aG9yPlNj
aG9sZXMsIEQuPC9hdXRob3I+PGF1dGhvcj5IdWJiYXJkLCBSLiBBLjwvYXV0aG9yPjxhdXRob3I+
SWNoaWthd2EsIEwuIEUuPC9hdXRob3I+PGF1dGhvcj5MYUNyb2l4LCBBLiBaLjwvYXV0aG9yPjxh
dXRob3I+U3BhbmdsZXIsIEwuPC9hdXRob3I+PGF1dGhvcj5CZWFzbGV5LCBKLiBNLjwvYXV0aG9y
PjxhdXRob3I+UmVlZCwgUy48L2F1dGhvcj48YXV0aG9yPk90dCwgUy4gTS48L2F1dGhvcj48L2F1
dGhvcnM+PC9jb250cmlidXRvcnM+PGF1dGgtYWRkcmVzcz5Hcm91cCBIZWFsdGggUmVzZWFyY2gg
SW5zdGl0dXRlLCBHcm91cCBIZWFsdGggQ29vcGVyYXRpdmUsIDE3MzAgTWlub3IgQXZlbnVlLCAx
NnRoIEZsb29yLCBTZWF0dGxlLCBXYXNoaW5ndG9uIDk4MTAxLCBVU0EuIHNjaG9sZXMuZEBnaGMu
b3JnPC9hdXRoLWFkZHJlc3M+PHRpdGxlcz48dGl0bGU+T3JhbCBjb250cmFjZXB0aXZlIHVzZSBh
bmQgYm9uZSBkZW5zaXR5IGNoYW5nZSBpbiBhZG9sZXNjZW50IGFuZCB5b3VuZyBhZHVsdCB3b21l
bjogYSBwcm9zcGVjdGl2ZSBzdHVkeSBvZiBhZ2UsIGhvcm1vbmUgZG9zZSwgYW5kIGRpc2NvbnRp
bnVhdGlvbjwvdGl0bGU+PHNlY29uZGFyeS10aXRsZT5KIENsaW4gRW5kb2NyaW5vbCBNZXRhYjwv
c2Vjb25kYXJ5LXRpdGxlPjwvdGl0bGVzPjxwZXJpb2RpY2FsPjxmdWxsLXRpdGxlPkogQ2xpbiBF
bmRvY3Jpbm9sIE1ldGFiPC9mdWxsLXRpdGxlPjwvcGVyaW9kaWNhbD48cGFnZXM+RTEzODAtNzwv
cGFnZXM+PHZvbHVtZT45Njwvdm9sdW1lPjxudW1iZXI+OTwvbnVtYmVyPjxlZGl0aW9uPjIwMTEw
NzEzPC9lZGl0aW9uPjxrZXl3b3Jkcz48a2V5d29yZD5BZG9sZXNjZW50PC9rZXl3b3JkPjxrZXl3
b3JkPkFkdWx0PC9rZXl3b3JkPjxrZXl3b3JkPkJvbmUgRGVuc2l0eS8qZHJ1ZyBlZmZlY3RzPC9r
ZXl3b3JkPjxrZXl3b3JkPkNvbnRyYWNlcHRpdmVzLCBPcmFsLCBIb3Jtb25hbC8qcGhhcm1hY29s
b2d5L3RoZXJhcGV1dGljIHVzZTwva2V5d29yZD48a2V5d29yZD5FdGhpbnlsIEVzdHJhZGlvbC8q
cGhhcm1hY29sb2d5L3RoZXJhcGV1dGljIHVzZTwva2V5d29yZD48a2V5d29yZD5GZW1hbGU8L2tl
eXdvcmQ+PGtleXdvcmQ+SHVtYW5zPC9rZXl3b3JkPjxrZXl3b3JkPlByb3NwZWN0aXZlIFN0dWRp
ZXM8L2tleXdvcmQ+PGtleXdvcmQ+UmFkaW9ncmFwaHk8L2tleXdvcmQ+PGtleXdvcmQ+U3BpbmUv
ZGlhZ25vc3RpYyBpbWFnaW5nLypkcnVnIGVmZmVjdHM8L2tleXdvcmQ+PC9rZXl3b3Jkcz48ZGF0
ZXM+PHllYXI+MjAxMTwveWVhcj48cHViLWRhdGVzPjxkYXRlPlNlcDwvZGF0ZT48L3B1Yi1kYXRl
cz48L2RhdGVzPjxpc2JuPjE5NDUtNzE5NyAoRWxlY3Ryb25pYykmI3hEOzAwMjEtOTcyWCAoTGlu
a2luZyk8L2lzYm4+PGFjY2Vzc2lvbi1udW0+MjE3NTI4Nzk8L2FjY2Vzc2lvbi1udW0+PHVybHM+
PHJlbGF0ZWQtdXJscz48dXJsPmh0dHBzOi8vd3d3Lm5jYmkubmxtLm5paC5nb3YvcHVibWVkLzIx
NzUyODc5PC91cmw+PC9yZWxhdGVkLXVybHM+PC91cmxzPjxjdXN0b20yPlBNQzMxNjc2NzM8L2N1
c3RvbTI+PGVsZWN0cm9uaWMtcmVzb3VyY2UtbnVtPjEwLjEyMTAvamMuMjAxMC0zMDI3PC9lbGVj
dHJvbmljLXJlc291cmNlLW51bT48cmVtb3RlLWRhdGFiYXNlLW5hbWU+TWVkbGluZTwvcmVtb3Rl
LWRhdGFiYXNlLW5hbWU+PHJlbW90ZS1kYXRhYmFzZS1wcm92aWRlcj5OTE08L3JlbW90ZS1kYXRh
YmFzZS1wcm92aWRlcj48L3JlY29yZD48L0NpdGU+PENpdGU+PEF1dGhvcj5QYXNjbzwvQXV0aG9y
PjxZZWFyPjIwMDA8L1llYXI+PFJlY051bT42NjwvUmVjTnVtPjxyZWNvcmQ+PHJlYy1udW1iZXI+
NjY8L3JlYy1udW1iZXI+PGZvcmVpZ24ta2V5cz48a2V5IGFwcD0iRU4iIGRiLWlkPSJkMHR0cnN2
cjJwc3c1NGVmZHYxdnB2eDBkd3d2dmV0d3BzemUiIHRpbWVzdGFtcD0iMTY1MzMyMzE2NCI+NjY8
L2tleT48L2ZvcmVpZ24ta2V5cz48cmVmLXR5cGUgbmFtZT0iSm91cm5hbCBBcnRpY2xlIj4xNzwv
cmVmLXR5cGU+PGNvbnRyaWJ1dG9ycz48YXV0aG9ycz48YXV0aG9yPlBhc2NvLCBKLiBBLjwvYXV0
aG9yPjxhdXRob3I+S290b3dpY3osIE0uIEEuPC9hdXRob3I+PGF1dGhvcj5IZW5yeSwgTS4gSi48
L2F1dGhvcj48YXV0aG9yPlBhbmFoaSwgUy48L2F1dGhvcj48YXV0aG9yPlNlZW1hbiwgRS48L2F1
dGhvcj48YXV0aG9yPk5pY2hvbHNvbiwgRy4gQy48L2F1dGhvcj48L2F1dGhvcnM+PC9jb250cmli
dXRvcnM+PGF1dGgtYWRkcmVzcz5EZXBhcnRtZW50IG9mIE1lZGljaW5lLCBTdCBWaW5jZW50JmFw
b3M7cyBhbmQgVGhlIEdlZWxvbmcgSG9zcGl0YWxzLCB0aGUgVW5pdmVyc2l0eSBvZiBNZWxib3Vy
bmUsIEdlZWxvbmcsIFZpY3RvcmlhLCBBdXN0cmFsaWEuPC9hdXRoLWFkZHJlc3M+PHRpdGxlcz48
dGl0bGU+T3JhbCBjb250cmFjZXB0aXZlcyBhbmQgYm9uZSBtaW5lcmFsIGRlbnNpdHk6IEEgcG9w
dWxhdGlvbi1iYXNlZCBzdHVkeTwvdGl0bGU+PHNlY29uZGFyeS10aXRsZT5BbSBKIE9ic3RldCBH
eW5lY29sPC9zZWNvbmRhcnktdGl0bGU+PC90aXRsZXM+PHBlcmlvZGljYWw+PGZ1bGwtdGl0bGU+
QW0gSiBPYnN0ZXQgR3luZWNvbDwvZnVsbC10aXRsZT48L3BlcmlvZGljYWw+PHBhZ2VzPjI2NS05
PC9wYWdlcz48dm9sdW1lPjE4Mjwvdm9sdW1lPjxudW1iZXI+MjwvbnVtYmVyPjxrZXl3b3Jkcz48
a2V5d29yZD5BYnNvcnB0aW9tZXRyeSwgUGhvdG9uPC9rZXl3b3JkPjxrZXl3b3JkPkFkdWx0PC9r
ZXl3b3JkPjxrZXl3b3JkPkFnZSBGYWN0b3JzPC9rZXl3b3JkPjxrZXl3b3JkPkFnZWQ8L2tleXdv
cmQ+PGtleXdvcmQ+QWxjb2hvbCBEcmlua2luZzwva2V5d29yZD48a2V5d29yZD5BdXN0cmFsaWEv
ZXBpZGVtaW9sb2d5PC9rZXl3b3JkPjxrZXl3b3JkPkJvZHkgTWFzcyBJbmRleDwva2V5d29yZD48
a2V5d29yZD5Cb25lIERlbnNpdHkvKmRydWcgZWZmZWN0czwva2V5d29yZD48a2V5d29yZD5Cb25l
IFJlc29ycHRpb24vZXBpZGVtaW9sb2d5LypwcmV2ZW50aW9uICZhbXA7IGNvbnRyb2w8L2tleXdv
cmQ+PGtleXdvcmQ+Qm9uZSBhbmQgQm9uZXMvZHJ1ZyBlZmZlY3RzLypwaHlzaW9sb2d5PC9rZXl3
b3JkPjxrZXl3b3JkPkNhbGNpdW0sIERpZXRhcnk8L2tleXdvcmQ+PGtleXdvcmQ+Q29udHJhY2Vw
dGl2ZXMsIE9yYWwvKnBoYXJtYWNvbG9neS90aGVyYXBldXRpYyB1c2U8L2tleXdvcmQ+PGtleXdv
cmQ+RmVtYWxlPC9rZXl3b3JkPjxrZXl3b3JkPkZlbXVyL2RydWcgZWZmZWN0cy9waHlzaW9sb2d5
PC9rZXl3b3JkPjxrZXl3b3JkPkZvcmVhcm0vcGh5c2lvbG9neTwva2V5d29yZD48a2V5d29yZD5I
dW1hbnM8L2tleXdvcmQ+PGtleXdvcmQ+THVtYmFyIFZlcnRlYnJhZS9kcnVnIGVmZmVjdHMvcGh5
c2lvbG9neTwva2V5d29yZD48a2V5d29yZD5NZW5vcGF1c2UvcGh5c2lvbG9neTwva2V5d29yZD48
a2V5d29yZD5NaWRkbGUgQWdlZDwva2V5d29yZD48a2V5d29yZD5NdWx0aXZhcmlhdGUgQW5hbHlz
aXM8L2tleXdvcmQ+PGtleXdvcmQ+UmVncmVzc2lvbiBBbmFseXNpczwva2V5d29yZD48a2V5d29y
ZD5TbW9raW5nPC9rZXl3b3JkPjxrZXl3b3JkPlN1cnZleXMgYW5kIFF1ZXN0aW9ubmFpcmVzPC9r
ZXl3b3JkPjxrZXl3b3JkPkF1c3RyYWxpYTwva2V5d29yZD48a2V5d29yZD5CaW9sb2d5PC9rZXl3
b3JkPjxrZXl3b3JkPipDbGluaWNhbCBSZXNlYXJjaDwva2V5d29yZD48a2V5d29yZD5Db250cmFj
ZXB0aW9uPC9rZXl3b3JkPjxrZXl3b3JkPkNvbnRyYWNlcHRpdmUgTWV0aG9kczwva2V5d29yZD48
a2V5d29yZD5EZXZlbG9wZWQgQ291bnRyaWVzPC9rZXl3b3JkPjxrZXl3b3JkPkZhbWlseSBQbGFu
bmluZzwva2V5d29yZD48a2V5d29yZD5PY2VhbmlhPC9rZXl3b3JkPjxrZXl3b3JkPipPcmFsIENv
bnRyYWNlcHRpdmVzPC9rZXl3b3JkPjxrZXl3b3JkPlBoeXNpb2xvZ3k8L2tleXdvcmQ+PGtleXdv
cmQ+UmVzZWFyY2ggTWV0aG9kb2xvZ3k8L2tleXdvcmQ+PGtleXdvcmQ+KlJlc2VhcmNoIFJlcG9y
dDwva2V5d29yZD48a2V5d29yZD4qU2tlbGV0YWwgRWZmZWN0cy0td29tZW48L2tleXdvcmQ+PGtl
eXdvcmQ+KldvbWVuPC9rZXl3b3JkPjwva2V5d29yZHM+PGRhdGVzPjx5ZWFyPjIwMDA8L3llYXI+
PHB1Yi1kYXRlcz48ZGF0ZT5GZWI8L2RhdGU+PC9wdWItZGF0ZXM+PC9kYXRlcz48aXNibj4wMDAy
LTkzNzggKFByaW50KSYjeEQ7MDAwMi05Mzc4IChMaW5raW5nKTwvaXNibj48YWNjZXNzaW9uLW51
bT4xMDY5NDMyMjwvYWNjZXNzaW9uLW51bT48dXJscz48cmVsYXRlZC11cmxzPjx1cmw+aHR0cHM6
Ly93d3cubmNiaS5ubG0ubmloLmdvdi9wdWJtZWQvMTA2OTQzMjI8L3VybD48L3JlbGF0ZWQtdXJs
cz48L3VybHM+PGVsZWN0cm9uaWMtcmVzb3VyY2UtbnVtPjEwLjEwMTYvczAwMDItOTM3OCgwMCk3
MDIwOS0yPC9lbGVjdHJvbmljLXJlc291cmNlLW51bT48cmVtb3RlLWRhdGFiYXNlLW5hbWU+TWVk
bGluZTwvcmVtb3RlLWRhdGFiYXNlLW5hbWU+PHJlbW90ZS1kYXRhYmFzZS1wcm92aWRlcj5OTE08
L3JlbW90ZS1kYXRhYmFzZS1wcm92aWRlcj48L3JlY29yZD48L0NpdGU+PENpdGU+PEF1dGhvcj5Q
cmlvcjwvQXV0aG9yPjxZZWFyPjIwMDE8L1llYXI+PFJlY051bT42NzwvUmVjTnVtPjxyZWNvcmQ+
PHJlYy1udW1iZXI+Njc8L3JlYy1udW1iZXI+PGZvcmVpZ24ta2V5cz48a2V5IGFwcD0iRU4iIGRi
LWlkPSJkMHR0cnN2cjJwc3c1NGVmZHYxdnB2eDBkd3d2dmV0d3BzemUiIHRpbWVzdGFtcD0iMTY1
MzMyMzQ0NyI+Njc8L2tleT48L2ZvcmVpZ24ta2V5cz48cmVmLXR5cGUgbmFtZT0iSm91cm5hbCBB
cnRpY2xlIj4xNzwvcmVmLXR5cGU+PGNvbnRyaWJ1dG9ycz48YXV0aG9ycz48YXV0aG9yPlByaW9y
LCBKLiBDLjwvYXV0aG9yPjxhdXRob3I+S2lya2xhbmQsIFMuIEEuPC9hdXRob3I+PGF1dGhvcj5K
b3NlcGgsIEwuPC9hdXRob3I+PGF1dGhvcj5LcmVpZ2VyLCBOLjwvYXV0aG9yPjxhdXRob3I+TXVy
cmF5LCBULiBNLjwvYXV0aG9yPjxhdXRob3I+SGFubGV5LCBELiBBLjwvYXV0aG9yPjxhdXRob3I+
QWRhY2hpLCBKLiBELjwvYXV0aG9yPjxhdXRob3I+VmlnbmEsIFkuIE0uPC9hdXRob3I+PGF1dGhv
cj5CZXJnZXIsIEMuPC9hdXRob3I+PGF1dGhvcj5CbG9uZGVhdSwgTC48L2F1dGhvcj48YXV0aG9y
PkphY2tzb24sIFMuIEEuPC9hdXRob3I+PGF1dGhvcj5UZW5lbmhvdXNlLCBBLjwvYXV0aG9yPjwv
YXV0aG9ycz48L2NvbnRyaWJ1dG9ycz48YXV0aC1hZGRyZXNzPkRlcGFydG1lbnQgb2YgTWVkaWNp
bmUsIFVuaXZlcnNpdHkgb2YgQnJpdGlzaCBDb2x1bWJpYSwgYW5kIFZhbmNvdXZlciBIb3NwaXRh
bC4ganByaW9yQHZhbmhvc3AuYmMuY2E8L2F1dGgtYWRkcmVzcz48dGl0bGVzPjx0aXRsZT5PcmFs
IGNvbnRyYWNlcHRpdmUgdXNlIGFuZCBib25lIG1pbmVyYWwgZGVuc2l0eSBpbiBwcmVtZW5vcGF1
c2FsIHdvbWVuOiBjcm9zcy1zZWN0aW9uYWwsIHBvcHVsYXRpb24tYmFzZWQgZGF0YSBmcm9tIHRo
ZSBDYW5hZGlhbiBNdWx0aWNlbnRyZSBPc3Rlb3Bvcm9zaXMgU3R1ZHk8L3RpdGxlPjxzZWNvbmRh
cnktdGl0bGU+Q01BSjwvc2Vjb25kYXJ5LXRpdGxlPjwvdGl0bGVzPjxwZXJpb2RpY2FsPjxmdWxs
LXRpdGxlPkNNQUo8L2Z1bGwtdGl0bGU+PC9wZXJpb2RpY2FsPjxwYWdlcz4xMDIzLTk8L3BhZ2Vz
Pjx2b2x1bWU+MTY1PC92b2x1bWU+PG51bWJlcj44PC9udW1iZXI+PGtleXdvcmRzPjxrZXl3b3Jk
PkFic29ycHRpb21ldHJ5LCBQaG90b248L2tleXdvcmQ+PGtleXdvcmQ+QWR1bHQ8L2tleXdvcmQ+
PGtleXdvcmQ+Qm9uZSBEZW5zaXR5LypkcnVnIGVmZmVjdHM8L2tleXdvcmQ+PGtleXdvcmQ+Q2Fu
YWRhL2VwaWRlbWlvbG9neTwva2V5d29yZD48a2V5d29yZD5Db250cmFjZXB0aXZlcywgT3JhbC8q
cGhhcm1hY29sb2d5PC9rZXl3b3JkPjxrZXl3b3JkPkNyb3NzLVNlY3Rpb25hbCBTdHVkaWVzPC9r
ZXl3b3JkPjxrZXl3b3JkPkZlbWFsZTwva2V5d29yZD48a2V5d29yZD5GZW11ci9kcnVnIGVmZmVj
dHMvcGh5c2lvbG9neTwva2V5d29yZD48a2V5d29yZD5IdW1hbnM8L2tleXdvcmQ+PGtleXdvcmQ+
TG9naXN0aWMgTW9kZWxzPC9rZXl3b3JkPjxrZXl3b3JkPkx1bWJhciBWZXJ0ZWJyYWUvZHJ1ZyBl
ZmZlY3RzL3BoeXNpb2xvZ3k8L2tleXdvcmQ+PGtleXdvcmQ+TWlkZGxlIEFnZWQ8L2tleXdvcmQ+
PGtleXdvcmQ+UHJlbWVub3BhdXNlL2RydWcgZWZmZWN0cy8qcGh5c2lvbG9neTwva2V5d29yZD48
a2V5d29yZD5SaXNrIEZhY3RvcnM8L2tleXdvcmQ+PGtleXdvcmQ+U3VydmV5cyBhbmQgUXVlc3Rp
b25uYWlyZXM8L2tleXdvcmQ+PC9rZXl3b3Jkcz48ZGF0ZXM+PHllYXI+MjAwMTwveWVhcj48cHVi
LWRhdGVzPjxkYXRlPk9jdCAxNjwvZGF0ZT48L3B1Yi1kYXRlcz48L2RhdGVzPjxpc2JuPjA4MjAt
Mzk0NiAoUHJpbnQpJiN4RDswODIwLTM5NDYgKExpbmtpbmcpPC9pc2JuPjxhY2Nlc3Npb24tbnVt
PjExNjk5Njk3PC9hY2Nlc3Npb24tbnVtPjx1cmxzPjxyZWxhdGVkLXVybHM+PHVybD5odHRwczov
L3d3dy5uY2JpLm5sbS5uaWguZ292L3B1Ym1lZC8xMTY5OTY5NzwvdXJsPjwvcmVsYXRlZC11cmxz
PjwvdXJscz48Y3VzdG9tMj5QTUM4MTUzNjwvY3VzdG9tMj48cmVtb3RlLWRhdGFiYXNlLW5hbWU+
TWVkbGluZTwvcmVtb3RlLWRhdGFiYXNlLW5hbWU+PHJlbW90ZS1kYXRhYmFzZS1wcm92aWRlcj5O
TE08L3JlbW90ZS1kYXRhYmFzZS1wcm92aWRlcj48L3JlY29yZD48L0NpdGU+PC9FbmROb3RlPn==
</w:fldData>
        </w:fldChar>
      </w:r>
      <w:r w:rsidR="00F426F5">
        <w:rPr>
          <w:sz w:val="20"/>
          <w:szCs w:val="20"/>
        </w:rPr>
        <w:instrText xml:space="preserve"> ADDIN EN.CITE.DATA </w:instrText>
      </w:r>
      <w:r w:rsidR="00F426F5">
        <w:rPr>
          <w:sz w:val="20"/>
          <w:szCs w:val="20"/>
        </w:rPr>
      </w:r>
      <w:r w:rsidR="00F426F5">
        <w:rPr>
          <w:sz w:val="20"/>
          <w:szCs w:val="20"/>
        </w:rPr>
        <w:fldChar w:fldCharType="end"/>
      </w:r>
      <w:r w:rsidRPr="00370D63">
        <w:rPr>
          <w:sz w:val="20"/>
          <w:szCs w:val="20"/>
        </w:rPr>
      </w:r>
      <w:r w:rsidRPr="00370D63">
        <w:rPr>
          <w:sz w:val="20"/>
          <w:szCs w:val="20"/>
        </w:rPr>
        <w:fldChar w:fldCharType="separate"/>
      </w:r>
      <w:r w:rsidR="00F426F5">
        <w:rPr>
          <w:noProof/>
          <w:sz w:val="20"/>
          <w:szCs w:val="20"/>
        </w:rPr>
        <w:t>[35-37]</w:t>
      </w:r>
      <w:r w:rsidRPr="00370D63">
        <w:rPr>
          <w:sz w:val="20"/>
          <w:szCs w:val="20"/>
        </w:rPr>
        <w:fldChar w:fldCharType="end"/>
      </w:r>
      <w:r w:rsidR="00924475">
        <w:rPr>
          <w:sz w:val="20"/>
          <w:szCs w:val="20"/>
        </w:rPr>
        <w:t>, with few prospective investigations</w:t>
      </w:r>
      <w:r w:rsidRPr="00370D63">
        <w:rPr>
          <w:sz w:val="20"/>
          <w:szCs w:val="20"/>
        </w:rPr>
        <w:t xml:space="preserve"> </w:t>
      </w:r>
      <w:r w:rsidR="00924475">
        <w:rPr>
          <w:sz w:val="20"/>
          <w:szCs w:val="20"/>
        </w:rPr>
        <w:t>to</w:t>
      </w:r>
      <w:r w:rsidR="00924475" w:rsidRPr="00370D63">
        <w:rPr>
          <w:sz w:val="20"/>
          <w:szCs w:val="20"/>
        </w:rPr>
        <w:t xml:space="preserve"> </w:t>
      </w:r>
      <w:r w:rsidR="00924475">
        <w:rPr>
          <w:sz w:val="20"/>
          <w:szCs w:val="20"/>
        </w:rPr>
        <w:t xml:space="preserve">examine the </w:t>
      </w:r>
      <w:r w:rsidRPr="00370D63">
        <w:rPr>
          <w:sz w:val="20"/>
          <w:szCs w:val="20"/>
        </w:rPr>
        <w:t xml:space="preserve">effects of long duration oral contractive use on bone health.  </w:t>
      </w:r>
      <w:r w:rsidR="00CD5269">
        <w:rPr>
          <w:sz w:val="20"/>
          <w:szCs w:val="20"/>
        </w:rPr>
        <w:t>To date</w:t>
      </w:r>
      <w:r w:rsidRPr="00370D63">
        <w:rPr>
          <w:sz w:val="20"/>
          <w:szCs w:val="20"/>
        </w:rPr>
        <w:t xml:space="preserve">, </w:t>
      </w:r>
      <w:r w:rsidR="00CD5269" w:rsidRPr="00370D63">
        <w:rPr>
          <w:sz w:val="20"/>
          <w:szCs w:val="20"/>
        </w:rPr>
        <w:t>no space</w:t>
      </w:r>
      <w:r w:rsidR="00CD5269">
        <w:rPr>
          <w:sz w:val="20"/>
          <w:szCs w:val="20"/>
        </w:rPr>
        <w:t xml:space="preserve"> </w:t>
      </w:r>
      <w:r w:rsidR="00CD5269" w:rsidRPr="00370D63">
        <w:rPr>
          <w:sz w:val="20"/>
          <w:szCs w:val="20"/>
        </w:rPr>
        <w:t xml:space="preserve">flight investigation has explicitly examined </w:t>
      </w:r>
      <w:r w:rsidR="00CD5269">
        <w:rPr>
          <w:sz w:val="20"/>
          <w:szCs w:val="20"/>
        </w:rPr>
        <w:t xml:space="preserve">the impact of hormonal contraception on </w:t>
      </w:r>
      <w:r w:rsidR="00CD5269" w:rsidRPr="00370D63">
        <w:rPr>
          <w:sz w:val="20"/>
          <w:szCs w:val="20"/>
        </w:rPr>
        <w:t>bone health</w:t>
      </w:r>
      <w:r w:rsidRPr="00370D63">
        <w:rPr>
          <w:sz w:val="20"/>
          <w:szCs w:val="20"/>
        </w:rPr>
        <w:t xml:space="preserve">. </w:t>
      </w:r>
    </w:p>
    <w:p w14:paraId="2972FE92" w14:textId="35CE7AB7" w:rsidR="00370D63" w:rsidRDefault="00370D63" w:rsidP="00370D63">
      <w:pPr>
        <w:pStyle w:val="IEEEsubhead"/>
        <w:rPr>
          <w:i w:val="0"/>
          <w:iCs/>
          <w:sz w:val="20"/>
          <w:szCs w:val="20"/>
        </w:rPr>
      </w:pPr>
    </w:p>
    <w:p w14:paraId="28C14E4A" w14:textId="28C944C6" w:rsidR="00370D63" w:rsidRDefault="00370D63" w:rsidP="00370D63">
      <w:pPr>
        <w:pStyle w:val="IEEEsubhead"/>
        <w:rPr>
          <w:sz w:val="20"/>
        </w:rPr>
      </w:pPr>
      <w:r>
        <w:rPr>
          <w:sz w:val="20"/>
        </w:rPr>
        <w:t>Bone Health</w:t>
      </w:r>
    </w:p>
    <w:p w14:paraId="46A19A5B" w14:textId="432AFAB0" w:rsidR="00370D63" w:rsidRPr="00370D63" w:rsidRDefault="100CAE68" w:rsidP="00092C6F">
      <w:pPr>
        <w:rPr>
          <w:sz w:val="20"/>
          <w:szCs w:val="20"/>
        </w:rPr>
      </w:pPr>
      <w:r w:rsidRPr="100CAE68">
        <w:rPr>
          <w:sz w:val="20"/>
          <w:szCs w:val="20"/>
        </w:rPr>
        <w:t>On Earth, musculoskeletal s</w:t>
      </w:r>
      <w:r w:rsidR="00370D63" w:rsidRPr="00370D63">
        <w:rPr>
          <w:sz w:val="20"/>
          <w:szCs w:val="20"/>
        </w:rPr>
        <w:t xml:space="preserve">ex differences </w:t>
      </w:r>
      <w:r w:rsidRPr="100CAE68">
        <w:rPr>
          <w:sz w:val="20"/>
          <w:szCs w:val="20"/>
        </w:rPr>
        <w:t xml:space="preserve">are present across the lifespan </w:t>
      </w:r>
      <w:r w:rsidR="00370D63" w:rsidRPr="00370D63">
        <w:rPr>
          <w:sz w:val="20"/>
          <w:szCs w:val="20"/>
        </w:rPr>
        <w:fldChar w:fldCharType="begin">
          <w:fldData xml:space="preserve">PEVuZE5vdGU+PENpdGU+PEF1dGhvcj5CYXh0ZXItSm9uZXM8L0F1dGhvcj48WWVhcj4yMDIxPC9Z
ZWFyPjxSZWNOdW0+Nzc8L1JlY051bT48RGlzcGxheVRleHQ+WzM4LCAzOV08L0Rpc3BsYXlUZXh0
PjxyZWNvcmQ+PHJlYy1udW1iZXI+Nzc8L3JlYy1udW1iZXI+PGZvcmVpZ24ta2V5cz48a2V5IGFw
cD0iRU4iIGRiLWlkPSJkMHR0cnN2cjJwc3c1NGVmZHYxdnB2eDBkd3d2dmV0d3BzemUiIHRpbWVz
dGFtcD0iMTY1MzMzMTQ1MiI+Nzc8L2tleT48L2ZvcmVpZ24ta2V5cz48cmVmLXR5cGUgbmFtZT0i
Sm91cm5hbCBBcnRpY2xlIj4xNzwvcmVmLXR5cGU+PGNvbnRyaWJ1dG9ycz48YXV0aG9ycz48YXV0
aG9yPkJheHRlci1Kb25lcywgQS4gRC4gRy48L2F1dGhvcj48YXV0aG9yPkphY2tvd3NraSwgUy4g
QS48L2F1dGhvcj48L2F1dGhvcnM+PC9jb250cmlidXRvcnM+PGF1dGgtYWRkcmVzcz5Db2xsZWdl
IG9mIEtpbmVzaW9sb2d5LCBVbml2ZXJzaXR5IG9mIFNhc2thdGNoZXdhbiwgU2Fza2F0b29uLCBT
SywgQ2FuYWRhLiYjeEQ7UmVzZWFyY2ggSW5zdGl0dXRlLCBDaGlsZHJlbiZhcG9zO3MgSG9zcGl0
YWwgb2YgRWFzdGVybiBPbnRhcmlvLCBPdHRhd2EsIENhbmFkYS48L2F1dGgtYWRkcmVzcz48dGl0
bGVzPjx0aXRsZT5TZXggZGlmZmVyZW5jZXMgaW4gYm9uZSBtaW5lcmFsIGNvbnRlbnQgYW5kIGJv
bmUgZ2VvbWV0cnkgYWNjcnVhbDogYSByZXZpZXcgb2YgdGhlIFBhZWRpYXRyaWMgQm9uZSBNaW5l
cmFsIEFjY3VyYWwgU3R1ZHkgKDE5OTEtMjAxNyk8L3RpdGxlPjxzZWNvbmRhcnktdGl0bGU+QW5u
IEh1bSBCaW9sPC9zZWNvbmRhcnktdGl0bGU+PC90aXRsZXM+PHBlcmlvZGljYWw+PGZ1bGwtdGl0
bGU+QW5uIEh1bSBCaW9sPC9mdWxsLXRpdGxlPjwvcGVyaW9kaWNhbD48cGFnZXM+NTAzLTUxNjwv
cGFnZXM+PHZvbHVtZT40ODwvdm9sdW1lPjxudW1iZXI+NjwvbnVtYmVyPjxrZXl3b3Jkcz48a2V5
d29yZD5BZG9sZXNjZW50PC9rZXl3b3JkPjxrZXl3b3JkPipCb25lIERlbnNpdHk8L2tleXdvcmQ+
PGtleXdvcmQ+Qm9uZSBhbmQgQm9uZXM8L2tleXdvcmQ+PGtleXdvcmQ+Q2hpbGQ8L2tleXdvcmQ+
PGtleXdvcmQ+RmVtYWxlPC9rZXl3b3JkPjxrZXl3b3JkPkh1bWFuczwva2V5d29yZD48a2V5d29y
ZD5Mb25naXR1ZGluYWwgU3R1ZGllczwva2V5d29yZD48a2V5d29yZD5NYWxlPC9rZXl3b3JkPjxr
ZXl3b3JkPk1pbmVyYWxzPC9rZXl3b3JkPjxrZXl3b3JkPipTZXggQ2hhcmFjdGVyaXN0aWNzPC9r
ZXl3b3JkPjxrZXl3b3JkPlNleDwva2V5d29yZD48a2V5d29yZD5ib25lIGFjY3J1YWw8L2tleXdv
cmQ+PGtleXdvcmQ+Z3Jvd3RoPC9rZXl3b3JkPjxrZXl3b3JkPm1hdHVyYXRpb248L2tleXdvcmQ+
PGtleXdvcmQ+bnV0cml0aW9uPC9rZXl3b3JkPjxrZXl3b3JkPnBoeXNpY2FsIGFjdGl2aXR5PC9r
ZXl3b3JkPjwva2V5d29yZHM+PGRhdGVzPjx5ZWFyPjIwMjE8L3llYXI+PHB1Yi1kYXRlcz48ZGF0
ZT5TZXA8L2RhdGU+PC9wdWItZGF0ZXM+PC9kYXRlcz48aXNibj4xNDY0LTUwMzMgKEVsZWN0cm9u
aWMpJiN4RDswMzAxLTQ0NjAgKExpbmtpbmcpPC9pc2JuPjxhY2Nlc3Npb24tbnVtPjM1MTA1MjAz
PC9hY2Nlc3Npb24tbnVtPjx1cmxzPjxyZWxhdGVkLXVybHM+PHVybD5odHRwczovL3d3dy5uY2Jp
Lm5sbS5uaWguZ292L3B1Ym1lZC8zNTEwNTIwMzwvdXJsPjwvcmVsYXRlZC11cmxzPjwvdXJscz48
ZWxlY3Ryb25pYy1yZXNvdXJjZS1udW0+MTAuMTA4MC8wMzAxNDQ2MC4yMDIxLjIwMTQ1Njg8L2Vs
ZWN0cm9uaWMtcmVzb3VyY2UtbnVtPjxyZW1vdGUtZGF0YWJhc2UtbmFtZT5NZWRsaW5lPC9yZW1v
dGUtZGF0YWJhc2UtbmFtZT48cmVtb3RlLWRhdGFiYXNlLXByb3ZpZGVyPk5MTTwvcmVtb3RlLWRh
dGFiYXNlLXByb3ZpZGVyPjwvcmVjb3JkPjwvQ2l0ZT48Q2l0ZT48QXV0aG9yPkxhdXJldGFuaTwv
QXV0aG9yPjxZZWFyPjIwMDg8L1llYXI+PFJlY051bT43OTwvUmVjTnVtPjxyZWNvcmQ+PHJlYy1u
dW1iZXI+Nzk8L3JlYy1udW1iZXI+PGZvcmVpZ24ta2V5cz48a2V5IGFwcD0iRU4iIGRiLWlkPSJk
MHR0cnN2cjJwc3c1NGVmZHYxdnB2eDBkd3d2dmV0d3BzemUiIHRpbWVzdGFtcD0iMTY1MzMzMjYx
MiI+Nzk8L2tleT48L2ZvcmVpZ24ta2V5cz48cmVmLXR5cGUgbmFtZT0iSm91cm5hbCBBcnRpY2xl
Ij4xNzwvcmVmLXR5cGU+PGNvbnRyaWJ1dG9ycz48YXV0aG9ycz48YXV0aG9yPkxhdXJldGFuaSwg
Ri48L2F1dGhvcj48YXV0aG9yPkJhbmRpbmVsbGksIFMuPC9hdXRob3I+PGF1dGhvcj5Hcmlzd29s
ZCwgTS4gRS48L2F1dGhvcj48YXV0aG9yPk1hZ2dpbywgTS48L2F1dGhvcj48YXV0aG9yPlNlbWJh
LCBSLjwvYXV0aG9yPjxhdXRob3I+R3VyYWxuaWssIEouIE0uPC9hdXRob3I+PGF1dGhvcj5GZXJy
dWNjaSwgTC48L2F1dGhvcj48L2F1dGhvcnM+PC9jb250cmlidXRvcnM+PGF1dGgtYWRkcmVzcz5U
dXNjYW55IFJlZ2lvbmFsIEhlYWx0aCBBZ2VuY3ksIEZsb3JlbmNlLCBJdGFseS48L2F1dGgtYWRk
cmVzcz48dGl0bGVzPjx0aXRsZT5Mb25naXR1ZGluYWwgY2hhbmdlcyBpbiBCTUQgYW5kIGJvbmUg
Z2VvbWV0cnkgaW4gYSBwb3B1bGF0aW9uLWJhc2VkIHN0dWR5PC90aXRsZT48c2Vjb25kYXJ5LXRp
dGxlPkogQm9uZSBNaW5lciBSZXM8L3NlY29uZGFyeS10aXRsZT48L3RpdGxlcz48cGVyaW9kaWNh
bD48ZnVsbC10aXRsZT5KIEJvbmUgTWluZXIgUmVzPC9mdWxsLXRpdGxlPjwvcGVyaW9kaWNhbD48
cGFnZXM+NDAwLTg8L3BhZ2VzPjx2b2x1bWU+MjM8L3ZvbHVtZT48bnVtYmVyPjM8L251bWJlcj48
a2V5d29yZHM+PGtleXdvcmQ+QWR1bHQ8L2tleXdvcmQ+PGtleXdvcmQ+QWdlZDwva2V5d29yZD48
a2V5d29yZD5BZ2VkLCA4MCBhbmQgb3Zlcjwva2V5d29yZD48a2V5d29yZD5BZ2luZy9tZXRhYm9s
aXNtLypwYXRob2xvZ3k8L2tleXdvcmQ+PGtleXdvcmQ+KkJvbmUgRGVuc2l0eTwva2V5d29yZD48
a2V5d29yZD5Cb25lIFJlc29ycHRpb24vbWV0YWJvbGlzbS8qcGF0aG9sb2d5L3ByZXZlbnRpb24g
JmFtcDsgY29udHJvbDwva2V5d29yZD48a2V5d29yZD5GZW1hbGU8L2tleXdvcmQ+PGtleXdvcmQ+
Rm9sbG93LVVwIFN0dWRpZXM8L2tleXdvcmQ+PGtleXdvcmQ+SHVtYW5zPC9rZXl3b3JkPjxrZXl3
b3JkPkl0YWx5PC9rZXl3b3JkPjxrZXl3b3JkPk1hbGU8L2tleXdvcmQ+PGtleXdvcmQ+TWlkZGxl
IEFnZWQ8L2tleXdvcmQ+PGtleXdvcmQ+T3N0ZW9wb3Jvc2lzL21ldGFib2xpc20vKnBhdGhvbG9n
eS9wcmV2ZW50aW9uICZhbXA7IGNvbnRyb2w8L2tleXdvcmQ+PGtleXdvcmQ+UGVyaW9zdGV1bS9t
ZXRhYm9saXNtLypwYXRob2xvZ3k8L2tleXdvcmQ+PGtleXdvcmQ+UHJvc3BlY3RpdmUgU3R1ZGll
czwva2V5d29yZD48a2V5d29yZD5TZXggRmFjdG9yczwva2V5d29yZD48L2tleXdvcmRzPjxkYXRl
cz48eWVhcj4yMDA4PC95ZWFyPjxwdWItZGF0ZXM+PGRhdGU+TWFyPC9kYXRlPjwvcHViLWRhdGVz
PjwvZGF0ZXM+PGlzYm4+MTUyMy00NjgxIChFbGVjdHJvbmljKSYjeEQ7MDg4NC0wNDMxIChMaW5r
aW5nKTwvaXNibj48YWNjZXNzaW9uLW51bT4xNzk5NzcwODwvYWNjZXNzaW9uLW51bT48dXJscz48
cmVsYXRlZC11cmxzPjx1cmw+aHR0cHM6Ly93d3cubmNiaS5ubG0ubmloLmdvdi9wdWJtZWQvMTc5
OTc3MDg8L3VybD48L3JlbGF0ZWQtdXJscz48L3VybHM+PGN1c3RvbTI+UE1DMjY0NTcwMTwvY3Vz
dG9tMj48ZWxlY3Ryb25pYy1yZXNvdXJjZS1udW0+MTAuMTM1OS9qYm1yLjA3MTEwMzwvZWxlY3Ry
b25pYy1yZXNvdXJjZS1udW0+PHJlbW90ZS1kYXRhYmFzZS1uYW1lPk1lZGxpbmU8L3JlbW90ZS1k
YXRhYmFzZS1uYW1lPjxyZW1vdGUtZGF0YWJhc2UtcHJvdmlkZXI+TkxNPC9yZW1vdGUtZGF0YWJh
c2UtcHJvdmlkZXI+PC9yZWNvcmQ+PC9DaXRlPjwvRW5kTm90ZT5=
</w:fldData>
        </w:fldChar>
      </w:r>
      <w:r w:rsidR="00F426F5">
        <w:rPr>
          <w:sz w:val="20"/>
          <w:szCs w:val="20"/>
        </w:rPr>
        <w:instrText xml:space="preserve"> ADDIN EN.CITE </w:instrText>
      </w:r>
      <w:r w:rsidR="00F426F5">
        <w:rPr>
          <w:sz w:val="20"/>
          <w:szCs w:val="20"/>
        </w:rPr>
        <w:fldChar w:fldCharType="begin">
          <w:fldData xml:space="preserve">PEVuZE5vdGU+PENpdGU+PEF1dGhvcj5CYXh0ZXItSm9uZXM8L0F1dGhvcj48WWVhcj4yMDIxPC9Z
ZWFyPjxSZWNOdW0+Nzc8L1JlY051bT48RGlzcGxheVRleHQ+WzM4LCAzOV08L0Rpc3BsYXlUZXh0
PjxyZWNvcmQ+PHJlYy1udW1iZXI+Nzc8L3JlYy1udW1iZXI+PGZvcmVpZ24ta2V5cz48a2V5IGFw
cD0iRU4iIGRiLWlkPSJkMHR0cnN2cjJwc3c1NGVmZHYxdnB2eDBkd3d2dmV0d3BzemUiIHRpbWVz
dGFtcD0iMTY1MzMzMTQ1MiI+Nzc8L2tleT48L2ZvcmVpZ24ta2V5cz48cmVmLXR5cGUgbmFtZT0i
Sm91cm5hbCBBcnRpY2xlIj4xNzwvcmVmLXR5cGU+PGNvbnRyaWJ1dG9ycz48YXV0aG9ycz48YXV0
aG9yPkJheHRlci1Kb25lcywgQS4gRC4gRy48L2F1dGhvcj48YXV0aG9yPkphY2tvd3NraSwgUy4g
QS48L2F1dGhvcj48L2F1dGhvcnM+PC9jb250cmlidXRvcnM+PGF1dGgtYWRkcmVzcz5Db2xsZWdl
IG9mIEtpbmVzaW9sb2d5LCBVbml2ZXJzaXR5IG9mIFNhc2thdGNoZXdhbiwgU2Fza2F0b29uLCBT
SywgQ2FuYWRhLiYjeEQ7UmVzZWFyY2ggSW5zdGl0dXRlLCBDaGlsZHJlbiZhcG9zO3MgSG9zcGl0
YWwgb2YgRWFzdGVybiBPbnRhcmlvLCBPdHRhd2EsIENhbmFkYS48L2F1dGgtYWRkcmVzcz48dGl0
bGVzPjx0aXRsZT5TZXggZGlmZmVyZW5jZXMgaW4gYm9uZSBtaW5lcmFsIGNvbnRlbnQgYW5kIGJv
bmUgZ2VvbWV0cnkgYWNjcnVhbDogYSByZXZpZXcgb2YgdGhlIFBhZWRpYXRyaWMgQm9uZSBNaW5l
cmFsIEFjY3VyYWwgU3R1ZHkgKDE5OTEtMjAxNyk8L3RpdGxlPjxzZWNvbmRhcnktdGl0bGU+QW5u
IEh1bSBCaW9sPC9zZWNvbmRhcnktdGl0bGU+PC90aXRsZXM+PHBlcmlvZGljYWw+PGZ1bGwtdGl0
bGU+QW5uIEh1bSBCaW9sPC9mdWxsLXRpdGxlPjwvcGVyaW9kaWNhbD48cGFnZXM+NTAzLTUxNjwv
cGFnZXM+PHZvbHVtZT40ODwvdm9sdW1lPjxudW1iZXI+NjwvbnVtYmVyPjxrZXl3b3Jkcz48a2V5
d29yZD5BZG9sZXNjZW50PC9rZXl3b3JkPjxrZXl3b3JkPipCb25lIERlbnNpdHk8L2tleXdvcmQ+
PGtleXdvcmQ+Qm9uZSBhbmQgQm9uZXM8L2tleXdvcmQ+PGtleXdvcmQ+Q2hpbGQ8L2tleXdvcmQ+
PGtleXdvcmQ+RmVtYWxlPC9rZXl3b3JkPjxrZXl3b3JkPkh1bWFuczwva2V5d29yZD48a2V5d29y
ZD5Mb25naXR1ZGluYWwgU3R1ZGllczwva2V5d29yZD48a2V5d29yZD5NYWxlPC9rZXl3b3JkPjxr
ZXl3b3JkPk1pbmVyYWxzPC9rZXl3b3JkPjxrZXl3b3JkPipTZXggQ2hhcmFjdGVyaXN0aWNzPC9r
ZXl3b3JkPjxrZXl3b3JkPlNleDwva2V5d29yZD48a2V5d29yZD5ib25lIGFjY3J1YWw8L2tleXdv
cmQ+PGtleXdvcmQ+Z3Jvd3RoPC9rZXl3b3JkPjxrZXl3b3JkPm1hdHVyYXRpb248L2tleXdvcmQ+
PGtleXdvcmQ+bnV0cml0aW9uPC9rZXl3b3JkPjxrZXl3b3JkPnBoeXNpY2FsIGFjdGl2aXR5PC9r
ZXl3b3JkPjwva2V5d29yZHM+PGRhdGVzPjx5ZWFyPjIwMjE8L3llYXI+PHB1Yi1kYXRlcz48ZGF0
ZT5TZXA8L2RhdGU+PC9wdWItZGF0ZXM+PC9kYXRlcz48aXNibj4xNDY0LTUwMzMgKEVsZWN0cm9u
aWMpJiN4RDswMzAxLTQ0NjAgKExpbmtpbmcpPC9pc2JuPjxhY2Nlc3Npb24tbnVtPjM1MTA1MjAz
PC9hY2Nlc3Npb24tbnVtPjx1cmxzPjxyZWxhdGVkLXVybHM+PHVybD5odHRwczovL3d3dy5uY2Jp
Lm5sbS5uaWguZ292L3B1Ym1lZC8zNTEwNTIwMzwvdXJsPjwvcmVsYXRlZC11cmxzPjwvdXJscz48
ZWxlY3Ryb25pYy1yZXNvdXJjZS1udW0+MTAuMTA4MC8wMzAxNDQ2MC4yMDIxLjIwMTQ1Njg8L2Vs
ZWN0cm9uaWMtcmVzb3VyY2UtbnVtPjxyZW1vdGUtZGF0YWJhc2UtbmFtZT5NZWRsaW5lPC9yZW1v
dGUtZGF0YWJhc2UtbmFtZT48cmVtb3RlLWRhdGFiYXNlLXByb3ZpZGVyPk5MTTwvcmVtb3RlLWRh
dGFiYXNlLXByb3ZpZGVyPjwvcmVjb3JkPjwvQ2l0ZT48Q2l0ZT48QXV0aG9yPkxhdXJldGFuaTwv
QXV0aG9yPjxZZWFyPjIwMDg8L1llYXI+PFJlY051bT43OTwvUmVjTnVtPjxyZWNvcmQ+PHJlYy1u
dW1iZXI+Nzk8L3JlYy1udW1iZXI+PGZvcmVpZ24ta2V5cz48a2V5IGFwcD0iRU4iIGRiLWlkPSJk
MHR0cnN2cjJwc3c1NGVmZHYxdnB2eDBkd3d2dmV0d3BzemUiIHRpbWVzdGFtcD0iMTY1MzMzMjYx
MiI+Nzk8L2tleT48L2ZvcmVpZ24ta2V5cz48cmVmLXR5cGUgbmFtZT0iSm91cm5hbCBBcnRpY2xl
Ij4xNzwvcmVmLXR5cGU+PGNvbnRyaWJ1dG9ycz48YXV0aG9ycz48YXV0aG9yPkxhdXJldGFuaSwg
Ri48L2F1dGhvcj48YXV0aG9yPkJhbmRpbmVsbGksIFMuPC9hdXRob3I+PGF1dGhvcj5Hcmlzd29s
ZCwgTS4gRS48L2F1dGhvcj48YXV0aG9yPk1hZ2dpbywgTS48L2F1dGhvcj48YXV0aG9yPlNlbWJh
LCBSLjwvYXV0aG9yPjxhdXRob3I+R3VyYWxuaWssIEouIE0uPC9hdXRob3I+PGF1dGhvcj5GZXJy
dWNjaSwgTC48L2F1dGhvcj48L2F1dGhvcnM+PC9jb250cmlidXRvcnM+PGF1dGgtYWRkcmVzcz5U
dXNjYW55IFJlZ2lvbmFsIEhlYWx0aCBBZ2VuY3ksIEZsb3JlbmNlLCBJdGFseS48L2F1dGgtYWRk
cmVzcz48dGl0bGVzPjx0aXRsZT5Mb25naXR1ZGluYWwgY2hhbmdlcyBpbiBCTUQgYW5kIGJvbmUg
Z2VvbWV0cnkgaW4gYSBwb3B1bGF0aW9uLWJhc2VkIHN0dWR5PC90aXRsZT48c2Vjb25kYXJ5LXRp
dGxlPkogQm9uZSBNaW5lciBSZXM8L3NlY29uZGFyeS10aXRsZT48L3RpdGxlcz48cGVyaW9kaWNh
bD48ZnVsbC10aXRsZT5KIEJvbmUgTWluZXIgUmVzPC9mdWxsLXRpdGxlPjwvcGVyaW9kaWNhbD48
cGFnZXM+NDAwLTg8L3BhZ2VzPjx2b2x1bWU+MjM8L3ZvbHVtZT48bnVtYmVyPjM8L251bWJlcj48
a2V5d29yZHM+PGtleXdvcmQ+QWR1bHQ8L2tleXdvcmQ+PGtleXdvcmQ+QWdlZDwva2V5d29yZD48
a2V5d29yZD5BZ2VkLCA4MCBhbmQgb3Zlcjwva2V5d29yZD48a2V5d29yZD5BZ2luZy9tZXRhYm9s
aXNtLypwYXRob2xvZ3k8L2tleXdvcmQ+PGtleXdvcmQ+KkJvbmUgRGVuc2l0eTwva2V5d29yZD48
a2V5d29yZD5Cb25lIFJlc29ycHRpb24vbWV0YWJvbGlzbS8qcGF0aG9sb2d5L3ByZXZlbnRpb24g
JmFtcDsgY29udHJvbDwva2V5d29yZD48a2V5d29yZD5GZW1hbGU8L2tleXdvcmQ+PGtleXdvcmQ+
Rm9sbG93LVVwIFN0dWRpZXM8L2tleXdvcmQ+PGtleXdvcmQ+SHVtYW5zPC9rZXl3b3JkPjxrZXl3
b3JkPkl0YWx5PC9rZXl3b3JkPjxrZXl3b3JkPk1hbGU8L2tleXdvcmQ+PGtleXdvcmQ+TWlkZGxl
IEFnZWQ8L2tleXdvcmQ+PGtleXdvcmQ+T3N0ZW9wb3Jvc2lzL21ldGFib2xpc20vKnBhdGhvbG9n
eS9wcmV2ZW50aW9uICZhbXA7IGNvbnRyb2w8L2tleXdvcmQ+PGtleXdvcmQ+UGVyaW9zdGV1bS9t
ZXRhYm9saXNtLypwYXRob2xvZ3k8L2tleXdvcmQ+PGtleXdvcmQ+UHJvc3BlY3RpdmUgU3R1ZGll
czwva2V5d29yZD48a2V5d29yZD5TZXggRmFjdG9yczwva2V5d29yZD48L2tleXdvcmRzPjxkYXRl
cz48eWVhcj4yMDA4PC95ZWFyPjxwdWItZGF0ZXM+PGRhdGU+TWFyPC9kYXRlPjwvcHViLWRhdGVz
PjwvZGF0ZXM+PGlzYm4+MTUyMy00NjgxIChFbGVjdHJvbmljKSYjeEQ7MDg4NC0wNDMxIChMaW5r
aW5nKTwvaXNibj48YWNjZXNzaW9uLW51bT4xNzk5NzcwODwvYWNjZXNzaW9uLW51bT48dXJscz48
cmVsYXRlZC11cmxzPjx1cmw+aHR0cHM6Ly93d3cubmNiaS5ubG0ubmloLmdvdi9wdWJtZWQvMTc5
OTc3MDg8L3VybD48L3JlbGF0ZWQtdXJscz48L3VybHM+PGN1c3RvbTI+UE1DMjY0NTcwMTwvY3Vz
dG9tMj48ZWxlY3Ryb25pYy1yZXNvdXJjZS1udW0+MTAuMTM1OS9qYm1yLjA3MTEwMzwvZWxlY3Ry
b25pYy1yZXNvdXJjZS1udW0+PHJlbW90ZS1kYXRhYmFzZS1uYW1lPk1lZGxpbmU8L3JlbW90ZS1k
YXRhYmFzZS1uYW1lPjxyZW1vdGUtZGF0YWJhc2UtcHJvdmlkZXI+TkxNPC9yZW1vdGUtZGF0YWJh
c2UtcHJvdmlkZXI+PC9yZWNvcmQ+PC9DaXRlPjwvRW5kTm90ZT5=
</w:fldData>
        </w:fldChar>
      </w:r>
      <w:r w:rsidR="00F426F5">
        <w:rPr>
          <w:sz w:val="20"/>
          <w:szCs w:val="20"/>
        </w:rPr>
        <w:instrText xml:space="preserve"> ADDIN EN.CITE.DATA </w:instrText>
      </w:r>
      <w:r w:rsidR="00F426F5">
        <w:rPr>
          <w:sz w:val="20"/>
          <w:szCs w:val="20"/>
        </w:rPr>
      </w:r>
      <w:r w:rsidR="00F426F5">
        <w:rPr>
          <w:sz w:val="20"/>
          <w:szCs w:val="20"/>
        </w:rPr>
        <w:fldChar w:fldCharType="end"/>
      </w:r>
      <w:r w:rsidR="00370D63" w:rsidRPr="00370D63">
        <w:rPr>
          <w:sz w:val="20"/>
          <w:szCs w:val="20"/>
        </w:rPr>
      </w:r>
      <w:r w:rsidR="00370D63" w:rsidRPr="00370D63">
        <w:rPr>
          <w:sz w:val="20"/>
          <w:szCs w:val="20"/>
        </w:rPr>
        <w:fldChar w:fldCharType="separate"/>
      </w:r>
      <w:r w:rsidR="00F426F5">
        <w:rPr>
          <w:noProof/>
          <w:sz w:val="20"/>
          <w:szCs w:val="20"/>
        </w:rPr>
        <w:t>[38, 39]</w:t>
      </w:r>
      <w:r w:rsidR="00370D63" w:rsidRPr="00370D63">
        <w:rPr>
          <w:sz w:val="20"/>
          <w:szCs w:val="20"/>
        </w:rPr>
        <w:fldChar w:fldCharType="end"/>
      </w:r>
      <w:r w:rsidR="00370D63" w:rsidRPr="00370D63">
        <w:rPr>
          <w:sz w:val="20"/>
          <w:szCs w:val="20"/>
        </w:rPr>
        <w:t>,</w:t>
      </w:r>
      <w:r w:rsidRPr="100CAE68">
        <w:rPr>
          <w:sz w:val="20"/>
          <w:szCs w:val="20"/>
        </w:rPr>
        <w:t xml:space="preserve"> as females have lower bone and lean mass compared to males</w:t>
      </w:r>
      <w:r w:rsidR="00085C05">
        <w:rPr>
          <w:sz w:val="20"/>
          <w:szCs w:val="20"/>
        </w:rPr>
        <w:t>,</w:t>
      </w:r>
      <w:r w:rsidRPr="100CAE68">
        <w:rPr>
          <w:sz w:val="20"/>
          <w:szCs w:val="20"/>
        </w:rPr>
        <w:t xml:space="preserve"> </w:t>
      </w:r>
      <w:r w:rsidR="00085C05">
        <w:rPr>
          <w:sz w:val="20"/>
          <w:szCs w:val="20"/>
        </w:rPr>
        <w:t>which</w:t>
      </w:r>
      <w:r w:rsidR="00085C05" w:rsidRPr="100CAE68">
        <w:rPr>
          <w:sz w:val="20"/>
          <w:szCs w:val="20"/>
        </w:rPr>
        <w:t xml:space="preserve"> </w:t>
      </w:r>
      <w:r w:rsidRPr="100CAE68">
        <w:rPr>
          <w:sz w:val="20"/>
          <w:szCs w:val="20"/>
        </w:rPr>
        <w:t xml:space="preserve">is exacerbated later in life during the menopausal transition with the rapid </w:t>
      </w:r>
      <w:r w:rsidR="00370D63" w:rsidRPr="00370D63">
        <w:rPr>
          <w:sz w:val="20"/>
          <w:szCs w:val="20"/>
        </w:rPr>
        <w:t xml:space="preserve">decline in estrogen production. </w:t>
      </w:r>
      <w:r w:rsidRPr="100CAE68">
        <w:rPr>
          <w:sz w:val="20"/>
          <w:szCs w:val="20"/>
        </w:rPr>
        <w:t>Whether this</w:t>
      </w:r>
      <w:r w:rsidR="00370D63" w:rsidRPr="00370D63">
        <w:rPr>
          <w:sz w:val="20"/>
          <w:szCs w:val="20"/>
        </w:rPr>
        <w:t xml:space="preserve"> </w:t>
      </w:r>
      <w:r w:rsidRPr="100CAE68">
        <w:rPr>
          <w:sz w:val="20"/>
          <w:szCs w:val="20"/>
        </w:rPr>
        <w:t>dimorphic bone health relationship</w:t>
      </w:r>
      <w:r w:rsidR="00370D63" w:rsidRPr="00370D63">
        <w:rPr>
          <w:sz w:val="20"/>
          <w:szCs w:val="20"/>
        </w:rPr>
        <w:t xml:space="preserve"> </w:t>
      </w:r>
      <w:r w:rsidRPr="100CAE68">
        <w:rPr>
          <w:sz w:val="20"/>
          <w:szCs w:val="20"/>
        </w:rPr>
        <w:t xml:space="preserve">extends </w:t>
      </w:r>
      <w:r w:rsidR="00370D63" w:rsidRPr="00370D63">
        <w:rPr>
          <w:sz w:val="20"/>
          <w:szCs w:val="20"/>
        </w:rPr>
        <w:t>to space flight</w:t>
      </w:r>
      <w:r w:rsidRPr="100CAE68">
        <w:rPr>
          <w:sz w:val="20"/>
          <w:szCs w:val="20"/>
        </w:rPr>
        <w:t xml:space="preserve"> remains to be seen</w:t>
      </w:r>
      <w:r w:rsidR="00370D63" w:rsidRPr="00370D63">
        <w:rPr>
          <w:sz w:val="20"/>
          <w:szCs w:val="20"/>
        </w:rPr>
        <w:t>.</w:t>
      </w:r>
      <w:r w:rsidRPr="100CAE68">
        <w:rPr>
          <w:sz w:val="20"/>
          <w:szCs w:val="20"/>
        </w:rPr>
        <w:t xml:space="preserve"> </w:t>
      </w:r>
      <w:r w:rsidR="00370D63" w:rsidRPr="00370D63">
        <w:rPr>
          <w:sz w:val="20"/>
          <w:szCs w:val="20"/>
        </w:rPr>
        <w:t xml:space="preserve">To our knowledge, only one investigation has examined sex differences in the </w:t>
      </w:r>
      <w:r w:rsidRPr="100CAE68">
        <w:rPr>
          <w:sz w:val="20"/>
          <w:szCs w:val="20"/>
        </w:rPr>
        <w:t>bone mineral density (</w:t>
      </w:r>
      <w:r w:rsidR="00370D63" w:rsidRPr="00370D63">
        <w:rPr>
          <w:sz w:val="20"/>
          <w:szCs w:val="20"/>
        </w:rPr>
        <w:t>BMD</w:t>
      </w:r>
      <w:r w:rsidRPr="100CAE68">
        <w:rPr>
          <w:sz w:val="20"/>
          <w:szCs w:val="20"/>
        </w:rPr>
        <w:t>)</w:t>
      </w:r>
      <w:r w:rsidR="00370D63" w:rsidRPr="00370D63">
        <w:rPr>
          <w:sz w:val="20"/>
          <w:szCs w:val="20"/>
        </w:rPr>
        <w:t xml:space="preserve"> response to space flight. </w:t>
      </w:r>
      <w:r w:rsidRPr="100CAE68">
        <w:rPr>
          <w:sz w:val="20"/>
          <w:szCs w:val="20"/>
        </w:rPr>
        <w:t>After long duration ISS missions, ranging from 49</w:t>
      </w:r>
      <w:r w:rsidR="00404D77">
        <w:rPr>
          <w:sz w:val="20"/>
          <w:szCs w:val="20"/>
        </w:rPr>
        <w:t>–</w:t>
      </w:r>
      <w:r w:rsidRPr="100CAE68">
        <w:rPr>
          <w:sz w:val="20"/>
          <w:szCs w:val="20"/>
        </w:rPr>
        <w:t>215 d, male (n=33) and female (n=9) astronauts showed similar bone density decrements, where total and regional BMD decreased up to 1.5% per month regardless</w:t>
      </w:r>
      <w:r w:rsidR="00370D63" w:rsidRPr="00370D63">
        <w:rPr>
          <w:sz w:val="20"/>
          <w:szCs w:val="20"/>
        </w:rPr>
        <w:t xml:space="preserve"> of sex and exercise modality</w:t>
      </w:r>
      <w:r w:rsidRPr="100CAE68">
        <w:rPr>
          <w:sz w:val="20"/>
          <w:szCs w:val="20"/>
        </w:rPr>
        <w:t xml:space="preserve"> </w:t>
      </w:r>
      <w:r w:rsidR="00A053EA" w:rsidRPr="100CAE68">
        <w:rPr>
          <w:sz w:val="20"/>
          <w:szCs w:val="20"/>
        </w:rPr>
        <w:fldChar w:fldCharType="begin">
          <w:fldData xml:space="preserve">PEVuZE5vdGU+PENpdGU+PEF1dGhvcj5TbWl0aDwvQXV0aG9yPjxZZWFyPjIwMTQ8L1llYXI+PFJl
Y051bT4zNDwvUmVjTnVtPjxEaXNwbGF5VGV4dD5bNDBdPC9EaXNwbGF5VGV4dD48cmVjb3JkPjxy
ZWMtbnVtYmVyPjM0PC9yZWMtbnVtYmVyPjxmb3JlaWduLWtleXM+PGtleSBhcHA9IkVOIiBkYi1p
ZD0iZDB0dHJzdnIycHN3NTRlZmR2MXZwdngwZHd3dnZldHdwc3plIiB0aW1lc3RhbXA9IjE2NTIy
MTg0NjMiPjM0PC9rZXk+PC9mb3JlaWduLWtleXM+PHJlZi10eXBlIG5hbWU9IkpvdXJuYWwgQXJ0
aWNsZSI+MTc8L3JlZi10eXBlPjxjb250cmlidXRvcnM+PGF1dGhvcnM+PGF1dGhvcj5TbWl0aCwg
Uy4gTS48L2F1dGhvcj48YXV0aG9yPlp3YXJ0LCBTLiBSLjwvYXV0aG9yPjxhdXRob3I+SGVlciwg
TS48L2F1dGhvcj48YXV0aG9yPkh1ZHNvbiwgRS4gSy48L2F1dGhvcj48YXV0aG9yPlNoYWNrZWxm
b3JkLCBMLjwvYXV0aG9yPjxhdXRob3I+TW9yZ2FuLCBKLiBMLjwvYXV0aG9yPjwvYXV0aG9ycz48
L2NvbnRyaWJ1dG9ycz48YXV0aC1hZGRyZXNzPkh1bWFuIEhlYWx0aCBhbmQgUGVyZm9ybWFuY2Ug
RGlyZWN0b3JhdGUsIE5BU0EgTHluZG9uIEIuIEpvaG5zb24gU3BhY2UgQ2VudGVyLCBIb3VzdG9u
LCBUWCwgVVNBLjwvYXV0aC1hZGRyZXNzPjx0aXRsZXM+PHRpdGxlPk1lbiBhbmQgd29tZW4gaW4g
c3BhY2U6IGJvbmUgbG9zcyBhbmQga2lkbmV5IHN0b25lIHJpc2sgYWZ0ZXIgbG9uZy1kdXJhdGlv
biBzcGFjZWZsaWdodDwvdGl0bGU+PHNlY29uZGFyeS10aXRsZT5KIEJvbmUgTWluZXIgUmVzPC9z
ZWNvbmRhcnktdGl0bGU+PC90aXRsZXM+PHBlcmlvZGljYWw+PGZ1bGwtdGl0bGU+SiBCb25lIE1p
bmVyIFJlczwvZnVsbC10aXRsZT48L3BlcmlvZGljYWw+PHBhZ2VzPjE2MzktNDU8L3BhZ2VzPjx2
b2x1bWU+Mjk8L3ZvbHVtZT48bnVtYmVyPjc8L251bWJlcj48a2V5d29yZHM+PGtleXdvcmQ+Qmlv
bWFya2Vycy9tZXRhYm9saXNtPC9rZXl3b3JkPjxrZXl3b3JkPkJvbmUgRGVuc2l0eTwva2V5d29y
ZD48a2V5d29yZD5Cb25lIFJlc29ycHRpb24vKmNvbXBsaWNhdGlvbnMvKmV0aW9sb2d5L3BoeXNp
b3BhdGhvbG9neS91cmluZTwva2V5d29yZD48a2V5d29yZD5DYWxjaXVtL21ldGFib2xpc208L2tl
eXdvcmQ+PGtleXdvcmQ+KkV4dHJhdGVycmVzdHJpYWwgRW52aXJvbm1lbnQ8L2tleXdvcmQ+PGtl
eXdvcmQ+RmVtYWxlPC9rZXl3b3JkPjxrZXl3b3JkPkh1bWFuczwva2V5d29yZD48a2V5d29yZD5L
aWRuZXkgQ2FsY3VsaS8qY29tcGxpY2F0aW9ucy8qZXRpb2xvZ3kvcGh5c2lvcGF0aG9sb2d5L3Vy
aW5lPC9rZXl3b3JkPjxrZXl3b3JkPk1hbGU8L2tleXdvcmQ+PGtleXdvcmQ+UmlzayBGYWN0b3Jz
PC9rZXl3b3JkPjxrZXl3b3JkPipTcGFjZSBGbGlnaHQ8L2tleXdvcmQ+PGtleXdvcmQ+VGltZSBG
YWN0b3JzPC9rZXl3b3JkPjxrZXl3b3JkPkJpb2NoZW1pY2FsIG1hcmtlcnMgb2YgYm9uZSB0dXJu
b3Zlcjwva2V5d29yZD48a2V5d29yZD5EeGE8L2tleXdvcmQ+PGtleXdvcmQ+RXhlcmNpc2U8L2tl
eXdvcmQ+PGtleXdvcmQ+UmVuYWwgc3RvbmUgcmlzazwva2V5d29yZD48a2V5d29yZD5TZXggZGlm
ZmVyZW5jZXM8L2tleXdvcmQ+PC9rZXl3b3Jkcz48ZGF0ZXM+PHllYXI+MjAxNDwveWVhcj48cHVi
LWRhdGVzPjxkYXRlPkp1bDwvZGF0ZT48L3B1Yi1kYXRlcz48L2RhdGVzPjxpc2JuPjE1MjMtNDY4
MSAoRWxlY3Ryb25pYykmI3hEOzA4ODQtMDQzMSAoTGlua2luZyk8L2lzYm4+PGFjY2Vzc2lvbi1u
dW0+MjQ0NzAwNjc8L2FjY2Vzc2lvbi1udW0+PHVybHM+PHJlbGF0ZWQtdXJscz48dXJsPmh0dHBz
Oi8vd3d3Lm5jYmkubmxtLm5paC5nb3YvcHVibWVkLzI0NDcwMDY3PC91cmw+PC9yZWxhdGVkLXVy
bHM+PC91cmxzPjxlbGVjdHJvbmljLXJlc291cmNlLW51bT4xMC4xMDAyL2pibXIuMjE4NTwvZWxl
Y3Ryb25pYy1yZXNvdXJjZS1udW0+PHJlbW90ZS1kYXRhYmFzZS1uYW1lPk1lZGxpbmU8L3JlbW90
ZS1kYXRhYmFzZS1uYW1lPjxyZW1vdGUtZGF0YWJhc2UtcHJvdmlkZXI+TkxNPC9yZW1vdGUtZGF0
YWJhc2UtcHJvdmlkZXI+PC9yZWNvcmQ+PC9DaXRlPjwvRW5kTm90ZT4A
</w:fldData>
        </w:fldChar>
      </w:r>
      <w:r w:rsidR="00B40D9A">
        <w:rPr>
          <w:sz w:val="20"/>
          <w:szCs w:val="20"/>
        </w:rPr>
        <w:instrText xml:space="preserve"> ADDIN EN.CITE </w:instrText>
      </w:r>
      <w:r w:rsidR="00B40D9A">
        <w:rPr>
          <w:sz w:val="20"/>
          <w:szCs w:val="20"/>
        </w:rPr>
        <w:fldChar w:fldCharType="begin">
          <w:fldData xml:space="preserve">PEVuZE5vdGU+PENpdGU+PEF1dGhvcj5TbWl0aDwvQXV0aG9yPjxZZWFyPjIwMTQ8L1llYXI+PFJl
Y051bT4zNDwvUmVjTnVtPjxEaXNwbGF5VGV4dD5bNDBdPC9EaXNwbGF5VGV4dD48cmVjb3JkPjxy
ZWMtbnVtYmVyPjM0PC9yZWMtbnVtYmVyPjxmb3JlaWduLWtleXM+PGtleSBhcHA9IkVOIiBkYi1p
ZD0iZDB0dHJzdnIycHN3NTRlZmR2MXZwdngwZHd3dnZldHdwc3plIiB0aW1lc3RhbXA9IjE2NTIy
MTg0NjMiPjM0PC9rZXk+PC9mb3JlaWduLWtleXM+PHJlZi10eXBlIG5hbWU9IkpvdXJuYWwgQXJ0
aWNsZSI+MTc8L3JlZi10eXBlPjxjb250cmlidXRvcnM+PGF1dGhvcnM+PGF1dGhvcj5TbWl0aCwg
Uy4gTS48L2F1dGhvcj48YXV0aG9yPlp3YXJ0LCBTLiBSLjwvYXV0aG9yPjxhdXRob3I+SGVlciwg
TS48L2F1dGhvcj48YXV0aG9yPkh1ZHNvbiwgRS4gSy48L2F1dGhvcj48YXV0aG9yPlNoYWNrZWxm
b3JkLCBMLjwvYXV0aG9yPjxhdXRob3I+TW9yZ2FuLCBKLiBMLjwvYXV0aG9yPjwvYXV0aG9ycz48
L2NvbnRyaWJ1dG9ycz48YXV0aC1hZGRyZXNzPkh1bWFuIEhlYWx0aCBhbmQgUGVyZm9ybWFuY2Ug
RGlyZWN0b3JhdGUsIE5BU0EgTHluZG9uIEIuIEpvaG5zb24gU3BhY2UgQ2VudGVyLCBIb3VzdG9u
LCBUWCwgVVNBLjwvYXV0aC1hZGRyZXNzPjx0aXRsZXM+PHRpdGxlPk1lbiBhbmQgd29tZW4gaW4g
c3BhY2U6IGJvbmUgbG9zcyBhbmQga2lkbmV5IHN0b25lIHJpc2sgYWZ0ZXIgbG9uZy1kdXJhdGlv
biBzcGFjZWZsaWdodDwvdGl0bGU+PHNlY29uZGFyeS10aXRsZT5KIEJvbmUgTWluZXIgUmVzPC9z
ZWNvbmRhcnktdGl0bGU+PC90aXRsZXM+PHBlcmlvZGljYWw+PGZ1bGwtdGl0bGU+SiBCb25lIE1p
bmVyIFJlczwvZnVsbC10aXRsZT48L3BlcmlvZGljYWw+PHBhZ2VzPjE2MzktNDU8L3BhZ2VzPjx2
b2x1bWU+Mjk8L3ZvbHVtZT48bnVtYmVyPjc8L251bWJlcj48a2V5d29yZHM+PGtleXdvcmQ+Qmlv
bWFya2Vycy9tZXRhYm9saXNtPC9rZXl3b3JkPjxrZXl3b3JkPkJvbmUgRGVuc2l0eTwva2V5d29y
ZD48a2V5d29yZD5Cb25lIFJlc29ycHRpb24vKmNvbXBsaWNhdGlvbnMvKmV0aW9sb2d5L3BoeXNp
b3BhdGhvbG9neS91cmluZTwva2V5d29yZD48a2V5d29yZD5DYWxjaXVtL21ldGFib2xpc208L2tl
eXdvcmQ+PGtleXdvcmQ+KkV4dHJhdGVycmVzdHJpYWwgRW52aXJvbm1lbnQ8L2tleXdvcmQ+PGtl
eXdvcmQ+RmVtYWxlPC9rZXl3b3JkPjxrZXl3b3JkPkh1bWFuczwva2V5d29yZD48a2V5d29yZD5L
aWRuZXkgQ2FsY3VsaS8qY29tcGxpY2F0aW9ucy8qZXRpb2xvZ3kvcGh5c2lvcGF0aG9sb2d5L3Vy
aW5lPC9rZXl3b3JkPjxrZXl3b3JkPk1hbGU8L2tleXdvcmQ+PGtleXdvcmQ+UmlzayBGYWN0b3Jz
PC9rZXl3b3JkPjxrZXl3b3JkPipTcGFjZSBGbGlnaHQ8L2tleXdvcmQ+PGtleXdvcmQ+VGltZSBG
YWN0b3JzPC9rZXl3b3JkPjxrZXl3b3JkPkJpb2NoZW1pY2FsIG1hcmtlcnMgb2YgYm9uZSB0dXJu
b3Zlcjwva2V5d29yZD48a2V5d29yZD5EeGE8L2tleXdvcmQ+PGtleXdvcmQ+RXhlcmNpc2U8L2tl
eXdvcmQ+PGtleXdvcmQ+UmVuYWwgc3RvbmUgcmlzazwva2V5d29yZD48a2V5d29yZD5TZXggZGlm
ZmVyZW5jZXM8L2tleXdvcmQ+PC9rZXl3b3Jkcz48ZGF0ZXM+PHllYXI+MjAxNDwveWVhcj48cHVi
LWRhdGVzPjxkYXRlPkp1bDwvZGF0ZT48L3B1Yi1kYXRlcz48L2RhdGVzPjxpc2JuPjE1MjMtNDY4
MSAoRWxlY3Ryb25pYykmI3hEOzA4ODQtMDQzMSAoTGlua2luZyk8L2lzYm4+PGFjY2Vzc2lvbi1u
dW0+MjQ0NzAwNjc8L2FjY2Vzc2lvbi1udW0+PHVybHM+PHJlbGF0ZWQtdXJscz48dXJsPmh0dHBz
Oi8vd3d3Lm5jYmkubmxtLm5paC5nb3YvcHVibWVkLzI0NDcwMDY3PC91cmw+PC9yZWxhdGVkLXVy
bHM+PC91cmxzPjxlbGVjdHJvbmljLXJlc291cmNlLW51bT4xMC4xMDAyL2pibXIuMjE4NTwvZWxl
Y3Ryb25pYy1yZXNvdXJjZS1udW0+PHJlbW90ZS1kYXRhYmFzZS1uYW1lPk1lZGxpbmU8L3JlbW90
ZS1kYXRhYmFzZS1uYW1lPjxyZW1vdGUtZGF0YWJhc2UtcHJvdmlkZXI+TkxNPC9yZW1vdGUtZGF0
YWJhc2UtcHJvdmlkZXI+PC9yZWNvcmQ+PC9DaXRlPjwvRW5kTm90ZT4A
</w:fldData>
        </w:fldChar>
      </w:r>
      <w:r w:rsidR="00B40D9A">
        <w:rPr>
          <w:sz w:val="20"/>
          <w:szCs w:val="20"/>
        </w:rPr>
        <w:instrText xml:space="preserve"> ADDIN EN.CITE.DATA </w:instrText>
      </w:r>
      <w:r w:rsidR="00B40D9A">
        <w:rPr>
          <w:sz w:val="20"/>
          <w:szCs w:val="20"/>
        </w:rPr>
      </w:r>
      <w:r w:rsidR="00B40D9A">
        <w:rPr>
          <w:sz w:val="20"/>
          <w:szCs w:val="20"/>
        </w:rPr>
        <w:fldChar w:fldCharType="end"/>
      </w:r>
      <w:r w:rsidR="00A053EA" w:rsidRPr="100CAE68">
        <w:rPr>
          <w:sz w:val="20"/>
          <w:szCs w:val="20"/>
        </w:rPr>
      </w:r>
      <w:r w:rsidR="00A053EA" w:rsidRPr="100CAE68">
        <w:rPr>
          <w:sz w:val="20"/>
          <w:szCs w:val="20"/>
        </w:rPr>
        <w:fldChar w:fldCharType="separate"/>
      </w:r>
      <w:r w:rsidR="00B40D9A">
        <w:rPr>
          <w:noProof/>
          <w:sz w:val="20"/>
          <w:szCs w:val="20"/>
        </w:rPr>
        <w:t>[40]</w:t>
      </w:r>
      <w:r w:rsidR="00A053EA" w:rsidRPr="100CAE68">
        <w:rPr>
          <w:sz w:val="20"/>
          <w:szCs w:val="20"/>
        </w:rPr>
        <w:fldChar w:fldCharType="end"/>
      </w:r>
      <w:r w:rsidRPr="100CAE68">
        <w:rPr>
          <w:sz w:val="20"/>
          <w:szCs w:val="20"/>
        </w:rPr>
        <w:t>. Though male astronauts had</w:t>
      </w:r>
      <w:r w:rsidR="00370D63" w:rsidRPr="00370D63">
        <w:rPr>
          <w:sz w:val="20"/>
          <w:szCs w:val="20"/>
        </w:rPr>
        <w:t xml:space="preserve"> greater BMD compared to female astronauts through the study, </w:t>
      </w:r>
      <w:r w:rsidRPr="100CAE68">
        <w:rPr>
          <w:sz w:val="20"/>
          <w:szCs w:val="20"/>
        </w:rPr>
        <w:t>consistent with</w:t>
      </w:r>
      <w:r w:rsidR="00370D63" w:rsidRPr="00370D63">
        <w:rPr>
          <w:sz w:val="20"/>
          <w:szCs w:val="20"/>
        </w:rPr>
        <w:t xml:space="preserve"> 1g literature,</w:t>
      </w:r>
      <w:r w:rsidRPr="100CAE68">
        <w:rPr>
          <w:sz w:val="20"/>
          <w:szCs w:val="20"/>
        </w:rPr>
        <w:t xml:space="preserve"> a larger</w:t>
      </w:r>
      <w:r w:rsidR="00370D63" w:rsidRPr="00370D63">
        <w:rPr>
          <w:sz w:val="20"/>
          <w:szCs w:val="20"/>
        </w:rPr>
        <w:t xml:space="preserve"> sample size </w:t>
      </w:r>
      <w:r w:rsidRPr="100CAE68">
        <w:rPr>
          <w:sz w:val="20"/>
          <w:szCs w:val="20"/>
        </w:rPr>
        <w:t>for the</w:t>
      </w:r>
      <w:r w:rsidR="00370D63" w:rsidRPr="00370D63">
        <w:rPr>
          <w:sz w:val="20"/>
          <w:szCs w:val="20"/>
        </w:rPr>
        <w:t xml:space="preserve"> female cohort may </w:t>
      </w:r>
      <w:r w:rsidRPr="100CAE68">
        <w:rPr>
          <w:sz w:val="20"/>
          <w:szCs w:val="20"/>
        </w:rPr>
        <w:t>be necessary</w:t>
      </w:r>
      <w:r w:rsidR="00370D63" w:rsidRPr="00370D63">
        <w:rPr>
          <w:sz w:val="20"/>
          <w:szCs w:val="20"/>
        </w:rPr>
        <w:t xml:space="preserve"> to detect sex differences</w:t>
      </w:r>
      <w:r w:rsidRPr="100CAE68">
        <w:rPr>
          <w:sz w:val="20"/>
          <w:szCs w:val="20"/>
        </w:rPr>
        <w:t xml:space="preserve">, </w:t>
      </w:r>
      <w:r w:rsidR="00370D63" w:rsidRPr="00370D63">
        <w:rPr>
          <w:sz w:val="20"/>
          <w:szCs w:val="20"/>
        </w:rPr>
        <w:t>as sample sizes of 10</w:t>
      </w:r>
      <w:r w:rsidR="00404D77">
        <w:rPr>
          <w:sz w:val="20"/>
          <w:szCs w:val="20"/>
        </w:rPr>
        <w:t>–</w:t>
      </w:r>
      <w:r w:rsidR="00370D63" w:rsidRPr="00370D63">
        <w:rPr>
          <w:sz w:val="20"/>
          <w:szCs w:val="20"/>
        </w:rPr>
        <w:t>20 astronauts with &gt;</w:t>
      </w:r>
      <w:r w:rsidR="00404D77">
        <w:rPr>
          <w:sz w:val="20"/>
          <w:szCs w:val="20"/>
        </w:rPr>
        <w:t xml:space="preserve"> </w:t>
      </w:r>
      <w:r w:rsidR="00370D63" w:rsidRPr="00370D63">
        <w:rPr>
          <w:sz w:val="20"/>
          <w:szCs w:val="20"/>
        </w:rPr>
        <w:t xml:space="preserve">2 months of space flight may be required to detect sex differences for space-related changes in BMD </w:t>
      </w:r>
      <w:r w:rsidR="00370D63" w:rsidRPr="00370D63">
        <w:rPr>
          <w:sz w:val="20"/>
          <w:szCs w:val="20"/>
        </w:rPr>
        <w:fldChar w:fldCharType="begin"/>
      </w:r>
      <w:r w:rsidR="00B40D9A">
        <w:rPr>
          <w:sz w:val="20"/>
          <w:szCs w:val="20"/>
        </w:rPr>
        <w:instrText xml:space="preserve"> ADDIN EN.CITE &lt;EndNote&gt;&lt;Cite&gt;&lt;Author&gt;Stavnichuk&lt;/Author&gt;&lt;Year&gt;2020&lt;/Year&gt;&lt;RecNum&gt;37&lt;/RecNum&gt;&lt;DisplayText&gt;[41]&lt;/DisplayText&gt;&lt;record&gt;&lt;rec-number&gt;37&lt;/rec-number&gt;&lt;foreign-keys&gt;&lt;key app="EN" db-id="d0ttrsvr2psw54efdv1vpvx0dwwvvetwpsze" timestamp="1652368263"&gt;37&lt;/key&gt;&lt;/foreign-keys&gt;&lt;ref-type name="Journal Article"&gt;17&lt;/ref-type&gt;&lt;contributors&gt;&lt;authors&gt;&lt;author&gt;Stavnichuk, M.&lt;/author&gt;&lt;author&gt;Mikolajewicz, N.&lt;/author&gt;&lt;author&gt;Corlett, T.&lt;/author&gt;&lt;author&gt;Morris, M.&lt;/author&gt;&lt;author&gt;Komarova, S. V.&lt;/author&gt;&lt;/authors&gt;&lt;/contributors&gt;&lt;auth-address&gt;1Department of Biomedical Engineering, McGill University, Montreal, Canada.0000 0004 1936 8649grid.14709.3b&amp;#xD;2Shriners Hospital for Children-Canada, Montreal, Canada.0000 0004 0629 1363grid.415833.8&amp;#xD;3Faculty of Dentistry, McGill University, Montreal, Canada.0000 0004 1936 8649grid.14709.3b&amp;#xD;4Schulich Library of Physical Sciences, Life Sciences and Engineering, McGill University, Montreal, Canada.0000 0004 1936 8649grid.14709.3b&lt;/auth-address&gt;&lt;titles&gt;&lt;title&gt;A systematic review and meta-analysis of bone loss in space travelers&lt;/title&gt;&lt;secondary-title&gt;NPJ Microgravity&lt;/secondary-title&gt;&lt;/titles&gt;&lt;periodical&gt;&lt;full-title&gt;NPJ Microgravity&lt;/full-title&gt;&lt;/periodical&gt;&lt;pages&gt;13&lt;/pages&gt;&lt;volume&gt;6&lt;/volume&gt;&lt;edition&gt;20200505&lt;/edition&gt;&lt;keywords&gt;&lt;keyword&gt;Medical research&lt;/keyword&gt;&lt;keyword&gt;Physiology&lt;/keyword&gt;&lt;/keywords&gt;&lt;dates&gt;&lt;year&gt;2020&lt;/year&gt;&lt;/dates&gt;&lt;isbn&gt;2373-8065 (Print)&amp;#xD;2373-8065 (Linking)&lt;/isbn&gt;&lt;accession-num&gt;32411816&lt;/accession-num&gt;&lt;urls&gt;&lt;related-urls&gt;&lt;url&gt;https://www.ncbi.nlm.nih.gov/pubmed/32411816&lt;/url&gt;&lt;/related-urls&gt;&lt;/urls&gt;&lt;custom1&gt;Competing interestsThe authors declare no competing interests.&lt;/custom1&gt;&lt;custom2&gt;PMC7200725&lt;/custom2&gt;&lt;electronic-resource-num&gt;10.1038/s41526-020-0103-2&lt;/electronic-resource-num&gt;&lt;remote-database-name&gt;PubMed-not-MEDLINE&lt;/remote-database-name&gt;&lt;remote-database-provider&gt;NLM&lt;/remote-database-provider&gt;&lt;/record&gt;&lt;/Cite&gt;&lt;/EndNote&gt;</w:instrText>
      </w:r>
      <w:r w:rsidR="00370D63" w:rsidRPr="00370D63">
        <w:rPr>
          <w:sz w:val="20"/>
          <w:szCs w:val="20"/>
        </w:rPr>
        <w:fldChar w:fldCharType="separate"/>
      </w:r>
      <w:r w:rsidR="00B40D9A">
        <w:rPr>
          <w:noProof/>
          <w:sz w:val="20"/>
          <w:szCs w:val="20"/>
        </w:rPr>
        <w:t>[41]</w:t>
      </w:r>
      <w:r w:rsidR="00370D63" w:rsidRPr="00370D63">
        <w:rPr>
          <w:sz w:val="20"/>
          <w:szCs w:val="20"/>
        </w:rPr>
        <w:fldChar w:fldCharType="end"/>
      </w:r>
      <w:r w:rsidR="00370D63" w:rsidRPr="00370D63">
        <w:rPr>
          <w:sz w:val="20"/>
          <w:szCs w:val="20"/>
        </w:rPr>
        <w:t>. The rate of bone loss (</w:t>
      </w:r>
      <w:r w:rsidR="00404D77">
        <w:rPr>
          <w:sz w:val="20"/>
          <w:szCs w:val="20"/>
        </w:rPr>
        <w:t>≈</w:t>
      </w:r>
      <w:r w:rsidR="00370D63" w:rsidRPr="00370D63">
        <w:rPr>
          <w:sz w:val="20"/>
          <w:szCs w:val="20"/>
        </w:rPr>
        <w:t xml:space="preserve">1%/month at various sites) </w:t>
      </w:r>
      <w:r w:rsidRPr="100CAE68">
        <w:rPr>
          <w:sz w:val="20"/>
          <w:szCs w:val="20"/>
        </w:rPr>
        <w:t xml:space="preserve">could have lasting impacts in all astronauts, </w:t>
      </w:r>
      <w:r w:rsidR="00293C53">
        <w:rPr>
          <w:sz w:val="20"/>
          <w:szCs w:val="20"/>
        </w:rPr>
        <w:t xml:space="preserve">and </w:t>
      </w:r>
      <w:r w:rsidRPr="100CAE68">
        <w:rPr>
          <w:sz w:val="20"/>
          <w:szCs w:val="20"/>
        </w:rPr>
        <w:t xml:space="preserve">such decline in otherwise </w:t>
      </w:r>
      <w:r w:rsidR="00370D63" w:rsidRPr="00370D63">
        <w:rPr>
          <w:sz w:val="20"/>
          <w:szCs w:val="20"/>
        </w:rPr>
        <w:t xml:space="preserve">healthy </w:t>
      </w:r>
      <w:r w:rsidRPr="100CAE68">
        <w:rPr>
          <w:sz w:val="20"/>
          <w:szCs w:val="20"/>
        </w:rPr>
        <w:t xml:space="preserve">female astronauts </w:t>
      </w:r>
      <w:r w:rsidR="00370D63" w:rsidRPr="00370D63">
        <w:rPr>
          <w:sz w:val="20"/>
          <w:szCs w:val="20"/>
        </w:rPr>
        <w:t xml:space="preserve">could </w:t>
      </w:r>
      <w:r w:rsidRPr="100CAE68">
        <w:rPr>
          <w:sz w:val="20"/>
          <w:szCs w:val="20"/>
        </w:rPr>
        <w:t>put them at risk for early onset osteoporosis and bone-related complications as they approach menopause</w:t>
      </w:r>
      <w:r w:rsidR="00370D63" w:rsidRPr="00370D63">
        <w:rPr>
          <w:sz w:val="20"/>
          <w:szCs w:val="20"/>
        </w:rPr>
        <w:t>.</w:t>
      </w:r>
    </w:p>
    <w:p w14:paraId="40AB76C4" w14:textId="77777777" w:rsidR="00370D63" w:rsidRPr="00370D63" w:rsidRDefault="00370D63" w:rsidP="00370D63">
      <w:pPr>
        <w:ind w:firstLine="720"/>
        <w:rPr>
          <w:sz w:val="20"/>
          <w:szCs w:val="20"/>
        </w:rPr>
      </w:pPr>
    </w:p>
    <w:p w14:paraId="0CF811A7" w14:textId="78EAE59F" w:rsidR="00370D63" w:rsidRPr="00370D63" w:rsidRDefault="100CAE68" w:rsidP="00370D63">
      <w:pPr>
        <w:rPr>
          <w:sz w:val="20"/>
          <w:szCs w:val="20"/>
        </w:rPr>
      </w:pPr>
      <w:r w:rsidRPr="100CAE68">
        <w:rPr>
          <w:sz w:val="20"/>
          <w:szCs w:val="20"/>
        </w:rPr>
        <w:t>To date</w:t>
      </w:r>
      <w:r w:rsidR="00370D63" w:rsidRPr="00370D63">
        <w:rPr>
          <w:sz w:val="20"/>
          <w:szCs w:val="20"/>
        </w:rPr>
        <w:t xml:space="preserve">, </w:t>
      </w:r>
      <w:r w:rsidRPr="100CAE68">
        <w:rPr>
          <w:sz w:val="20"/>
          <w:szCs w:val="20"/>
        </w:rPr>
        <w:t>no investigations have examined the</w:t>
      </w:r>
      <w:r w:rsidR="00370D63" w:rsidRPr="00370D63">
        <w:rPr>
          <w:sz w:val="20"/>
          <w:szCs w:val="20"/>
        </w:rPr>
        <w:t xml:space="preserve"> impact </w:t>
      </w:r>
      <w:r w:rsidRPr="100CAE68">
        <w:rPr>
          <w:sz w:val="20"/>
          <w:szCs w:val="20"/>
        </w:rPr>
        <w:t xml:space="preserve">of space flight on </w:t>
      </w:r>
      <w:r w:rsidR="00370D63" w:rsidRPr="00370D63">
        <w:rPr>
          <w:sz w:val="20"/>
          <w:szCs w:val="20"/>
        </w:rPr>
        <w:t xml:space="preserve">bone structural qualities </w:t>
      </w:r>
      <w:r w:rsidRPr="100CAE68">
        <w:rPr>
          <w:sz w:val="20"/>
          <w:szCs w:val="20"/>
        </w:rPr>
        <w:t>in female</w:t>
      </w:r>
      <w:r w:rsidR="00370D63" w:rsidRPr="00370D63">
        <w:rPr>
          <w:sz w:val="20"/>
          <w:szCs w:val="20"/>
        </w:rPr>
        <w:t xml:space="preserve"> astronauts. </w:t>
      </w:r>
      <w:r w:rsidRPr="100CAE68">
        <w:rPr>
          <w:sz w:val="20"/>
          <w:szCs w:val="20"/>
        </w:rPr>
        <w:t xml:space="preserve">Research in </w:t>
      </w:r>
      <w:r w:rsidR="00370D63" w:rsidRPr="00370D63">
        <w:rPr>
          <w:sz w:val="20"/>
          <w:szCs w:val="20"/>
        </w:rPr>
        <w:t>male astronauts</w:t>
      </w:r>
      <w:r w:rsidRPr="100CAE68">
        <w:rPr>
          <w:sz w:val="20"/>
          <w:szCs w:val="20"/>
        </w:rPr>
        <w:t xml:space="preserve"> indicated significant reductions in tibial </w:t>
      </w:r>
      <w:r w:rsidR="00370D63" w:rsidRPr="00370D63">
        <w:rPr>
          <w:sz w:val="20"/>
          <w:szCs w:val="20"/>
        </w:rPr>
        <w:t xml:space="preserve">cortical and trabecular densities </w:t>
      </w:r>
      <w:r w:rsidRPr="100CAE68">
        <w:rPr>
          <w:sz w:val="20"/>
          <w:szCs w:val="20"/>
        </w:rPr>
        <w:t>(1.5</w:t>
      </w:r>
      <w:r w:rsidR="00404D77">
        <w:rPr>
          <w:sz w:val="20"/>
          <w:szCs w:val="20"/>
        </w:rPr>
        <w:t>–</w:t>
      </w:r>
      <w:r w:rsidRPr="100CAE68">
        <w:rPr>
          <w:sz w:val="20"/>
          <w:szCs w:val="20"/>
        </w:rPr>
        <w:t>2%), cortical thickness (4%), and cortical porosity (15%) after 4</w:t>
      </w:r>
      <w:r w:rsidR="00404D77">
        <w:rPr>
          <w:sz w:val="20"/>
          <w:szCs w:val="20"/>
        </w:rPr>
        <w:t>–</w:t>
      </w:r>
      <w:r w:rsidRPr="100CAE68">
        <w:rPr>
          <w:sz w:val="20"/>
          <w:szCs w:val="20"/>
        </w:rPr>
        <w:t xml:space="preserve">6 months on ISS </w:t>
      </w:r>
      <w:r w:rsidR="00370D63" w:rsidRPr="00370D63">
        <w:rPr>
          <w:sz w:val="20"/>
          <w:szCs w:val="20"/>
        </w:rPr>
        <w:fldChar w:fldCharType="begin">
          <w:fldData xml:space="preserve">PEVuZE5vdGU+PENpdGU+PEF1dGhvcj5WaWNvPC9BdXRob3I+PFllYXI+MjAxNzwvWWVhcj48UmVj
TnVtPjM4PC9SZWNOdW0+PERpc3BsYXlUZXh0Pls0Ml08L0Rpc3BsYXlUZXh0PjxyZWNvcmQ+PHJl
Yy1udW1iZXI+Mzg8L3JlYy1udW1iZXI+PGZvcmVpZ24ta2V5cz48a2V5IGFwcD0iRU4iIGRiLWlk
PSJkMHR0cnN2cjJwc3c1NGVmZHYxdnB2eDBkd3d2dmV0d3BzemUiIHRpbWVzdGFtcD0iMTY1MjM2
ODk2MCI+Mzg8L2tleT48L2ZvcmVpZ24ta2V5cz48cmVmLXR5cGUgbmFtZT0iSm91cm5hbCBBcnRp
Y2xlIj4xNzwvcmVmLXR5cGU+PGNvbnRyaWJ1dG9ycz48YXV0aG9ycz48YXV0aG9yPlZpY28sIEwu
PC9hdXRob3I+PGF1dGhvcj52YW4gUmlldGJlcmdlbiwgQi48L2F1dGhvcj48YXV0aG9yPlZpbGF5
cGhpb3UsIE4uPC9hdXRob3I+PGF1dGhvcj5MaW5vc3NpZXIsIE0uIFQuPC9hdXRob3I+PGF1dGhv
cj5Mb2NyZWxsZSwgSC48L2F1dGhvcj48YXV0aG9yPk5vcm1hbmQsIE0uPC9hdXRob3I+PGF1dGhv
cj5ab3VjaCwgTS48L2F1dGhvcj48YXV0aG9yPkdlcmJhaXgsIE0uPC9hdXRob3I+PGF1dGhvcj5C
b25uZXQsIE4uPC9hdXRob3I+PGF1dGhvcj5Ob3Zpa292LCBWLjwvYXV0aG9yPjxhdXRob3I+VGhv
bWFzLCBULjwvYXV0aG9yPjxhdXRob3I+VmFzc2lsaWV2YSwgRy48L2F1dGhvcj48L2F1dGhvcnM+
PC9jb250cmlidXRvcnM+PGF1dGgtYWRkcmVzcz5Vbml2ZXJzaXR5IG9mIEx5b24sIElOU0VSTSwg
VU1SIDEwNTksIEYtNDIwMDAgU2FpbnQgRXRpZW5uZSwgRnJhbmNlLiYjeEQ7RWluZGhvdmVuIFVu
aXZlcnNpdHkgb2YgVGVjaG5vbG9neSwgRWluZGhvdmVuLCBUaGUgTmV0aGVybGFuZHMuJiN4RDtT
Q0FOQ08gTWVkaWNhbCBBRywgQnJ1dHRpc2VsbGVuLCBTd2l0emVybGFuZC4mI3hEO0xhYm9yYXRv
cnkgb2YgRXhlcmNpc2UgUGh5c2lvbG9neSBhbmQgUGF0aG9waHlzaW9sb2d5LCBGYWN1bHR5IG9m
IE1lZGljaW5lLCBVbml2ZXJzaXRlIGRlIFNvdXNzZSwgU291c3NlLCBUdW5pc2lhLiYjeEQ7SGln
aGVyIEluc3RpdHV0ZSBvZiBTcG9ydCBhbmQgUGh5c2ljYWwgRWR1Y2F0aW9uIG9mIFNmYXgsIFVu
aXZlcnNpdGUgZGUgU2ZheCwgU2ZheCwgVHVuaXNpYS4mI3hEO0RpdmlzaW9uIG9mIEJvbmUgRGlz
ZWFzZXMsIERlcGFydG1lbnQgb2YgSW50ZXJuYWwgTWVkaWNpbmUgU3BlY2lhbHRpZXMsIEdlbmV2
YSBVbml2ZXJzaXR5IEhvc3BpdGFsIGFuZCBGYWN1bHR5IG9mIE1lZGljaW5lLCBHZW5ldmEsIFN3
aXR6ZXJsYW5kLiYjeEQ7SW5zdGl0dXRlIG9mIEJpb21lZGljYWwgUHJvYmxlbXMgb2YgdGhlIFJ1
c3NpYW4gQWNhZGVteSBvZiBTY2llbmNlcywgTW9zY293LCBSdXNzaWEuPC9hdXRoLWFkZHJlc3M+
PHRpdGxlcz48dGl0bGU+Q29ydGljYWwgYW5kIFRyYWJlY3VsYXIgQm9uZSBNaWNyb3N0cnVjdHVy
ZSBEaWQgTm90IFJlY292ZXIgYXQgV2VpZ2h0LUJlYXJpbmcgU2tlbGV0YWwgU2l0ZXMgYW5kIFBy
b2dyZXNzaXZlbHkgRGV0ZXJpb3JhdGVkIGF0IE5vbi1XZWlnaHQtQmVhcmluZyBTaXRlcyBEdXJp
bmcgdGhlIFllYXIgRm9sbG93aW5nIEludGVybmF0aW9uYWwgU3BhY2UgU3RhdGlvbiBNaXNzaW9u
czwvdGl0bGU+PHNlY29uZGFyeS10aXRsZT5KIEJvbmUgTWluZXIgUmVzPC9zZWNvbmRhcnktdGl0
bGU+PC90aXRsZXM+PHBlcmlvZGljYWw+PGZ1bGwtdGl0bGU+SiBCb25lIE1pbmVyIFJlczwvZnVs
bC10aXRsZT48L3BlcmlvZGljYWw+PHBhZ2VzPjIwMTAtMjAyMTwvcGFnZXM+PHZvbHVtZT4zMjwv
dm9sdW1lPjxudW1iZXI+MTA8L251bWJlcj48ZWRpdGlvbj4yMDE3MDYyODwvZWRpdGlvbj48a2V5
d29yZHM+PGtleXdvcmQ+QWR1bHQ8L2tleXdvcmQ+PGtleXdvcmQ+QmlvbWFya2Vycy9ibG9vZDwv
a2V5d29yZD48a2V5d29yZD5CaW9tZWNoYW5pY2FsIFBoZW5vbWVuYTwva2V5d29yZD48a2V5d29y
ZD5Cb25lIERlbnNpdHkvcGh5c2lvbG9neTwva2V5d29yZD48a2V5d29yZD5DYW5jZWxsb3VzIEJv
bmUvKmFuYXRvbXkgJmFtcDsgaGlzdG9sb2d5L2RpYWdub3N0aWMgaW1hZ2luZy8qcGh5c2lvcGF0
aG9sb2d5PC9rZXl3b3JkPjxrZXl3b3JkPkNvcnRpY2FsIEJvbmUvKmFuYXRvbXkgJmFtcDsgaGlz
dG9sb2d5L2RpYWdub3N0aWMgaW1hZ2luZy8qcGh5c2lvcGF0aG9sb2d5PC9rZXl3b3JkPjxrZXl3
b3JkPkh1bWFuczwva2V5d29yZD48a2V5d29yZD5NaWRkbGUgQWdlZDwva2V5d29yZD48a2V5d29y
ZD5SYWRpdXMvYW5hdG9teSAmYW1wOyBoaXN0b2xvZ3kvZGlhZ25vc3RpYyBpbWFnaW5nL3BoeXNp
b2xvZ3k8L2tleXdvcmQ+PGtleXdvcmQ+KlNwYWNlIEZsaWdodDwva2V5d29yZD48a2V5d29yZD5U
aWJpYS9hbmF0b215ICZhbXA7IGhpc3RvbG9neS9kaWFnbm9zdGljIGltYWdpbmcvcGh5c2lvbG9n
eTwva2V5d29yZD48a2V5d29yZD5Ub21vZ3JhcGh5LCBYLVJheSBDb21wdXRlZDwva2V5d29yZD48
a2V5d29yZD5XYWxraW5nPC9rZXl3b3JkPjxrZXl3b3JkPldlaWdodC1CZWFyaW5nPC9rZXl3b3Jk
PjxrZXl3b3JkPkJPTkUgSFItcFFDVDwva2V5d29yZD48a2V5d29yZD5Cb25lIHJlY292ZXJ5PC9r
ZXl3b3JkPjxrZXl3b3JkPk1pY3JvZ3Jhdml0eTwva2V5d29yZD48a2V5d29yZD5QZXJpb3N0aW48
L2tleXdvcmQ+PGtleXdvcmQ+U3BhY2VmbGlnaHQ8L2tleXdvcmQ+PC9rZXl3b3Jkcz48ZGF0ZXM+
PHllYXI+MjAxNzwveWVhcj48cHViLWRhdGVzPjxkYXRlPk9jdDwvZGF0ZT48L3B1Yi1kYXRlcz48
L2RhdGVzPjxpc2JuPjE1MjMtNDY4MSAoRWxlY3Ryb25pYykmI3hEOzA4ODQtMDQzMSAoTGlua2lu
Zyk8L2lzYm4+PGFjY2Vzc2lvbi1udW0+Mjg1NzQ2NTM8L2FjY2Vzc2lvbi1udW0+PHVybHM+PHJl
bGF0ZWQtdXJscz48dXJsPmh0dHBzOi8vd3d3Lm5jYmkubmxtLm5paC5nb3YvcHVibWVkLzI4NTc0
NjUzPC91cmw+PC9yZWxhdGVkLXVybHM+PC91cmxzPjxlbGVjdHJvbmljLXJlc291cmNlLW51bT4x
MC4xMDAyL2pibXIuMzE4ODwvZWxlY3Ryb25pYy1yZXNvdXJjZS1udW0+PHJlbW90ZS1kYXRhYmFz
ZS1uYW1lPk1lZGxpbmU8L3JlbW90ZS1kYXRhYmFzZS1uYW1lPjxyZW1vdGUtZGF0YWJhc2UtcHJv
dmlkZXI+TkxNPC9yZW1vdGUtZGF0YWJhc2UtcHJvdmlkZXI+PC9yZWNvcmQ+PC9DaXRlPjwvRW5k
Tm90ZT5=
</w:fldData>
        </w:fldChar>
      </w:r>
      <w:r w:rsidR="00B40D9A">
        <w:rPr>
          <w:sz w:val="20"/>
          <w:szCs w:val="20"/>
        </w:rPr>
        <w:instrText xml:space="preserve"> ADDIN EN.CITE </w:instrText>
      </w:r>
      <w:r w:rsidR="00B40D9A">
        <w:rPr>
          <w:sz w:val="20"/>
          <w:szCs w:val="20"/>
        </w:rPr>
        <w:fldChar w:fldCharType="begin">
          <w:fldData xml:space="preserve">PEVuZE5vdGU+PENpdGU+PEF1dGhvcj5WaWNvPC9BdXRob3I+PFllYXI+MjAxNzwvWWVhcj48UmVj
TnVtPjM4PC9SZWNOdW0+PERpc3BsYXlUZXh0Pls0Ml08L0Rpc3BsYXlUZXh0PjxyZWNvcmQ+PHJl
Yy1udW1iZXI+Mzg8L3JlYy1udW1iZXI+PGZvcmVpZ24ta2V5cz48a2V5IGFwcD0iRU4iIGRiLWlk
PSJkMHR0cnN2cjJwc3c1NGVmZHYxdnB2eDBkd3d2dmV0d3BzemUiIHRpbWVzdGFtcD0iMTY1MjM2
ODk2MCI+Mzg8L2tleT48L2ZvcmVpZ24ta2V5cz48cmVmLXR5cGUgbmFtZT0iSm91cm5hbCBBcnRp
Y2xlIj4xNzwvcmVmLXR5cGU+PGNvbnRyaWJ1dG9ycz48YXV0aG9ycz48YXV0aG9yPlZpY28sIEwu
PC9hdXRob3I+PGF1dGhvcj52YW4gUmlldGJlcmdlbiwgQi48L2F1dGhvcj48YXV0aG9yPlZpbGF5
cGhpb3UsIE4uPC9hdXRob3I+PGF1dGhvcj5MaW5vc3NpZXIsIE0uIFQuPC9hdXRob3I+PGF1dGhv
cj5Mb2NyZWxsZSwgSC48L2F1dGhvcj48YXV0aG9yPk5vcm1hbmQsIE0uPC9hdXRob3I+PGF1dGhv
cj5ab3VjaCwgTS48L2F1dGhvcj48YXV0aG9yPkdlcmJhaXgsIE0uPC9hdXRob3I+PGF1dGhvcj5C
b25uZXQsIE4uPC9hdXRob3I+PGF1dGhvcj5Ob3Zpa292LCBWLjwvYXV0aG9yPjxhdXRob3I+VGhv
bWFzLCBULjwvYXV0aG9yPjxhdXRob3I+VmFzc2lsaWV2YSwgRy48L2F1dGhvcj48L2F1dGhvcnM+
PC9jb250cmlidXRvcnM+PGF1dGgtYWRkcmVzcz5Vbml2ZXJzaXR5IG9mIEx5b24sIElOU0VSTSwg
VU1SIDEwNTksIEYtNDIwMDAgU2FpbnQgRXRpZW5uZSwgRnJhbmNlLiYjeEQ7RWluZGhvdmVuIFVu
aXZlcnNpdHkgb2YgVGVjaG5vbG9neSwgRWluZGhvdmVuLCBUaGUgTmV0aGVybGFuZHMuJiN4RDtT
Q0FOQ08gTWVkaWNhbCBBRywgQnJ1dHRpc2VsbGVuLCBTd2l0emVybGFuZC4mI3hEO0xhYm9yYXRv
cnkgb2YgRXhlcmNpc2UgUGh5c2lvbG9neSBhbmQgUGF0aG9waHlzaW9sb2d5LCBGYWN1bHR5IG9m
IE1lZGljaW5lLCBVbml2ZXJzaXRlIGRlIFNvdXNzZSwgU291c3NlLCBUdW5pc2lhLiYjeEQ7SGln
aGVyIEluc3RpdHV0ZSBvZiBTcG9ydCBhbmQgUGh5c2ljYWwgRWR1Y2F0aW9uIG9mIFNmYXgsIFVu
aXZlcnNpdGUgZGUgU2ZheCwgU2ZheCwgVHVuaXNpYS4mI3hEO0RpdmlzaW9uIG9mIEJvbmUgRGlz
ZWFzZXMsIERlcGFydG1lbnQgb2YgSW50ZXJuYWwgTWVkaWNpbmUgU3BlY2lhbHRpZXMsIEdlbmV2
YSBVbml2ZXJzaXR5IEhvc3BpdGFsIGFuZCBGYWN1bHR5IG9mIE1lZGljaW5lLCBHZW5ldmEsIFN3
aXR6ZXJsYW5kLiYjeEQ7SW5zdGl0dXRlIG9mIEJpb21lZGljYWwgUHJvYmxlbXMgb2YgdGhlIFJ1
c3NpYW4gQWNhZGVteSBvZiBTY2llbmNlcywgTW9zY293LCBSdXNzaWEuPC9hdXRoLWFkZHJlc3M+
PHRpdGxlcz48dGl0bGU+Q29ydGljYWwgYW5kIFRyYWJlY3VsYXIgQm9uZSBNaWNyb3N0cnVjdHVy
ZSBEaWQgTm90IFJlY292ZXIgYXQgV2VpZ2h0LUJlYXJpbmcgU2tlbGV0YWwgU2l0ZXMgYW5kIFBy
b2dyZXNzaXZlbHkgRGV0ZXJpb3JhdGVkIGF0IE5vbi1XZWlnaHQtQmVhcmluZyBTaXRlcyBEdXJp
bmcgdGhlIFllYXIgRm9sbG93aW5nIEludGVybmF0aW9uYWwgU3BhY2UgU3RhdGlvbiBNaXNzaW9u
czwvdGl0bGU+PHNlY29uZGFyeS10aXRsZT5KIEJvbmUgTWluZXIgUmVzPC9zZWNvbmRhcnktdGl0
bGU+PC90aXRsZXM+PHBlcmlvZGljYWw+PGZ1bGwtdGl0bGU+SiBCb25lIE1pbmVyIFJlczwvZnVs
bC10aXRsZT48L3BlcmlvZGljYWw+PHBhZ2VzPjIwMTAtMjAyMTwvcGFnZXM+PHZvbHVtZT4zMjwv
dm9sdW1lPjxudW1iZXI+MTA8L251bWJlcj48ZWRpdGlvbj4yMDE3MDYyODwvZWRpdGlvbj48a2V5
d29yZHM+PGtleXdvcmQ+QWR1bHQ8L2tleXdvcmQ+PGtleXdvcmQ+QmlvbWFya2Vycy9ibG9vZDwv
a2V5d29yZD48a2V5d29yZD5CaW9tZWNoYW5pY2FsIFBoZW5vbWVuYTwva2V5d29yZD48a2V5d29y
ZD5Cb25lIERlbnNpdHkvcGh5c2lvbG9neTwva2V5d29yZD48a2V5d29yZD5DYW5jZWxsb3VzIEJv
bmUvKmFuYXRvbXkgJmFtcDsgaGlzdG9sb2d5L2RpYWdub3N0aWMgaW1hZ2luZy8qcGh5c2lvcGF0
aG9sb2d5PC9rZXl3b3JkPjxrZXl3b3JkPkNvcnRpY2FsIEJvbmUvKmFuYXRvbXkgJmFtcDsgaGlz
dG9sb2d5L2RpYWdub3N0aWMgaW1hZ2luZy8qcGh5c2lvcGF0aG9sb2d5PC9rZXl3b3JkPjxrZXl3
b3JkPkh1bWFuczwva2V5d29yZD48a2V5d29yZD5NaWRkbGUgQWdlZDwva2V5d29yZD48a2V5d29y
ZD5SYWRpdXMvYW5hdG9teSAmYW1wOyBoaXN0b2xvZ3kvZGlhZ25vc3RpYyBpbWFnaW5nL3BoeXNp
b2xvZ3k8L2tleXdvcmQ+PGtleXdvcmQ+KlNwYWNlIEZsaWdodDwva2V5d29yZD48a2V5d29yZD5U
aWJpYS9hbmF0b215ICZhbXA7IGhpc3RvbG9neS9kaWFnbm9zdGljIGltYWdpbmcvcGh5c2lvbG9n
eTwva2V5d29yZD48a2V5d29yZD5Ub21vZ3JhcGh5LCBYLVJheSBDb21wdXRlZDwva2V5d29yZD48
a2V5d29yZD5XYWxraW5nPC9rZXl3b3JkPjxrZXl3b3JkPldlaWdodC1CZWFyaW5nPC9rZXl3b3Jk
PjxrZXl3b3JkPkJPTkUgSFItcFFDVDwva2V5d29yZD48a2V5d29yZD5Cb25lIHJlY292ZXJ5PC9r
ZXl3b3JkPjxrZXl3b3JkPk1pY3JvZ3Jhdml0eTwva2V5d29yZD48a2V5d29yZD5QZXJpb3N0aW48
L2tleXdvcmQ+PGtleXdvcmQ+U3BhY2VmbGlnaHQ8L2tleXdvcmQ+PC9rZXl3b3Jkcz48ZGF0ZXM+
PHllYXI+MjAxNzwveWVhcj48cHViLWRhdGVzPjxkYXRlPk9jdDwvZGF0ZT48L3B1Yi1kYXRlcz48
L2RhdGVzPjxpc2JuPjE1MjMtNDY4MSAoRWxlY3Ryb25pYykmI3hEOzA4ODQtMDQzMSAoTGlua2lu
Zyk8L2lzYm4+PGFjY2Vzc2lvbi1udW0+Mjg1NzQ2NTM8L2FjY2Vzc2lvbi1udW0+PHVybHM+PHJl
bGF0ZWQtdXJscz48dXJsPmh0dHBzOi8vd3d3Lm5jYmkubmxtLm5paC5nb3YvcHVibWVkLzI4NTc0
NjUzPC91cmw+PC9yZWxhdGVkLXVybHM+PC91cmxzPjxlbGVjdHJvbmljLXJlc291cmNlLW51bT4x
MC4xMDAyL2pibXIuMzE4ODwvZWxlY3Ryb25pYy1yZXNvdXJjZS1udW0+PHJlbW90ZS1kYXRhYmFz
ZS1uYW1lPk1lZGxpbmU8L3JlbW90ZS1kYXRhYmFzZS1uYW1lPjxyZW1vdGUtZGF0YWJhc2UtcHJv
dmlkZXI+TkxNPC9yZW1vdGUtZGF0YWJhc2UtcHJvdmlkZXI+PC9yZWNvcmQ+PC9DaXRlPjwvRW5k
Tm90ZT5=
</w:fldData>
        </w:fldChar>
      </w:r>
      <w:r w:rsidR="00B40D9A">
        <w:rPr>
          <w:sz w:val="20"/>
          <w:szCs w:val="20"/>
        </w:rPr>
        <w:instrText xml:space="preserve"> ADDIN EN.CITE.DATA </w:instrText>
      </w:r>
      <w:r w:rsidR="00B40D9A">
        <w:rPr>
          <w:sz w:val="20"/>
          <w:szCs w:val="20"/>
        </w:rPr>
      </w:r>
      <w:r w:rsidR="00B40D9A">
        <w:rPr>
          <w:sz w:val="20"/>
          <w:szCs w:val="20"/>
        </w:rPr>
        <w:fldChar w:fldCharType="end"/>
      </w:r>
      <w:r w:rsidR="00370D63" w:rsidRPr="00370D63">
        <w:rPr>
          <w:sz w:val="20"/>
          <w:szCs w:val="20"/>
        </w:rPr>
      </w:r>
      <w:r w:rsidR="00370D63" w:rsidRPr="00370D63">
        <w:rPr>
          <w:sz w:val="20"/>
          <w:szCs w:val="20"/>
        </w:rPr>
        <w:fldChar w:fldCharType="separate"/>
      </w:r>
      <w:r w:rsidR="00B40D9A">
        <w:rPr>
          <w:noProof/>
          <w:sz w:val="20"/>
          <w:szCs w:val="20"/>
        </w:rPr>
        <w:t>[42]</w:t>
      </w:r>
      <w:r w:rsidR="00370D63" w:rsidRPr="00370D63">
        <w:rPr>
          <w:sz w:val="20"/>
          <w:szCs w:val="20"/>
        </w:rPr>
        <w:fldChar w:fldCharType="end"/>
      </w:r>
      <w:r w:rsidR="00370D63" w:rsidRPr="00370D63">
        <w:rPr>
          <w:sz w:val="20"/>
          <w:szCs w:val="20"/>
        </w:rPr>
        <w:t xml:space="preserve">. Importantly, some bone microarchitecture decrements </w:t>
      </w:r>
      <w:r w:rsidRPr="100CAE68">
        <w:rPr>
          <w:sz w:val="20"/>
          <w:szCs w:val="20"/>
        </w:rPr>
        <w:t xml:space="preserve">(i.e., tibial cortical porosity and trabecular bone) </w:t>
      </w:r>
      <w:r w:rsidR="00370D63" w:rsidRPr="00370D63">
        <w:rPr>
          <w:sz w:val="20"/>
          <w:szCs w:val="20"/>
        </w:rPr>
        <w:t xml:space="preserve">did not recover after 1 year of reambulation on Earth </w:t>
      </w:r>
      <w:r w:rsidR="00370D63" w:rsidRPr="00370D63">
        <w:rPr>
          <w:sz w:val="20"/>
          <w:szCs w:val="20"/>
        </w:rPr>
        <w:fldChar w:fldCharType="begin">
          <w:fldData xml:space="preserve">PEVuZE5vdGU+PENpdGU+PEF1dGhvcj5WaWNvPC9BdXRob3I+PFllYXI+MjAxNzwvWWVhcj48UmVj
TnVtPjM4PC9SZWNOdW0+PERpc3BsYXlUZXh0Pls0Ml08L0Rpc3BsYXlUZXh0PjxyZWNvcmQ+PHJl
Yy1udW1iZXI+Mzg8L3JlYy1udW1iZXI+PGZvcmVpZ24ta2V5cz48a2V5IGFwcD0iRU4iIGRiLWlk
PSJkMHR0cnN2cjJwc3c1NGVmZHYxdnB2eDBkd3d2dmV0d3BzemUiIHRpbWVzdGFtcD0iMTY1MjM2
ODk2MCI+Mzg8L2tleT48L2ZvcmVpZ24ta2V5cz48cmVmLXR5cGUgbmFtZT0iSm91cm5hbCBBcnRp
Y2xlIj4xNzwvcmVmLXR5cGU+PGNvbnRyaWJ1dG9ycz48YXV0aG9ycz48YXV0aG9yPlZpY28sIEwu
PC9hdXRob3I+PGF1dGhvcj52YW4gUmlldGJlcmdlbiwgQi48L2F1dGhvcj48YXV0aG9yPlZpbGF5
cGhpb3UsIE4uPC9hdXRob3I+PGF1dGhvcj5MaW5vc3NpZXIsIE0uIFQuPC9hdXRob3I+PGF1dGhv
cj5Mb2NyZWxsZSwgSC48L2F1dGhvcj48YXV0aG9yPk5vcm1hbmQsIE0uPC9hdXRob3I+PGF1dGhv
cj5ab3VjaCwgTS48L2F1dGhvcj48YXV0aG9yPkdlcmJhaXgsIE0uPC9hdXRob3I+PGF1dGhvcj5C
b25uZXQsIE4uPC9hdXRob3I+PGF1dGhvcj5Ob3Zpa292LCBWLjwvYXV0aG9yPjxhdXRob3I+VGhv
bWFzLCBULjwvYXV0aG9yPjxhdXRob3I+VmFzc2lsaWV2YSwgRy48L2F1dGhvcj48L2F1dGhvcnM+
PC9jb250cmlidXRvcnM+PGF1dGgtYWRkcmVzcz5Vbml2ZXJzaXR5IG9mIEx5b24sIElOU0VSTSwg
VU1SIDEwNTksIEYtNDIwMDAgU2FpbnQgRXRpZW5uZSwgRnJhbmNlLiYjeEQ7RWluZGhvdmVuIFVu
aXZlcnNpdHkgb2YgVGVjaG5vbG9neSwgRWluZGhvdmVuLCBUaGUgTmV0aGVybGFuZHMuJiN4RDtT
Q0FOQ08gTWVkaWNhbCBBRywgQnJ1dHRpc2VsbGVuLCBTd2l0emVybGFuZC4mI3hEO0xhYm9yYXRv
cnkgb2YgRXhlcmNpc2UgUGh5c2lvbG9neSBhbmQgUGF0aG9waHlzaW9sb2d5LCBGYWN1bHR5IG9m
IE1lZGljaW5lLCBVbml2ZXJzaXRlIGRlIFNvdXNzZSwgU291c3NlLCBUdW5pc2lhLiYjeEQ7SGln
aGVyIEluc3RpdHV0ZSBvZiBTcG9ydCBhbmQgUGh5c2ljYWwgRWR1Y2F0aW9uIG9mIFNmYXgsIFVu
aXZlcnNpdGUgZGUgU2ZheCwgU2ZheCwgVHVuaXNpYS4mI3hEO0RpdmlzaW9uIG9mIEJvbmUgRGlz
ZWFzZXMsIERlcGFydG1lbnQgb2YgSW50ZXJuYWwgTWVkaWNpbmUgU3BlY2lhbHRpZXMsIEdlbmV2
YSBVbml2ZXJzaXR5IEhvc3BpdGFsIGFuZCBGYWN1bHR5IG9mIE1lZGljaW5lLCBHZW5ldmEsIFN3
aXR6ZXJsYW5kLiYjeEQ7SW5zdGl0dXRlIG9mIEJpb21lZGljYWwgUHJvYmxlbXMgb2YgdGhlIFJ1
c3NpYW4gQWNhZGVteSBvZiBTY2llbmNlcywgTW9zY293LCBSdXNzaWEuPC9hdXRoLWFkZHJlc3M+
PHRpdGxlcz48dGl0bGU+Q29ydGljYWwgYW5kIFRyYWJlY3VsYXIgQm9uZSBNaWNyb3N0cnVjdHVy
ZSBEaWQgTm90IFJlY292ZXIgYXQgV2VpZ2h0LUJlYXJpbmcgU2tlbGV0YWwgU2l0ZXMgYW5kIFBy
b2dyZXNzaXZlbHkgRGV0ZXJpb3JhdGVkIGF0IE5vbi1XZWlnaHQtQmVhcmluZyBTaXRlcyBEdXJp
bmcgdGhlIFllYXIgRm9sbG93aW5nIEludGVybmF0aW9uYWwgU3BhY2UgU3RhdGlvbiBNaXNzaW9u
czwvdGl0bGU+PHNlY29uZGFyeS10aXRsZT5KIEJvbmUgTWluZXIgUmVzPC9zZWNvbmRhcnktdGl0
bGU+PC90aXRsZXM+PHBlcmlvZGljYWw+PGZ1bGwtdGl0bGU+SiBCb25lIE1pbmVyIFJlczwvZnVs
bC10aXRsZT48L3BlcmlvZGljYWw+PHBhZ2VzPjIwMTAtMjAyMTwvcGFnZXM+PHZvbHVtZT4zMjwv
dm9sdW1lPjxudW1iZXI+MTA8L251bWJlcj48ZWRpdGlvbj4yMDE3MDYyODwvZWRpdGlvbj48a2V5
d29yZHM+PGtleXdvcmQ+QWR1bHQ8L2tleXdvcmQ+PGtleXdvcmQ+QmlvbWFya2Vycy9ibG9vZDwv
a2V5d29yZD48a2V5d29yZD5CaW9tZWNoYW5pY2FsIFBoZW5vbWVuYTwva2V5d29yZD48a2V5d29y
ZD5Cb25lIERlbnNpdHkvcGh5c2lvbG9neTwva2V5d29yZD48a2V5d29yZD5DYW5jZWxsb3VzIEJv
bmUvKmFuYXRvbXkgJmFtcDsgaGlzdG9sb2d5L2RpYWdub3N0aWMgaW1hZ2luZy8qcGh5c2lvcGF0
aG9sb2d5PC9rZXl3b3JkPjxrZXl3b3JkPkNvcnRpY2FsIEJvbmUvKmFuYXRvbXkgJmFtcDsgaGlz
dG9sb2d5L2RpYWdub3N0aWMgaW1hZ2luZy8qcGh5c2lvcGF0aG9sb2d5PC9rZXl3b3JkPjxrZXl3
b3JkPkh1bWFuczwva2V5d29yZD48a2V5d29yZD5NaWRkbGUgQWdlZDwva2V5d29yZD48a2V5d29y
ZD5SYWRpdXMvYW5hdG9teSAmYW1wOyBoaXN0b2xvZ3kvZGlhZ25vc3RpYyBpbWFnaW5nL3BoeXNp
b2xvZ3k8L2tleXdvcmQ+PGtleXdvcmQ+KlNwYWNlIEZsaWdodDwva2V5d29yZD48a2V5d29yZD5U
aWJpYS9hbmF0b215ICZhbXA7IGhpc3RvbG9neS9kaWFnbm9zdGljIGltYWdpbmcvcGh5c2lvbG9n
eTwva2V5d29yZD48a2V5d29yZD5Ub21vZ3JhcGh5LCBYLVJheSBDb21wdXRlZDwva2V5d29yZD48
a2V5d29yZD5XYWxraW5nPC9rZXl3b3JkPjxrZXl3b3JkPldlaWdodC1CZWFyaW5nPC9rZXl3b3Jk
PjxrZXl3b3JkPkJPTkUgSFItcFFDVDwva2V5d29yZD48a2V5d29yZD5Cb25lIHJlY292ZXJ5PC9r
ZXl3b3JkPjxrZXl3b3JkPk1pY3JvZ3Jhdml0eTwva2V5d29yZD48a2V5d29yZD5QZXJpb3N0aW48
L2tleXdvcmQ+PGtleXdvcmQ+U3BhY2VmbGlnaHQ8L2tleXdvcmQ+PC9rZXl3b3Jkcz48ZGF0ZXM+
PHllYXI+MjAxNzwveWVhcj48cHViLWRhdGVzPjxkYXRlPk9jdDwvZGF0ZT48L3B1Yi1kYXRlcz48
L2RhdGVzPjxpc2JuPjE1MjMtNDY4MSAoRWxlY3Ryb25pYykmI3hEOzA4ODQtMDQzMSAoTGlua2lu
Zyk8L2lzYm4+PGFjY2Vzc2lvbi1udW0+Mjg1NzQ2NTM8L2FjY2Vzc2lvbi1udW0+PHVybHM+PHJl
bGF0ZWQtdXJscz48dXJsPmh0dHBzOi8vd3d3Lm5jYmkubmxtLm5paC5nb3YvcHVibWVkLzI4NTc0
NjUzPC91cmw+PC9yZWxhdGVkLXVybHM+PC91cmxzPjxlbGVjdHJvbmljLXJlc291cmNlLW51bT4x
MC4xMDAyL2pibXIuMzE4ODwvZWxlY3Ryb25pYy1yZXNvdXJjZS1udW0+PHJlbW90ZS1kYXRhYmFz
ZS1uYW1lPk1lZGxpbmU8L3JlbW90ZS1kYXRhYmFzZS1uYW1lPjxyZW1vdGUtZGF0YWJhc2UtcHJv
dmlkZXI+TkxNPC9yZW1vdGUtZGF0YWJhc2UtcHJvdmlkZXI+PC9yZWNvcmQ+PC9DaXRlPjwvRW5k
Tm90ZT5=
</w:fldData>
        </w:fldChar>
      </w:r>
      <w:r w:rsidR="00B40D9A">
        <w:rPr>
          <w:sz w:val="20"/>
          <w:szCs w:val="20"/>
        </w:rPr>
        <w:instrText xml:space="preserve"> ADDIN EN.CITE </w:instrText>
      </w:r>
      <w:r w:rsidR="00B40D9A">
        <w:rPr>
          <w:sz w:val="20"/>
          <w:szCs w:val="20"/>
        </w:rPr>
        <w:fldChar w:fldCharType="begin">
          <w:fldData xml:space="preserve">PEVuZE5vdGU+PENpdGU+PEF1dGhvcj5WaWNvPC9BdXRob3I+PFllYXI+MjAxNzwvWWVhcj48UmVj
TnVtPjM4PC9SZWNOdW0+PERpc3BsYXlUZXh0Pls0Ml08L0Rpc3BsYXlUZXh0PjxyZWNvcmQ+PHJl
Yy1udW1iZXI+Mzg8L3JlYy1udW1iZXI+PGZvcmVpZ24ta2V5cz48a2V5IGFwcD0iRU4iIGRiLWlk
PSJkMHR0cnN2cjJwc3c1NGVmZHYxdnB2eDBkd3d2dmV0d3BzemUiIHRpbWVzdGFtcD0iMTY1MjM2
ODk2MCI+Mzg8L2tleT48L2ZvcmVpZ24ta2V5cz48cmVmLXR5cGUgbmFtZT0iSm91cm5hbCBBcnRp
Y2xlIj4xNzwvcmVmLXR5cGU+PGNvbnRyaWJ1dG9ycz48YXV0aG9ycz48YXV0aG9yPlZpY28sIEwu
PC9hdXRob3I+PGF1dGhvcj52YW4gUmlldGJlcmdlbiwgQi48L2F1dGhvcj48YXV0aG9yPlZpbGF5
cGhpb3UsIE4uPC9hdXRob3I+PGF1dGhvcj5MaW5vc3NpZXIsIE0uIFQuPC9hdXRob3I+PGF1dGhv
cj5Mb2NyZWxsZSwgSC48L2F1dGhvcj48YXV0aG9yPk5vcm1hbmQsIE0uPC9hdXRob3I+PGF1dGhv
cj5ab3VjaCwgTS48L2F1dGhvcj48YXV0aG9yPkdlcmJhaXgsIE0uPC9hdXRob3I+PGF1dGhvcj5C
b25uZXQsIE4uPC9hdXRob3I+PGF1dGhvcj5Ob3Zpa292LCBWLjwvYXV0aG9yPjxhdXRob3I+VGhv
bWFzLCBULjwvYXV0aG9yPjxhdXRob3I+VmFzc2lsaWV2YSwgRy48L2F1dGhvcj48L2F1dGhvcnM+
PC9jb250cmlidXRvcnM+PGF1dGgtYWRkcmVzcz5Vbml2ZXJzaXR5IG9mIEx5b24sIElOU0VSTSwg
VU1SIDEwNTksIEYtNDIwMDAgU2FpbnQgRXRpZW5uZSwgRnJhbmNlLiYjeEQ7RWluZGhvdmVuIFVu
aXZlcnNpdHkgb2YgVGVjaG5vbG9neSwgRWluZGhvdmVuLCBUaGUgTmV0aGVybGFuZHMuJiN4RDtT
Q0FOQ08gTWVkaWNhbCBBRywgQnJ1dHRpc2VsbGVuLCBTd2l0emVybGFuZC4mI3hEO0xhYm9yYXRv
cnkgb2YgRXhlcmNpc2UgUGh5c2lvbG9neSBhbmQgUGF0aG9waHlzaW9sb2d5LCBGYWN1bHR5IG9m
IE1lZGljaW5lLCBVbml2ZXJzaXRlIGRlIFNvdXNzZSwgU291c3NlLCBUdW5pc2lhLiYjeEQ7SGln
aGVyIEluc3RpdHV0ZSBvZiBTcG9ydCBhbmQgUGh5c2ljYWwgRWR1Y2F0aW9uIG9mIFNmYXgsIFVu
aXZlcnNpdGUgZGUgU2ZheCwgU2ZheCwgVHVuaXNpYS4mI3hEO0RpdmlzaW9uIG9mIEJvbmUgRGlz
ZWFzZXMsIERlcGFydG1lbnQgb2YgSW50ZXJuYWwgTWVkaWNpbmUgU3BlY2lhbHRpZXMsIEdlbmV2
YSBVbml2ZXJzaXR5IEhvc3BpdGFsIGFuZCBGYWN1bHR5IG9mIE1lZGljaW5lLCBHZW5ldmEsIFN3
aXR6ZXJsYW5kLiYjeEQ7SW5zdGl0dXRlIG9mIEJpb21lZGljYWwgUHJvYmxlbXMgb2YgdGhlIFJ1
c3NpYW4gQWNhZGVteSBvZiBTY2llbmNlcywgTW9zY293LCBSdXNzaWEuPC9hdXRoLWFkZHJlc3M+
PHRpdGxlcz48dGl0bGU+Q29ydGljYWwgYW5kIFRyYWJlY3VsYXIgQm9uZSBNaWNyb3N0cnVjdHVy
ZSBEaWQgTm90IFJlY292ZXIgYXQgV2VpZ2h0LUJlYXJpbmcgU2tlbGV0YWwgU2l0ZXMgYW5kIFBy
b2dyZXNzaXZlbHkgRGV0ZXJpb3JhdGVkIGF0IE5vbi1XZWlnaHQtQmVhcmluZyBTaXRlcyBEdXJp
bmcgdGhlIFllYXIgRm9sbG93aW5nIEludGVybmF0aW9uYWwgU3BhY2UgU3RhdGlvbiBNaXNzaW9u
czwvdGl0bGU+PHNlY29uZGFyeS10aXRsZT5KIEJvbmUgTWluZXIgUmVzPC9zZWNvbmRhcnktdGl0
bGU+PC90aXRsZXM+PHBlcmlvZGljYWw+PGZ1bGwtdGl0bGU+SiBCb25lIE1pbmVyIFJlczwvZnVs
bC10aXRsZT48L3BlcmlvZGljYWw+PHBhZ2VzPjIwMTAtMjAyMTwvcGFnZXM+PHZvbHVtZT4zMjwv
dm9sdW1lPjxudW1iZXI+MTA8L251bWJlcj48ZWRpdGlvbj4yMDE3MDYyODwvZWRpdGlvbj48a2V5
d29yZHM+PGtleXdvcmQ+QWR1bHQ8L2tleXdvcmQ+PGtleXdvcmQ+QmlvbWFya2Vycy9ibG9vZDwv
a2V5d29yZD48a2V5d29yZD5CaW9tZWNoYW5pY2FsIFBoZW5vbWVuYTwva2V5d29yZD48a2V5d29y
ZD5Cb25lIERlbnNpdHkvcGh5c2lvbG9neTwva2V5d29yZD48a2V5d29yZD5DYW5jZWxsb3VzIEJv
bmUvKmFuYXRvbXkgJmFtcDsgaGlzdG9sb2d5L2RpYWdub3N0aWMgaW1hZ2luZy8qcGh5c2lvcGF0
aG9sb2d5PC9rZXl3b3JkPjxrZXl3b3JkPkNvcnRpY2FsIEJvbmUvKmFuYXRvbXkgJmFtcDsgaGlz
dG9sb2d5L2RpYWdub3N0aWMgaW1hZ2luZy8qcGh5c2lvcGF0aG9sb2d5PC9rZXl3b3JkPjxrZXl3
b3JkPkh1bWFuczwva2V5d29yZD48a2V5d29yZD5NaWRkbGUgQWdlZDwva2V5d29yZD48a2V5d29y
ZD5SYWRpdXMvYW5hdG9teSAmYW1wOyBoaXN0b2xvZ3kvZGlhZ25vc3RpYyBpbWFnaW5nL3BoeXNp
b2xvZ3k8L2tleXdvcmQ+PGtleXdvcmQ+KlNwYWNlIEZsaWdodDwva2V5d29yZD48a2V5d29yZD5U
aWJpYS9hbmF0b215ICZhbXA7IGhpc3RvbG9neS9kaWFnbm9zdGljIGltYWdpbmcvcGh5c2lvbG9n
eTwva2V5d29yZD48a2V5d29yZD5Ub21vZ3JhcGh5LCBYLVJheSBDb21wdXRlZDwva2V5d29yZD48
a2V5d29yZD5XYWxraW5nPC9rZXl3b3JkPjxrZXl3b3JkPldlaWdodC1CZWFyaW5nPC9rZXl3b3Jk
PjxrZXl3b3JkPkJPTkUgSFItcFFDVDwva2V5d29yZD48a2V5d29yZD5Cb25lIHJlY292ZXJ5PC9r
ZXl3b3JkPjxrZXl3b3JkPk1pY3JvZ3Jhdml0eTwva2V5d29yZD48a2V5d29yZD5QZXJpb3N0aW48
L2tleXdvcmQ+PGtleXdvcmQ+U3BhY2VmbGlnaHQ8L2tleXdvcmQ+PC9rZXl3b3Jkcz48ZGF0ZXM+
PHllYXI+MjAxNzwveWVhcj48cHViLWRhdGVzPjxkYXRlPk9jdDwvZGF0ZT48L3B1Yi1kYXRlcz48
L2RhdGVzPjxpc2JuPjE1MjMtNDY4MSAoRWxlY3Ryb25pYykmI3hEOzA4ODQtMDQzMSAoTGlua2lu
Zyk8L2lzYm4+PGFjY2Vzc2lvbi1udW0+Mjg1NzQ2NTM8L2FjY2Vzc2lvbi1udW0+PHVybHM+PHJl
bGF0ZWQtdXJscz48dXJsPmh0dHBzOi8vd3d3Lm5jYmkubmxtLm5paC5nb3YvcHVibWVkLzI4NTc0
NjUzPC91cmw+PC9yZWxhdGVkLXVybHM+PC91cmxzPjxlbGVjdHJvbmljLXJlc291cmNlLW51bT4x
MC4xMDAyL2pibXIuMzE4ODwvZWxlY3Ryb25pYy1yZXNvdXJjZS1udW0+PHJlbW90ZS1kYXRhYmFz
ZS1uYW1lPk1lZGxpbmU8L3JlbW90ZS1kYXRhYmFzZS1uYW1lPjxyZW1vdGUtZGF0YWJhc2UtcHJv
dmlkZXI+TkxNPC9yZW1vdGUtZGF0YWJhc2UtcHJvdmlkZXI+PC9yZWNvcmQ+PC9DaXRlPjwvRW5k
Tm90ZT5=
</w:fldData>
        </w:fldChar>
      </w:r>
      <w:r w:rsidR="00B40D9A">
        <w:rPr>
          <w:sz w:val="20"/>
          <w:szCs w:val="20"/>
        </w:rPr>
        <w:instrText xml:space="preserve"> ADDIN EN.CITE.DATA </w:instrText>
      </w:r>
      <w:r w:rsidR="00B40D9A">
        <w:rPr>
          <w:sz w:val="20"/>
          <w:szCs w:val="20"/>
        </w:rPr>
      </w:r>
      <w:r w:rsidR="00B40D9A">
        <w:rPr>
          <w:sz w:val="20"/>
          <w:szCs w:val="20"/>
        </w:rPr>
        <w:fldChar w:fldCharType="end"/>
      </w:r>
      <w:r w:rsidR="00370D63" w:rsidRPr="00370D63">
        <w:rPr>
          <w:sz w:val="20"/>
          <w:szCs w:val="20"/>
        </w:rPr>
      </w:r>
      <w:r w:rsidR="00370D63" w:rsidRPr="00370D63">
        <w:rPr>
          <w:sz w:val="20"/>
          <w:szCs w:val="20"/>
        </w:rPr>
        <w:fldChar w:fldCharType="separate"/>
      </w:r>
      <w:r w:rsidR="00B40D9A">
        <w:rPr>
          <w:noProof/>
          <w:sz w:val="20"/>
          <w:szCs w:val="20"/>
        </w:rPr>
        <w:t>[42]</w:t>
      </w:r>
      <w:r w:rsidR="00370D63" w:rsidRPr="00370D63">
        <w:rPr>
          <w:sz w:val="20"/>
          <w:szCs w:val="20"/>
        </w:rPr>
        <w:fldChar w:fldCharType="end"/>
      </w:r>
      <w:r w:rsidR="00370D63" w:rsidRPr="00370D63">
        <w:rPr>
          <w:sz w:val="20"/>
          <w:szCs w:val="20"/>
        </w:rPr>
        <w:t xml:space="preserve">. </w:t>
      </w:r>
      <w:r w:rsidR="00404D77">
        <w:rPr>
          <w:sz w:val="20"/>
          <w:szCs w:val="20"/>
        </w:rPr>
        <w:t>A s</w:t>
      </w:r>
      <w:r w:rsidRPr="100CAE68">
        <w:rPr>
          <w:sz w:val="20"/>
          <w:szCs w:val="20"/>
        </w:rPr>
        <w:t xml:space="preserve">imilar finding from a recent investigation </w:t>
      </w:r>
      <w:r w:rsidR="00370D63" w:rsidRPr="00370D63">
        <w:rPr>
          <w:sz w:val="20"/>
          <w:szCs w:val="20"/>
        </w:rPr>
        <w:t xml:space="preserve">indicated that mission duration predicted loss and recovery of bone </w:t>
      </w:r>
      <w:r w:rsidR="00370D63" w:rsidRPr="00370D63">
        <w:rPr>
          <w:sz w:val="20"/>
          <w:szCs w:val="20"/>
        </w:rPr>
        <w:lastRenderedPageBreak/>
        <w:t xml:space="preserve">structural qualities, </w:t>
      </w:r>
      <w:r w:rsidRPr="100CAE68">
        <w:rPr>
          <w:sz w:val="20"/>
          <w:szCs w:val="20"/>
        </w:rPr>
        <w:t>with</w:t>
      </w:r>
      <w:r w:rsidR="00370D63" w:rsidRPr="00370D63">
        <w:rPr>
          <w:sz w:val="20"/>
          <w:szCs w:val="20"/>
        </w:rPr>
        <w:t xml:space="preserve"> longer duration missions </w:t>
      </w:r>
      <w:r w:rsidRPr="100CAE68">
        <w:rPr>
          <w:sz w:val="20"/>
          <w:szCs w:val="20"/>
        </w:rPr>
        <w:t xml:space="preserve">resulting in </w:t>
      </w:r>
      <w:r w:rsidR="00370D63" w:rsidRPr="00370D63">
        <w:rPr>
          <w:sz w:val="20"/>
          <w:szCs w:val="20"/>
        </w:rPr>
        <w:t>in greater loss and</w:t>
      </w:r>
      <w:r w:rsidRPr="100CAE68">
        <w:rPr>
          <w:sz w:val="20"/>
          <w:szCs w:val="20"/>
        </w:rPr>
        <w:t>,</w:t>
      </w:r>
      <w:r w:rsidR="00370D63" w:rsidRPr="00370D63">
        <w:rPr>
          <w:sz w:val="20"/>
          <w:szCs w:val="20"/>
        </w:rPr>
        <w:t xml:space="preserve"> </w:t>
      </w:r>
      <w:r w:rsidRPr="100CAE68">
        <w:rPr>
          <w:sz w:val="20"/>
          <w:szCs w:val="20"/>
        </w:rPr>
        <w:t xml:space="preserve">in some instances, </w:t>
      </w:r>
      <w:r w:rsidR="00370D63" w:rsidRPr="00370D63">
        <w:rPr>
          <w:sz w:val="20"/>
          <w:szCs w:val="20"/>
        </w:rPr>
        <w:t xml:space="preserve">incomplete recovery </w:t>
      </w:r>
      <w:r w:rsidR="00370D63" w:rsidRPr="00370D63">
        <w:rPr>
          <w:sz w:val="20"/>
          <w:szCs w:val="20"/>
        </w:rPr>
        <w:fldChar w:fldCharType="begin">
          <w:fldData xml:space="preserve">PEVuZE5vdGU+PENpdGU+PEF1dGhvcj5HYWJlbDwvQXV0aG9yPjxZZWFyPjIwMjI8L1llYXI+PFJl
Y051bT41NDI8L1JlY051bT48RGlzcGxheVRleHQ+WzQzXTwvRGlzcGxheVRleHQ+PHJlY29yZD48
cmVjLW51bWJlcj41NDI8L3JlYy1udW1iZXI+PGZvcmVpZ24ta2V5cz48a2V5IGFwcD0iRU4iIGRi
LWlkPSJ6ZXNzZTlydDRwd3plZGUyZmQ0dnR4dGJ4cDl6dHJkZHR3MmUiIHRpbWVzdGFtcD0iMTY1
ODc4NjAwOCI+NTQyPC9rZXk+PC9mb3JlaWduLWtleXM+PHJlZi10eXBlIG5hbWU9IkpvdXJuYWwg
QXJ0aWNsZSI+MTc8L3JlZi10eXBlPjxjb250cmlidXRvcnM+PGF1dGhvcnM+PGF1dGhvcj5HYWJl
bCwgTC48L2F1dGhvcj48YXV0aG9yPkxpcGhhcmR0LCBBLiBNLjwvYXV0aG9yPjxhdXRob3I+SHVs
bWUsIFAuIEEuPC9hdXRob3I+PGF1dGhvcj5IZWVyLCBNLjwvYXV0aG9yPjxhdXRob3I+WndhcnQs
IFMuIFIuPC9hdXRob3I+PGF1dGhvcj5TaWJvbmdhLCBKLiBELjwvYXV0aG9yPjxhdXRob3I+U21p
dGgsIFMuIE0uPC9hdXRob3I+PGF1dGhvcj5Cb3lkLCBTLiBLLjwvYXV0aG9yPjwvYXV0aG9ycz48
L2NvbnRyaWJ1dG9ycz48YXV0aC1hZGRyZXNzPkh1bWFuIFBlcmZvcm1hbmNlIExhYm9yYXRvcnks
IEZhY3VsdHkgb2YgS2luZXNpb2xvZ3ksIFVuaXZlcnNpdHkgb2YgQ2FsZ2FyeSwgQ2FsZ2FyeSwg
Q2FuYWRhLiYjeEQ7TWNDYWlnIEluc3RpdHV0ZSBmb3IgQm9uZSBhbmQgSm9pbnQgSGVhbHRoLCBV
bml2ZXJzaXR5IG9mIENhbGdhcnksIDMyODAgSG9zcGl0YWwgRHJpdmUgTlcsIENhbGdhcnksIEFC
LCBUMk4gNFo2LCBDYW5hZGEuJiN4RDtEZXBhcnRtZW50IG9mIEludGVybmFsIE1lZGljaW5lLCBS
aGV1bWF0b2xvZ3kgYW5kIEltbXVub2xvZ3ksIEdlcm1hbiBDZW50cmUgZm9yIEltbXVuZSBUaGVy
YXB5LCBGcmllZHJpY2gtQWxleGFuZGVyLVVuaXZlcnNpdGF0IEVybGFuZ2VuLU51cm5iZXJnIGFu
ZCBVbml2ZXJzaXRhdHNrbGluaWt1bSBFcmxhbmdlbiwgRXJsYW5nZW4sIEdlcm1hbnkuJiN4RDtJ
VSBJbnRlcm5hdGlvbmFsIFVuaXZlcnNpdHkgb2YgQXBwbGllZCBTY2llbmNlcyBFcmZ1cnQgYW5k
IERlcGFydG1lbnQgb2YgTnV0cml0aW9uIGFuZCBGb29kIFNjaWVuY2UsIE51dHJpdGlvbmFsIFBo
eXNpb2xvZ3ksIFVuaXZlcnNpdHkgb2YgQm9ubiwgQm9ubiwgR2VybWFueS4mI3hEO0RlcGFydG1l
bnQgb2YgUHJldmVudGl2ZSBNZWRpY2luZSBhbmQgUG9wdWxhdGlvbiBIZWFsdGgsIFVuaXZlcnNp
dHkgb2YgVGV4YXMgTWVkaWNhbCBCcmFuY2gsIEdhbHZlc3RvbiwgVFgsIFVTQS4mI3hEO0h1bWFu
IEhlYXRoIGFuZCBQZXJmb3JtYW5jZSBEaXJlY3RvcmF0ZSwgTkFTQSBMeW5kb24gQi4gSm9obnNv
biBTcGFjZSBDZW50ZXIsIEhvdXN0b24sIFVTQS4mI3hEO01jQ2FpZyBJbnN0aXR1dGUgZm9yIEJv
bmUgYW5kIEpvaW50IEhlYWx0aCwgVW5pdmVyc2l0eSBvZiBDYWxnYXJ5LCAzMjgwIEhvc3BpdGFs
IERyaXZlIE5XLCBDYWxnYXJ5LCBBQiwgVDJOIDRaNiwgQ2FuYWRhLiBza2JveWRAdWNhbGdhcnku
Y2EuJiN4RDtEZXBhcnRtZW50IG9mIFJhZGlvbG9neSwgQ3VtbWluZyBTY2hvb2wgb2YgTWVkaWNp
bmUsIFVuaXZlcnNpdHkgb2YgQ2FsZ2FyeSwgQ2FsZ2FyeSwgQ2FuYWRhLiBza2JveWRAdWNhbGdh
cnkuY2EuPC9hdXRoLWFkZHJlc3M+PHRpdGxlcz48dGl0bGU+SW5jb21wbGV0ZSByZWNvdmVyeSBv
ZiBib25lIHN0cmVuZ3RoIGFuZCB0cmFiZWN1bGFyIG1pY3JvYXJjaGl0ZWN0dXJlIGF0IHRoZSBk
aXN0YWwgdGliaWEgMSB5ZWFyIGFmdGVyIHJldHVybiBmcm9tIGxvbmcgZHVyYXRpb24gc3BhY2Vm
bGlnaHQ8L3RpdGxlPjxzZWNvbmRhcnktdGl0bGU+U2NpIFJlcDwvc2Vjb25kYXJ5LXRpdGxlPjwv
dGl0bGVzPjxwZXJpb2RpY2FsPjxmdWxsLXRpdGxlPlNjaSBSZXA8L2Z1bGwtdGl0bGU+PC9wZXJp
b2RpY2FsPjxwYWdlcz45NDQ2PC9wYWdlcz48dm9sdW1lPjEyPC92b2x1bWU+PG51bWJlcj4xPC9u
dW1iZXI+PGtleXdvcmRzPjxrZXl3b3JkPkFic29ycHRpb21ldHJ5LCBQaG90b248L2tleXdvcmQ+
PGtleXdvcmQ+QmlvbWFya2Vyczwva2V5d29yZD48a2V5d29yZD5Cb25lIERlbnNpdHk8L2tleXdv
cmQ+PGtleXdvcmQ+Qm9uZSBhbmQgQm9uZXMvZGlhZ25vc3RpYyBpbWFnaW5nPC9rZXl3b3JkPjxr
ZXl3b3JkPkh1bWFuczwva2V5d29yZD48a2V5d29yZD5NYWxlPC9rZXl3b3JkPjxrZXl3b3JkPipT
cGFjZSBGbGlnaHQ8L2tleXdvcmQ+PGtleXdvcmQ+KlRpYmlhL2RpYWdub3N0aWMgaW1hZ2luZzwv
a2V5d29yZD48L2tleXdvcmRzPjxkYXRlcz48eWVhcj4yMDIyPC95ZWFyPjxwdWItZGF0ZXM+PGRh
dGU+SnVuIDMwPC9kYXRlPjwvcHViLWRhdGVzPjwvZGF0ZXM+PGlzYm4+MjA0NS0yMzIyIChFbGVj
dHJvbmljKSYjeEQ7MjA0NS0yMzIyIChMaW5raW5nKTwvaXNibj48YWNjZXNzaW9uLW51bT4zNTc3
MzQ0MjwvYWNjZXNzaW9uLW51bT48dXJscz48cmVsYXRlZC11cmxzPjx1cmw+aHR0cHM6Ly93d3cu
bmNiaS5ubG0ubmloLmdvdi9wdWJtZWQvMzU3NzM0NDI8L3VybD48L3JlbGF0ZWQtdXJscz48L3Vy
bHM+PGN1c3RvbTI+UE1DOTI0NzA3MDwvY3VzdG9tMj48ZWxlY3Ryb25pYy1yZXNvdXJjZS1udW0+
MTAuMTAzOC9zNDE1OTgtMDIyLTEzNDYxLTE8L2VsZWN0cm9uaWMtcmVzb3VyY2UtbnVtPjwvcmVj
b3JkPjwvQ2l0ZT48L0VuZE5vdGU+
</w:fldData>
        </w:fldChar>
      </w:r>
      <w:r w:rsidR="00B40D9A">
        <w:rPr>
          <w:sz w:val="20"/>
          <w:szCs w:val="20"/>
        </w:rPr>
        <w:instrText xml:space="preserve"> ADDIN EN.CITE </w:instrText>
      </w:r>
      <w:r w:rsidR="00B40D9A">
        <w:rPr>
          <w:sz w:val="20"/>
          <w:szCs w:val="20"/>
        </w:rPr>
        <w:fldChar w:fldCharType="begin">
          <w:fldData xml:space="preserve">PEVuZE5vdGU+PENpdGU+PEF1dGhvcj5HYWJlbDwvQXV0aG9yPjxZZWFyPjIwMjI8L1llYXI+PFJl
Y051bT41NDI8L1JlY051bT48RGlzcGxheVRleHQ+WzQzXTwvRGlzcGxheVRleHQ+PHJlY29yZD48
cmVjLW51bWJlcj41NDI8L3JlYy1udW1iZXI+PGZvcmVpZ24ta2V5cz48a2V5IGFwcD0iRU4iIGRi
LWlkPSJ6ZXNzZTlydDRwd3plZGUyZmQ0dnR4dGJ4cDl6dHJkZHR3MmUiIHRpbWVzdGFtcD0iMTY1
ODc4NjAwOCI+NTQyPC9rZXk+PC9mb3JlaWduLWtleXM+PHJlZi10eXBlIG5hbWU9IkpvdXJuYWwg
QXJ0aWNsZSI+MTc8L3JlZi10eXBlPjxjb250cmlidXRvcnM+PGF1dGhvcnM+PGF1dGhvcj5HYWJl
bCwgTC48L2F1dGhvcj48YXV0aG9yPkxpcGhhcmR0LCBBLiBNLjwvYXV0aG9yPjxhdXRob3I+SHVs
bWUsIFAuIEEuPC9hdXRob3I+PGF1dGhvcj5IZWVyLCBNLjwvYXV0aG9yPjxhdXRob3I+WndhcnQs
IFMuIFIuPC9hdXRob3I+PGF1dGhvcj5TaWJvbmdhLCBKLiBELjwvYXV0aG9yPjxhdXRob3I+U21p
dGgsIFMuIE0uPC9hdXRob3I+PGF1dGhvcj5Cb3lkLCBTLiBLLjwvYXV0aG9yPjwvYXV0aG9ycz48
L2NvbnRyaWJ1dG9ycz48YXV0aC1hZGRyZXNzPkh1bWFuIFBlcmZvcm1hbmNlIExhYm9yYXRvcnks
IEZhY3VsdHkgb2YgS2luZXNpb2xvZ3ksIFVuaXZlcnNpdHkgb2YgQ2FsZ2FyeSwgQ2FsZ2FyeSwg
Q2FuYWRhLiYjeEQ7TWNDYWlnIEluc3RpdHV0ZSBmb3IgQm9uZSBhbmQgSm9pbnQgSGVhbHRoLCBV
bml2ZXJzaXR5IG9mIENhbGdhcnksIDMyODAgSG9zcGl0YWwgRHJpdmUgTlcsIENhbGdhcnksIEFC
LCBUMk4gNFo2LCBDYW5hZGEuJiN4RDtEZXBhcnRtZW50IG9mIEludGVybmFsIE1lZGljaW5lLCBS
aGV1bWF0b2xvZ3kgYW5kIEltbXVub2xvZ3ksIEdlcm1hbiBDZW50cmUgZm9yIEltbXVuZSBUaGVy
YXB5LCBGcmllZHJpY2gtQWxleGFuZGVyLVVuaXZlcnNpdGF0IEVybGFuZ2VuLU51cm5iZXJnIGFu
ZCBVbml2ZXJzaXRhdHNrbGluaWt1bSBFcmxhbmdlbiwgRXJsYW5nZW4sIEdlcm1hbnkuJiN4RDtJ
VSBJbnRlcm5hdGlvbmFsIFVuaXZlcnNpdHkgb2YgQXBwbGllZCBTY2llbmNlcyBFcmZ1cnQgYW5k
IERlcGFydG1lbnQgb2YgTnV0cml0aW9uIGFuZCBGb29kIFNjaWVuY2UsIE51dHJpdGlvbmFsIFBo
eXNpb2xvZ3ksIFVuaXZlcnNpdHkgb2YgQm9ubiwgQm9ubiwgR2VybWFueS4mI3hEO0RlcGFydG1l
bnQgb2YgUHJldmVudGl2ZSBNZWRpY2luZSBhbmQgUG9wdWxhdGlvbiBIZWFsdGgsIFVuaXZlcnNp
dHkgb2YgVGV4YXMgTWVkaWNhbCBCcmFuY2gsIEdhbHZlc3RvbiwgVFgsIFVTQS4mI3hEO0h1bWFu
IEhlYXRoIGFuZCBQZXJmb3JtYW5jZSBEaXJlY3RvcmF0ZSwgTkFTQSBMeW5kb24gQi4gSm9obnNv
biBTcGFjZSBDZW50ZXIsIEhvdXN0b24sIFVTQS4mI3hEO01jQ2FpZyBJbnN0aXR1dGUgZm9yIEJv
bmUgYW5kIEpvaW50IEhlYWx0aCwgVW5pdmVyc2l0eSBvZiBDYWxnYXJ5LCAzMjgwIEhvc3BpdGFs
IERyaXZlIE5XLCBDYWxnYXJ5LCBBQiwgVDJOIDRaNiwgQ2FuYWRhLiBza2JveWRAdWNhbGdhcnku
Y2EuJiN4RDtEZXBhcnRtZW50IG9mIFJhZGlvbG9neSwgQ3VtbWluZyBTY2hvb2wgb2YgTWVkaWNp
bmUsIFVuaXZlcnNpdHkgb2YgQ2FsZ2FyeSwgQ2FsZ2FyeSwgQ2FuYWRhLiBza2JveWRAdWNhbGdh
cnkuY2EuPC9hdXRoLWFkZHJlc3M+PHRpdGxlcz48dGl0bGU+SW5jb21wbGV0ZSByZWNvdmVyeSBv
ZiBib25lIHN0cmVuZ3RoIGFuZCB0cmFiZWN1bGFyIG1pY3JvYXJjaGl0ZWN0dXJlIGF0IHRoZSBk
aXN0YWwgdGliaWEgMSB5ZWFyIGFmdGVyIHJldHVybiBmcm9tIGxvbmcgZHVyYXRpb24gc3BhY2Vm
bGlnaHQ8L3RpdGxlPjxzZWNvbmRhcnktdGl0bGU+U2NpIFJlcDwvc2Vjb25kYXJ5LXRpdGxlPjwv
dGl0bGVzPjxwZXJpb2RpY2FsPjxmdWxsLXRpdGxlPlNjaSBSZXA8L2Z1bGwtdGl0bGU+PC9wZXJp
b2RpY2FsPjxwYWdlcz45NDQ2PC9wYWdlcz48dm9sdW1lPjEyPC92b2x1bWU+PG51bWJlcj4xPC9u
dW1iZXI+PGtleXdvcmRzPjxrZXl3b3JkPkFic29ycHRpb21ldHJ5LCBQaG90b248L2tleXdvcmQ+
PGtleXdvcmQ+QmlvbWFya2Vyczwva2V5d29yZD48a2V5d29yZD5Cb25lIERlbnNpdHk8L2tleXdv
cmQ+PGtleXdvcmQ+Qm9uZSBhbmQgQm9uZXMvZGlhZ25vc3RpYyBpbWFnaW5nPC9rZXl3b3JkPjxr
ZXl3b3JkPkh1bWFuczwva2V5d29yZD48a2V5d29yZD5NYWxlPC9rZXl3b3JkPjxrZXl3b3JkPipT
cGFjZSBGbGlnaHQ8L2tleXdvcmQ+PGtleXdvcmQ+KlRpYmlhL2RpYWdub3N0aWMgaW1hZ2luZzwv
a2V5d29yZD48L2tleXdvcmRzPjxkYXRlcz48eWVhcj4yMDIyPC95ZWFyPjxwdWItZGF0ZXM+PGRh
dGU+SnVuIDMwPC9kYXRlPjwvcHViLWRhdGVzPjwvZGF0ZXM+PGlzYm4+MjA0NS0yMzIyIChFbGVj
dHJvbmljKSYjeEQ7MjA0NS0yMzIyIChMaW5raW5nKTwvaXNibj48YWNjZXNzaW9uLW51bT4zNTc3
MzQ0MjwvYWNjZXNzaW9uLW51bT48dXJscz48cmVsYXRlZC11cmxzPjx1cmw+aHR0cHM6Ly93d3cu
bmNiaS5ubG0ubmloLmdvdi9wdWJtZWQvMzU3NzM0NDI8L3VybD48L3JlbGF0ZWQtdXJscz48L3Vy
bHM+PGN1c3RvbTI+UE1DOTI0NzA3MDwvY3VzdG9tMj48ZWxlY3Ryb25pYy1yZXNvdXJjZS1udW0+
MTAuMTAzOC9zNDE1OTgtMDIyLTEzNDYxLTE8L2VsZWN0cm9uaWMtcmVzb3VyY2UtbnVtPjwvcmVj
b3JkPjwvQ2l0ZT48L0VuZE5vdGU+
</w:fldData>
        </w:fldChar>
      </w:r>
      <w:r w:rsidR="00B40D9A">
        <w:rPr>
          <w:sz w:val="20"/>
          <w:szCs w:val="20"/>
        </w:rPr>
        <w:instrText xml:space="preserve"> ADDIN EN.CITE.DATA </w:instrText>
      </w:r>
      <w:r w:rsidR="00B40D9A">
        <w:rPr>
          <w:sz w:val="20"/>
          <w:szCs w:val="20"/>
        </w:rPr>
      </w:r>
      <w:r w:rsidR="00B40D9A">
        <w:rPr>
          <w:sz w:val="20"/>
          <w:szCs w:val="20"/>
        </w:rPr>
        <w:fldChar w:fldCharType="end"/>
      </w:r>
      <w:r w:rsidR="00370D63" w:rsidRPr="00370D63">
        <w:rPr>
          <w:sz w:val="20"/>
          <w:szCs w:val="20"/>
        </w:rPr>
      </w:r>
      <w:r w:rsidR="00370D63" w:rsidRPr="00370D63">
        <w:rPr>
          <w:sz w:val="20"/>
          <w:szCs w:val="20"/>
        </w:rPr>
        <w:fldChar w:fldCharType="separate"/>
      </w:r>
      <w:r w:rsidR="00B40D9A">
        <w:rPr>
          <w:noProof/>
          <w:sz w:val="20"/>
          <w:szCs w:val="20"/>
        </w:rPr>
        <w:t>[43]</w:t>
      </w:r>
      <w:r w:rsidR="00370D63" w:rsidRPr="00370D63">
        <w:rPr>
          <w:sz w:val="20"/>
          <w:szCs w:val="20"/>
        </w:rPr>
        <w:fldChar w:fldCharType="end"/>
      </w:r>
      <w:r w:rsidR="00370D63" w:rsidRPr="00370D63">
        <w:rPr>
          <w:sz w:val="20"/>
          <w:szCs w:val="20"/>
        </w:rPr>
        <w:t xml:space="preserve">. </w:t>
      </w:r>
      <w:r w:rsidRPr="100CAE68">
        <w:rPr>
          <w:sz w:val="20"/>
          <w:szCs w:val="20"/>
        </w:rPr>
        <w:t>Although</w:t>
      </w:r>
      <w:r w:rsidR="00370D63" w:rsidRPr="00370D63">
        <w:rPr>
          <w:sz w:val="20"/>
          <w:szCs w:val="20"/>
        </w:rPr>
        <w:t xml:space="preserve"> female astronauts</w:t>
      </w:r>
      <w:r w:rsidRPr="100CAE68">
        <w:rPr>
          <w:sz w:val="20"/>
          <w:szCs w:val="20"/>
        </w:rPr>
        <w:t xml:space="preserve"> were included in this recent investigation</w:t>
      </w:r>
      <w:r w:rsidR="00370D63" w:rsidRPr="00370D63">
        <w:rPr>
          <w:sz w:val="20"/>
          <w:szCs w:val="20"/>
        </w:rPr>
        <w:t xml:space="preserve"> (n=3 of 17</w:t>
      </w:r>
      <w:r w:rsidRPr="100CAE68">
        <w:rPr>
          <w:sz w:val="20"/>
          <w:szCs w:val="20"/>
        </w:rPr>
        <w:t xml:space="preserve"> astronauts</w:t>
      </w:r>
      <w:r w:rsidR="00370D63" w:rsidRPr="00370D63">
        <w:rPr>
          <w:sz w:val="20"/>
          <w:szCs w:val="20"/>
        </w:rPr>
        <w:t xml:space="preserve">), </w:t>
      </w:r>
      <w:r w:rsidRPr="100CAE68">
        <w:rPr>
          <w:sz w:val="20"/>
          <w:szCs w:val="20"/>
        </w:rPr>
        <w:t xml:space="preserve">researchers did not determine </w:t>
      </w:r>
      <w:r w:rsidR="00370D63" w:rsidRPr="00370D63">
        <w:rPr>
          <w:sz w:val="20"/>
          <w:szCs w:val="20"/>
        </w:rPr>
        <w:t>sex differences</w:t>
      </w:r>
      <w:r w:rsidRPr="100CAE68">
        <w:rPr>
          <w:sz w:val="20"/>
          <w:szCs w:val="20"/>
        </w:rPr>
        <w:t>,</w:t>
      </w:r>
      <w:r w:rsidR="00370D63" w:rsidRPr="00370D63">
        <w:rPr>
          <w:sz w:val="20"/>
          <w:szCs w:val="20"/>
        </w:rPr>
        <w:t xml:space="preserve"> </w:t>
      </w:r>
      <w:r w:rsidRPr="100CAE68">
        <w:rPr>
          <w:sz w:val="20"/>
          <w:szCs w:val="20"/>
        </w:rPr>
        <w:t>likely due to a small female sample size</w:t>
      </w:r>
      <w:r w:rsidR="00370D63" w:rsidRPr="00370D63">
        <w:rPr>
          <w:sz w:val="20"/>
          <w:szCs w:val="20"/>
        </w:rPr>
        <w:t xml:space="preserve">. </w:t>
      </w:r>
      <w:r w:rsidRPr="100CAE68">
        <w:rPr>
          <w:sz w:val="20"/>
          <w:szCs w:val="20"/>
        </w:rPr>
        <w:t>While bed rest appears to result in sustained decrements to weight</w:t>
      </w:r>
      <w:r w:rsidR="00293C53">
        <w:rPr>
          <w:sz w:val="20"/>
          <w:szCs w:val="20"/>
        </w:rPr>
        <w:t>-</w:t>
      </w:r>
      <w:r w:rsidRPr="100CAE68">
        <w:rPr>
          <w:sz w:val="20"/>
          <w:szCs w:val="20"/>
        </w:rPr>
        <w:t>bearing tibia trabecular bone</w:t>
      </w:r>
      <w:r w:rsidR="002A357A">
        <w:rPr>
          <w:sz w:val="20"/>
          <w:szCs w:val="20"/>
        </w:rPr>
        <w:t xml:space="preserve"> in females</w:t>
      </w:r>
      <w:r w:rsidRPr="100CAE68">
        <w:rPr>
          <w:sz w:val="20"/>
          <w:szCs w:val="20"/>
        </w:rPr>
        <w:t xml:space="preserve"> </w:t>
      </w:r>
      <w:r w:rsidR="00DC467E" w:rsidRPr="100CAE68">
        <w:rPr>
          <w:sz w:val="20"/>
          <w:szCs w:val="20"/>
        </w:rPr>
        <w:fldChar w:fldCharType="begin"/>
      </w:r>
      <w:r w:rsidR="00B40D9A">
        <w:rPr>
          <w:sz w:val="20"/>
          <w:szCs w:val="20"/>
        </w:rPr>
        <w:instrText xml:space="preserve"> ADDIN EN.CITE &lt;EndNote&gt;&lt;Cite&gt;&lt;Author&gt;Armbrecht&lt;/Author&gt;&lt;Year&gt;2011&lt;/Year&gt;&lt;RecNum&gt;85&lt;/RecNum&gt;&lt;DisplayText&gt;[44]&lt;/DisplayText&gt;&lt;record&gt;&lt;rec-number&gt;85&lt;/rec-number&gt;&lt;foreign-keys&gt;&lt;key app="EN" db-id="d0ttrsvr2psw54efdv1vpvx0dwwvvetwpsze" timestamp="1653425549"&gt;85&lt;/key&gt;&lt;/foreign-keys&gt;&lt;ref-type name="Journal Article"&gt;17&lt;/ref-type&gt;&lt;contributors&gt;&lt;authors&gt;&lt;author&gt;Armbrecht, G.&lt;/author&gt;&lt;author&gt;Belavy, D. L.&lt;/author&gt;&lt;author&gt;Backstrom, M.&lt;/author&gt;&lt;author&gt;Beller, G.&lt;/author&gt;&lt;author&gt;Alexandre, C.&lt;/author&gt;&lt;author&gt;Rizzoli, R.&lt;/author&gt;&lt;author&gt;Felsenberg, D.&lt;/author&gt;&lt;/authors&gt;&lt;/contributors&gt;&lt;auth-address&gt;Charite Universitatsmedizin Berlin, Center for Muscle and Bone Research, Berlin, Germany. gabi.armbrecht@charite.de&lt;/auth-address&gt;&lt;titles&gt;&lt;title&gt;Trabecular and cortical bone density and architecture in women after 60 days of bed rest using high-resolution pQCT: WISE 2005&lt;/title&gt;&lt;secondary-title&gt;J Bone Miner Res&lt;/secondary-title&gt;&lt;/titles&gt;&lt;periodical&gt;&lt;full-title&gt;J Bone Miner Res&lt;/full-title&gt;&lt;/periodical&gt;&lt;pages&gt;2399-410&lt;/pages&gt;&lt;volume&gt;26&lt;/volume&gt;&lt;number&gt;10&lt;/number&gt;&lt;keywords&gt;&lt;keyword&gt;Adult&lt;/keyword&gt;&lt;keyword&gt;*Bed Rest&lt;/keyword&gt;&lt;keyword&gt;*Bone Density&lt;/keyword&gt;&lt;keyword&gt;Exercise&lt;/keyword&gt;&lt;keyword&gt;Female&lt;/keyword&gt;&lt;keyword&gt;Humans&lt;/keyword&gt;&lt;keyword&gt;Reproducibility of Results&lt;/keyword&gt;&lt;keyword&gt;Tomography, X-Ray Computed/*methods&lt;/keyword&gt;&lt;keyword&gt;Weightlessness&lt;/keyword&gt;&lt;/keywords&gt;&lt;dates&gt;&lt;year&gt;2011&lt;/year&gt;&lt;pub-dates&gt;&lt;date&gt;Oct&lt;/date&gt;&lt;/pub-dates&gt;&lt;/dates&gt;&lt;isbn&gt;1523-4681 (Electronic)&amp;#xD;0884-0431 (Linking)&lt;/isbn&gt;&lt;accession-num&gt;21812030&lt;/accession-num&gt;&lt;urls&gt;&lt;related-urls&gt;&lt;url&gt;https://www.ncbi.nlm.nih.gov/pubmed/21812030&lt;/url&gt;&lt;/related-urls&gt;&lt;/urls&gt;&lt;electronic-resource-num&gt;10.1002/jbmr.482&lt;/electronic-resource-num&gt;&lt;remote-database-name&gt;Medline&lt;/remote-database-name&gt;&lt;remote-database-provider&gt;NLM&lt;/remote-database-provider&gt;&lt;/record&gt;&lt;/Cite&gt;&lt;/EndNote&gt;</w:instrText>
      </w:r>
      <w:r w:rsidR="00DC467E" w:rsidRPr="100CAE68">
        <w:rPr>
          <w:sz w:val="20"/>
          <w:szCs w:val="20"/>
        </w:rPr>
        <w:fldChar w:fldCharType="separate"/>
      </w:r>
      <w:r w:rsidR="00B40D9A">
        <w:rPr>
          <w:noProof/>
          <w:sz w:val="20"/>
          <w:szCs w:val="20"/>
        </w:rPr>
        <w:t>[44]</w:t>
      </w:r>
      <w:r w:rsidR="00DC467E" w:rsidRPr="100CAE68">
        <w:rPr>
          <w:sz w:val="20"/>
          <w:szCs w:val="20"/>
        </w:rPr>
        <w:fldChar w:fldCharType="end"/>
      </w:r>
      <w:r w:rsidRPr="100CAE68">
        <w:rPr>
          <w:sz w:val="20"/>
          <w:szCs w:val="20"/>
        </w:rPr>
        <w:t xml:space="preserve">, further research is necessary to confirm </w:t>
      </w:r>
      <w:r w:rsidR="00370D63" w:rsidRPr="00370D63">
        <w:rPr>
          <w:sz w:val="20"/>
          <w:szCs w:val="20"/>
        </w:rPr>
        <w:t xml:space="preserve">whether space flight </w:t>
      </w:r>
      <w:r w:rsidRPr="100CAE68">
        <w:rPr>
          <w:sz w:val="20"/>
          <w:szCs w:val="20"/>
        </w:rPr>
        <w:t xml:space="preserve">results in </w:t>
      </w:r>
      <w:r w:rsidR="00370D63" w:rsidRPr="00370D63">
        <w:rPr>
          <w:sz w:val="20"/>
          <w:szCs w:val="20"/>
        </w:rPr>
        <w:t xml:space="preserve">comparable long-term effects on BMD and bone microarchitecture in female astronauts. </w:t>
      </w:r>
    </w:p>
    <w:p w14:paraId="4C602949" w14:textId="77777777" w:rsidR="00370D63" w:rsidRPr="00370D63" w:rsidRDefault="00370D63" w:rsidP="00370D63">
      <w:pPr>
        <w:pStyle w:val="IEEEsubhead"/>
        <w:rPr>
          <w:i w:val="0"/>
          <w:iCs/>
          <w:sz w:val="20"/>
          <w:szCs w:val="20"/>
        </w:rPr>
      </w:pPr>
    </w:p>
    <w:p w14:paraId="19C7F91D" w14:textId="1C236172" w:rsidR="00370D63" w:rsidRDefault="00370D63" w:rsidP="00370D63">
      <w:pPr>
        <w:pStyle w:val="IEEEsubhead"/>
        <w:rPr>
          <w:sz w:val="20"/>
        </w:rPr>
      </w:pPr>
      <w:r>
        <w:rPr>
          <w:sz w:val="20"/>
        </w:rPr>
        <w:t>Tendon</w:t>
      </w:r>
      <w:r w:rsidR="00AC0F91">
        <w:rPr>
          <w:sz w:val="20"/>
        </w:rPr>
        <w:t xml:space="preserve"> &amp; Ligament</w:t>
      </w:r>
      <w:r>
        <w:rPr>
          <w:sz w:val="20"/>
        </w:rPr>
        <w:t xml:space="preserve"> Health</w:t>
      </w:r>
    </w:p>
    <w:p w14:paraId="632A25FD" w14:textId="66780EED" w:rsidR="00370D63" w:rsidRPr="00370D63" w:rsidRDefault="00370D63" w:rsidP="00370D63">
      <w:pPr>
        <w:rPr>
          <w:sz w:val="20"/>
          <w:szCs w:val="20"/>
        </w:rPr>
      </w:pPr>
      <w:r w:rsidRPr="00370D63">
        <w:rPr>
          <w:sz w:val="20"/>
          <w:szCs w:val="20"/>
        </w:rPr>
        <w:t>Muscle atrophy associated with deconditioning due to space flight may have implications on tendon health</w:t>
      </w:r>
      <w:r w:rsidR="100CAE68" w:rsidRPr="100CAE68">
        <w:rPr>
          <w:sz w:val="20"/>
          <w:szCs w:val="20"/>
        </w:rPr>
        <w:t xml:space="preserve">, as there have been previous reports of </w:t>
      </w:r>
      <w:r w:rsidRPr="00370D63">
        <w:rPr>
          <w:sz w:val="20"/>
          <w:szCs w:val="20"/>
        </w:rPr>
        <w:t xml:space="preserve">muscle/ligament strain after heavy workload during </w:t>
      </w:r>
      <w:r w:rsidR="100CAE68" w:rsidRPr="100CAE68">
        <w:rPr>
          <w:sz w:val="20"/>
          <w:szCs w:val="20"/>
        </w:rPr>
        <w:t>Apollo L</w:t>
      </w:r>
      <w:r w:rsidRPr="00370D63">
        <w:rPr>
          <w:sz w:val="20"/>
          <w:szCs w:val="20"/>
        </w:rPr>
        <w:t xml:space="preserve">unar surface operations </w:t>
      </w:r>
      <w:r w:rsidRPr="00370D63">
        <w:rPr>
          <w:sz w:val="20"/>
          <w:szCs w:val="20"/>
        </w:rPr>
        <w:fldChar w:fldCharType="begin"/>
      </w:r>
      <w:r w:rsidR="00B40D9A">
        <w:rPr>
          <w:sz w:val="20"/>
          <w:szCs w:val="20"/>
        </w:rPr>
        <w:instrText xml:space="preserve"> ADDIN EN.CITE &lt;EndNote&gt;&lt;Cite&gt;&lt;Author&gt;Johnston&lt;/Author&gt;&lt;Year&gt;1975&lt;/Year&gt;&lt;RecNum&gt;82&lt;/RecNum&gt;&lt;DisplayText&gt;[45]&lt;/DisplayText&gt;&lt;record&gt;&lt;rec-number&gt;82&lt;/rec-number&gt;&lt;foreign-keys&gt;&lt;key app="EN" db-id="d0ttrsvr2psw54efdv1vpvx0dwwvvetwpsze" timestamp="1653412614"&gt;82&lt;/key&gt;&lt;/foreign-keys&gt;&lt;ref-type name="Government Document"&gt;46&lt;/ref-type&gt;&lt;contributors&gt;&lt;authors&gt;&lt;author&gt;Johnston, R.S.&lt;/author&gt;&lt;author&gt;Dietlein, L.F.&lt;/author&gt;&lt;author&gt;Berry, C.A,&lt;/author&gt;&lt;/authors&gt;&lt;/contributors&gt;&lt;titles&gt;&lt;title&gt;Biomedical Results of Apollo&lt;/title&gt;&lt;/titles&gt;&lt;dates&gt;&lt;year&gt;1975&lt;/year&gt;&lt;/dates&gt;&lt;publisher&gt;Scientific and Technical Information Office, National Aeronautics and Space Administration&lt;/publisher&gt;&lt;isbn&gt;NASA SP-368&lt;/isbn&gt;&lt;urls&gt;&lt;related-urls&gt;&lt;url&gt;https://ntrs.nasa.gov/citations/19760005580&lt;/url&gt;&lt;/related-urls&gt;&lt;/urls&gt;&lt;/record&gt;&lt;/Cite&gt;&lt;/EndNote&gt;</w:instrText>
      </w:r>
      <w:r w:rsidRPr="00370D63">
        <w:rPr>
          <w:sz w:val="20"/>
          <w:szCs w:val="20"/>
        </w:rPr>
        <w:fldChar w:fldCharType="separate"/>
      </w:r>
      <w:r w:rsidR="00B40D9A">
        <w:rPr>
          <w:noProof/>
          <w:sz w:val="20"/>
          <w:szCs w:val="20"/>
        </w:rPr>
        <w:t>[45]</w:t>
      </w:r>
      <w:r w:rsidRPr="00370D63">
        <w:rPr>
          <w:sz w:val="20"/>
          <w:szCs w:val="20"/>
        </w:rPr>
        <w:fldChar w:fldCharType="end"/>
      </w:r>
      <w:r w:rsidRPr="00370D63">
        <w:rPr>
          <w:sz w:val="20"/>
          <w:szCs w:val="20"/>
        </w:rPr>
        <w:t xml:space="preserve">. </w:t>
      </w:r>
      <w:r w:rsidR="100CAE68" w:rsidRPr="100CAE68">
        <w:rPr>
          <w:sz w:val="20"/>
          <w:szCs w:val="20"/>
        </w:rPr>
        <w:t xml:space="preserve">Because females are at an increased risk </w:t>
      </w:r>
      <w:r w:rsidRPr="00370D63">
        <w:rPr>
          <w:sz w:val="20"/>
          <w:szCs w:val="20"/>
        </w:rPr>
        <w:t xml:space="preserve">for ligament injury, particularly of the anterior cruciate ligament (ACL), </w:t>
      </w:r>
      <w:r w:rsidR="100CAE68" w:rsidRPr="100CAE68">
        <w:rPr>
          <w:sz w:val="20"/>
          <w:szCs w:val="20"/>
        </w:rPr>
        <w:t>this</w:t>
      </w:r>
      <w:r w:rsidR="002F3754">
        <w:rPr>
          <w:sz w:val="20"/>
          <w:szCs w:val="20"/>
        </w:rPr>
        <w:t xml:space="preserve"> </w:t>
      </w:r>
      <w:r w:rsidR="00FA6BEB">
        <w:rPr>
          <w:sz w:val="20"/>
          <w:szCs w:val="20"/>
        </w:rPr>
        <w:t xml:space="preserve">aspect of </w:t>
      </w:r>
      <w:r w:rsidR="002F3754">
        <w:rPr>
          <w:sz w:val="20"/>
          <w:szCs w:val="20"/>
        </w:rPr>
        <w:t xml:space="preserve">space flight deconditioning </w:t>
      </w:r>
      <w:r w:rsidR="100CAE68" w:rsidRPr="100CAE68">
        <w:rPr>
          <w:sz w:val="20"/>
          <w:szCs w:val="20"/>
        </w:rPr>
        <w:t>may be</w:t>
      </w:r>
      <w:r w:rsidR="002F3754">
        <w:rPr>
          <w:sz w:val="20"/>
          <w:szCs w:val="20"/>
        </w:rPr>
        <w:t xml:space="preserve"> particularly</w:t>
      </w:r>
      <w:r w:rsidR="100CAE68" w:rsidRPr="100CAE68">
        <w:rPr>
          <w:sz w:val="20"/>
          <w:szCs w:val="20"/>
        </w:rPr>
        <w:t xml:space="preserve"> relevant to female astronauts</w:t>
      </w:r>
      <w:r w:rsidR="002F3754">
        <w:rPr>
          <w:sz w:val="20"/>
          <w:szCs w:val="20"/>
        </w:rPr>
        <w:t xml:space="preserve">, </w:t>
      </w:r>
      <w:r w:rsidR="00DC12E4">
        <w:rPr>
          <w:sz w:val="20"/>
          <w:szCs w:val="20"/>
        </w:rPr>
        <w:t>in which an injury could</w:t>
      </w:r>
      <w:r w:rsidRPr="00370D63">
        <w:rPr>
          <w:sz w:val="20"/>
          <w:szCs w:val="20"/>
        </w:rPr>
        <w:t xml:space="preserve"> impact </w:t>
      </w:r>
      <w:r w:rsidR="002F3754">
        <w:rPr>
          <w:sz w:val="20"/>
          <w:szCs w:val="20"/>
        </w:rPr>
        <w:t>successful completion of EVA objectives</w:t>
      </w:r>
      <w:r w:rsidR="100CAE68" w:rsidRPr="100CAE68">
        <w:rPr>
          <w:sz w:val="20"/>
          <w:szCs w:val="20"/>
        </w:rPr>
        <w:t xml:space="preserve"> or vehicle </w:t>
      </w:r>
      <w:r w:rsidRPr="00370D63">
        <w:rPr>
          <w:sz w:val="20"/>
          <w:szCs w:val="20"/>
        </w:rPr>
        <w:t>egress</w:t>
      </w:r>
      <w:r w:rsidR="100CAE68" w:rsidRPr="100CAE68">
        <w:rPr>
          <w:sz w:val="20"/>
          <w:szCs w:val="20"/>
        </w:rPr>
        <w:t xml:space="preserve"> during </w:t>
      </w:r>
      <w:r w:rsidR="002F3754">
        <w:rPr>
          <w:sz w:val="20"/>
          <w:szCs w:val="20"/>
        </w:rPr>
        <w:t xml:space="preserve">nominal or emergency </w:t>
      </w:r>
      <w:r w:rsidR="100CAE68" w:rsidRPr="100CAE68">
        <w:rPr>
          <w:sz w:val="20"/>
          <w:szCs w:val="20"/>
        </w:rPr>
        <w:t xml:space="preserve">landing </w:t>
      </w:r>
      <w:r w:rsidRPr="00370D63">
        <w:rPr>
          <w:sz w:val="20"/>
          <w:szCs w:val="20"/>
        </w:rPr>
        <w:t xml:space="preserve">scenarios.  </w:t>
      </w:r>
      <w:r w:rsidR="100CAE68" w:rsidRPr="100CAE68">
        <w:rPr>
          <w:sz w:val="20"/>
          <w:szCs w:val="20"/>
        </w:rPr>
        <w:t>On Earth,</w:t>
      </w:r>
      <w:r w:rsidRPr="00370D63">
        <w:rPr>
          <w:sz w:val="20"/>
          <w:szCs w:val="20"/>
        </w:rPr>
        <w:t xml:space="preserve"> females</w:t>
      </w:r>
      <w:r w:rsidR="00AC0F91">
        <w:rPr>
          <w:sz w:val="20"/>
          <w:szCs w:val="20"/>
        </w:rPr>
        <w:t xml:space="preserve"> </w:t>
      </w:r>
      <w:r w:rsidRPr="00370D63">
        <w:rPr>
          <w:sz w:val="20"/>
          <w:szCs w:val="20"/>
        </w:rPr>
        <w:t xml:space="preserve">have a 1.7x increased risk </w:t>
      </w:r>
      <w:r w:rsidRPr="00370D63">
        <w:rPr>
          <w:sz w:val="20"/>
          <w:szCs w:val="20"/>
        </w:rPr>
        <w:fldChar w:fldCharType="begin">
          <w:fldData xml:space="preserve">PEVuZE5vdGU+PENpdGU+PEF1dGhvcj5Nb250YWx2bzwvQXV0aG9yPjxZZWFyPjIwMTk8L1llYXI+
PFJlY051bT40OTwvUmVjTnVtPjxEaXNwbGF5VGV4dD5bNDYsIDQ3XTwvRGlzcGxheVRleHQ+PHJl
Y29yZD48cmVjLW51bWJlcj40OTwvcmVjLW51bWJlcj48Zm9yZWlnbi1rZXlzPjxrZXkgYXBwPSJF
TiIgZGItaWQ9ImQwdHRyc3ZyMnBzdzU0ZWZkdjF2cHZ4MGR3d3Z2ZXR3cHN6ZSIgdGltZXN0YW1w
PSIxNjUyODE4ODcwIj40OTwva2V5PjwvZm9yZWlnbi1rZXlzPjxyZWYtdHlwZSBuYW1lPSJKb3Vy
bmFsIEFydGljbGUiPjE3PC9yZWYtdHlwZT48Y29udHJpYnV0b3JzPjxhdXRob3JzPjxhdXRob3I+
TW9udGFsdm8sIEEuIE0uPC9hdXRob3I+PGF1dGhvcj5TY2huZWlkZXIsIEQuIEsuPC9hdXRob3I+
PGF1dGhvcj5ZdXQsIEwuPC9hdXRob3I+PGF1dGhvcj5XZWJzdGVyLCBLLiBFLjwvYXV0aG9yPjxh
dXRob3I+QmV5bm5vbiwgQi48L2F1dGhvcj48YXV0aG9yPktvY2hlciwgTS4gUy48L2F1dGhvcj48
YXV0aG9yPk15ZXIsIEcuIEQuPC9hdXRob3I+PC9hdXRob3JzPjwvY29udHJpYnV0b3JzPjxhdXRo
LWFkZHJlc3M+RGVwYXJ0bWVudCBvZiBBdGhsZXRpYyBUcmFpbmluZywgRmxvcmlkYSBJbnRlcm5h
dGlvbmFsIFVuaXZlcnNpdHksIE5pY29sZSBXZXJ0aGVpbSBDb2xsZWdlIG9mIE51cnNpbmcgYW5k
IEhlYWx0aCBTY2llbmNlcywgTWlhbWksIEZsb3JpZGEsIFVTQS4mI3hEO0NvbGxlZ2Ugb2YgTWVk
aWNpbmUsIFVuaXZlcnNpdHkgb2YgQ2luY2lubmF0aSwgQ2luY2lubmF0aSwgT2hpbywgVVNBLiYj
eEQ7RGl2aXNpb24gb2YgU3BvcnRzIE1lZGljaW5lLCBDaW5jaW5uYXRpIENoaWxkcmVuJmFwb3M7
cyBIb3NwaXRhbCBNZWRpY2FsIENlbnRlciwgQ2luY2lubmF0aSwgT2hpbywgVVNBLiYjeEQ7RGVw
YXJ0bWVudCBvZiBCaW9zdGF0aXN0aWNzLCBSb2JlcnQgU3RlbXBlbCBTY2hvb2wgb2YgUHVibGlj
IEhlYWx0aCBhbmQgU29jaWFsIFdvcmssIEZsb3JpZGEgSW50ZXJuYXRpb25hbCBVbml2ZXJzaXR5
LCBNaWFtaSwgRmxvcmlkYSwgVVNBLiYjeEQ7U2Nob29sIG9mIEFsbGllZCBIZWFsdGgsIENvbGxl
Z2Ugb2YgU2NpZW5jZSwgSGVhbHRoIGFuZCBFbmdpbmVlcmluZywgTGEgVHJvYmUgVW5pdmVyc2l0
eSwgTWVsYm91cm5lLCBBdXN0cmFsaWEuJiN4RDtEZXBhcnRtZW50IG9mIE9ydGhvcGVkaWNzIGFu
ZCBSZWhhYmlsaXRhdGlvbiwgVW5pdmVyc2l0eSBvZiBWZXJtb250IENvbGxlZ2Ugb2YgTWVkaWNp
bmUsIEJ1cmxpbmd0b24sIFZlcm1vbnQsIFVTQS4mI3hEO0RlcGFydG1lbnQgb2YgT3J0aG9wZWRp
YyBTdXJnZXJ5LCBIYXJ2YXJkIE1lZGljYWwgU2Nob29sLCBCb3N0b24sIE1hc3NhY2h1c2V0dHMs
IFVTQS4mI3hEO0RpdmlzaW9uIG9mIFNwb3J0cyBNZWRpY2luZSwgQm9zdG9uIENoaWxkcmVuJmFw
b3M7cyBIb3NwaXRhbCwgQm9zdG9uLCBNYXNzYWNodXNldHRzLCBVU0EuJiN4RDtBdGhsZXRpYyBU
cmFpbmluZyBEaXZpc2lvbiwgU2Nob29sIG9mIEFsbGllZCBNZWRpY2FsIFByb2Zlc3Npb25zLCBU
aGUgT2hpbyBTdGF0ZSBVbml2ZXJzaXR5LCBDb2x1bWJ1cywgT2hpbywgVVNBLiYjeEQ7VGhlIE1p
Y2hlbGkgQ2VudGVyIGZvciBTcG9ydHMgSW5qdXJ5IFByZXZlbnRpb24sIFdhbHRoYW0sIE1hc3Nh
Y2h1c2V0dHMsIFVTQS48L2F1dGgtYWRkcmVzcz48dGl0bGVzPjx0aXRsZT4mcXVvdDtXaGF0JmFw
b3M7cyBteSByaXNrIG9mIHN1c3RhaW5pbmcgYW4gQUNMIGluanVyeSB3aGlsZSBwbGF5aW5nIHNw
b3J0cz8mcXVvdDsgQSBzeXN0ZW1hdGljIHJldmlldyB3aXRoIG1ldGEtYW5hbHlzaXM8L3RpdGxl
PjxzZWNvbmRhcnktdGl0bGU+QnIgSiBTcG9ydHMgTWVkPC9zZWNvbmRhcnktdGl0bGU+PC90aXRs
ZXM+PHBlcmlvZGljYWw+PGZ1bGwtdGl0bGU+QnIgSiBTcG9ydHMgTWVkPC9mdWxsLXRpdGxlPjwv
cGVyaW9kaWNhbD48cGFnZXM+MTAwMy0xMDEyPC9wYWdlcz48dm9sdW1lPjUzPC92b2x1bWU+PG51
bWJlcj4xNjwvbnVtYmVyPjxlZGl0aW9uPjIwMTgwMzA3PC9lZGl0aW9uPjxrZXl3b3Jkcz48a2V5
d29yZD5BbnRlcmlvciBDcnVjaWF0ZSBMaWdhbWVudCBJbmp1cmllcy8qZXBpZGVtaW9sb2d5PC9r
ZXl3b3JkPjxrZXl3b3JkPkF0aGxldGljIEluanVyaWVzLyplcGlkZW1pb2xvZ3k8L2tleXdvcmQ+
PGtleXdvcmQ+RmVtYWxlPC9rZXl3b3JkPjxrZXl3b3JkPkh1bWFuczwva2V5d29yZD48a2V5d29y
ZD5JbmNpZGVuY2U8L2tleXdvcmQ+PGtleXdvcmQ+TWFsZTwva2V5d29yZD48a2V5d29yZD5SaXNr
IEZhY3RvcnM8L2tleXdvcmQ+PGtleXdvcmQ+U2V4IERpc3RyaWJ1dGlvbjwva2V5d29yZD48a2V5
d29yZD5TZXggRmFjdG9yczwva2V5d29yZD48a2V5d29yZD5BY2w8L2tleXdvcmQ+PGtleXdvcmQ+
YXRobGV0ZTwva2V5d29yZD48a2V5d29yZD5lcGlkZW1pb2xvZ3k8L2tleXdvcmQ+PGtleXdvcmQ+
a25lZTwva2V5d29yZD48L2tleXdvcmRzPjxkYXRlcz48eWVhcj4yMDE5PC95ZWFyPjxwdWItZGF0
ZXM+PGRhdGU+QXVnPC9kYXRlPjwvcHViLWRhdGVzPjwvZGF0ZXM+PGlzYm4+MTQ3My0wNDgwIChF
bGVjdHJvbmljKSYjeEQ7MDMwNi0zNjc0IChMaW5raW5nKTwvaXNibj48YWNjZXNzaW9uLW51bT4y
OTUxNDgyMjwvYWNjZXNzaW9uLW51bT48dXJscz48cmVsYXRlZC11cmxzPjx1cmw+aHR0cHM6Ly93
d3cubmNiaS5ubG0ubmloLmdvdi9wdWJtZWQvMjk1MTQ4MjI8L3VybD48L3JlbGF0ZWQtdXJscz48
L3VybHM+PGN1c3RvbTE+Q29tcGV0aW5nIGludGVyZXN0czogTm9uZSBkZWNsYXJlZC48L2N1c3Rv
bTE+PGN1c3RvbTI+UE1DNjU2MTgyOTwvY3VzdG9tMj48ZWxlY3Ryb25pYy1yZXNvdXJjZS1udW0+
MTAuMTEzNi9ianNwb3J0cy0yMDE2LTA5NjI3NDwvZWxlY3Ryb25pYy1yZXNvdXJjZS1udW0+PHJl
bW90ZS1kYXRhYmFzZS1uYW1lPk1lZGxpbmU8L3JlbW90ZS1kYXRhYmFzZS1uYW1lPjxyZW1vdGUt
ZGF0YWJhc2UtcHJvdmlkZXI+TkxNPC9yZW1vdGUtZGF0YWJhc2UtcHJvdmlkZXI+PC9yZWNvcmQ+
PC9DaXRlPjxDaXRlPjxBdXRob3I+U2lsdmVycy1HcmFuZWxsaTwvQXV0aG9yPjxZZWFyPjIwMjE8
L1llYXI+PFJlY051bT41MTwvUmVjTnVtPjxyZWNvcmQ+PHJlYy1udW1iZXI+NTE8L3JlYy1udW1i
ZXI+PGZvcmVpZ24ta2V5cz48a2V5IGFwcD0iRU4iIGRiLWlkPSJkMHR0cnN2cjJwc3c1NGVmZHYx
dnB2eDBkd3d2dmV0d3BzemUiIHRpbWVzdGFtcD0iMTY1MjgxOTg0MSI+NTE8L2tleT48L2ZvcmVp
Z24ta2V5cz48cmVmLXR5cGUgbmFtZT0iSm91cm5hbCBBcnRpY2xlIj4xNzwvcmVmLXR5cGU+PGNv
bnRyaWJ1dG9ycz48YXV0aG9ycz48YXV0aG9yPlNpbHZlcnMtR3JhbmVsbGksIEguPC9hdXRob3I+
PC9hdXRob3JzPjwvY29udHJpYnV0b3JzPjxhdXRoLWFkZHJlc3M+VmVsb2NpdHkgUGh5c2ljYWwg
VGhlcmFweSwgU2FudGEgTW9uaWNhLCBDQTsgTWFqb3IgTGVhZ3VlIFNvY2NlciBNZWRpY2FsIFJl
c2VhcmNoIENvbW1pdHRlZSwgTmV3IFlvcmssIE5ldyBZb3JrLjwvYXV0aC1hZGRyZXNzPjx0aXRs
ZXM+PHRpdGxlPldoeSBGZW1hbGUgQXRobGV0ZXMgSW5qdXJlIFRoZWlyIEFDTCZhcG9zO3MgTW9y
ZSBGcmVxdWVudGx5PyBXaGF0IGNhbiB3ZSBkbyB0byBtaXRpZ2F0ZSB0aGVpciByaXNrPzwvdGl0
bGU+PHNlY29uZGFyeS10aXRsZT5JbnQgSiBTcG9ydHMgUGh5cyBUaGVyPC9zZWNvbmRhcnktdGl0
bGU+PC90aXRsZXM+PHBlcmlvZGljYWw+PGZ1bGwtdGl0bGU+SW50IEogU3BvcnRzIFBoeXMgVGhl
cjwvZnVsbC10aXRsZT48L3BlcmlvZGljYWw+PHBhZ2VzPjk3MS05Nzc8L3BhZ2VzPjx2b2x1bWU+
MTY8L3ZvbHVtZT48bnVtYmVyPjQ8L251bWJlcj48ZWRpdGlvbj4yMDIxMDgwMTwvZWRpdGlvbj48
a2V5d29yZHM+PGtleXdvcmQ+YWNsPC9rZXl3b3JkPjxrZXl3b3JkPmZlbWFsZSBhdGhsZXRlPC9r
ZXl3b3JkPjxrZXl3b3JkPmluanVyeSBwcmV2ZW50aW9uPC9rZXl3b3JkPjxrZXl3b3JkPmtuZWU8
L2tleXdvcmQ+PC9rZXl3b3Jkcz48ZGF0ZXM+PHllYXI+MjAyMTwveWVhcj48L2RhdGVzPjxpc2Ju
PjIxNTktMjg5NiAoUHJpbnQpJiN4RDsyMTU5LTI4OTYgKExpbmtpbmcpPC9pc2JuPjxhY2Nlc3Np
b24tbnVtPjM0Mzg2Mjc2PC9hY2Nlc3Npb24tbnVtPjx1cmxzPjxyZWxhdGVkLXVybHM+PHVybD5o
dHRwczovL3d3dy5uY2JpLm5sbS5uaWguZ292L3B1Ym1lZC8zNDM4NjI3NjwvdXJsPjwvcmVsYXRl
ZC11cmxzPjwvdXJscz48Y3VzdG9tMj5QTUM4MzI5MzI4PC9jdXN0b20yPjxlbGVjdHJvbmljLXJl
c291cmNlLW51bT4xMC4yNjYwMy8wMDFjLjI1NDY3PC9lbGVjdHJvbmljLXJlc291cmNlLW51bT48
cmVtb3RlLWRhdGFiYXNlLW5hbWU+UHViTWVkLW5vdC1NRURMSU5FPC9yZW1vdGUtZGF0YWJhc2Ut
bmFtZT48cmVtb3RlLWRhdGFiYXNlLXByb3ZpZGVyPk5MTTwvcmVtb3RlLWRhdGFiYXNlLXByb3Zp
ZGVyPjwvcmVjb3JkPjwvQ2l0ZT48L0VuZE5vdGU+
</w:fldData>
        </w:fldChar>
      </w:r>
      <w:r w:rsidR="00B40D9A">
        <w:rPr>
          <w:sz w:val="20"/>
          <w:szCs w:val="20"/>
        </w:rPr>
        <w:instrText xml:space="preserve"> ADDIN EN.CITE </w:instrText>
      </w:r>
      <w:r w:rsidR="00B40D9A">
        <w:rPr>
          <w:sz w:val="20"/>
          <w:szCs w:val="20"/>
        </w:rPr>
        <w:fldChar w:fldCharType="begin">
          <w:fldData xml:space="preserve">PEVuZE5vdGU+PENpdGU+PEF1dGhvcj5Nb250YWx2bzwvQXV0aG9yPjxZZWFyPjIwMTk8L1llYXI+
PFJlY051bT40OTwvUmVjTnVtPjxEaXNwbGF5VGV4dD5bNDYsIDQ3XTwvRGlzcGxheVRleHQ+PHJl
Y29yZD48cmVjLW51bWJlcj40OTwvcmVjLW51bWJlcj48Zm9yZWlnbi1rZXlzPjxrZXkgYXBwPSJF
TiIgZGItaWQ9ImQwdHRyc3ZyMnBzdzU0ZWZkdjF2cHZ4MGR3d3Z2ZXR3cHN6ZSIgdGltZXN0YW1w
PSIxNjUyODE4ODcwIj40OTwva2V5PjwvZm9yZWlnbi1rZXlzPjxyZWYtdHlwZSBuYW1lPSJKb3Vy
bmFsIEFydGljbGUiPjE3PC9yZWYtdHlwZT48Y29udHJpYnV0b3JzPjxhdXRob3JzPjxhdXRob3I+
TW9udGFsdm8sIEEuIE0uPC9hdXRob3I+PGF1dGhvcj5TY2huZWlkZXIsIEQuIEsuPC9hdXRob3I+
PGF1dGhvcj5ZdXQsIEwuPC9hdXRob3I+PGF1dGhvcj5XZWJzdGVyLCBLLiBFLjwvYXV0aG9yPjxh
dXRob3I+QmV5bm5vbiwgQi48L2F1dGhvcj48YXV0aG9yPktvY2hlciwgTS4gUy48L2F1dGhvcj48
YXV0aG9yPk15ZXIsIEcuIEQuPC9hdXRob3I+PC9hdXRob3JzPjwvY29udHJpYnV0b3JzPjxhdXRo
LWFkZHJlc3M+RGVwYXJ0bWVudCBvZiBBdGhsZXRpYyBUcmFpbmluZywgRmxvcmlkYSBJbnRlcm5h
dGlvbmFsIFVuaXZlcnNpdHksIE5pY29sZSBXZXJ0aGVpbSBDb2xsZWdlIG9mIE51cnNpbmcgYW5k
IEhlYWx0aCBTY2llbmNlcywgTWlhbWksIEZsb3JpZGEsIFVTQS4mI3hEO0NvbGxlZ2Ugb2YgTWVk
aWNpbmUsIFVuaXZlcnNpdHkgb2YgQ2luY2lubmF0aSwgQ2luY2lubmF0aSwgT2hpbywgVVNBLiYj
eEQ7RGl2aXNpb24gb2YgU3BvcnRzIE1lZGljaW5lLCBDaW5jaW5uYXRpIENoaWxkcmVuJmFwb3M7
cyBIb3NwaXRhbCBNZWRpY2FsIENlbnRlciwgQ2luY2lubmF0aSwgT2hpbywgVVNBLiYjeEQ7RGVw
YXJ0bWVudCBvZiBCaW9zdGF0aXN0aWNzLCBSb2JlcnQgU3RlbXBlbCBTY2hvb2wgb2YgUHVibGlj
IEhlYWx0aCBhbmQgU29jaWFsIFdvcmssIEZsb3JpZGEgSW50ZXJuYXRpb25hbCBVbml2ZXJzaXR5
LCBNaWFtaSwgRmxvcmlkYSwgVVNBLiYjeEQ7U2Nob29sIG9mIEFsbGllZCBIZWFsdGgsIENvbGxl
Z2Ugb2YgU2NpZW5jZSwgSGVhbHRoIGFuZCBFbmdpbmVlcmluZywgTGEgVHJvYmUgVW5pdmVyc2l0
eSwgTWVsYm91cm5lLCBBdXN0cmFsaWEuJiN4RDtEZXBhcnRtZW50IG9mIE9ydGhvcGVkaWNzIGFu
ZCBSZWhhYmlsaXRhdGlvbiwgVW5pdmVyc2l0eSBvZiBWZXJtb250IENvbGxlZ2Ugb2YgTWVkaWNp
bmUsIEJ1cmxpbmd0b24sIFZlcm1vbnQsIFVTQS4mI3hEO0RlcGFydG1lbnQgb2YgT3J0aG9wZWRp
YyBTdXJnZXJ5LCBIYXJ2YXJkIE1lZGljYWwgU2Nob29sLCBCb3N0b24sIE1hc3NhY2h1c2V0dHMs
IFVTQS4mI3hEO0RpdmlzaW9uIG9mIFNwb3J0cyBNZWRpY2luZSwgQm9zdG9uIENoaWxkcmVuJmFw
b3M7cyBIb3NwaXRhbCwgQm9zdG9uLCBNYXNzYWNodXNldHRzLCBVU0EuJiN4RDtBdGhsZXRpYyBU
cmFpbmluZyBEaXZpc2lvbiwgU2Nob29sIG9mIEFsbGllZCBNZWRpY2FsIFByb2Zlc3Npb25zLCBU
aGUgT2hpbyBTdGF0ZSBVbml2ZXJzaXR5LCBDb2x1bWJ1cywgT2hpbywgVVNBLiYjeEQ7VGhlIE1p
Y2hlbGkgQ2VudGVyIGZvciBTcG9ydHMgSW5qdXJ5IFByZXZlbnRpb24sIFdhbHRoYW0sIE1hc3Nh
Y2h1c2V0dHMsIFVTQS48L2F1dGgtYWRkcmVzcz48dGl0bGVzPjx0aXRsZT4mcXVvdDtXaGF0JmFw
b3M7cyBteSByaXNrIG9mIHN1c3RhaW5pbmcgYW4gQUNMIGluanVyeSB3aGlsZSBwbGF5aW5nIHNw
b3J0cz8mcXVvdDsgQSBzeXN0ZW1hdGljIHJldmlldyB3aXRoIG1ldGEtYW5hbHlzaXM8L3RpdGxl
PjxzZWNvbmRhcnktdGl0bGU+QnIgSiBTcG9ydHMgTWVkPC9zZWNvbmRhcnktdGl0bGU+PC90aXRs
ZXM+PHBlcmlvZGljYWw+PGZ1bGwtdGl0bGU+QnIgSiBTcG9ydHMgTWVkPC9mdWxsLXRpdGxlPjwv
cGVyaW9kaWNhbD48cGFnZXM+MTAwMy0xMDEyPC9wYWdlcz48dm9sdW1lPjUzPC92b2x1bWU+PG51
bWJlcj4xNjwvbnVtYmVyPjxlZGl0aW9uPjIwMTgwMzA3PC9lZGl0aW9uPjxrZXl3b3Jkcz48a2V5
d29yZD5BbnRlcmlvciBDcnVjaWF0ZSBMaWdhbWVudCBJbmp1cmllcy8qZXBpZGVtaW9sb2d5PC9r
ZXl3b3JkPjxrZXl3b3JkPkF0aGxldGljIEluanVyaWVzLyplcGlkZW1pb2xvZ3k8L2tleXdvcmQ+
PGtleXdvcmQ+RmVtYWxlPC9rZXl3b3JkPjxrZXl3b3JkPkh1bWFuczwva2V5d29yZD48a2V5d29y
ZD5JbmNpZGVuY2U8L2tleXdvcmQ+PGtleXdvcmQ+TWFsZTwva2V5d29yZD48a2V5d29yZD5SaXNr
IEZhY3RvcnM8L2tleXdvcmQ+PGtleXdvcmQ+U2V4IERpc3RyaWJ1dGlvbjwva2V5d29yZD48a2V5
d29yZD5TZXggRmFjdG9yczwva2V5d29yZD48a2V5d29yZD5BY2w8L2tleXdvcmQ+PGtleXdvcmQ+
YXRobGV0ZTwva2V5d29yZD48a2V5d29yZD5lcGlkZW1pb2xvZ3k8L2tleXdvcmQ+PGtleXdvcmQ+
a25lZTwva2V5d29yZD48L2tleXdvcmRzPjxkYXRlcz48eWVhcj4yMDE5PC95ZWFyPjxwdWItZGF0
ZXM+PGRhdGU+QXVnPC9kYXRlPjwvcHViLWRhdGVzPjwvZGF0ZXM+PGlzYm4+MTQ3My0wNDgwIChF
bGVjdHJvbmljKSYjeEQ7MDMwNi0zNjc0IChMaW5raW5nKTwvaXNibj48YWNjZXNzaW9uLW51bT4y
OTUxNDgyMjwvYWNjZXNzaW9uLW51bT48dXJscz48cmVsYXRlZC11cmxzPjx1cmw+aHR0cHM6Ly93
d3cubmNiaS5ubG0ubmloLmdvdi9wdWJtZWQvMjk1MTQ4MjI8L3VybD48L3JlbGF0ZWQtdXJscz48
L3VybHM+PGN1c3RvbTE+Q29tcGV0aW5nIGludGVyZXN0czogTm9uZSBkZWNsYXJlZC48L2N1c3Rv
bTE+PGN1c3RvbTI+UE1DNjU2MTgyOTwvY3VzdG9tMj48ZWxlY3Ryb25pYy1yZXNvdXJjZS1udW0+
MTAuMTEzNi9ianNwb3J0cy0yMDE2LTA5NjI3NDwvZWxlY3Ryb25pYy1yZXNvdXJjZS1udW0+PHJl
bW90ZS1kYXRhYmFzZS1uYW1lPk1lZGxpbmU8L3JlbW90ZS1kYXRhYmFzZS1uYW1lPjxyZW1vdGUt
ZGF0YWJhc2UtcHJvdmlkZXI+TkxNPC9yZW1vdGUtZGF0YWJhc2UtcHJvdmlkZXI+PC9yZWNvcmQ+
PC9DaXRlPjxDaXRlPjxBdXRob3I+U2lsdmVycy1HcmFuZWxsaTwvQXV0aG9yPjxZZWFyPjIwMjE8
L1llYXI+PFJlY051bT41MTwvUmVjTnVtPjxyZWNvcmQ+PHJlYy1udW1iZXI+NTE8L3JlYy1udW1i
ZXI+PGZvcmVpZ24ta2V5cz48a2V5IGFwcD0iRU4iIGRiLWlkPSJkMHR0cnN2cjJwc3c1NGVmZHYx
dnB2eDBkd3d2dmV0d3BzemUiIHRpbWVzdGFtcD0iMTY1MjgxOTg0MSI+NTE8L2tleT48L2ZvcmVp
Z24ta2V5cz48cmVmLXR5cGUgbmFtZT0iSm91cm5hbCBBcnRpY2xlIj4xNzwvcmVmLXR5cGU+PGNv
bnRyaWJ1dG9ycz48YXV0aG9ycz48YXV0aG9yPlNpbHZlcnMtR3JhbmVsbGksIEguPC9hdXRob3I+
PC9hdXRob3JzPjwvY29udHJpYnV0b3JzPjxhdXRoLWFkZHJlc3M+VmVsb2NpdHkgUGh5c2ljYWwg
VGhlcmFweSwgU2FudGEgTW9uaWNhLCBDQTsgTWFqb3IgTGVhZ3VlIFNvY2NlciBNZWRpY2FsIFJl
c2VhcmNoIENvbW1pdHRlZSwgTmV3IFlvcmssIE5ldyBZb3JrLjwvYXV0aC1hZGRyZXNzPjx0aXRs
ZXM+PHRpdGxlPldoeSBGZW1hbGUgQXRobGV0ZXMgSW5qdXJlIFRoZWlyIEFDTCZhcG9zO3MgTW9y
ZSBGcmVxdWVudGx5PyBXaGF0IGNhbiB3ZSBkbyB0byBtaXRpZ2F0ZSB0aGVpciByaXNrPzwvdGl0
bGU+PHNlY29uZGFyeS10aXRsZT5JbnQgSiBTcG9ydHMgUGh5cyBUaGVyPC9zZWNvbmRhcnktdGl0
bGU+PC90aXRsZXM+PHBlcmlvZGljYWw+PGZ1bGwtdGl0bGU+SW50IEogU3BvcnRzIFBoeXMgVGhl
cjwvZnVsbC10aXRsZT48L3BlcmlvZGljYWw+PHBhZ2VzPjk3MS05Nzc8L3BhZ2VzPjx2b2x1bWU+
MTY8L3ZvbHVtZT48bnVtYmVyPjQ8L251bWJlcj48ZWRpdGlvbj4yMDIxMDgwMTwvZWRpdGlvbj48
a2V5d29yZHM+PGtleXdvcmQ+YWNsPC9rZXl3b3JkPjxrZXl3b3JkPmZlbWFsZSBhdGhsZXRlPC9r
ZXl3b3JkPjxrZXl3b3JkPmluanVyeSBwcmV2ZW50aW9uPC9rZXl3b3JkPjxrZXl3b3JkPmtuZWU8
L2tleXdvcmQ+PC9rZXl3b3Jkcz48ZGF0ZXM+PHllYXI+MjAyMTwveWVhcj48L2RhdGVzPjxpc2Ju
PjIxNTktMjg5NiAoUHJpbnQpJiN4RDsyMTU5LTI4OTYgKExpbmtpbmcpPC9pc2JuPjxhY2Nlc3Np
b24tbnVtPjM0Mzg2Mjc2PC9hY2Nlc3Npb24tbnVtPjx1cmxzPjxyZWxhdGVkLXVybHM+PHVybD5o
dHRwczovL3d3dy5uY2JpLm5sbS5uaWguZ292L3B1Ym1lZC8zNDM4NjI3NjwvdXJsPjwvcmVsYXRl
ZC11cmxzPjwvdXJscz48Y3VzdG9tMj5QTUM4MzI5MzI4PC9jdXN0b20yPjxlbGVjdHJvbmljLXJl
c291cmNlLW51bT4xMC4yNjYwMy8wMDFjLjI1NDY3PC9lbGVjdHJvbmljLXJlc291cmNlLW51bT48
cmVtb3RlLWRhdGFiYXNlLW5hbWU+UHViTWVkLW5vdC1NRURMSU5FPC9yZW1vdGUtZGF0YWJhc2Ut
bmFtZT48cmVtb3RlLWRhdGFiYXNlLXByb3ZpZGVyPk5MTTwvcmVtb3RlLWRhdGFiYXNlLXByb3Zp
ZGVyPjwvcmVjb3JkPjwvQ2l0ZT48L0VuZE5vdGU+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370D63">
        <w:rPr>
          <w:sz w:val="20"/>
          <w:szCs w:val="20"/>
        </w:rPr>
      </w:r>
      <w:r w:rsidRPr="00370D63">
        <w:rPr>
          <w:sz w:val="20"/>
          <w:szCs w:val="20"/>
        </w:rPr>
        <w:fldChar w:fldCharType="separate"/>
      </w:r>
      <w:r w:rsidR="00B40D9A">
        <w:rPr>
          <w:noProof/>
          <w:sz w:val="20"/>
          <w:szCs w:val="20"/>
        </w:rPr>
        <w:t>[46, 47]</w:t>
      </w:r>
      <w:r w:rsidRPr="00370D63">
        <w:rPr>
          <w:sz w:val="20"/>
          <w:szCs w:val="20"/>
        </w:rPr>
        <w:fldChar w:fldCharType="end"/>
      </w:r>
      <w:r w:rsidRPr="00370D63">
        <w:rPr>
          <w:sz w:val="20"/>
          <w:szCs w:val="20"/>
        </w:rPr>
        <w:t xml:space="preserve"> for ACL injury compared to </w:t>
      </w:r>
      <w:r w:rsidR="100CAE68" w:rsidRPr="100CAE68">
        <w:rPr>
          <w:sz w:val="20"/>
          <w:szCs w:val="20"/>
        </w:rPr>
        <w:t>males due</w:t>
      </w:r>
      <w:r w:rsidRPr="00370D63">
        <w:rPr>
          <w:sz w:val="20"/>
          <w:szCs w:val="20"/>
        </w:rPr>
        <w:t xml:space="preserve"> to a combination of extrinsic and intrinsic factors. Physiologically, </w:t>
      </w:r>
      <w:r w:rsidR="100CAE68" w:rsidRPr="100CAE68">
        <w:rPr>
          <w:sz w:val="20"/>
          <w:szCs w:val="20"/>
        </w:rPr>
        <w:t xml:space="preserve">evidence </w:t>
      </w:r>
      <w:r w:rsidR="00DC12E4">
        <w:rPr>
          <w:sz w:val="20"/>
          <w:szCs w:val="20"/>
        </w:rPr>
        <w:t xml:space="preserve">from systematic reviews </w:t>
      </w:r>
      <w:r w:rsidR="100CAE68" w:rsidRPr="100CAE68">
        <w:rPr>
          <w:sz w:val="20"/>
          <w:szCs w:val="20"/>
        </w:rPr>
        <w:t xml:space="preserve">suggest that </w:t>
      </w:r>
      <w:r w:rsidRPr="00370D63">
        <w:rPr>
          <w:sz w:val="20"/>
          <w:szCs w:val="20"/>
        </w:rPr>
        <w:t xml:space="preserve">the cyclic hormonal fluctuations throughout the menstrual cycle may impact ACL tendon health and ACL injury </w:t>
      </w:r>
      <w:r w:rsidRPr="00370D63">
        <w:rPr>
          <w:sz w:val="20"/>
          <w:szCs w:val="20"/>
        </w:rPr>
        <w:fldChar w:fldCharType="begin">
          <w:fldData xml:space="preserve">PEVuZE5vdGU+PENpdGU+PEF1dGhvcj5CYWxhY2hhbmRhcjwvQXV0aG9yPjxZZWFyPjIwMTc8L1ll
YXI+PFJlY051bT41MjwvUmVjTnVtPjxEaXNwbGF5VGV4dD5bNDgsIDQ5XTwvRGlzcGxheVRleHQ+
PHJlY29yZD48cmVjLW51bWJlcj41MjwvcmVjLW51bWJlcj48Zm9yZWlnbi1rZXlzPjxrZXkgYXBw
PSJFTiIgZGItaWQ9ImQwdHRyc3ZyMnBzdzU0ZWZkdjF2cHZ4MGR3d3Z2ZXR3cHN6ZSIgdGltZXN0
YW1wPSIxNjUyODIwNTA0Ij41Mjwva2V5PjwvZm9yZWlnbi1rZXlzPjxyZWYtdHlwZSBuYW1lPSJK
b3VybmFsIEFydGljbGUiPjE3PC9yZWYtdHlwZT48Y29udHJpYnV0b3JzPjxhdXRob3JzPjxhdXRo
b3I+QmFsYWNoYW5kYXIsIFYuPC9hdXRob3I+PGF1dGhvcj5NYXJjaW5pYWssIEouIEwuPC9hdXRo
b3I+PGF1dGhvcj5XYWxsLCBPLjwvYXV0aG9yPjxhdXRob3I+QmFsYWNoYW5kYXIsIEMuPC9hdXRo
b3I+PC9hdXRob3JzPjwvY29udHJpYnV0b3JzPjxhdXRoLWFkZHJlc3M+TGVlZHMgR2VuZXJhbCBJ
bmZpcm1hcnksIExlZWRzIFRlYWNoaW5nIEhvc3BpdGFscyBOSFMgVHJ1c3QsIExlZWRzLCBVSy4m
I3hEO1JveWFsIENvbGxlZ2Ugb2YgT2JzdGV0cmljaWFucyBhbmQgR3luZWNvbG9naXN0cywgTG9u
ZG9uLCBVSy48L2F1dGgtYWRkcmVzcz48dGl0bGVzPjx0aXRsZT5FZmZlY3RzIG9mIHRoZSBtZW5z
dHJ1YWwgY3ljbGUgb24gbG93ZXItbGltYiBiaW9tZWNoYW5pY3MsIG5ldXJvbXVzY3VsYXIgY29u
dHJvbCwgYW5kIGFudGVyaW9yIGNydWNpYXRlIGxpZ2FtZW50IGluanVyeSByaXNrOiBhIHN5c3Rl
bWF0aWMgcmV2aWV3PC90aXRsZT48c2Vjb25kYXJ5LXRpdGxlPk11c2NsZXMgTGlnYW1lbnRzIFRl
bmRvbnMgSjwvc2Vjb25kYXJ5LXRpdGxlPjwvdGl0bGVzPjxwZXJpb2RpY2FsPjxmdWxsLXRpdGxl
Pk11c2NsZXMgTGlnYW1lbnRzIFRlbmRvbnMgSjwvZnVsbC10aXRsZT48L3BlcmlvZGljYWw+PHBh
Z2VzPjEzNi0xNDY8L3BhZ2VzPjx2b2x1bWU+Nzwvdm9sdW1lPjxudW1iZXI+MTwvbnVtYmVyPjxl
ZGl0aW9uPjIwMTcwNTEwPC9lZGl0aW9uPjxrZXl3b3Jkcz48a2V5d29yZD5iaW9tZWNoYW5pY3M8
L2tleXdvcmQ+PGtleXdvcmQ+Y3J1Y2lhdGU8L2tleXdvcmQ+PGtleXdvcmQ+bGlnYW1lbnQ8L2tl
eXdvcmQ+PGtleXdvcmQ+bWVuc3RydWFsPC9rZXl3b3JkPjxrZXl3b3JkPm5ldXJvbXVzY3VsYXI8
L2tleXdvcmQ+PC9rZXl3b3Jkcz48ZGF0ZXM+PHllYXI+MjAxNzwveWVhcj48cHViLWRhdGVzPjxk
YXRlPkphbi1NYXI8L2RhdGU+PC9wdWItZGF0ZXM+PC9kYXRlcz48aXNibj4yMjQwLTQ1NTQgKFBy
aW50KSYjeEQ7MjI0MC00NTU0IChMaW5raW5nKTwvaXNibj48YWNjZXNzaW9uLW51bT4yODcxNzYy
MTwvYWNjZXNzaW9uLW51bT48dXJscz48cmVsYXRlZC11cmxzPjx1cmw+aHR0cHM6Ly93d3cubmNi
aS5ubG0ubmloLmdvdi9wdWJtZWQvMjg3MTc2MjE8L3VybD48L3JlbGF0ZWQtdXJscz48L3VybHM+
PGN1c3RvbTE+Q29uZmxpY3RzIG9mIGludGVyZXN0IFRoaXMgcmVzZWFyY2ggZGlkIG5vdCByZWNl
aXZlIGFueSBzcGVjaWZpYyBncmFudCBmcm9tIGZ1bmRpbmcgYWdlbmNpZXMgaW4gdGhlIHB1Ymxp
YywgY29tbWVyY2lhbCwgb3Igbm90LWZvci1wcm9maXQgc2VjdG9ycy48L2N1c3RvbTE+PGN1c3Rv
bTI+UE1DNTUwNTU4MTwvY3VzdG9tMj48ZWxlY3Ryb25pYy1yZXNvdXJjZS1udW0+MTAuMTExMzgv
bWx0ai8yMDE3LjcuMS4xMzY8L2VsZWN0cm9uaWMtcmVzb3VyY2UtbnVtPjxyZW1vdGUtZGF0YWJh
c2UtbmFtZT5QdWJNZWQtbm90LU1FRExJTkU8L3JlbW90ZS1kYXRhYmFzZS1uYW1lPjxyZW1vdGUt
ZGF0YWJhc2UtcHJvdmlkZXI+TkxNPC9yZW1vdGUtZGF0YWJhc2UtcHJvdmlkZXI+PC9yZWNvcmQ+
PC9DaXRlPjxDaXRlPjxBdXRob3I+SGV3ZXR0PC9BdXRob3I+PFllYXI+MjAwNzwvWWVhcj48UmVj
TnVtPjU2PC9SZWNOdW0+PHJlY29yZD48cmVjLW51bWJlcj41NjwvcmVjLW51bWJlcj48Zm9yZWln
bi1rZXlzPjxrZXkgYXBwPSJFTiIgZGItaWQ9ImQwdHRyc3ZyMnBzdzU0ZWZkdjF2cHZ4MGR3d3Z2
ZXR3cHN6ZSIgdGltZXN0YW1wPSIxNjUyODIxODE2Ij41Njwva2V5PjwvZm9yZWlnbi1rZXlzPjxy
ZWYtdHlwZSBuYW1lPSJKb3VybmFsIEFydGljbGUiPjE3PC9yZWYtdHlwZT48Y29udHJpYnV0b3Jz
PjxhdXRob3JzPjxhdXRob3I+SGV3ZXR0LCBULiBFLjwvYXV0aG9yPjxhdXRob3I+WmF6dWxhaywg
Qi4gVC48L2F1dGhvcj48YXV0aG9yPk15ZXIsIEcuIEQuPC9hdXRob3I+PC9hdXRob3JzPjwvY29u
dHJpYnV0b3JzPjxhdXRoLWFkZHJlc3M+Q2luY2lubmF0aSBDaGlsZHJlbiZhcG9zO3MgSG9zcGl0
YWwgUmVzZWFyY2ggRm91bmRhdGlvbiwgU3BvcnRzIE1lZGljaW5lIEJpb2R5bmFtaWNzIENlbnRl
ciBhbmQgSHVtYW4gUGVyZm9ybWFuY2UgTGFib3JhdG9yeSwgQ2luY2lubmF0aSwgT0ggNDUyMjks
IFVTQS4gdGltLmhld2V0dEBjaG1jYy5vcmc8L2F1dGgtYWRkcmVzcz48dGl0bGVzPjx0aXRsZT5F
ZmZlY3RzIG9mIHRoZSBtZW5zdHJ1YWwgY3ljbGUgb24gYW50ZXJpb3IgY3J1Y2lhdGUgbGlnYW1l
bnQgaW5qdXJ5IHJpc2s6IGEgc3lzdGVtYXRpYyByZXZpZXc8L3RpdGxlPjxzZWNvbmRhcnktdGl0
bGU+QW0gSiBTcG9ydHMgTWVkPC9zZWNvbmRhcnktdGl0bGU+PC90aXRsZXM+PHBlcmlvZGljYWw+
PGZ1bGwtdGl0bGU+QW0gSiBTcG9ydHMgTWVkPC9mdWxsLXRpdGxlPjwvcGVyaW9kaWNhbD48cGFn
ZXM+NjU5LTY4PC9wYWdlcz48dm9sdW1lPjM1PC92b2x1bWU+PG51bWJlcj40PC9udW1iZXI+PGVk
aXRpb24+MjAwNzAyMDk8L2VkaXRpb24+PGtleXdvcmRzPjxrZXl3b3JkPipBbnRlcmlvciBDcnVj
aWF0ZSBMaWdhbWVudCBJbmp1cmllczwva2V5d29yZD48a2V5d29yZD5BdGhsZXRpYyBJbmp1cmll
czwva2V5d29yZD48a2V5d29yZD5GZW1hbGU8L2tleXdvcmQ+PGtleXdvcmQ+SHVtYW5zPC9rZXl3
b3JkPjxrZXl3b3JkPk1lbnN0cnVhbCBDeWNsZS8qcGh5c2lvbG9neTwva2V5d29yZD48a2V5d29y
ZD5SaXNrIEFzc2Vzc21lbnQ8L2tleXdvcmQ+PGtleXdvcmQ+UmlzayBGYWN0b3JzPC9rZXl3b3Jk
PjxrZXl3b3JkPlNleCBGYWN0b3JzPC9rZXl3b3JkPjwva2V5d29yZHM+PGRhdGVzPjx5ZWFyPjIw
MDc8L3llYXI+PHB1Yi1kYXRlcz48ZGF0ZT5BcHI8L2RhdGU+PC9wdWItZGF0ZXM+PC9kYXRlcz48
aXNibj4wMzYzLTU0NjUgKFByaW50KSYjeEQ7MDM2My01NDY1IChMaW5raW5nKTwvaXNibj48YWNj
ZXNzaW9uLW51bT4xNzI5MzQ2OTwvYWNjZXNzaW9uLW51bT48dXJscz48cmVsYXRlZC11cmxzPjx1
cmw+aHR0cHM6Ly93d3cubmNiaS5ubG0ubmloLmdvdi9wdWJtZWQvMTcyOTM0Njk8L3VybD48L3Jl
bGF0ZWQtdXJscz48L3VybHM+PGVsZWN0cm9uaWMtcmVzb3VyY2UtbnVtPjEwLjExNzcvMDM2MzU0
NjUwNjI5NTY5OTwvZWxlY3Ryb25pYy1yZXNvdXJjZS1udW0+PHJlbW90ZS1kYXRhYmFzZS1uYW1l
Pk1lZGxpbmU8L3JlbW90ZS1kYXRhYmFzZS1uYW1lPjxyZW1vdGUtZGF0YWJhc2UtcHJvdmlkZXI+
TkxNPC9yZW1vdGUtZGF0YWJhc2UtcHJvdmlkZXI+PC9yZWNvcmQ+PC9DaXRlPjwvRW5kTm90ZT5=
</w:fldData>
        </w:fldChar>
      </w:r>
      <w:r w:rsidR="00B40D9A">
        <w:rPr>
          <w:sz w:val="20"/>
          <w:szCs w:val="20"/>
        </w:rPr>
        <w:instrText xml:space="preserve"> ADDIN EN.CITE </w:instrText>
      </w:r>
      <w:r w:rsidR="00B40D9A">
        <w:rPr>
          <w:sz w:val="20"/>
          <w:szCs w:val="20"/>
        </w:rPr>
        <w:fldChar w:fldCharType="begin">
          <w:fldData xml:space="preserve">PEVuZE5vdGU+PENpdGU+PEF1dGhvcj5CYWxhY2hhbmRhcjwvQXV0aG9yPjxZZWFyPjIwMTc8L1ll
YXI+PFJlY051bT41MjwvUmVjTnVtPjxEaXNwbGF5VGV4dD5bNDgsIDQ5XTwvRGlzcGxheVRleHQ+
PHJlY29yZD48cmVjLW51bWJlcj41MjwvcmVjLW51bWJlcj48Zm9yZWlnbi1rZXlzPjxrZXkgYXBw
PSJFTiIgZGItaWQ9ImQwdHRyc3ZyMnBzdzU0ZWZkdjF2cHZ4MGR3d3Z2ZXR3cHN6ZSIgdGltZXN0
YW1wPSIxNjUyODIwNTA0Ij41Mjwva2V5PjwvZm9yZWlnbi1rZXlzPjxyZWYtdHlwZSBuYW1lPSJK
b3VybmFsIEFydGljbGUiPjE3PC9yZWYtdHlwZT48Y29udHJpYnV0b3JzPjxhdXRob3JzPjxhdXRo
b3I+QmFsYWNoYW5kYXIsIFYuPC9hdXRob3I+PGF1dGhvcj5NYXJjaW5pYWssIEouIEwuPC9hdXRo
b3I+PGF1dGhvcj5XYWxsLCBPLjwvYXV0aG9yPjxhdXRob3I+QmFsYWNoYW5kYXIsIEMuPC9hdXRo
b3I+PC9hdXRob3JzPjwvY29udHJpYnV0b3JzPjxhdXRoLWFkZHJlc3M+TGVlZHMgR2VuZXJhbCBJ
bmZpcm1hcnksIExlZWRzIFRlYWNoaW5nIEhvc3BpdGFscyBOSFMgVHJ1c3QsIExlZWRzLCBVSy4m
I3hEO1JveWFsIENvbGxlZ2Ugb2YgT2JzdGV0cmljaWFucyBhbmQgR3luZWNvbG9naXN0cywgTG9u
ZG9uLCBVSy48L2F1dGgtYWRkcmVzcz48dGl0bGVzPjx0aXRsZT5FZmZlY3RzIG9mIHRoZSBtZW5z
dHJ1YWwgY3ljbGUgb24gbG93ZXItbGltYiBiaW9tZWNoYW5pY3MsIG5ldXJvbXVzY3VsYXIgY29u
dHJvbCwgYW5kIGFudGVyaW9yIGNydWNpYXRlIGxpZ2FtZW50IGluanVyeSByaXNrOiBhIHN5c3Rl
bWF0aWMgcmV2aWV3PC90aXRsZT48c2Vjb25kYXJ5LXRpdGxlPk11c2NsZXMgTGlnYW1lbnRzIFRl
bmRvbnMgSjwvc2Vjb25kYXJ5LXRpdGxlPjwvdGl0bGVzPjxwZXJpb2RpY2FsPjxmdWxsLXRpdGxl
Pk11c2NsZXMgTGlnYW1lbnRzIFRlbmRvbnMgSjwvZnVsbC10aXRsZT48L3BlcmlvZGljYWw+PHBh
Z2VzPjEzNi0xNDY8L3BhZ2VzPjx2b2x1bWU+Nzwvdm9sdW1lPjxudW1iZXI+MTwvbnVtYmVyPjxl
ZGl0aW9uPjIwMTcwNTEwPC9lZGl0aW9uPjxrZXl3b3Jkcz48a2V5d29yZD5iaW9tZWNoYW5pY3M8
L2tleXdvcmQ+PGtleXdvcmQ+Y3J1Y2lhdGU8L2tleXdvcmQ+PGtleXdvcmQ+bGlnYW1lbnQ8L2tl
eXdvcmQ+PGtleXdvcmQ+bWVuc3RydWFsPC9rZXl3b3JkPjxrZXl3b3JkPm5ldXJvbXVzY3VsYXI8
L2tleXdvcmQ+PC9rZXl3b3Jkcz48ZGF0ZXM+PHllYXI+MjAxNzwveWVhcj48cHViLWRhdGVzPjxk
YXRlPkphbi1NYXI8L2RhdGU+PC9wdWItZGF0ZXM+PC9kYXRlcz48aXNibj4yMjQwLTQ1NTQgKFBy
aW50KSYjeEQ7MjI0MC00NTU0IChMaW5raW5nKTwvaXNibj48YWNjZXNzaW9uLW51bT4yODcxNzYy
MTwvYWNjZXNzaW9uLW51bT48dXJscz48cmVsYXRlZC11cmxzPjx1cmw+aHR0cHM6Ly93d3cubmNi
aS5ubG0ubmloLmdvdi9wdWJtZWQvMjg3MTc2MjE8L3VybD48L3JlbGF0ZWQtdXJscz48L3VybHM+
PGN1c3RvbTE+Q29uZmxpY3RzIG9mIGludGVyZXN0IFRoaXMgcmVzZWFyY2ggZGlkIG5vdCByZWNl
aXZlIGFueSBzcGVjaWZpYyBncmFudCBmcm9tIGZ1bmRpbmcgYWdlbmNpZXMgaW4gdGhlIHB1Ymxp
YywgY29tbWVyY2lhbCwgb3Igbm90LWZvci1wcm9maXQgc2VjdG9ycy48L2N1c3RvbTE+PGN1c3Rv
bTI+UE1DNTUwNTU4MTwvY3VzdG9tMj48ZWxlY3Ryb25pYy1yZXNvdXJjZS1udW0+MTAuMTExMzgv
bWx0ai8yMDE3LjcuMS4xMzY8L2VsZWN0cm9uaWMtcmVzb3VyY2UtbnVtPjxyZW1vdGUtZGF0YWJh
c2UtbmFtZT5QdWJNZWQtbm90LU1FRExJTkU8L3JlbW90ZS1kYXRhYmFzZS1uYW1lPjxyZW1vdGUt
ZGF0YWJhc2UtcHJvdmlkZXI+TkxNPC9yZW1vdGUtZGF0YWJhc2UtcHJvdmlkZXI+PC9yZWNvcmQ+
PC9DaXRlPjxDaXRlPjxBdXRob3I+SGV3ZXR0PC9BdXRob3I+PFllYXI+MjAwNzwvWWVhcj48UmVj
TnVtPjU2PC9SZWNOdW0+PHJlY29yZD48cmVjLW51bWJlcj41NjwvcmVjLW51bWJlcj48Zm9yZWln
bi1rZXlzPjxrZXkgYXBwPSJFTiIgZGItaWQ9ImQwdHRyc3ZyMnBzdzU0ZWZkdjF2cHZ4MGR3d3Z2
ZXR3cHN6ZSIgdGltZXN0YW1wPSIxNjUyODIxODE2Ij41Njwva2V5PjwvZm9yZWlnbi1rZXlzPjxy
ZWYtdHlwZSBuYW1lPSJKb3VybmFsIEFydGljbGUiPjE3PC9yZWYtdHlwZT48Y29udHJpYnV0b3Jz
PjxhdXRob3JzPjxhdXRob3I+SGV3ZXR0LCBULiBFLjwvYXV0aG9yPjxhdXRob3I+WmF6dWxhaywg
Qi4gVC48L2F1dGhvcj48YXV0aG9yPk15ZXIsIEcuIEQuPC9hdXRob3I+PC9hdXRob3JzPjwvY29u
dHJpYnV0b3JzPjxhdXRoLWFkZHJlc3M+Q2luY2lubmF0aSBDaGlsZHJlbiZhcG9zO3MgSG9zcGl0
YWwgUmVzZWFyY2ggRm91bmRhdGlvbiwgU3BvcnRzIE1lZGljaW5lIEJpb2R5bmFtaWNzIENlbnRl
ciBhbmQgSHVtYW4gUGVyZm9ybWFuY2UgTGFib3JhdG9yeSwgQ2luY2lubmF0aSwgT0ggNDUyMjks
IFVTQS4gdGltLmhld2V0dEBjaG1jYy5vcmc8L2F1dGgtYWRkcmVzcz48dGl0bGVzPjx0aXRsZT5F
ZmZlY3RzIG9mIHRoZSBtZW5zdHJ1YWwgY3ljbGUgb24gYW50ZXJpb3IgY3J1Y2lhdGUgbGlnYW1l
bnQgaW5qdXJ5IHJpc2s6IGEgc3lzdGVtYXRpYyByZXZpZXc8L3RpdGxlPjxzZWNvbmRhcnktdGl0
bGU+QW0gSiBTcG9ydHMgTWVkPC9zZWNvbmRhcnktdGl0bGU+PC90aXRsZXM+PHBlcmlvZGljYWw+
PGZ1bGwtdGl0bGU+QW0gSiBTcG9ydHMgTWVkPC9mdWxsLXRpdGxlPjwvcGVyaW9kaWNhbD48cGFn
ZXM+NjU5LTY4PC9wYWdlcz48dm9sdW1lPjM1PC92b2x1bWU+PG51bWJlcj40PC9udW1iZXI+PGVk
aXRpb24+MjAwNzAyMDk8L2VkaXRpb24+PGtleXdvcmRzPjxrZXl3b3JkPipBbnRlcmlvciBDcnVj
aWF0ZSBMaWdhbWVudCBJbmp1cmllczwva2V5d29yZD48a2V5d29yZD5BdGhsZXRpYyBJbmp1cmll
czwva2V5d29yZD48a2V5d29yZD5GZW1hbGU8L2tleXdvcmQ+PGtleXdvcmQ+SHVtYW5zPC9rZXl3
b3JkPjxrZXl3b3JkPk1lbnN0cnVhbCBDeWNsZS8qcGh5c2lvbG9neTwva2V5d29yZD48a2V5d29y
ZD5SaXNrIEFzc2Vzc21lbnQ8L2tleXdvcmQ+PGtleXdvcmQ+UmlzayBGYWN0b3JzPC9rZXl3b3Jk
PjxrZXl3b3JkPlNleCBGYWN0b3JzPC9rZXl3b3JkPjwva2V5d29yZHM+PGRhdGVzPjx5ZWFyPjIw
MDc8L3llYXI+PHB1Yi1kYXRlcz48ZGF0ZT5BcHI8L2RhdGU+PC9wdWItZGF0ZXM+PC9kYXRlcz48
aXNibj4wMzYzLTU0NjUgKFByaW50KSYjeEQ7MDM2My01NDY1IChMaW5raW5nKTwvaXNibj48YWNj
ZXNzaW9uLW51bT4xNzI5MzQ2OTwvYWNjZXNzaW9uLW51bT48dXJscz48cmVsYXRlZC11cmxzPjx1
cmw+aHR0cHM6Ly93d3cubmNiaS5ubG0ubmloLmdvdi9wdWJtZWQvMTcyOTM0Njk8L3VybD48L3Jl
bGF0ZWQtdXJscz48L3VybHM+PGVsZWN0cm9uaWMtcmVzb3VyY2UtbnVtPjEwLjExNzcvMDM2MzU0
NjUwNjI5NTY5OTwvZWxlY3Ryb25pYy1yZXNvdXJjZS1udW0+PHJlbW90ZS1kYXRhYmFzZS1uYW1l
Pk1lZGxpbmU8L3JlbW90ZS1kYXRhYmFzZS1uYW1lPjxyZW1vdGUtZGF0YWJhc2UtcHJvdmlkZXI+
TkxNPC9yZW1vdGUtZGF0YWJhc2UtcHJvdmlkZXI+PC9yZWNvcmQ+PC9DaXRlPjwvRW5kTm90ZT5=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370D63">
        <w:rPr>
          <w:sz w:val="20"/>
          <w:szCs w:val="20"/>
        </w:rPr>
      </w:r>
      <w:r w:rsidRPr="00370D63">
        <w:rPr>
          <w:sz w:val="20"/>
          <w:szCs w:val="20"/>
        </w:rPr>
        <w:fldChar w:fldCharType="separate"/>
      </w:r>
      <w:r w:rsidR="00B40D9A">
        <w:rPr>
          <w:noProof/>
          <w:sz w:val="20"/>
          <w:szCs w:val="20"/>
        </w:rPr>
        <w:t>[48, 49]</w:t>
      </w:r>
      <w:r w:rsidRPr="00370D63">
        <w:rPr>
          <w:sz w:val="20"/>
          <w:szCs w:val="20"/>
        </w:rPr>
        <w:fldChar w:fldCharType="end"/>
      </w:r>
      <w:r w:rsidR="00DC12E4">
        <w:rPr>
          <w:sz w:val="20"/>
          <w:szCs w:val="20"/>
        </w:rPr>
        <w:t>, particularly prior to ovulation</w:t>
      </w:r>
      <w:r w:rsidRPr="00370D63">
        <w:rPr>
          <w:sz w:val="20"/>
          <w:szCs w:val="20"/>
        </w:rPr>
        <w:t xml:space="preserve">. Whether oral contraceptive use influences ACL injury remains inconclusive </w:t>
      </w:r>
      <w:r w:rsidRPr="00370D63">
        <w:rPr>
          <w:sz w:val="20"/>
          <w:szCs w:val="20"/>
        </w:rPr>
        <w:fldChar w:fldCharType="begin">
          <w:fldData xml:space="preserve">PEVuZE5vdGU+PENpdGU+PEF1dGhvcj5MZWU8L0F1dGhvcj48WWVhcj4yMDE0PC9ZZWFyPjxSZWNO
dW0+NTQ8L1JlY051bT48RGlzcGxheVRleHQ+WzUwLCA1MV08L0Rpc3BsYXlUZXh0PjxyZWNvcmQ+
PHJlYy1udW1iZXI+NTQ8L3JlYy1udW1iZXI+PGZvcmVpZ24ta2V5cz48a2V5IGFwcD0iRU4iIGRi
LWlkPSJkMHR0cnN2cjJwc3c1NGVmZHYxdnB2eDBkd3d2dmV0d3BzemUiIHRpbWVzdGFtcD0iMTY1
MjgyMTUxNyI+NTQ8L2tleT48L2ZvcmVpZ24ta2V5cz48cmVmLXR5cGUgbmFtZT0iSm91cm5hbCBB
cnRpY2xlIj4xNzwvcmVmLXR5cGU+PGNvbnRyaWJ1dG9ycz48YXV0aG9ycz48YXV0aG9yPkxlZSwg
SC48L2F1dGhvcj48YXV0aG9yPlBldHJvZnNreSwgSi4gUy48L2F1dGhvcj48YXV0aG9yPkRhaGVy
LCBOLjwvYXV0aG9yPjxhdXRob3I+QmVyaywgTC48L2F1dGhvcj48YXV0aG9yPkxheW1vbiwgTS48
L2F1dGhvcj48L2F1dGhvcnM+PC9jb250cmlidXRvcnM+PGF1dGgtYWRkcmVzcz5EZXBhcnRtZW50
IG9mIFBoeXNpY2FsIFRoZXJhcHksIFNjaG9vbCBvZiBBbGxpZWQgSGVhbHRoIFByb2Zlc3Npb25z
LCBMb21hIExpbmRhIFVuaXZlcnNpdHksIExvbWEgTGluZGEsIFVTQS48L2F1dGgtYWRkcmVzcz48
dGl0bGVzPjx0aXRsZT5EaWZmZXJlbmNlcyBpbiBhbnRlcmlvciBjcnVjaWF0ZSBsaWdhbWVudCBl
bGFzdGljaXR5IGFuZCBmb3JjZSBmb3Iga25lZSBmbGV4aW9uIGluIHdvbWVuOiBvcmFsIGNvbnRy
YWNlcHRpdmUgdXNlcnMgdmVyc3VzIG5vbi1vcmFsIGNvbnRyYWNlcHRpdmUgdXNlcnM8L3RpdGxl
PjxzZWNvbmRhcnktdGl0bGU+RXVyIEogQXBwbCBQaHlzaW9sPC9zZWNvbmRhcnktdGl0bGU+PC90
aXRsZXM+PHBlcmlvZGljYWw+PGZ1bGwtdGl0bGU+RXVyIEogQXBwbCBQaHlzaW9sPC9mdWxsLXRp
dGxlPjwvcGVyaW9kaWNhbD48cGFnZXM+Mjg1LTk0PC9wYWdlcz48dm9sdW1lPjExNDwvdm9sdW1l
PjxudW1iZXI+MjwvbnVtYmVyPjxlZGl0aW9uPjIwMTMxMTE3PC9lZGl0aW9uPjxrZXl3b3Jkcz48
a2V5d29yZD5BZG9sZXNjZW50PC9rZXl3b3JkPjxrZXl3b3JkPkFkdWx0PC9rZXl3b3JkPjxrZXl3
b3JkPkFudGVyaW9yIENydWNpYXRlIExpZ2FtZW50LypkcnVnIGVmZmVjdHMvcGh5c2lvbG9neTwv
a2V5d29yZD48a2V5d29yZD5Cb2R5IFRlbXBlcmF0dXJlPC9rZXl3b3JkPjxrZXl3b3JkPkNhc2Ut
Q29udHJvbCBTdHVkaWVzPC9rZXl3b3JkPjxrZXl3b3JkPkNvbnRyYWNlcHRpdmVzLCBPcmFsLCBI
b3Jtb25hbC8qcGhhcm1hY29sb2d5PC9rZXl3b3JkPjxrZXl3b3JkPkVzdHJhZGlvbC9ibG9vZC8q
cGhhcm1hY29sb2d5PC9rZXl3b3JkPjxrZXl3b3JkPkZlbWFsZTwva2V5d29yZD48a2V5d29yZD5I
b3QgVGVtcGVyYXR1cmU8L2tleXdvcmQ+PGtleXdvcmQ+SHVtYW5zPC9rZXl3b3JkPjxrZXl3b3Jk
PktuZWUvKnBoeXNpb2xvZ3k8L2tleXdvcmQ+PGtleXdvcmQ+UGF0ZWxsYXIgTGlnYW1lbnQvZHJ1
ZyBlZmZlY3RzL3BoeXNpb2xvZ3k8L2tleXdvcmQ+PGtleXdvcmQ+UmFuZ2Ugb2YgTW90aW9uLCBB
cnRpY3VsYXIvKmRydWcgZWZmZWN0czwva2V5d29yZD48L2tleXdvcmRzPjxkYXRlcz48eWVhcj4y
MDE0PC95ZWFyPjxwdWItZGF0ZXM+PGRhdGU+RmViPC9kYXRlPjwvcHViLWRhdGVzPjwvZGF0ZXM+
PGlzYm4+MTQzOS02MzI3IChFbGVjdHJvbmljKSYjeEQ7MTQzOS02MzE5IChMaW5raW5nKTwvaXNi
bj48YWNjZXNzaW9uLW51bT4yNDI0MDU2NjwvYWNjZXNzaW9uLW51bT48dXJscz48cmVsYXRlZC11
cmxzPjx1cmw+aHR0cHM6Ly93d3cubmNiaS5ubG0ubmloLmdvdi9wdWJtZWQvMjQyNDA1NjY8L3Vy
bD48L3JlbGF0ZWQtdXJscz48L3VybHM+PGVsZWN0cm9uaWMtcmVzb3VyY2UtbnVtPjEwLjEwMDcv
czAwNDIxLTAxMy0yNzcxLXo8L2VsZWN0cm9uaWMtcmVzb3VyY2UtbnVtPjxyZW1vdGUtZGF0YWJh
c2UtbmFtZT5NZWRsaW5lPC9yZW1vdGUtZGF0YWJhc2UtbmFtZT48cmVtb3RlLWRhdGFiYXNlLXBy
b3ZpZGVyPk5MTTwvcmVtb3RlLWRhdGFiYXNlLXByb3ZpZGVyPjwvcmVjb3JkPjwvQ2l0ZT48Q2l0
ZT48QXV0aG9yPll1PC9BdXRob3I+PFllYXI+MTk5OTwvWWVhcj48UmVjTnVtPjM3ODwvUmVjTnVt
PjxyZWNvcmQ+PHJlYy1udW1iZXI+Mzc4PC9yZWMtbnVtYmVyPjxmb3JlaWduLWtleXM+PGtleSBh
cHA9IkVOIiBkYi1pZD0iemVzc2U5cnQ0cHd6ZWRlMmZkNHZ0eHRieHA5enRyZGR0dzJlIiB0aW1l
c3RhbXA9IjE2NTg2MDA1NjEiPjM3ODwva2V5PjwvZm9yZWlnbi1rZXlzPjxyZWYtdHlwZSBuYW1l
PSJKb3VybmFsIEFydGljbGUiPjE3PC9yZWYtdHlwZT48Y29udHJpYnV0b3JzPjxhdXRob3JzPjxh
dXRob3I+WXUsIFcuIEQuPC9hdXRob3I+PGF1dGhvcj5MaXUsIFMuIEguPC9hdXRob3I+PGF1dGhv
cj5IYXRjaCwgSi4gRC48L2F1dGhvcj48YXV0aG9yPlBhbm9zc2lhbiwgVi48L2F1dGhvcj48YXV0
aG9yPkZpbmVybWFuLCBHLiBBLjwvYXV0aG9yPjwvYXV0aG9ycz48L2NvbnRyaWJ1dG9ycz48YXV0
aC1hZGRyZXNzPkRlcGFydG1lbnQgb2YgT3J0aG9wYWVkaWMgU3VyZ2VyeSwgVUNMQSBTY2hvb2wg
b2YgTWVkaWNpbmUgOTAwOTUsIFVTQS48L2F1dGgtYWRkcmVzcz48dGl0bGVzPjx0aXRsZT5FZmZl
Y3Qgb2YgZXN0cm9nZW4gb24gY2VsbHVsYXIgbWV0YWJvbGlzbSBvZiB0aGUgaHVtYW4gYW50ZXJp
b3IgY3J1Y2lhdGUgbGlnYW1lbnQ8L3RpdGxlPjxzZWNvbmRhcnktdGl0bGU+Q2xpbiBPcnRob3Ag
UmVsYXQgUmVzPC9zZWNvbmRhcnktdGl0bGU+PGFsdC10aXRsZT5DbGluIE9ydGhvcCBSZWxhdCBS
PC9hbHQtdGl0bGU+PC90aXRsZXM+PGFsdC1wZXJpb2RpY2FsPjxmdWxsLXRpdGxlPkNsaW5pY2Fs
IE9ydGhvcGFlZGljcyBhbmQgUmVsYXRlZCBSZXNlYXJjaDwvZnVsbC10aXRsZT48YWJici0xPkNs
aW4gT3J0aG9wIFJlbGF0IFI8L2FiYnItMT48L2FsdC1wZXJpb2RpY2FsPjxwYWdlcz4yMjktMzg8
L3BhZ2VzPjxudW1iZXI+MzY2PC9udW1iZXI+PGtleXdvcmRzPjxrZXl3b3JkPkFkdWx0PC9rZXl3
b3JkPjxrZXl3b3JkPkFudGVyaW9yIENydWNpYXRlIExpZ2FtZW50L2N5dG9sb2d5LypkcnVnIGVm
ZmVjdHMvbWV0YWJvbGlzbTwva2V5d29yZD48a2V5d29yZD5BbnRlcmlvciBDcnVjaWF0ZSBMaWdh
bWVudCBJbmp1cmllczwva2V5d29yZD48a2V5d29yZD5BdGhsZXRpYyBJbmp1cmllcy9ldGlvbG9n
eTwva2V5d29yZD48a2V5d29yZD5CbG90dGluZywgV2VzdGVybjwva2V5d29yZD48a2V5d29yZD5D
ZWxsIERpdmlzaW9uL2RydWcgZWZmZWN0czwva2V5d29yZD48a2V5d29yZD5DZWxscywgQ3VsdHVy
ZWQ8L2tleXdvcmQ+PGtleXdvcmQ+Q29sbGFnZW4vYmlvc3ludGhlc2lzL2RydWcgZWZmZWN0czwv
a2V5d29yZD48a2V5d29yZD5Eb3NlLVJlc3BvbnNlIFJlbGF0aW9uc2hpcCwgRHJ1Zzwva2V5d29y
ZD48a2V5d29yZD5Fc3RyYWRpb2wvYWRtaW5pc3RyYXRpb24gJmFtcDsgZG9zYWdlLypwaGFybWFj
b2xvZ3k8L2tleXdvcmQ+PGtleXdvcmQ+RmVtYWxlPC9rZXl3b3JkPjxrZXl3b3JkPkZpYnJvYmxh
c3RzL2N5dG9sb2d5L2RydWcgZWZmZWN0czwva2V5d29yZD48a2V5d29yZD5IdW1hbnM8L2tleXdv
cmQ+PGtleXdvcmQ+TGluZWFyIE1vZGVsczwva2V5d29yZD48a2V5d29yZD5NZW5zdHJ1YXRpb24v
cGh5c2lvbG9neTwva2V5d29yZD48a2V5d29yZD5Qcm9jb2xsYWdlbi9hbmFseXNpcy9kcnVnIGVm
ZmVjdHM8L2tleXdvcmQ+PGtleXdvcmQ+UmFkaW9waGFybWFjZXV0aWNhbHM8L2tleXdvcmQ+PGtl
eXdvcmQ+UmVjZXB0b3JzLCBFc3Ryb2dlbi9tZXRhYm9saXNtPC9rZXl3b3JkPjxrZXl3b3JkPlJp
c2sgRmFjdG9yczwva2V5d29yZD48a2V5d29yZD5UaHltaWRpbmUvbWV0YWJvbGlzbTwva2V5d29y
ZD48a2V5d29yZD5UaW1lIEZhY3RvcnM8L2tleXdvcmQ+PGtleXdvcmQ+VHJpdGl1bTwva2V5d29y
ZD48L2tleXdvcmRzPjxkYXRlcz48eWVhcj4xOTk5PC95ZWFyPjxwdWItZGF0ZXM+PGRhdGU+U2Vw
PC9kYXRlPjwvcHViLWRhdGVzPjwvZGF0ZXM+PGlzYm4+MDAwOS05MjFYIChQcmludCkmI3hEOzAw
MDktOTIxWCAoTGlua2luZyk8L2lzYm4+PGFjY2Vzc2lvbi1udW0+MTA2Mjc3NDA8L2FjY2Vzc2lv
bi1udW0+PHVybHM+PHJlbGF0ZWQtdXJscz48dXJsPmh0dHBzOi8vd3d3Lm5jYmkubmxtLm5paC5n
b3YvcHVibWVkLzEwNjI3NzQwPC91cmw+PC9yZWxhdGVkLXVybHM+PC91cmxzPjxlbGVjdHJvbmlj
LXJlc291cmNlLW51bT4xMC4xMDk3LzAwMDAzMDg2LTE5OTkwOTAwMC0wMDAzMDwvZWxlY3Ryb25p
Yy1yZXNvdXJjZS1udW0+PGxhbmd1YWdlPkVuZ2xpc2g8L2xhbmd1YWdlPjwvcmVjb3JkPjwvQ2l0
ZT48L0VuZE5vdGU+
</w:fldData>
        </w:fldChar>
      </w:r>
      <w:r w:rsidR="00B40D9A">
        <w:rPr>
          <w:sz w:val="20"/>
          <w:szCs w:val="20"/>
        </w:rPr>
        <w:instrText xml:space="preserve"> ADDIN EN.CITE </w:instrText>
      </w:r>
      <w:r w:rsidR="00B40D9A">
        <w:rPr>
          <w:sz w:val="20"/>
          <w:szCs w:val="20"/>
        </w:rPr>
        <w:fldChar w:fldCharType="begin">
          <w:fldData xml:space="preserve">PEVuZE5vdGU+PENpdGU+PEF1dGhvcj5MZWU8L0F1dGhvcj48WWVhcj4yMDE0PC9ZZWFyPjxSZWNO
dW0+NTQ8L1JlY051bT48RGlzcGxheVRleHQ+WzUwLCA1MV08L0Rpc3BsYXlUZXh0PjxyZWNvcmQ+
PHJlYy1udW1iZXI+NTQ8L3JlYy1udW1iZXI+PGZvcmVpZ24ta2V5cz48a2V5IGFwcD0iRU4iIGRi
LWlkPSJkMHR0cnN2cjJwc3c1NGVmZHYxdnB2eDBkd3d2dmV0d3BzemUiIHRpbWVzdGFtcD0iMTY1
MjgyMTUxNyI+NTQ8L2tleT48L2ZvcmVpZ24ta2V5cz48cmVmLXR5cGUgbmFtZT0iSm91cm5hbCBB
cnRpY2xlIj4xNzwvcmVmLXR5cGU+PGNvbnRyaWJ1dG9ycz48YXV0aG9ycz48YXV0aG9yPkxlZSwg
SC48L2F1dGhvcj48YXV0aG9yPlBldHJvZnNreSwgSi4gUy48L2F1dGhvcj48YXV0aG9yPkRhaGVy
LCBOLjwvYXV0aG9yPjxhdXRob3I+QmVyaywgTC48L2F1dGhvcj48YXV0aG9yPkxheW1vbiwgTS48
L2F1dGhvcj48L2F1dGhvcnM+PC9jb250cmlidXRvcnM+PGF1dGgtYWRkcmVzcz5EZXBhcnRtZW50
IG9mIFBoeXNpY2FsIFRoZXJhcHksIFNjaG9vbCBvZiBBbGxpZWQgSGVhbHRoIFByb2Zlc3Npb25z
LCBMb21hIExpbmRhIFVuaXZlcnNpdHksIExvbWEgTGluZGEsIFVTQS48L2F1dGgtYWRkcmVzcz48
dGl0bGVzPjx0aXRsZT5EaWZmZXJlbmNlcyBpbiBhbnRlcmlvciBjcnVjaWF0ZSBsaWdhbWVudCBl
bGFzdGljaXR5IGFuZCBmb3JjZSBmb3Iga25lZSBmbGV4aW9uIGluIHdvbWVuOiBvcmFsIGNvbnRy
YWNlcHRpdmUgdXNlcnMgdmVyc3VzIG5vbi1vcmFsIGNvbnRyYWNlcHRpdmUgdXNlcnM8L3RpdGxl
PjxzZWNvbmRhcnktdGl0bGU+RXVyIEogQXBwbCBQaHlzaW9sPC9zZWNvbmRhcnktdGl0bGU+PC90
aXRsZXM+PHBlcmlvZGljYWw+PGZ1bGwtdGl0bGU+RXVyIEogQXBwbCBQaHlzaW9sPC9mdWxsLXRp
dGxlPjwvcGVyaW9kaWNhbD48cGFnZXM+Mjg1LTk0PC9wYWdlcz48dm9sdW1lPjExNDwvdm9sdW1l
PjxudW1iZXI+MjwvbnVtYmVyPjxlZGl0aW9uPjIwMTMxMTE3PC9lZGl0aW9uPjxrZXl3b3Jkcz48
a2V5d29yZD5BZG9sZXNjZW50PC9rZXl3b3JkPjxrZXl3b3JkPkFkdWx0PC9rZXl3b3JkPjxrZXl3
b3JkPkFudGVyaW9yIENydWNpYXRlIExpZ2FtZW50LypkcnVnIGVmZmVjdHMvcGh5c2lvbG9neTwv
a2V5d29yZD48a2V5d29yZD5Cb2R5IFRlbXBlcmF0dXJlPC9rZXl3b3JkPjxrZXl3b3JkPkNhc2Ut
Q29udHJvbCBTdHVkaWVzPC9rZXl3b3JkPjxrZXl3b3JkPkNvbnRyYWNlcHRpdmVzLCBPcmFsLCBI
b3Jtb25hbC8qcGhhcm1hY29sb2d5PC9rZXl3b3JkPjxrZXl3b3JkPkVzdHJhZGlvbC9ibG9vZC8q
cGhhcm1hY29sb2d5PC9rZXl3b3JkPjxrZXl3b3JkPkZlbWFsZTwva2V5d29yZD48a2V5d29yZD5I
b3QgVGVtcGVyYXR1cmU8L2tleXdvcmQ+PGtleXdvcmQ+SHVtYW5zPC9rZXl3b3JkPjxrZXl3b3Jk
PktuZWUvKnBoeXNpb2xvZ3k8L2tleXdvcmQ+PGtleXdvcmQ+UGF0ZWxsYXIgTGlnYW1lbnQvZHJ1
ZyBlZmZlY3RzL3BoeXNpb2xvZ3k8L2tleXdvcmQ+PGtleXdvcmQ+UmFuZ2Ugb2YgTW90aW9uLCBB
cnRpY3VsYXIvKmRydWcgZWZmZWN0czwva2V5d29yZD48L2tleXdvcmRzPjxkYXRlcz48eWVhcj4y
MDE0PC95ZWFyPjxwdWItZGF0ZXM+PGRhdGU+RmViPC9kYXRlPjwvcHViLWRhdGVzPjwvZGF0ZXM+
PGlzYm4+MTQzOS02MzI3IChFbGVjdHJvbmljKSYjeEQ7MTQzOS02MzE5IChMaW5raW5nKTwvaXNi
bj48YWNjZXNzaW9uLW51bT4yNDI0MDU2NjwvYWNjZXNzaW9uLW51bT48dXJscz48cmVsYXRlZC11
cmxzPjx1cmw+aHR0cHM6Ly93d3cubmNiaS5ubG0ubmloLmdvdi9wdWJtZWQvMjQyNDA1NjY8L3Vy
bD48L3JlbGF0ZWQtdXJscz48L3VybHM+PGVsZWN0cm9uaWMtcmVzb3VyY2UtbnVtPjEwLjEwMDcv
czAwNDIxLTAxMy0yNzcxLXo8L2VsZWN0cm9uaWMtcmVzb3VyY2UtbnVtPjxyZW1vdGUtZGF0YWJh
c2UtbmFtZT5NZWRsaW5lPC9yZW1vdGUtZGF0YWJhc2UtbmFtZT48cmVtb3RlLWRhdGFiYXNlLXBy
b3ZpZGVyPk5MTTwvcmVtb3RlLWRhdGFiYXNlLXByb3ZpZGVyPjwvcmVjb3JkPjwvQ2l0ZT48Q2l0
ZT48QXV0aG9yPll1PC9BdXRob3I+PFllYXI+MTk5OTwvWWVhcj48UmVjTnVtPjM3ODwvUmVjTnVt
PjxyZWNvcmQ+PHJlYy1udW1iZXI+Mzc4PC9yZWMtbnVtYmVyPjxmb3JlaWduLWtleXM+PGtleSBh
cHA9IkVOIiBkYi1pZD0iemVzc2U5cnQ0cHd6ZWRlMmZkNHZ0eHRieHA5enRyZGR0dzJlIiB0aW1l
c3RhbXA9IjE2NTg2MDA1NjEiPjM3ODwva2V5PjwvZm9yZWlnbi1rZXlzPjxyZWYtdHlwZSBuYW1l
PSJKb3VybmFsIEFydGljbGUiPjE3PC9yZWYtdHlwZT48Y29udHJpYnV0b3JzPjxhdXRob3JzPjxh
dXRob3I+WXUsIFcuIEQuPC9hdXRob3I+PGF1dGhvcj5MaXUsIFMuIEguPC9hdXRob3I+PGF1dGhv
cj5IYXRjaCwgSi4gRC48L2F1dGhvcj48YXV0aG9yPlBhbm9zc2lhbiwgVi48L2F1dGhvcj48YXV0
aG9yPkZpbmVybWFuLCBHLiBBLjwvYXV0aG9yPjwvYXV0aG9ycz48L2NvbnRyaWJ1dG9ycz48YXV0
aC1hZGRyZXNzPkRlcGFydG1lbnQgb2YgT3J0aG9wYWVkaWMgU3VyZ2VyeSwgVUNMQSBTY2hvb2wg
b2YgTWVkaWNpbmUgOTAwOTUsIFVTQS48L2F1dGgtYWRkcmVzcz48dGl0bGVzPjx0aXRsZT5FZmZl
Y3Qgb2YgZXN0cm9nZW4gb24gY2VsbHVsYXIgbWV0YWJvbGlzbSBvZiB0aGUgaHVtYW4gYW50ZXJp
b3IgY3J1Y2lhdGUgbGlnYW1lbnQ8L3RpdGxlPjxzZWNvbmRhcnktdGl0bGU+Q2xpbiBPcnRob3Ag
UmVsYXQgUmVzPC9zZWNvbmRhcnktdGl0bGU+PGFsdC10aXRsZT5DbGluIE9ydGhvcCBSZWxhdCBS
PC9hbHQtdGl0bGU+PC90aXRsZXM+PGFsdC1wZXJpb2RpY2FsPjxmdWxsLXRpdGxlPkNsaW5pY2Fs
IE9ydGhvcGFlZGljcyBhbmQgUmVsYXRlZCBSZXNlYXJjaDwvZnVsbC10aXRsZT48YWJici0xPkNs
aW4gT3J0aG9wIFJlbGF0IFI8L2FiYnItMT48L2FsdC1wZXJpb2RpY2FsPjxwYWdlcz4yMjktMzg8
L3BhZ2VzPjxudW1iZXI+MzY2PC9udW1iZXI+PGtleXdvcmRzPjxrZXl3b3JkPkFkdWx0PC9rZXl3
b3JkPjxrZXl3b3JkPkFudGVyaW9yIENydWNpYXRlIExpZ2FtZW50L2N5dG9sb2d5LypkcnVnIGVm
ZmVjdHMvbWV0YWJvbGlzbTwva2V5d29yZD48a2V5d29yZD5BbnRlcmlvciBDcnVjaWF0ZSBMaWdh
bWVudCBJbmp1cmllczwva2V5d29yZD48a2V5d29yZD5BdGhsZXRpYyBJbmp1cmllcy9ldGlvbG9n
eTwva2V5d29yZD48a2V5d29yZD5CbG90dGluZywgV2VzdGVybjwva2V5d29yZD48a2V5d29yZD5D
ZWxsIERpdmlzaW9uL2RydWcgZWZmZWN0czwva2V5d29yZD48a2V5d29yZD5DZWxscywgQ3VsdHVy
ZWQ8L2tleXdvcmQ+PGtleXdvcmQ+Q29sbGFnZW4vYmlvc3ludGhlc2lzL2RydWcgZWZmZWN0czwv
a2V5d29yZD48a2V5d29yZD5Eb3NlLVJlc3BvbnNlIFJlbGF0aW9uc2hpcCwgRHJ1Zzwva2V5d29y
ZD48a2V5d29yZD5Fc3RyYWRpb2wvYWRtaW5pc3RyYXRpb24gJmFtcDsgZG9zYWdlLypwaGFybWFj
b2xvZ3k8L2tleXdvcmQ+PGtleXdvcmQ+RmVtYWxlPC9rZXl3b3JkPjxrZXl3b3JkPkZpYnJvYmxh
c3RzL2N5dG9sb2d5L2RydWcgZWZmZWN0czwva2V5d29yZD48a2V5d29yZD5IdW1hbnM8L2tleXdv
cmQ+PGtleXdvcmQ+TGluZWFyIE1vZGVsczwva2V5d29yZD48a2V5d29yZD5NZW5zdHJ1YXRpb24v
cGh5c2lvbG9neTwva2V5d29yZD48a2V5d29yZD5Qcm9jb2xsYWdlbi9hbmFseXNpcy9kcnVnIGVm
ZmVjdHM8L2tleXdvcmQ+PGtleXdvcmQ+UmFkaW9waGFybWFjZXV0aWNhbHM8L2tleXdvcmQ+PGtl
eXdvcmQ+UmVjZXB0b3JzLCBFc3Ryb2dlbi9tZXRhYm9saXNtPC9rZXl3b3JkPjxrZXl3b3JkPlJp
c2sgRmFjdG9yczwva2V5d29yZD48a2V5d29yZD5UaHltaWRpbmUvbWV0YWJvbGlzbTwva2V5d29y
ZD48a2V5d29yZD5UaW1lIEZhY3RvcnM8L2tleXdvcmQ+PGtleXdvcmQ+VHJpdGl1bTwva2V5d29y
ZD48L2tleXdvcmRzPjxkYXRlcz48eWVhcj4xOTk5PC95ZWFyPjxwdWItZGF0ZXM+PGRhdGU+U2Vw
PC9kYXRlPjwvcHViLWRhdGVzPjwvZGF0ZXM+PGlzYm4+MDAwOS05MjFYIChQcmludCkmI3hEOzAw
MDktOTIxWCAoTGlua2luZyk8L2lzYm4+PGFjY2Vzc2lvbi1udW0+MTA2Mjc3NDA8L2FjY2Vzc2lv
bi1udW0+PHVybHM+PHJlbGF0ZWQtdXJscz48dXJsPmh0dHBzOi8vd3d3Lm5jYmkubmxtLm5paC5n
b3YvcHVibWVkLzEwNjI3NzQwPC91cmw+PC9yZWxhdGVkLXVybHM+PC91cmxzPjxlbGVjdHJvbmlj
LXJlc291cmNlLW51bT4xMC4xMDk3LzAwMDAzMDg2LTE5OTkwOTAwMC0wMDAzMDwvZWxlY3Ryb25p
Yy1yZXNvdXJjZS1udW0+PGxhbmd1YWdlPkVuZ2xpc2g8L2xhbmd1YWdlPjwvcmVjb3JkPjwvQ2l0
ZT48L0VuZE5vdGU+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370D63">
        <w:rPr>
          <w:sz w:val="20"/>
          <w:szCs w:val="20"/>
        </w:rPr>
      </w:r>
      <w:r w:rsidRPr="00370D63">
        <w:rPr>
          <w:sz w:val="20"/>
          <w:szCs w:val="20"/>
        </w:rPr>
        <w:fldChar w:fldCharType="separate"/>
      </w:r>
      <w:r w:rsidR="00B40D9A">
        <w:rPr>
          <w:noProof/>
          <w:sz w:val="20"/>
          <w:szCs w:val="20"/>
        </w:rPr>
        <w:t>[50, 51]</w:t>
      </w:r>
      <w:r w:rsidRPr="00370D63">
        <w:rPr>
          <w:sz w:val="20"/>
          <w:szCs w:val="20"/>
        </w:rPr>
        <w:fldChar w:fldCharType="end"/>
      </w:r>
      <w:r w:rsidRPr="00370D63">
        <w:rPr>
          <w:sz w:val="20"/>
          <w:szCs w:val="20"/>
        </w:rPr>
        <w:t xml:space="preserve">.  However, it is important to note that studies assessing menstrual cycle and oral contraceptive effects on ACL injuries are of low quality </w:t>
      </w:r>
      <w:r w:rsidRPr="00370D63">
        <w:rPr>
          <w:sz w:val="20"/>
          <w:szCs w:val="20"/>
        </w:rPr>
        <w:fldChar w:fldCharType="begin">
          <w:fldData xml:space="preserve">PEVuZE5vdGU+PENpdGU+PEF1dGhvcj5TYW11ZWxzb248L0F1dGhvcj48WWVhcj4yMDE3PC9ZZWFy
PjxSZWNOdW0+ODE8L1JlY051bT48RGlzcGxheVRleHQ+WzUyXTwvRGlzcGxheVRleHQ+PHJlY29y
ZD48cmVjLW51bWJlcj44MTwvcmVjLW51bWJlcj48Zm9yZWlnbi1rZXlzPjxrZXkgYXBwPSJFTiIg
ZGItaWQ9ImQwdHRyc3ZyMnBzdzU0ZWZkdjF2cHZ4MGR3d3Z2ZXR3cHN6ZSIgdGltZXN0YW1wPSIx
NjUzNDExNjU4Ij44MTwva2V5PjwvZm9yZWlnbi1rZXlzPjxyZWYtdHlwZSBuYW1lPSJKb3VybmFs
IEFydGljbGUiPjE3PC9yZWYtdHlwZT48Y29udHJpYnV0b3JzPjxhdXRob3JzPjxhdXRob3I+U2Ft
dWVsc29uLCBLLjwvYXV0aG9yPjxhdXRob3I+QmFsaywgRS4gTS48L2F1dGhvcj48YXV0aG9yPlNl
dmV0c29uLCBFLiBMLjwvYXV0aG9yPjxhdXRob3I+RmxlbWluZywgQi4gQy48L2F1dGhvcj48L2F1
dGhvcnM+PC9jb250cmlidXRvcnM+PGF1dGgtYWRkcmVzcz5EZXBhcnRtZW50IG9mIE1vbGVjdWxh
ciBQaGFybWFjb2xvZ3ksIFBoeXNpb2xvZ3ksIGFuZCBCaW90ZWNobm9sb2d5LCBCcm93biBVbml2
ZXJzaXR5LCBQcm92aWRlbmNlLCBSaG9kZSBJc2xhbmQuJiN4RDtDZW50ZXIgZm9yIEV2aWRlbmNl
IFN5bnRoZXNpcyBpbiBIZWFsdGgsIEJyb3duIFVuaXZlcnNpdHkgU2Nob29sIG9mIFB1YmxpYyBI
ZWFsdGgsIFByb3ZpZGVuY2UsIFJob2RlIElzbGFuZC4mI3hEO0hlYWx0aCBhbmQgSW5mb3JtYXRp
b24gU2VydmljZXMsIEJyb3duIFVuaXZlcnNpdHkgTGlicmFyeSwgQnJvd24gVW5pdmVyc2l0eSwg
UHJvdmlkZW5jZSwgUmhvZGUgSXNsYW5kLiYjeEQ7RGVwYXJ0bWVudCBvZiBPcnRob3BhZWRpY3Ms
IFdhcnJlbiBBbHBlcnQgTWVkaWNhbCBTY2hvb2wgb2YgQnJvd24gVW5pdmVyc2l0eS9SaG9kZSBJ
c2xhbmQgSG9zcGl0YWwsIFByb3ZpZGVuY2UsIFJob2RlIElzbGFuZC4mI3hEO1NjaG9vbCBvZiBF
bmdpbmVlcmluZywgQnJvd24gVW5pdmVyc2l0eSwgUHJvdmlkZW5jZSwgUmhvZGUgSXNsYW5kLjwv
YXV0aC1hZGRyZXNzPjx0aXRsZXM+PHRpdGxlPkxpbWl0ZWQgRXZpZGVuY2UgU3VnZ2VzdHMgYSBQ
cm90ZWN0aXZlIEFzc29jaWF0aW9uIEJldHdlZW4gT3JhbCBDb250cmFjZXB0aXZlIFBpbGwgVXNl
IGFuZCBBbnRlcmlvciBDcnVjaWF0ZSBMaWdhbWVudCBJbmp1cmllcyBpbiBGZW1hbGVzOiBBIFN5
c3RlbWF0aWMgUmV2aWV3PC90aXRsZT48c2Vjb25kYXJ5LXRpdGxlPlNwb3J0cyBIZWFsdGg8L3Nl
Y29uZGFyeS10aXRsZT48L3RpdGxlcz48cGVyaW9kaWNhbD48ZnVsbC10aXRsZT5TcG9ydHMgSGVh
bHRoPC9mdWxsLXRpdGxlPjwvcGVyaW9kaWNhbD48cGFnZXM+NDk4LTUxMDwvcGFnZXM+PHZvbHVt
ZT45PC92b2x1bWU+PG51bWJlcj42PC9udW1iZXI+PGVkaXRpb24+MjAxNzEwMTA8L2VkaXRpb24+
PGtleXdvcmRzPjxrZXl3b3JkPkFnZSBGYWN0b3JzPC9rZXl3b3JkPjxrZXl3b3JkPkFudGVyaW9y
IENydWNpYXRlIExpZ2FtZW50IEluanVyaWVzLyplcGlkZW1pb2xvZ3kvKnByZXZlbnRpb24gJmFt
cDsgY29udHJvbDwva2V5d29yZD48a2V5d29yZD5BdGhsZXRpYyBJbmp1cmllcy8qZXBpZGVtaW9s
b2d5LypwcmV2ZW50aW9uICZhbXA7IGNvbnRyb2w8L2tleXdvcmQ+PGtleXdvcmQ+Q29udHJhY2Vw
dGl2ZXMsIE9yYWwvKmFkbWluaXN0cmF0aW9uICZhbXA7IGRvc2FnZTwva2V5d29yZD48a2V5d29y
ZD5GZW1hbGU8L2tleXdvcmQ+PGtleXdvcmQ+SHVtYW5zPC9rZXl3b3JkPjxrZXl3b3JkPkluY2lk
ZW5jZTwva2V5d29yZD48a2V5d29yZD5NZW5zdHJ1YWwgQ3ljbGU8L2tleXdvcmQ+PGtleXdvcmQ+
UmlzayBGYWN0b3JzPC9rZXl3b3JkPjxrZXl3b3JkPkFjbDwva2V5d29yZD48a2V5d29yZD5ob3Jt
b25lczwva2V5d29yZD48a2V5d29yZD5pbmp1cnk8L2tleXdvcmQ+PGtleXdvcmQ+b3JhbCBjb250
cmFjZXB0aXZlczwva2V5d29yZD48a2V5d29yZD5yaXNrPC9rZXl3b3JkPjxrZXl3b3JkPnN5c3Rl
bWF0aWMgcmV2aWV3PC9rZXl3b3JkPjwva2V5d29yZHM+PGRhdGVzPjx5ZWFyPjIwMTc8L3llYXI+
PHB1Yi1kYXRlcz48ZGF0ZT5Ob3YvRGVjPC9kYXRlPjwvcHViLWRhdGVzPjwvZGF0ZXM+PGlzYm4+
MTk0MS0wOTIxIChFbGVjdHJvbmljKSYjeEQ7MTk0MS0wOTIxIChMaW5raW5nKTwvaXNibj48YWNj
ZXNzaW9uLW51bT4yOTAxNjIzNDwvYWNjZXNzaW9uLW51bT48dXJscz48cmVsYXRlZC11cmxzPjx1
cmw+aHR0cHM6Ly93d3cubmNiaS5ubG0ubmloLmdvdi9wdWJtZWQvMjkwMTYyMzQ8L3VybD48L3Jl
bGF0ZWQtdXJscz48L3VybHM+PGN1c3RvbTI+UE1DNTY2NTExODwvY3VzdG9tMj48ZWxlY3Ryb25p
Yy1yZXNvdXJjZS1udW0+MTAuMTE3Ny8xOTQxNzM4MTE3NzM0MTY0PC9lbGVjdHJvbmljLXJlc291
cmNlLW51bT48cmVtb3RlLWRhdGFiYXNlLW5hbWU+TWVkbGluZTwvcmVtb3RlLWRhdGFiYXNlLW5h
bWU+PHJlbW90ZS1kYXRhYmFzZS1wcm92aWRlcj5OTE08L3JlbW90ZS1kYXRhYmFzZS1wcm92aWRl
cj48L3JlY29yZD48L0NpdGU+PC9FbmROb3RlPn==
</w:fldData>
        </w:fldChar>
      </w:r>
      <w:r w:rsidR="00B40D9A">
        <w:rPr>
          <w:sz w:val="20"/>
          <w:szCs w:val="20"/>
        </w:rPr>
        <w:instrText xml:space="preserve"> ADDIN EN.CITE </w:instrText>
      </w:r>
      <w:r w:rsidR="00B40D9A">
        <w:rPr>
          <w:sz w:val="20"/>
          <w:szCs w:val="20"/>
        </w:rPr>
        <w:fldChar w:fldCharType="begin">
          <w:fldData xml:space="preserve">PEVuZE5vdGU+PENpdGU+PEF1dGhvcj5TYW11ZWxzb248L0F1dGhvcj48WWVhcj4yMDE3PC9ZZWFy
PjxSZWNOdW0+ODE8L1JlY051bT48RGlzcGxheVRleHQ+WzUyXTwvRGlzcGxheVRleHQ+PHJlY29y
ZD48cmVjLW51bWJlcj44MTwvcmVjLW51bWJlcj48Zm9yZWlnbi1rZXlzPjxrZXkgYXBwPSJFTiIg
ZGItaWQ9ImQwdHRyc3ZyMnBzdzU0ZWZkdjF2cHZ4MGR3d3Z2ZXR3cHN6ZSIgdGltZXN0YW1wPSIx
NjUzNDExNjU4Ij44MTwva2V5PjwvZm9yZWlnbi1rZXlzPjxyZWYtdHlwZSBuYW1lPSJKb3VybmFs
IEFydGljbGUiPjE3PC9yZWYtdHlwZT48Y29udHJpYnV0b3JzPjxhdXRob3JzPjxhdXRob3I+U2Ft
dWVsc29uLCBLLjwvYXV0aG9yPjxhdXRob3I+QmFsaywgRS4gTS48L2F1dGhvcj48YXV0aG9yPlNl
dmV0c29uLCBFLiBMLjwvYXV0aG9yPjxhdXRob3I+RmxlbWluZywgQi4gQy48L2F1dGhvcj48L2F1
dGhvcnM+PC9jb250cmlidXRvcnM+PGF1dGgtYWRkcmVzcz5EZXBhcnRtZW50IG9mIE1vbGVjdWxh
ciBQaGFybWFjb2xvZ3ksIFBoeXNpb2xvZ3ksIGFuZCBCaW90ZWNobm9sb2d5LCBCcm93biBVbml2
ZXJzaXR5LCBQcm92aWRlbmNlLCBSaG9kZSBJc2xhbmQuJiN4RDtDZW50ZXIgZm9yIEV2aWRlbmNl
IFN5bnRoZXNpcyBpbiBIZWFsdGgsIEJyb3duIFVuaXZlcnNpdHkgU2Nob29sIG9mIFB1YmxpYyBI
ZWFsdGgsIFByb3ZpZGVuY2UsIFJob2RlIElzbGFuZC4mI3hEO0hlYWx0aCBhbmQgSW5mb3JtYXRp
b24gU2VydmljZXMsIEJyb3duIFVuaXZlcnNpdHkgTGlicmFyeSwgQnJvd24gVW5pdmVyc2l0eSwg
UHJvdmlkZW5jZSwgUmhvZGUgSXNsYW5kLiYjeEQ7RGVwYXJ0bWVudCBvZiBPcnRob3BhZWRpY3Ms
IFdhcnJlbiBBbHBlcnQgTWVkaWNhbCBTY2hvb2wgb2YgQnJvd24gVW5pdmVyc2l0eS9SaG9kZSBJ
c2xhbmQgSG9zcGl0YWwsIFByb3ZpZGVuY2UsIFJob2RlIElzbGFuZC4mI3hEO1NjaG9vbCBvZiBF
bmdpbmVlcmluZywgQnJvd24gVW5pdmVyc2l0eSwgUHJvdmlkZW5jZSwgUmhvZGUgSXNsYW5kLjwv
YXV0aC1hZGRyZXNzPjx0aXRsZXM+PHRpdGxlPkxpbWl0ZWQgRXZpZGVuY2UgU3VnZ2VzdHMgYSBQ
cm90ZWN0aXZlIEFzc29jaWF0aW9uIEJldHdlZW4gT3JhbCBDb250cmFjZXB0aXZlIFBpbGwgVXNl
IGFuZCBBbnRlcmlvciBDcnVjaWF0ZSBMaWdhbWVudCBJbmp1cmllcyBpbiBGZW1hbGVzOiBBIFN5
c3RlbWF0aWMgUmV2aWV3PC90aXRsZT48c2Vjb25kYXJ5LXRpdGxlPlNwb3J0cyBIZWFsdGg8L3Nl
Y29uZGFyeS10aXRsZT48L3RpdGxlcz48cGVyaW9kaWNhbD48ZnVsbC10aXRsZT5TcG9ydHMgSGVh
bHRoPC9mdWxsLXRpdGxlPjwvcGVyaW9kaWNhbD48cGFnZXM+NDk4LTUxMDwvcGFnZXM+PHZvbHVt
ZT45PC92b2x1bWU+PG51bWJlcj42PC9udW1iZXI+PGVkaXRpb24+MjAxNzEwMTA8L2VkaXRpb24+
PGtleXdvcmRzPjxrZXl3b3JkPkFnZSBGYWN0b3JzPC9rZXl3b3JkPjxrZXl3b3JkPkFudGVyaW9y
IENydWNpYXRlIExpZ2FtZW50IEluanVyaWVzLyplcGlkZW1pb2xvZ3kvKnByZXZlbnRpb24gJmFt
cDsgY29udHJvbDwva2V5d29yZD48a2V5d29yZD5BdGhsZXRpYyBJbmp1cmllcy8qZXBpZGVtaW9s
b2d5LypwcmV2ZW50aW9uICZhbXA7IGNvbnRyb2w8L2tleXdvcmQ+PGtleXdvcmQ+Q29udHJhY2Vw
dGl2ZXMsIE9yYWwvKmFkbWluaXN0cmF0aW9uICZhbXA7IGRvc2FnZTwva2V5d29yZD48a2V5d29y
ZD5GZW1hbGU8L2tleXdvcmQ+PGtleXdvcmQ+SHVtYW5zPC9rZXl3b3JkPjxrZXl3b3JkPkluY2lk
ZW5jZTwva2V5d29yZD48a2V5d29yZD5NZW5zdHJ1YWwgQ3ljbGU8L2tleXdvcmQ+PGtleXdvcmQ+
UmlzayBGYWN0b3JzPC9rZXl3b3JkPjxrZXl3b3JkPkFjbDwva2V5d29yZD48a2V5d29yZD5ob3Jt
b25lczwva2V5d29yZD48a2V5d29yZD5pbmp1cnk8L2tleXdvcmQ+PGtleXdvcmQ+b3JhbCBjb250
cmFjZXB0aXZlczwva2V5d29yZD48a2V5d29yZD5yaXNrPC9rZXl3b3JkPjxrZXl3b3JkPnN5c3Rl
bWF0aWMgcmV2aWV3PC9rZXl3b3JkPjwva2V5d29yZHM+PGRhdGVzPjx5ZWFyPjIwMTc8L3llYXI+
PHB1Yi1kYXRlcz48ZGF0ZT5Ob3YvRGVjPC9kYXRlPjwvcHViLWRhdGVzPjwvZGF0ZXM+PGlzYm4+
MTk0MS0wOTIxIChFbGVjdHJvbmljKSYjeEQ7MTk0MS0wOTIxIChMaW5raW5nKTwvaXNibj48YWNj
ZXNzaW9uLW51bT4yOTAxNjIzNDwvYWNjZXNzaW9uLW51bT48dXJscz48cmVsYXRlZC11cmxzPjx1
cmw+aHR0cHM6Ly93d3cubmNiaS5ubG0ubmloLmdvdi9wdWJtZWQvMjkwMTYyMzQ8L3VybD48L3Jl
bGF0ZWQtdXJscz48L3VybHM+PGN1c3RvbTI+UE1DNTY2NTExODwvY3VzdG9tMj48ZWxlY3Ryb25p
Yy1yZXNvdXJjZS1udW0+MTAuMTE3Ny8xOTQxNzM4MTE3NzM0MTY0PC9lbGVjdHJvbmljLXJlc291
cmNlLW51bT48cmVtb3RlLWRhdGFiYXNlLW5hbWU+TWVkbGluZTwvcmVtb3RlLWRhdGFiYXNlLW5h
bWU+PHJlbW90ZS1kYXRhYmFzZS1wcm92aWRlcj5OTE08L3JlbW90ZS1kYXRhYmFzZS1wcm92aWRl
cj48L3JlY29yZD48L0NpdGU+PC9FbmROb3RlPn==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370D63">
        <w:rPr>
          <w:sz w:val="20"/>
          <w:szCs w:val="20"/>
        </w:rPr>
      </w:r>
      <w:r w:rsidRPr="00370D63">
        <w:rPr>
          <w:sz w:val="20"/>
          <w:szCs w:val="20"/>
        </w:rPr>
        <w:fldChar w:fldCharType="separate"/>
      </w:r>
      <w:r w:rsidR="00B40D9A">
        <w:rPr>
          <w:noProof/>
          <w:sz w:val="20"/>
          <w:szCs w:val="20"/>
        </w:rPr>
        <w:t>[52]</w:t>
      </w:r>
      <w:r w:rsidRPr="00370D63">
        <w:rPr>
          <w:sz w:val="20"/>
          <w:szCs w:val="20"/>
        </w:rPr>
        <w:fldChar w:fldCharType="end"/>
      </w:r>
      <w:r w:rsidRPr="00370D63">
        <w:rPr>
          <w:sz w:val="20"/>
          <w:szCs w:val="20"/>
        </w:rPr>
        <w:t>,</w:t>
      </w:r>
      <w:r w:rsidR="100CAE68" w:rsidRPr="100CAE68">
        <w:rPr>
          <w:sz w:val="20"/>
          <w:szCs w:val="20"/>
        </w:rPr>
        <w:t xml:space="preserve"> and whether females are at increased risk for other tendon and ligament injuries</w:t>
      </w:r>
      <w:r w:rsidRPr="00370D63">
        <w:rPr>
          <w:sz w:val="20"/>
          <w:szCs w:val="20"/>
        </w:rPr>
        <w:t xml:space="preserve"> warrant</w:t>
      </w:r>
      <w:r w:rsidR="100CAE68" w:rsidRPr="100CAE68">
        <w:rPr>
          <w:sz w:val="20"/>
          <w:szCs w:val="20"/>
        </w:rPr>
        <w:t>s</w:t>
      </w:r>
      <w:r w:rsidRPr="00370D63">
        <w:rPr>
          <w:sz w:val="20"/>
          <w:szCs w:val="20"/>
        </w:rPr>
        <w:t xml:space="preserve"> further investigation. At present, it is unclear whether exposure to microgravity (1/6g) for lunar EVAs with varied terrain or return to Earth (1g) may lead to increased </w:t>
      </w:r>
      <w:r w:rsidR="00023962">
        <w:rPr>
          <w:sz w:val="20"/>
          <w:szCs w:val="20"/>
        </w:rPr>
        <w:t xml:space="preserve">tendon </w:t>
      </w:r>
      <w:r w:rsidRPr="00370D63">
        <w:rPr>
          <w:sz w:val="20"/>
          <w:szCs w:val="20"/>
        </w:rPr>
        <w:t>injury risk</w:t>
      </w:r>
      <w:r w:rsidR="100CAE68" w:rsidRPr="100CAE68">
        <w:rPr>
          <w:sz w:val="20"/>
          <w:szCs w:val="20"/>
        </w:rPr>
        <w:t xml:space="preserve"> in male and female astronauts</w:t>
      </w:r>
      <w:r w:rsidRPr="00370D63">
        <w:rPr>
          <w:sz w:val="20"/>
          <w:szCs w:val="20"/>
        </w:rPr>
        <w:t>.</w:t>
      </w:r>
    </w:p>
    <w:p w14:paraId="189EE01D" w14:textId="77777777" w:rsidR="00370D63" w:rsidRPr="00370D63" w:rsidRDefault="00370D63" w:rsidP="00370D63">
      <w:pPr>
        <w:pStyle w:val="IEEEsubhead"/>
        <w:rPr>
          <w:sz w:val="20"/>
          <w:szCs w:val="20"/>
        </w:rPr>
      </w:pPr>
    </w:p>
    <w:p w14:paraId="01E2C906" w14:textId="583D56B0" w:rsidR="00370D63" w:rsidRDefault="00370D63" w:rsidP="00370D63">
      <w:pPr>
        <w:pStyle w:val="IEEEsubhead"/>
        <w:rPr>
          <w:sz w:val="20"/>
        </w:rPr>
      </w:pPr>
      <w:r>
        <w:rPr>
          <w:sz w:val="20"/>
        </w:rPr>
        <w:t>Body Mass &amp; Energy Requirements</w:t>
      </w:r>
    </w:p>
    <w:p w14:paraId="2AC5AD13" w14:textId="1220B43B" w:rsidR="00370D63" w:rsidRPr="00370D63" w:rsidRDefault="00EB342B" w:rsidP="00370D63">
      <w:pPr>
        <w:rPr>
          <w:sz w:val="20"/>
          <w:szCs w:val="20"/>
        </w:rPr>
      </w:pPr>
      <w:r>
        <w:rPr>
          <w:sz w:val="20"/>
          <w:szCs w:val="20"/>
        </w:rPr>
        <w:t>Generally</w:t>
      </w:r>
      <w:r w:rsidR="00370D63" w:rsidRPr="00370D63">
        <w:rPr>
          <w:sz w:val="20"/>
          <w:szCs w:val="20"/>
        </w:rPr>
        <w:t xml:space="preserve">, </w:t>
      </w:r>
      <w:r>
        <w:rPr>
          <w:sz w:val="20"/>
          <w:szCs w:val="20"/>
        </w:rPr>
        <w:t>females have</w:t>
      </w:r>
      <w:r w:rsidR="00370D63" w:rsidRPr="00370D63">
        <w:rPr>
          <w:sz w:val="20"/>
          <w:szCs w:val="20"/>
        </w:rPr>
        <w:t xml:space="preserve"> less body mass</w:t>
      </w:r>
      <w:r>
        <w:rPr>
          <w:sz w:val="20"/>
          <w:szCs w:val="20"/>
        </w:rPr>
        <w:t>, lean muscle</w:t>
      </w:r>
      <w:r w:rsidR="00370D63" w:rsidRPr="00370D63">
        <w:rPr>
          <w:sz w:val="20"/>
          <w:szCs w:val="20"/>
        </w:rPr>
        <w:t>,</w:t>
      </w:r>
      <w:r>
        <w:rPr>
          <w:sz w:val="20"/>
          <w:szCs w:val="20"/>
        </w:rPr>
        <w:t xml:space="preserve"> and lower resting metabolic expenditures</w:t>
      </w:r>
      <w:r w:rsidR="00370D63" w:rsidRPr="00370D63">
        <w:rPr>
          <w:sz w:val="20"/>
          <w:szCs w:val="20"/>
        </w:rPr>
        <w:t xml:space="preserve"> compared to the average </w:t>
      </w:r>
      <w:r>
        <w:rPr>
          <w:sz w:val="20"/>
          <w:szCs w:val="20"/>
        </w:rPr>
        <w:t>male</w:t>
      </w:r>
      <w:r w:rsidRPr="00370D63">
        <w:rPr>
          <w:sz w:val="20"/>
          <w:szCs w:val="20"/>
        </w:rPr>
        <w:t xml:space="preserve"> </w:t>
      </w:r>
      <w:r w:rsidR="00370D63" w:rsidRPr="00370D63">
        <w:rPr>
          <w:sz w:val="20"/>
          <w:szCs w:val="20"/>
        </w:rPr>
        <w:fldChar w:fldCharType="begin">
          <w:fldData xml:space="preserve">PEVuZE5vdGU+PENpdGU+PEF1dGhvcj5CcmVkZWxsYTwvQXV0aG9yPjxZZWFyPjIwMTc8L1llYXI+
PFJlY051bT4xNDA8L1JlY051bT48RGlzcGxheVRleHQ+WzUzLCA1NF08L0Rpc3BsYXlUZXh0Pjxy
ZWNvcmQ+PHJlYy1udW1iZXI+MTQwPC9yZWMtbnVtYmVyPjxmb3JlaWduLWtleXM+PGtleSBhcHA9
IkVOIiBkYi1pZD0iZDB0dHJzdnIycHN3NTRlZmR2MXZwdngwZHd3dnZldHdwc3plIiB0aW1lc3Rh
bXA9IjE2NTcxMzMxNTEiPjE0MDwva2V5PjwvZm9yZWlnbi1rZXlzPjxyZWYtdHlwZSBuYW1lPSJC
b29rIFNlY3Rpb24iPjU8L3JlZi10eXBlPjxjb250cmlidXRvcnM+PGF1dGhvcnM+PGF1dGhvcj5C
cmVkZWxsYSwgTWlyaWFtIEEuPC9hdXRob3I+PC9hdXRob3JzPjxzZWNvbmRhcnktYXV0aG9ycz48
YXV0aG9yPk1hdXZhaXMtSmFydmlzLCBGcmFuY2s8L2F1dGhvcj48L3NlY29uZGFyeS1hdXRob3Jz
PjwvY29udHJpYnV0b3JzPjx0aXRsZXM+PHRpdGxlPlNleCBEaWZmZXJlbmNlcyBpbiBCb2R5IENv
bXBvc2l0aW9uPC90aXRsZT48c2Vjb25kYXJ5LXRpdGxlPlNleCBhbmQgR2VuZGVyIEZhY3RvcnMg
QWZmZWN0aW5nIE1ldGFib2xpYyBIb21lb3N0YXNpcywgRGlhYmV0ZXMgYW5kIE9iZXNpdHk8L3Nl
Y29uZGFyeS10aXRsZT48L3RpdGxlcz48cGFnZXM+OS0yNzwvcGFnZXM+PGRhdGVzPjx5ZWFyPjIw
MTc8L3llYXI+PC9kYXRlcz48cHViLWxvY2F0aW9uPkNoYW08L3B1Yi1sb2NhdGlvbj48cHVibGlz
aGVyPlNwcmluZ2VyIEludGVybmF0aW9uYWwgUHVibGlzaGluZzwvcHVibGlzaGVyPjxpc2JuPjk3
OC0zLTMxOS03MDE3OC0zPC9pc2JuPjxsYWJlbD5CcmVkZWxsYTIwMTc8L2xhYmVsPjx1cmxzPjxy
ZWxhdGVkLXVybHM+PHVybD5odHRwczovL2RvaS5vcmcvMTAuMTAwNy85NzgtMy0zMTktNzAxNzgt
M18yPC91cmw+PC9yZWxhdGVkLXVybHM+PC91cmxzPjxlbGVjdHJvbmljLXJlc291cmNlLW51bT4x
MC4xMDA3Lzk3OC0zLTMxOS03MDE3OC0zXzI8L2VsZWN0cm9uaWMtcmVzb3VyY2UtbnVtPjwvcmVj
b3JkPjwvQ2l0ZT48Q2l0ZT48QXV0aG9yPkFyY2llcm88L0F1dGhvcj48WWVhcj4xOTkzPC9ZZWFy
PjxSZWNOdW0+MTQxPC9SZWNOdW0+PHJlY29yZD48cmVjLW51bWJlcj4xNDE8L3JlYy1udW1iZXI+
PGZvcmVpZ24ta2V5cz48a2V5IGFwcD0iRU4iIGRiLWlkPSJkMHR0cnN2cjJwc3c1NGVmZHYxdnB2
eDBkd3d2dmV0d3BzemUiIHRpbWVzdGFtcD0iMTY1NzEzODUwOCI+MTQxPC9rZXk+PC9mb3JlaWdu
LWtleXM+PHJlZi10eXBlIG5hbWU9IkpvdXJuYWwgQXJ0aWNsZSI+MTc8L3JlZi10eXBlPjxjb250
cmlidXRvcnM+PGF1dGhvcnM+PGF1dGhvcj5BcmNpZXJvLCBQLiBKLjwvYXV0aG9yPjxhdXRob3I+
R29yYW4sIE0uIEkuPC9hdXRob3I+PGF1dGhvcj5Qb2VobG1hbiwgRS4gVC48L2F1dGhvcj48L2F1
dGhvcnM+PC9jb250cmlidXRvcnM+PGF1dGgtYWRkcmVzcz5CYWx0aW1vcmUgVmV0ZXJhbnMgQWZm
YWlycyBNZWRpY2FsIENlbnRlciwgRGl2aXNpb24gb2YgR2Vyb250b2xvZ3kgYW5kIEdlcmlhdHJp
YyBSZXNlYXJjaCBFZHVjYXRpb24gYW5kIENsaW5pY2FsIENlbnRlciwgVW5pdmVyc2l0eSBvZiBN
YXJ5bGFuZCAyMTIwMS48L2F1dGgtYWRkcmVzcz48dGl0bGVzPjx0aXRsZT5SZXN0aW5nIG1ldGFi
b2xpYyByYXRlIGlzIGxvd2VyIGluIHdvbWVuIHRoYW4gaW4gbWVuPC90aXRsZT48c2Vjb25kYXJ5
LXRpdGxlPkogQXBwbCBQaHlzaW9sICgxOTg1KTwvc2Vjb25kYXJ5LXRpdGxlPjwvdGl0bGVzPjxw
ZXJpb2RpY2FsPjxmdWxsLXRpdGxlPkogQXBwbCBQaHlzaW9sICgxOTg1KTwvZnVsbC10aXRsZT48
L3BlcmlvZGljYWw+PHBhZ2VzPjI1MTQtMjA8L3BhZ2VzPjx2b2x1bWU+NzU8L3ZvbHVtZT48bnVt
YmVyPjY8L251bWJlcj48a2V5d29yZHM+PGtleXdvcmQ+QWRpcG9zZSBUaXNzdWUvcGh5c2lvbG9n
eTwva2V5d29yZD48a2V5d29yZD5BZG9sZXNjZW50PC9rZXl3b3JkPjxrZXl3b3JkPkFkdWx0PC9r
ZXl3b3JkPjxrZXl3b3JkPkFnZWQ8L2tleXdvcmQ+PGtleXdvcmQ+QWdlZCwgODAgYW5kIG92ZXI8
L2tleXdvcmQ+PGtleXdvcmQ+QWdpbmcvbWV0YWJvbGlzbTwva2V5d29yZD48a2V5d29yZD5Cb2R5
IENvbXBvc2l0aW9uL3BoeXNpb2xvZ3k8L2tleXdvcmQ+PGtleXdvcmQ+Qm9keSBXZWlnaHQvcGh5
c2lvbG9neTwva2V5d29yZD48a2V5d29yZD5GZW1hbGU8L2tleXdvcmQ+PGtleXdvcmQ+SHVtYW5z
PC9rZXl3b3JkPjxrZXl3b3JkPk1hbGU8L2tleXdvcmQ+PGtleXdvcmQ+TWVub3BhdXNlL3BoeXNp
b2xvZ3k8L2tleXdvcmQ+PGtleXdvcmQ+TWV0YWJvbGlzbS8qcGh5c2lvbG9neTwva2V5d29yZD48
a2V5d29yZD5NaWRkbGUgQWdlZDwva2V5d29yZD48a2V5d29yZD5PeHlnZW4gQ29uc3VtcHRpb24v
cGh5c2lvbG9neTwva2V5d29yZD48a2V5d29yZD5QaHlzaWNhbCBGaXRuZXNzL3BoeXNpb2xvZ3k8
L2tleXdvcmQ+PGtleXdvcmQ+UG9zdG1lbm9wYXVzZS9waHlzaW9sb2d5PC9rZXl3b3JkPjxrZXl3
b3JkPlNleCBDaGFyYWN0ZXJpc3RpY3M8L2tleXdvcmQ+PC9rZXl3b3Jkcz48ZGF0ZXM+PHllYXI+
MTk5MzwveWVhcj48cHViLWRhdGVzPjxkYXRlPkRlYzwvZGF0ZT48L3B1Yi1kYXRlcz48L2RhdGVz
Pjxpc2JuPjg3NTAtNzU4NyAoUHJpbnQpJiN4RDswMTYxLTc1NjcgKExpbmtpbmcpPC9pc2JuPjxh
Y2Nlc3Npb24tbnVtPjgxMjU4NzA8L2FjY2Vzc2lvbi1udW0+PHVybHM+PHJlbGF0ZWQtdXJscz48
dXJsPmh0dHBzOi8vd3d3Lm5jYmkubmxtLm5paC5nb3YvcHVibWVkLzgxMjU4NzA8L3VybD48L3Jl
bGF0ZWQtdXJscz48L3VybHM+PGVsZWN0cm9uaWMtcmVzb3VyY2UtbnVtPjEwLjExNTIvamFwcGwu
MTk5My43NS42LjI1MTQ8L2VsZWN0cm9uaWMtcmVzb3VyY2UtbnVtPjxyZW1vdGUtZGF0YWJhc2Ut
bmFtZT5NZWRsaW5lPC9yZW1vdGUtZGF0YWJhc2UtbmFtZT48cmVtb3RlLWRhdGFiYXNlLXByb3Zp
ZGVyPk5MTTwvcmVtb3RlLWRhdGFiYXNlLXByb3ZpZGVyPjwvcmVjb3JkPjwvQ2l0ZT48L0VuZE5v
dGU+
</w:fldData>
        </w:fldChar>
      </w:r>
      <w:r w:rsidR="00B40D9A">
        <w:rPr>
          <w:sz w:val="20"/>
          <w:szCs w:val="20"/>
        </w:rPr>
        <w:instrText xml:space="preserve"> ADDIN EN.CITE </w:instrText>
      </w:r>
      <w:r w:rsidR="00B40D9A">
        <w:rPr>
          <w:sz w:val="20"/>
          <w:szCs w:val="20"/>
        </w:rPr>
        <w:fldChar w:fldCharType="begin">
          <w:fldData xml:space="preserve">PEVuZE5vdGU+PENpdGU+PEF1dGhvcj5CcmVkZWxsYTwvQXV0aG9yPjxZZWFyPjIwMTc8L1llYXI+
PFJlY051bT4xNDA8L1JlY051bT48RGlzcGxheVRleHQ+WzUzLCA1NF08L0Rpc3BsYXlUZXh0Pjxy
ZWNvcmQ+PHJlYy1udW1iZXI+MTQwPC9yZWMtbnVtYmVyPjxmb3JlaWduLWtleXM+PGtleSBhcHA9
IkVOIiBkYi1pZD0iZDB0dHJzdnIycHN3NTRlZmR2MXZwdngwZHd3dnZldHdwc3plIiB0aW1lc3Rh
bXA9IjE2NTcxMzMxNTEiPjE0MDwva2V5PjwvZm9yZWlnbi1rZXlzPjxyZWYtdHlwZSBuYW1lPSJC
b29rIFNlY3Rpb24iPjU8L3JlZi10eXBlPjxjb250cmlidXRvcnM+PGF1dGhvcnM+PGF1dGhvcj5C
cmVkZWxsYSwgTWlyaWFtIEEuPC9hdXRob3I+PC9hdXRob3JzPjxzZWNvbmRhcnktYXV0aG9ycz48
YXV0aG9yPk1hdXZhaXMtSmFydmlzLCBGcmFuY2s8L2F1dGhvcj48L3NlY29uZGFyeS1hdXRob3Jz
PjwvY29udHJpYnV0b3JzPjx0aXRsZXM+PHRpdGxlPlNleCBEaWZmZXJlbmNlcyBpbiBCb2R5IENv
bXBvc2l0aW9uPC90aXRsZT48c2Vjb25kYXJ5LXRpdGxlPlNleCBhbmQgR2VuZGVyIEZhY3RvcnMg
QWZmZWN0aW5nIE1ldGFib2xpYyBIb21lb3N0YXNpcywgRGlhYmV0ZXMgYW5kIE9iZXNpdHk8L3Nl
Y29uZGFyeS10aXRsZT48L3RpdGxlcz48cGFnZXM+OS0yNzwvcGFnZXM+PGRhdGVzPjx5ZWFyPjIw
MTc8L3llYXI+PC9kYXRlcz48cHViLWxvY2F0aW9uPkNoYW08L3B1Yi1sb2NhdGlvbj48cHVibGlz
aGVyPlNwcmluZ2VyIEludGVybmF0aW9uYWwgUHVibGlzaGluZzwvcHVibGlzaGVyPjxpc2JuPjk3
OC0zLTMxOS03MDE3OC0zPC9pc2JuPjxsYWJlbD5CcmVkZWxsYTIwMTc8L2xhYmVsPjx1cmxzPjxy
ZWxhdGVkLXVybHM+PHVybD5odHRwczovL2RvaS5vcmcvMTAuMTAwNy85NzgtMy0zMTktNzAxNzgt
M18yPC91cmw+PC9yZWxhdGVkLXVybHM+PC91cmxzPjxlbGVjdHJvbmljLXJlc291cmNlLW51bT4x
MC4xMDA3Lzk3OC0zLTMxOS03MDE3OC0zXzI8L2VsZWN0cm9uaWMtcmVzb3VyY2UtbnVtPjwvcmVj
b3JkPjwvQ2l0ZT48Q2l0ZT48QXV0aG9yPkFyY2llcm88L0F1dGhvcj48WWVhcj4xOTkzPC9ZZWFy
PjxSZWNOdW0+MTQxPC9SZWNOdW0+PHJlY29yZD48cmVjLW51bWJlcj4xNDE8L3JlYy1udW1iZXI+
PGZvcmVpZ24ta2V5cz48a2V5IGFwcD0iRU4iIGRiLWlkPSJkMHR0cnN2cjJwc3c1NGVmZHYxdnB2
eDBkd3d2dmV0d3BzemUiIHRpbWVzdGFtcD0iMTY1NzEzODUwOCI+MTQxPC9rZXk+PC9mb3JlaWdu
LWtleXM+PHJlZi10eXBlIG5hbWU9IkpvdXJuYWwgQXJ0aWNsZSI+MTc8L3JlZi10eXBlPjxjb250
cmlidXRvcnM+PGF1dGhvcnM+PGF1dGhvcj5BcmNpZXJvLCBQLiBKLjwvYXV0aG9yPjxhdXRob3I+
R29yYW4sIE0uIEkuPC9hdXRob3I+PGF1dGhvcj5Qb2VobG1hbiwgRS4gVC48L2F1dGhvcj48L2F1
dGhvcnM+PC9jb250cmlidXRvcnM+PGF1dGgtYWRkcmVzcz5CYWx0aW1vcmUgVmV0ZXJhbnMgQWZm
YWlycyBNZWRpY2FsIENlbnRlciwgRGl2aXNpb24gb2YgR2Vyb250b2xvZ3kgYW5kIEdlcmlhdHJp
YyBSZXNlYXJjaCBFZHVjYXRpb24gYW5kIENsaW5pY2FsIENlbnRlciwgVW5pdmVyc2l0eSBvZiBN
YXJ5bGFuZCAyMTIwMS48L2F1dGgtYWRkcmVzcz48dGl0bGVzPjx0aXRsZT5SZXN0aW5nIG1ldGFi
b2xpYyByYXRlIGlzIGxvd2VyIGluIHdvbWVuIHRoYW4gaW4gbWVuPC90aXRsZT48c2Vjb25kYXJ5
LXRpdGxlPkogQXBwbCBQaHlzaW9sICgxOTg1KTwvc2Vjb25kYXJ5LXRpdGxlPjwvdGl0bGVzPjxw
ZXJpb2RpY2FsPjxmdWxsLXRpdGxlPkogQXBwbCBQaHlzaW9sICgxOTg1KTwvZnVsbC10aXRsZT48
L3BlcmlvZGljYWw+PHBhZ2VzPjI1MTQtMjA8L3BhZ2VzPjx2b2x1bWU+NzU8L3ZvbHVtZT48bnVt
YmVyPjY8L251bWJlcj48a2V5d29yZHM+PGtleXdvcmQ+QWRpcG9zZSBUaXNzdWUvcGh5c2lvbG9n
eTwva2V5d29yZD48a2V5d29yZD5BZG9sZXNjZW50PC9rZXl3b3JkPjxrZXl3b3JkPkFkdWx0PC9r
ZXl3b3JkPjxrZXl3b3JkPkFnZWQ8L2tleXdvcmQ+PGtleXdvcmQ+QWdlZCwgODAgYW5kIG92ZXI8
L2tleXdvcmQ+PGtleXdvcmQ+QWdpbmcvbWV0YWJvbGlzbTwva2V5d29yZD48a2V5d29yZD5Cb2R5
IENvbXBvc2l0aW9uL3BoeXNpb2xvZ3k8L2tleXdvcmQ+PGtleXdvcmQ+Qm9keSBXZWlnaHQvcGh5
c2lvbG9neTwva2V5d29yZD48a2V5d29yZD5GZW1hbGU8L2tleXdvcmQ+PGtleXdvcmQ+SHVtYW5z
PC9rZXl3b3JkPjxrZXl3b3JkPk1hbGU8L2tleXdvcmQ+PGtleXdvcmQ+TWVub3BhdXNlL3BoeXNp
b2xvZ3k8L2tleXdvcmQ+PGtleXdvcmQ+TWV0YWJvbGlzbS8qcGh5c2lvbG9neTwva2V5d29yZD48
a2V5d29yZD5NaWRkbGUgQWdlZDwva2V5d29yZD48a2V5d29yZD5PeHlnZW4gQ29uc3VtcHRpb24v
cGh5c2lvbG9neTwva2V5d29yZD48a2V5d29yZD5QaHlzaWNhbCBGaXRuZXNzL3BoeXNpb2xvZ3k8
L2tleXdvcmQ+PGtleXdvcmQ+UG9zdG1lbm9wYXVzZS9waHlzaW9sb2d5PC9rZXl3b3JkPjxrZXl3
b3JkPlNleCBDaGFyYWN0ZXJpc3RpY3M8L2tleXdvcmQ+PC9rZXl3b3Jkcz48ZGF0ZXM+PHllYXI+
MTk5MzwveWVhcj48cHViLWRhdGVzPjxkYXRlPkRlYzwvZGF0ZT48L3B1Yi1kYXRlcz48L2RhdGVz
Pjxpc2JuPjg3NTAtNzU4NyAoUHJpbnQpJiN4RDswMTYxLTc1NjcgKExpbmtpbmcpPC9pc2JuPjxh
Y2Nlc3Npb24tbnVtPjgxMjU4NzA8L2FjY2Vzc2lvbi1udW0+PHVybHM+PHJlbGF0ZWQtdXJscz48
dXJsPmh0dHBzOi8vd3d3Lm5jYmkubmxtLm5paC5nb3YvcHVibWVkLzgxMjU4NzA8L3VybD48L3Jl
bGF0ZWQtdXJscz48L3VybHM+PGVsZWN0cm9uaWMtcmVzb3VyY2UtbnVtPjEwLjExNTIvamFwcGwu
MTk5My43NS42LjI1MTQ8L2VsZWN0cm9uaWMtcmVzb3VyY2UtbnVtPjxyZW1vdGUtZGF0YWJhc2Ut
bmFtZT5NZWRsaW5lPC9yZW1vdGUtZGF0YWJhc2UtbmFtZT48cmVtb3RlLWRhdGFiYXNlLXByb3Zp
ZGVyPk5MTTwvcmVtb3RlLWRhdGFiYXNlLXByb3ZpZGVyPjwvcmVjb3JkPjwvQ2l0ZT48L0VuZE5v
dGU+
</w:fldData>
        </w:fldChar>
      </w:r>
      <w:r w:rsidR="00B40D9A">
        <w:rPr>
          <w:sz w:val="20"/>
          <w:szCs w:val="20"/>
        </w:rPr>
        <w:instrText xml:space="preserve"> ADDIN EN.CITE.DATA </w:instrText>
      </w:r>
      <w:r w:rsidR="00B40D9A">
        <w:rPr>
          <w:sz w:val="20"/>
          <w:szCs w:val="20"/>
        </w:rPr>
      </w:r>
      <w:r w:rsidR="00B40D9A">
        <w:rPr>
          <w:sz w:val="20"/>
          <w:szCs w:val="20"/>
        </w:rPr>
        <w:fldChar w:fldCharType="end"/>
      </w:r>
      <w:r w:rsidR="00370D63" w:rsidRPr="00370D63">
        <w:rPr>
          <w:sz w:val="20"/>
          <w:szCs w:val="20"/>
        </w:rPr>
      </w:r>
      <w:r w:rsidR="00370D63" w:rsidRPr="00370D63">
        <w:rPr>
          <w:sz w:val="20"/>
          <w:szCs w:val="20"/>
        </w:rPr>
        <w:fldChar w:fldCharType="separate"/>
      </w:r>
      <w:r w:rsidR="00B40D9A">
        <w:rPr>
          <w:noProof/>
          <w:sz w:val="20"/>
          <w:szCs w:val="20"/>
        </w:rPr>
        <w:t>[53, 54]</w:t>
      </w:r>
      <w:r w:rsidR="00370D63" w:rsidRPr="00370D63">
        <w:rPr>
          <w:sz w:val="20"/>
          <w:szCs w:val="20"/>
        </w:rPr>
        <w:fldChar w:fldCharType="end"/>
      </w:r>
      <w:r w:rsidR="00370D63" w:rsidRPr="00370D63">
        <w:rPr>
          <w:sz w:val="20"/>
          <w:szCs w:val="20"/>
        </w:rPr>
        <w:t xml:space="preserve">. </w:t>
      </w:r>
      <w:r>
        <w:rPr>
          <w:sz w:val="20"/>
          <w:szCs w:val="20"/>
        </w:rPr>
        <w:t>During space flight, these characteristics are beneficial</w:t>
      </w:r>
      <w:r w:rsidR="00370D63" w:rsidRPr="00370D63">
        <w:rPr>
          <w:sz w:val="20"/>
          <w:szCs w:val="20"/>
        </w:rPr>
        <w:t xml:space="preserve">, </w:t>
      </w:r>
      <w:r>
        <w:rPr>
          <w:sz w:val="20"/>
          <w:szCs w:val="20"/>
        </w:rPr>
        <w:t xml:space="preserve">as </w:t>
      </w:r>
      <w:r w:rsidR="00370D63" w:rsidRPr="00370D63">
        <w:rPr>
          <w:sz w:val="20"/>
          <w:szCs w:val="20"/>
        </w:rPr>
        <w:t xml:space="preserve">female astronauts require </w:t>
      </w:r>
      <w:r w:rsidR="002F3754">
        <w:rPr>
          <w:sz w:val="20"/>
          <w:szCs w:val="20"/>
        </w:rPr>
        <w:t>fewer</w:t>
      </w:r>
      <w:r w:rsidR="002F3754" w:rsidRPr="00370D63">
        <w:rPr>
          <w:sz w:val="20"/>
          <w:szCs w:val="20"/>
        </w:rPr>
        <w:t xml:space="preserve"> </w:t>
      </w:r>
      <w:r w:rsidR="00370D63" w:rsidRPr="00370D63">
        <w:rPr>
          <w:sz w:val="20"/>
          <w:szCs w:val="20"/>
        </w:rPr>
        <w:t>resources</w:t>
      </w:r>
      <w:r w:rsidR="00D015AB">
        <w:rPr>
          <w:sz w:val="20"/>
          <w:szCs w:val="20"/>
        </w:rPr>
        <w:t xml:space="preserve"> and less energy intake and</w:t>
      </w:r>
      <w:r w:rsidR="00370D63" w:rsidRPr="00370D63">
        <w:rPr>
          <w:sz w:val="20"/>
          <w:szCs w:val="20"/>
        </w:rPr>
        <w:t xml:space="preserve"> have less exercise heat production compared to larger male counterparts. However, inadequate energy intake</w:t>
      </w:r>
      <w:r>
        <w:rPr>
          <w:sz w:val="20"/>
          <w:szCs w:val="20"/>
        </w:rPr>
        <w:t xml:space="preserve"> previously reported in male astronauts</w:t>
      </w:r>
      <w:r w:rsidR="00370D63" w:rsidRPr="00370D63">
        <w:rPr>
          <w:sz w:val="20"/>
          <w:szCs w:val="20"/>
        </w:rPr>
        <w:t xml:space="preserve"> could have important implications for weight loss, physiological adaptations, EVA performance, and emergency egress</w:t>
      </w:r>
      <w:r>
        <w:rPr>
          <w:sz w:val="20"/>
          <w:szCs w:val="20"/>
        </w:rPr>
        <w:t xml:space="preserve"> in female astronauts</w:t>
      </w:r>
      <w:r w:rsidR="00370D63" w:rsidRPr="00370D63">
        <w:rPr>
          <w:sz w:val="20"/>
          <w:szCs w:val="20"/>
        </w:rPr>
        <w:t xml:space="preserve">. </w:t>
      </w:r>
    </w:p>
    <w:p w14:paraId="7C8D6B85" w14:textId="77777777" w:rsidR="00370D63" w:rsidRPr="00370D63" w:rsidRDefault="00370D63" w:rsidP="00370D63">
      <w:pPr>
        <w:pStyle w:val="ListParagraph"/>
        <w:ind w:left="0"/>
        <w:rPr>
          <w:sz w:val="20"/>
          <w:szCs w:val="20"/>
        </w:rPr>
      </w:pPr>
    </w:p>
    <w:p w14:paraId="5862C14E" w14:textId="09B9A484" w:rsidR="00370D63" w:rsidRPr="00370D63" w:rsidRDefault="00370D63" w:rsidP="00370D63">
      <w:pPr>
        <w:rPr>
          <w:sz w:val="20"/>
          <w:szCs w:val="20"/>
        </w:rPr>
      </w:pPr>
      <w:r w:rsidRPr="00370D63">
        <w:rPr>
          <w:sz w:val="20"/>
          <w:szCs w:val="20"/>
        </w:rPr>
        <w:t xml:space="preserve">In early missions, </w:t>
      </w:r>
      <w:r w:rsidR="00EB342B">
        <w:rPr>
          <w:sz w:val="20"/>
          <w:szCs w:val="20"/>
        </w:rPr>
        <w:t>male astronauts experienced</w:t>
      </w:r>
      <w:r w:rsidRPr="00370D63">
        <w:rPr>
          <w:sz w:val="20"/>
          <w:szCs w:val="20"/>
        </w:rPr>
        <w:t xml:space="preserve"> 5</w:t>
      </w:r>
      <w:r w:rsidR="00D015AB">
        <w:rPr>
          <w:sz w:val="20"/>
          <w:szCs w:val="20"/>
        </w:rPr>
        <w:t>–</w:t>
      </w:r>
      <w:r w:rsidRPr="00370D63">
        <w:rPr>
          <w:sz w:val="20"/>
          <w:szCs w:val="20"/>
        </w:rPr>
        <w:t xml:space="preserve">10% </w:t>
      </w:r>
      <w:r w:rsidR="00EB342B">
        <w:rPr>
          <w:sz w:val="20"/>
          <w:szCs w:val="20"/>
        </w:rPr>
        <w:t>reductions in</w:t>
      </w:r>
      <w:r w:rsidR="00EB342B" w:rsidRPr="00370D63">
        <w:rPr>
          <w:sz w:val="20"/>
          <w:szCs w:val="20"/>
        </w:rPr>
        <w:t xml:space="preserve"> </w:t>
      </w:r>
      <w:r w:rsidRPr="00370D63">
        <w:rPr>
          <w:sz w:val="20"/>
          <w:szCs w:val="20"/>
        </w:rPr>
        <w:t xml:space="preserve">body mass </w:t>
      </w:r>
      <w:r w:rsidRPr="00370D63">
        <w:rPr>
          <w:sz w:val="20"/>
          <w:szCs w:val="20"/>
        </w:rPr>
        <w:fldChar w:fldCharType="begin">
          <w:fldData xml:space="preserve">PEVuZE5vdGU+PENpdGU+PEF1dGhvcj5TbWl0aDwvQXV0aG9yPjxZZWFyPjIwMDE8L1llYXI+PFJl
Y051bT4xNDI8L1JlY051bT48RGlzcGxheVRleHQ+WzU1XTwvRGlzcGxheVRleHQ+PHJlY29yZD48
cmVjLW51bWJlcj4xNDI8L3JlYy1udW1iZXI+PGZvcmVpZ24ta2V5cz48a2V5IGFwcD0iRU4iIGRi
LWlkPSJkMHR0cnN2cjJwc3c1NGVmZHYxdnB2eDBkd3d2dmV0d3BzemUiIHRpbWVzdGFtcD0iMTY1
NzE0MTYxOCI+MTQyPC9rZXk+PC9mb3JlaWduLWtleXM+PHJlZi10eXBlIG5hbWU9IkpvdXJuYWwg
QXJ0aWNsZSI+MTc8L3JlZi10eXBlPjxjb250cmlidXRvcnM+PGF1dGhvcnM+PGF1dGhvcj5TbWl0
aCwgUy4gTS48L2F1dGhvcj48YXV0aG9yPkRhdmlzLVN0cmVldCwgSi4gRS48L2F1dGhvcj48YXV0
aG9yPlJpY2UsIEIuIEwuPC9hdXRob3I+PGF1dGhvcj5OaWxsZW4sIEouIEwuPC9hdXRob3I+PGF1
dGhvcj5HaWxsbWFuLCBQLiBMLjwvYXV0aG9yPjxhdXRob3I+QmxvY2ssIEcuPC9hdXRob3I+PC9h
dXRob3JzPjwvY29udHJpYnV0b3JzPjxhdXRoLWFkZHJlc3M+TGlmZSBTY2llbmNlcyBSZXNlYXJj
aCBMYWJvcmF0b3JpZXMsIE5BU0EgTHluZG9uIEIuIEpvaG5zb24gU3BhY2UgQ2VudGVyIEhvdXN0
b24gVFggNzcwNTgsIFVTQS4gc2NvdHQubS5zbWl0aDFAanNjLm5hc2EuZ292PC9hdXRoLWFkZHJl
c3M+PHRpdGxlcz48dGl0bGU+TnV0cml0aW9uYWwgc3RhdHVzIGFzc2Vzc21lbnQgaW4gc2VtaWNs
b3NlZCBlbnZpcm9ubWVudHM6IGdyb3VuZC1iYXNlZCBhbmQgc3BhY2UgZmxpZ2h0IHN0dWRpZXMg
aW4gaHVtYW5zPC90aXRsZT48c2Vjb25kYXJ5LXRpdGxlPkogTnV0cjwvc2Vjb25kYXJ5LXRpdGxl
PjwvdGl0bGVzPjxwZXJpb2RpY2FsPjxmdWxsLXRpdGxlPkogTnV0cjwvZnVsbC10aXRsZT48L3Bl
cmlvZGljYWw+PHBhZ2VzPjIwNTMtNjE8L3BhZ2VzPjx2b2x1bWU+MTMxPC92b2x1bWU+PG51bWJl
cj43PC9udW1iZXI+PGtleXdvcmRzPjxrZXl3b3JkPkFkdWx0PC9rZXl3b3JkPjxrZXl3b3JkPkJp
b21hcmtlcnM8L2tleXdvcmQ+PGtleXdvcmQ+KkRpZXQ8L2tleXdvcmQ+PGtleXdvcmQ+KkVuZXJn
eSBJbnRha2U8L2tleXdvcmQ+PGtleXdvcmQ+RmVtYWxlPC9rZXl3b3JkPjxrZXl3b3JkPkZlcnJp
dGlucy9ibG9vZDwva2V5d29yZD48a2V5d29yZD5Gb2xpYyBBY2lkL2Jsb29kPC9rZXl3b3JkPjxr
ZXl3b3JkPkh1bWFuczwva2V5d29yZD48a2V5d29yZD5NYWxlPC9rZXl3b3JkPjxrZXl3b3JkPk1p
Y3JvbnV0cmllbnRzLyphZG1pbmlzdHJhdGlvbiAmYW1wOyBkb3NhZ2UvYmxvb2Q8L2tleXdvcmQ+
PGtleXdvcmQ+Kk51dHJpdGlvbiBBc3Nlc3NtZW50PC9rZXl3b3JkPjxrZXl3b3JkPk51dHJpdGlv
bmFsIFN0YXR1czwva2V5d29yZD48a2V5d29yZD5TcGFjZSBGbGlnaHQ8L2tleXdvcmQ+PGtleXdv
cmQ+U3BhY2UgU2ltdWxhdGlvbjwva2V5d29yZD48a2V5d29yZD5TdXJ2ZXlzIGFuZCBRdWVzdGlv
bm5haXJlczwva2V5d29yZD48a2V5d29yZD5WaXRhbWluIEQvYmxvb2Q8L2tleXdvcmQ+PGtleXdv
cmQ+V2VpZ2h0IExvc3M8L2tleXdvcmQ+PGtleXdvcmQ+V2VpZ2h0bGVzc25lc3MvKmFkdmVyc2Ug
ZWZmZWN0czwva2V5d29yZD48a2V5d29yZD5OQVNBIENlbnRlciBKU0M8L2tleXdvcmQ+PGtleXdv
cmQ+TkFTQSBEaXNjaXBsaW5lIFJlZ3VsYXRvcnkgUGh5c2lvbG9neTwva2V5d29yZD48L2tleXdv
cmRzPjxkYXRlcz48eWVhcj4yMDAxPC95ZWFyPjxwdWItZGF0ZXM+PGRhdGU+SnVsPC9kYXRlPjwv
cHViLWRhdGVzPjwvZGF0ZXM+PGlzYm4+MDAyMi0zMTY2IChQcmludCkmI3hEOzAwMjItMzE2NiAo
TGlua2luZyk8L2lzYm4+PGFjY2Vzc2lvbi1udW0+MTE0MzU1Mjk8L2FjY2Vzc2lvbi1udW0+PHVy
bHM+PHJlbGF0ZWQtdXJscz48dXJsPmh0dHBzOi8vd3d3Lm5jYmkubmxtLm5paC5nb3YvcHVibWVk
LzExNDM1NTI5PC91cmw+PC9yZWxhdGVkLXVybHM+PC91cmxzPjxlbGVjdHJvbmljLXJlc291cmNl
LW51bT4xMC4xMDkzL2puLzEzMS43LjIwNTM8L2VsZWN0cm9uaWMtcmVzb3VyY2UtbnVtPjxyZW1v
dGUtZGF0YWJhc2UtbmFtZT5NZWRsaW5lPC9yZW1vdGUtZGF0YWJhc2UtbmFtZT48cmVtb3RlLWRh
dGFiYXNlLXByb3ZpZGVyPk5MTTwvcmVtb3RlLWRhdGFiYXNlLXByb3ZpZGVyPjwvcmVjb3JkPjwv
Q2l0ZT48L0VuZE5vdGU+AG==
</w:fldData>
        </w:fldChar>
      </w:r>
      <w:r w:rsidR="00B40D9A">
        <w:rPr>
          <w:sz w:val="20"/>
          <w:szCs w:val="20"/>
        </w:rPr>
        <w:instrText xml:space="preserve"> ADDIN EN.CITE </w:instrText>
      </w:r>
      <w:r w:rsidR="00B40D9A">
        <w:rPr>
          <w:sz w:val="20"/>
          <w:szCs w:val="20"/>
        </w:rPr>
        <w:fldChar w:fldCharType="begin">
          <w:fldData xml:space="preserve">PEVuZE5vdGU+PENpdGU+PEF1dGhvcj5TbWl0aDwvQXV0aG9yPjxZZWFyPjIwMDE8L1llYXI+PFJl
Y051bT4xNDI8L1JlY051bT48RGlzcGxheVRleHQ+WzU1XTwvRGlzcGxheVRleHQ+PHJlY29yZD48
cmVjLW51bWJlcj4xNDI8L3JlYy1udW1iZXI+PGZvcmVpZ24ta2V5cz48a2V5IGFwcD0iRU4iIGRi
LWlkPSJkMHR0cnN2cjJwc3c1NGVmZHYxdnB2eDBkd3d2dmV0d3BzemUiIHRpbWVzdGFtcD0iMTY1
NzE0MTYxOCI+MTQyPC9rZXk+PC9mb3JlaWduLWtleXM+PHJlZi10eXBlIG5hbWU9IkpvdXJuYWwg
QXJ0aWNsZSI+MTc8L3JlZi10eXBlPjxjb250cmlidXRvcnM+PGF1dGhvcnM+PGF1dGhvcj5TbWl0
aCwgUy4gTS48L2F1dGhvcj48YXV0aG9yPkRhdmlzLVN0cmVldCwgSi4gRS48L2F1dGhvcj48YXV0
aG9yPlJpY2UsIEIuIEwuPC9hdXRob3I+PGF1dGhvcj5OaWxsZW4sIEouIEwuPC9hdXRob3I+PGF1
dGhvcj5HaWxsbWFuLCBQLiBMLjwvYXV0aG9yPjxhdXRob3I+QmxvY2ssIEcuPC9hdXRob3I+PC9h
dXRob3JzPjwvY29udHJpYnV0b3JzPjxhdXRoLWFkZHJlc3M+TGlmZSBTY2llbmNlcyBSZXNlYXJj
aCBMYWJvcmF0b3JpZXMsIE5BU0EgTHluZG9uIEIuIEpvaG5zb24gU3BhY2UgQ2VudGVyIEhvdXN0
b24gVFggNzcwNTgsIFVTQS4gc2NvdHQubS5zbWl0aDFAanNjLm5hc2EuZ292PC9hdXRoLWFkZHJl
c3M+PHRpdGxlcz48dGl0bGU+TnV0cml0aW9uYWwgc3RhdHVzIGFzc2Vzc21lbnQgaW4gc2VtaWNs
b3NlZCBlbnZpcm9ubWVudHM6IGdyb3VuZC1iYXNlZCBhbmQgc3BhY2UgZmxpZ2h0IHN0dWRpZXMg
aW4gaHVtYW5zPC90aXRsZT48c2Vjb25kYXJ5LXRpdGxlPkogTnV0cjwvc2Vjb25kYXJ5LXRpdGxl
PjwvdGl0bGVzPjxwZXJpb2RpY2FsPjxmdWxsLXRpdGxlPkogTnV0cjwvZnVsbC10aXRsZT48L3Bl
cmlvZGljYWw+PHBhZ2VzPjIwNTMtNjE8L3BhZ2VzPjx2b2x1bWU+MTMxPC92b2x1bWU+PG51bWJl
cj43PC9udW1iZXI+PGtleXdvcmRzPjxrZXl3b3JkPkFkdWx0PC9rZXl3b3JkPjxrZXl3b3JkPkJp
b21hcmtlcnM8L2tleXdvcmQ+PGtleXdvcmQ+KkRpZXQ8L2tleXdvcmQ+PGtleXdvcmQ+KkVuZXJn
eSBJbnRha2U8L2tleXdvcmQ+PGtleXdvcmQ+RmVtYWxlPC9rZXl3b3JkPjxrZXl3b3JkPkZlcnJp
dGlucy9ibG9vZDwva2V5d29yZD48a2V5d29yZD5Gb2xpYyBBY2lkL2Jsb29kPC9rZXl3b3JkPjxr
ZXl3b3JkPkh1bWFuczwva2V5d29yZD48a2V5d29yZD5NYWxlPC9rZXl3b3JkPjxrZXl3b3JkPk1p
Y3JvbnV0cmllbnRzLyphZG1pbmlzdHJhdGlvbiAmYW1wOyBkb3NhZ2UvYmxvb2Q8L2tleXdvcmQ+
PGtleXdvcmQ+Kk51dHJpdGlvbiBBc3Nlc3NtZW50PC9rZXl3b3JkPjxrZXl3b3JkPk51dHJpdGlv
bmFsIFN0YXR1czwva2V5d29yZD48a2V5d29yZD5TcGFjZSBGbGlnaHQ8L2tleXdvcmQ+PGtleXdv
cmQ+U3BhY2UgU2ltdWxhdGlvbjwva2V5d29yZD48a2V5d29yZD5TdXJ2ZXlzIGFuZCBRdWVzdGlv
bm5haXJlczwva2V5d29yZD48a2V5d29yZD5WaXRhbWluIEQvYmxvb2Q8L2tleXdvcmQ+PGtleXdv
cmQ+V2VpZ2h0IExvc3M8L2tleXdvcmQ+PGtleXdvcmQ+V2VpZ2h0bGVzc25lc3MvKmFkdmVyc2Ug
ZWZmZWN0czwva2V5d29yZD48a2V5d29yZD5OQVNBIENlbnRlciBKU0M8L2tleXdvcmQ+PGtleXdv
cmQ+TkFTQSBEaXNjaXBsaW5lIFJlZ3VsYXRvcnkgUGh5c2lvbG9neTwva2V5d29yZD48L2tleXdv
cmRzPjxkYXRlcz48eWVhcj4yMDAxPC95ZWFyPjxwdWItZGF0ZXM+PGRhdGU+SnVsPC9kYXRlPjwv
cHViLWRhdGVzPjwvZGF0ZXM+PGlzYm4+MDAyMi0zMTY2IChQcmludCkmI3hEOzAwMjItMzE2NiAo
TGlua2luZyk8L2lzYm4+PGFjY2Vzc2lvbi1udW0+MTE0MzU1Mjk8L2FjY2Vzc2lvbi1udW0+PHVy
bHM+PHJlbGF0ZWQtdXJscz48dXJsPmh0dHBzOi8vd3d3Lm5jYmkubmxtLm5paC5nb3YvcHVibWVk
LzExNDM1NTI5PC91cmw+PC9yZWxhdGVkLXVybHM+PC91cmxzPjxlbGVjdHJvbmljLXJlc291cmNl
LW51bT4xMC4xMDkzL2puLzEzMS43LjIwNTM8L2VsZWN0cm9uaWMtcmVzb3VyY2UtbnVtPjxyZW1v
dGUtZGF0YWJhc2UtbmFtZT5NZWRsaW5lPC9yZW1vdGUtZGF0YWJhc2UtbmFtZT48cmVtb3RlLWRh
dGFiYXNlLXByb3ZpZGVyPk5MTTwvcmVtb3RlLWRhdGFiYXNlLXByb3ZpZGVyPjwvcmVjb3JkPjwv
Q2l0ZT48L0VuZE5vdGU+AG==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370D63">
        <w:rPr>
          <w:sz w:val="20"/>
          <w:szCs w:val="20"/>
        </w:rPr>
      </w:r>
      <w:r w:rsidRPr="00370D63">
        <w:rPr>
          <w:sz w:val="20"/>
          <w:szCs w:val="20"/>
        </w:rPr>
        <w:fldChar w:fldCharType="separate"/>
      </w:r>
      <w:r w:rsidR="00B40D9A">
        <w:rPr>
          <w:noProof/>
          <w:sz w:val="20"/>
          <w:szCs w:val="20"/>
        </w:rPr>
        <w:t>[55]</w:t>
      </w:r>
      <w:r w:rsidRPr="00370D63">
        <w:rPr>
          <w:sz w:val="20"/>
          <w:szCs w:val="20"/>
        </w:rPr>
        <w:fldChar w:fldCharType="end"/>
      </w:r>
      <w:r w:rsidRPr="00370D63">
        <w:rPr>
          <w:sz w:val="20"/>
          <w:szCs w:val="20"/>
        </w:rPr>
        <w:t xml:space="preserve">, largely </w:t>
      </w:r>
      <w:r w:rsidR="00EB342B">
        <w:rPr>
          <w:sz w:val="20"/>
          <w:szCs w:val="20"/>
        </w:rPr>
        <w:t>attributed</w:t>
      </w:r>
      <w:r w:rsidR="00EB342B" w:rsidRPr="00370D63">
        <w:rPr>
          <w:sz w:val="20"/>
          <w:szCs w:val="20"/>
        </w:rPr>
        <w:t xml:space="preserve"> </w:t>
      </w:r>
      <w:r w:rsidRPr="00370D63">
        <w:rPr>
          <w:sz w:val="20"/>
          <w:szCs w:val="20"/>
        </w:rPr>
        <w:t>to inadequate caloric intake</w:t>
      </w:r>
      <w:r w:rsidR="00EB342B">
        <w:rPr>
          <w:sz w:val="20"/>
          <w:szCs w:val="20"/>
        </w:rPr>
        <w:t xml:space="preserve"> with more recent reports indicating </w:t>
      </w:r>
      <w:r w:rsidR="00DC12E4">
        <w:rPr>
          <w:sz w:val="20"/>
          <w:szCs w:val="20"/>
        </w:rPr>
        <w:t>lower decrease</w:t>
      </w:r>
      <w:r w:rsidR="00EB342B">
        <w:rPr>
          <w:sz w:val="20"/>
          <w:szCs w:val="20"/>
        </w:rPr>
        <w:t xml:space="preserve"> </w:t>
      </w:r>
      <w:r w:rsidR="00DC12E4">
        <w:rPr>
          <w:sz w:val="20"/>
          <w:szCs w:val="20"/>
        </w:rPr>
        <w:t>in</w:t>
      </w:r>
      <w:r w:rsidR="00EB342B">
        <w:rPr>
          <w:sz w:val="20"/>
          <w:szCs w:val="20"/>
        </w:rPr>
        <w:t xml:space="preserve"> body mass (</w:t>
      </w:r>
      <w:r w:rsidRPr="00370D63">
        <w:rPr>
          <w:sz w:val="20"/>
          <w:szCs w:val="20"/>
        </w:rPr>
        <w:t>2</w:t>
      </w:r>
      <w:r w:rsidR="00D015AB">
        <w:rPr>
          <w:sz w:val="20"/>
          <w:szCs w:val="20"/>
        </w:rPr>
        <w:t>–</w:t>
      </w:r>
      <w:r w:rsidRPr="00370D63">
        <w:rPr>
          <w:sz w:val="20"/>
          <w:szCs w:val="20"/>
        </w:rPr>
        <w:t xml:space="preserve">5% </w:t>
      </w:r>
      <w:r w:rsidR="00EB342B">
        <w:rPr>
          <w:sz w:val="20"/>
          <w:szCs w:val="20"/>
        </w:rPr>
        <w:t xml:space="preserve">decrease) </w:t>
      </w:r>
      <w:r w:rsidRPr="00370D63">
        <w:rPr>
          <w:sz w:val="20"/>
          <w:szCs w:val="20"/>
        </w:rPr>
        <w:fldChar w:fldCharType="begin"/>
      </w:r>
      <w:r w:rsidR="00B40D9A">
        <w:rPr>
          <w:sz w:val="20"/>
          <w:szCs w:val="20"/>
        </w:rPr>
        <w:instrText xml:space="preserve"> ADDIN EN.CITE &lt;EndNote&gt;&lt;Cite&gt;&lt;Author&gt;Zwart&lt;/Author&gt;&lt;Year&gt;2014&lt;/Year&gt;&lt;RecNum&gt;32&lt;/RecNum&gt;&lt;DisplayText&gt;[56]&lt;/DisplayText&gt;&lt;record&gt;&lt;rec-number&gt;32&lt;/rec-number&gt;&lt;foreign-keys&gt;&lt;key app="EN" db-id="d0ttrsvr2psw54efdv1vpvx0dwwvvetwpsze" timestamp="1652217410"&gt;32&lt;/key&gt;&lt;/foreign-keys&gt;&lt;ref-type name="Journal Article"&gt;17&lt;/ref-type&gt;&lt;contributors&gt;&lt;authors&gt;&lt;author&gt;Zwart, S. R.&lt;/author&gt;&lt;author&gt;Launius, R. D.&lt;/author&gt;&lt;author&gt;Coen, G. K.&lt;/author&gt;&lt;author&gt;Morgan, J. L.&lt;/author&gt;&lt;author&gt;Charles, J. B.&lt;/author&gt;&lt;author&gt;Smith, S. M.&lt;/author&gt;&lt;/authors&gt;&lt;/contributors&gt;&lt;auth-address&gt;NASA Johnson Space Center, Houston, TX, USA.&lt;/auth-address&gt;&lt;titles&gt;&lt;title&gt;Body mass changes during long-duration spaceflight&lt;/title&gt;&lt;secondary-title&gt;Aviat Space Environ Med&lt;/secondary-title&gt;&lt;/titles&gt;&lt;periodical&gt;&lt;full-title&gt;Aviat Space Environ Med&lt;/full-title&gt;&lt;/periodical&gt;&lt;pages&gt;897-904&lt;/pages&gt;&lt;volume&gt;85&lt;/volume&gt;&lt;number&gt;9&lt;/number&gt;&lt;keywords&gt;&lt;keyword&gt;Adult&lt;/keyword&gt;&lt;keyword&gt;*Body Mass Index&lt;/keyword&gt;&lt;keyword&gt;*Energy Intake&lt;/keyword&gt;&lt;keyword&gt;Female&lt;/keyword&gt;&lt;keyword&gt;Humans&lt;/keyword&gt;&lt;keyword&gt;Male&lt;/keyword&gt;&lt;keyword&gt;Monitoring, Ambulatory/*instrumentation&lt;/keyword&gt;&lt;keyword&gt;Risk&lt;/keyword&gt;&lt;keyword&gt;*Space Flight&lt;/keyword&gt;&lt;keyword&gt;Weight Loss&lt;/keyword&gt;&lt;keyword&gt;Weightlessness&lt;/keyword&gt;&lt;/keywords&gt;&lt;dates&gt;&lt;year&gt;2014&lt;/year&gt;&lt;pub-dates&gt;&lt;date&gt;Sep&lt;/date&gt;&lt;/pub-dates&gt;&lt;/dates&gt;&lt;isbn&gt;0095-6562 (Print)&amp;#xD;0095-6562 (Linking)&lt;/isbn&gt;&lt;accession-num&gt;25197887&lt;/accession-num&gt;&lt;urls&gt;&lt;related-urls&gt;&lt;url&gt;https://www.ncbi.nlm.nih.gov/pubmed/25197887&lt;/url&gt;&lt;/related-urls&gt;&lt;/urls&gt;&lt;electronic-resource-num&gt;10.3357/ASEM.3979.2014&lt;/electronic-resource-num&gt;&lt;remote-database-name&gt;Medline&lt;/remote-database-name&gt;&lt;remote-database-provider&gt;NLM&lt;/remote-database-provider&gt;&lt;/record&gt;&lt;/Cite&gt;&lt;/EndNote&gt;</w:instrText>
      </w:r>
      <w:r w:rsidRPr="00370D63">
        <w:rPr>
          <w:sz w:val="20"/>
          <w:szCs w:val="20"/>
        </w:rPr>
        <w:fldChar w:fldCharType="separate"/>
      </w:r>
      <w:r w:rsidR="00B40D9A">
        <w:rPr>
          <w:noProof/>
          <w:sz w:val="20"/>
          <w:szCs w:val="20"/>
        </w:rPr>
        <w:t>[56]</w:t>
      </w:r>
      <w:r w:rsidRPr="00370D63">
        <w:rPr>
          <w:sz w:val="20"/>
          <w:szCs w:val="20"/>
        </w:rPr>
        <w:fldChar w:fldCharType="end"/>
      </w:r>
      <w:r w:rsidRPr="00370D63">
        <w:rPr>
          <w:sz w:val="20"/>
          <w:szCs w:val="20"/>
        </w:rPr>
        <w:t xml:space="preserve">. </w:t>
      </w:r>
      <w:r w:rsidR="00874BE5">
        <w:rPr>
          <w:sz w:val="20"/>
          <w:szCs w:val="20"/>
        </w:rPr>
        <w:t xml:space="preserve">Insufficient </w:t>
      </w:r>
      <w:r w:rsidRPr="00370D63">
        <w:rPr>
          <w:sz w:val="20"/>
          <w:szCs w:val="20"/>
        </w:rPr>
        <w:t xml:space="preserve">energy intake </w:t>
      </w:r>
      <w:r w:rsidR="00874BE5">
        <w:rPr>
          <w:sz w:val="20"/>
          <w:szCs w:val="20"/>
        </w:rPr>
        <w:t xml:space="preserve">can manifest in </w:t>
      </w:r>
      <w:r w:rsidR="00874BE5" w:rsidRPr="00874BE5">
        <w:rPr>
          <w:sz w:val="20"/>
          <w:szCs w:val="20"/>
        </w:rPr>
        <w:t>reproductive consequences</w:t>
      </w:r>
      <w:r w:rsidRPr="00370D63">
        <w:rPr>
          <w:sz w:val="20"/>
          <w:szCs w:val="20"/>
        </w:rPr>
        <w:t xml:space="preserve">, </w:t>
      </w:r>
      <w:r w:rsidR="00874BE5">
        <w:rPr>
          <w:sz w:val="20"/>
          <w:szCs w:val="20"/>
        </w:rPr>
        <w:t xml:space="preserve">as indicated by </w:t>
      </w:r>
      <w:r w:rsidRPr="00370D63">
        <w:rPr>
          <w:sz w:val="20"/>
          <w:szCs w:val="20"/>
        </w:rPr>
        <w:t xml:space="preserve">the male astronauts on Space Shuttle mission </w:t>
      </w:r>
      <w:r w:rsidRPr="00370D63">
        <w:rPr>
          <w:sz w:val="20"/>
          <w:szCs w:val="20"/>
        </w:rPr>
        <w:t>STS-55 who consumed only 60</w:t>
      </w:r>
      <w:r w:rsidR="00D015AB">
        <w:rPr>
          <w:sz w:val="20"/>
          <w:szCs w:val="20"/>
        </w:rPr>
        <w:t>–</w:t>
      </w:r>
      <w:r w:rsidRPr="00370D63">
        <w:rPr>
          <w:sz w:val="20"/>
          <w:szCs w:val="20"/>
        </w:rPr>
        <w:t>85% of energy requirements</w:t>
      </w:r>
      <w:r w:rsidR="002A357A">
        <w:rPr>
          <w:sz w:val="20"/>
          <w:szCs w:val="20"/>
        </w:rPr>
        <w:t xml:space="preserve"> </w:t>
      </w:r>
      <w:r w:rsidR="002A357A">
        <w:rPr>
          <w:sz w:val="20"/>
          <w:szCs w:val="20"/>
        </w:rPr>
        <w:fldChar w:fldCharType="begin"/>
      </w:r>
      <w:r w:rsidR="00B40D9A">
        <w:rPr>
          <w:sz w:val="20"/>
          <w:szCs w:val="20"/>
        </w:rPr>
        <w:instrText xml:space="preserve"> ADDIN EN.CITE &lt;EndNote&gt;&lt;Cite&gt;&lt;Author&gt;Heer&lt;/Author&gt;&lt;Year&gt;2000&lt;/Year&gt;&lt;RecNum&gt;170&lt;/RecNum&gt;&lt;DisplayText&gt;[57]&lt;/DisplayText&gt;&lt;record&gt;&lt;rec-number&gt;170&lt;/rec-number&gt;&lt;foreign-keys&gt;&lt;key app="EN" db-id="d0ttrsvr2psw54efdv1vpvx0dwwvvetwpsze" timestamp="1664466132"&gt;170&lt;/key&gt;&lt;/foreign-keys&gt;&lt;ref-type name="Journal Article"&gt;17&lt;/ref-type&gt;&lt;contributors&gt;&lt;authors&gt;&lt;author&gt;Heer, M.&lt;/author&gt;&lt;author&gt;Boerger, A.&lt;/author&gt;&lt;author&gt;Kamps, N.&lt;/author&gt;&lt;author&gt;Mika, C.&lt;/author&gt;&lt;author&gt;Korr, C.&lt;/author&gt;&lt;author&gt;Drummer, C.&lt;/author&gt;&lt;/authors&gt;&lt;/contributors&gt;&lt;auth-address&gt;DLR-Institute of Aerospace Medicine, Cologne, Germany. martina.heer@dlr.de&lt;/auth-address&gt;&lt;titles&gt;&lt;title&gt;Nutrient supply during recent European missions&lt;/title&gt;&lt;secondary-title&gt;Pflugers Arch&lt;/secondary-title&gt;&lt;/titles&gt;&lt;periodical&gt;&lt;full-title&gt;Pflugers Arch&lt;/full-title&gt;&lt;/periodical&gt;&lt;pages&gt;R8-14&lt;/pages&gt;&lt;volume&gt;441&lt;/volume&gt;&lt;number&gt;2-3 Suppl&lt;/number&gt;&lt;keywords&gt;&lt;keyword&gt;Adult&lt;/keyword&gt;&lt;keyword&gt;Calcification, Physiologic/drug effects/physiology&lt;/keyword&gt;&lt;keyword&gt;Calcium, Dietary/administration &amp;amp; dosage&lt;/keyword&gt;&lt;keyword&gt;Dietary Proteins/administration &amp;amp; dosage&lt;/keyword&gt;&lt;keyword&gt;Drinking&lt;/keyword&gt;&lt;keyword&gt;Eating&lt;/keyword&gt;&lt;keyword&gt;Energy Metabolism/drug effects/*physiology&lt;/keyword&gt;&lt;keyword&gt;Europe&lt;/keyword&gt;&lt;keyword&gt;Humans&lt;/keyword&gt;&lt;keyword&gt;*Nutrition Assessment&lt;/keyword&gt;&lt;keyword&gt;Sodium, Dietary/administration &amp;amp; dosage&lt;/keyword&gt;&lt;keyword&gt;*Space Flight&lt;/keyword&gt;&lt;keyword&gt;Vitamin D/administration &amp;amp; dosage&lt;/keyword&gt;&lt;/keywords&gt;&lt;dates&gt;&lt;year&gt;2000&lt;/year&gt;&lt;/dates&gt;&lt;isbn&gt;0031-6768 (Print)&amp;#xD;0031-6768 (Linking)&lt;/isbn&gt;&lt;accession-num&gt;11200986&lt;/accession-num&gt;&lt;urls&gt;&lt;related-urls&gt;&lt;url&gt;https://www.ncbi.nlm.nih.gov/pubmed/11200986&lt;/url&gt;&lt;/related-urls&gt;&lt;/urls&gt;&lt;electronic-resource-num&gt;10.1007/s004240000334&lt;/electronic-resource-num&gt;&lt;remote-database-name&gt;Medline&lt;/remote-database-name&gt;&lt;remote-database-provider&gt;NLM&lt;/remote-database-provider&gt;&lt;/record&gt;&lt;/Cite&gt;&lt;/EndNote&gt;</w:instrText>
      </w:r>
      <w:r w:rsidR="002A357A">
        <w:rPr>
          <w:sz w:val="20"/>
          <w:szCs w:val="20"/>
        </w:rPr>
        <w:fldChar w:fldCharType="separate"/>
      </w:r>
      <w:r w:rsidR="00B40D9A">
        <w:rPr>
          <w:noProof/>
          <w:sz w:val="20"/>
          <w:szCs w:val="20"/>
        </w:rPr>
        <w:t>[57]</w:t>
      </w:r>
      <w:r w:rsidR="002A357A">
        <w:rPr>
          <w:sz w:val="20"/>
          <w:szCs w:val="20"/>
        </w:rPr>
        <w:fldChar w:fldCharType="end"/>
      </w:r>
      <w:r w:rsidRPr="00370D63">
        <w:rPr>
          <w:sz w:val="20"/>
          <w:szCs w:val="20"/>
        </w:rPr>
        <w:t xml:space="preserve"> </w:t>
      </w:r>
      <w:r w:rsidR="00874BE5">
        <w:rPr>
          <w:sz w:val="20"/>
          <w:szCs w:val="20"/>
        </w:rPr>
        <w:t>and experienced</w:t>
      </w:r>
      <w:r w:rsidRPr="00370D63">
        <w:rPr>
          <w:sz w:val="20"/>
          <w:szCs w:val="20"/>
        </w:rPr>
        <w:t xml:space="preserve"> </w:t>
      </w:r>
      <w:r w:rsidR="002A357A">
        <w:rPr>
          <w:sz w:val="20"/>
          <w:szCs w:val="20"/>
        </w:rPr>
        <w:t xml:space="preserve">a 46% </w:t>
      </w:r>
      <w:r w:rsidRPr="00370D63">
        <w:rPr>
          <w:sz w:val="20"/>
          <w:szCs w:val="20"/>
        </w:rPr>
        <w:t>reduction in circulating testosterone</w:t>
      </w:r>
      <w:r w:rsidR="002A357A">
        <w:rPr>
          <w:sz w:val="20"/>
          <w:szCs w:val="20"/>
        </w:rPr>
        <w:t xml:space="preserve"> </w:t>
      </w:r>
      <w:r w:rsidR="002A357A">
        <w:rPr>
          <w:sz w:val="20"/>
          <w:szCs w:val="20"/>
        </w:rPr>
        <w:fldChar w:fldCharType="begin"/>
      </w:r>
      <w:r w:rsidR="00B40D9A">
        <w:rPr>
          <w:sz w:val="20"/>
          <w:szCs w:val="20"/>
        </w:rPr>
        <w:instrText xml:space="preserve"> ADDIN EN.CITE &lt;EndNote&gt;&lt;Cite&gt;&lt;Author&gt;Strollo&lt;/Author&gt;&lt;Year&gt;1997&lt;/Year&gt;&lt;RecNum&gt;169&lt;/RecNum&gt;&lt;DisplayText&gt;[58]&lt;/DisplayText&gt;&lt;record&gt;&lt;rec-number&gt;169&lt;/rec-number&gt;&lt;foreign-keys&gt;&lt;key app="EN" db-id="d0ttrsvr2psw54efdv1vpvx0dwwvvetwpsze" timestamp="1664465907"&gt;169&lt;/key&gt;&lt;/foreign-keys&gt;&lt;ref-type name="Journal Article"&gt;17&lt;/ref-type&gt;&lt;contributors&gt;&lt;authors&gt;&lt;author&gt;Strollo, F.&lt;/author&gt;&lt;author&gt;Strollo, G.&lt;/author&gt;&lt;author&gt;More, M.&lt;/author&gt;&lt;author&gt;Ferretti, C.&lt;/author&gt;&lt;author&gt;Mangrossa, N.&lt;/author&gt;&lt;author&gt;Casarosa, E.&lt;/author&gt;&lt;author&gt;Luisi, M.&lt;/author&gt;&lt;author&gt;Riondino, G.&lt;/author&gt;&lt;/authors&gt;&lt;/contributors&gt;&lt;auth-address&gt;INRCA, Italian National Research Centers on Ageing, Endocrine Unit, Rome, Italy.&lt;/auth-address&gt;&lt;titles&gt;&lt;title&gt;Changes in human adrenal and gonadal function onboard Spacelab&lt;/title&gt;&lt;secondary-title&gt;J Gravit Physiol&lt;/secondary-title&gt;&lt;/titles&gt;&lt;periodical&gt;&lt;full-title&gt;J Gravit Physiol&lt;/full-title&gt;&lt;/periodical&gt;&lt;pages&gt;P103-4&lt;/pages&gt;&lt;volume&gt;4&lt;/volume&gt;&lt;number&gt;2&lt;/number&gt;&lt;keywords&gt;&lt;keyword&gt;Adrenocorticotropic Hormone/blood/*metabolism&lt;/keyword&gt;&lt;keyword&gt;Androstane-3,17-diol/analogs &amp;amp; derivatives/blood/metabolism&lt;/keyword&gt;&lt;keyword&gt;Androstenedione/blood/*metabolism&lt;/keyword&gt;&lt;keyword&gt;Circadian Rhythm/physiology&lt;/keyword&gt;&lt;keyword&gt;Dehydroepiandrosterone Sulfate/blood/*metabolism&lt;/keyword&gt;&lt;keyword&gt;Humans&lt;/keyword&gt;&lt;keyword&gt;Hydrocortisone/blood/*metabolism&lt;/keyword&gt;&lt;keyword&gt;Luteinizing Hormone/blood/metabolism&lt;/keyword&gt;&lt;keyword&gt;Male&lt;/keyword&gt;&lt;keyword&gt;Saliva/metabolism&lt;/keyword&gt;&lt;keyword&gt;*Space Flight&lt;/keyword&gt;&lt;keyword&gt;Stress, Physiological/metabolism&lt;/keyword&gt;&lt;keyword&gt;Testosterone/blood/metabolism&lt;/keyword&gt;&lt;keyword&gt;*Weightlessness&lt;/keyword&gt;&lt;/keywords&gt;&lt;dates&gt;&lt;year&gt;1997&lt;/year&gt;&lt;pub-dates&gt;&lt;date&gt;Jul&lt;/date&gt;&lt;/pub-dates&gt;&lt;/dates&gt;&lt;isbn&gt;1077-9248 (Print)&amp;#xD;1077-9248 (Linking)&lt;/isbn&gt;&lt;accession-num&gt;11540662&lt;/accession-num&gt;&lt;urls&gt;&lt;related-urls&gt;&lt;url&gt;https://www.ncbi.nlm.nih.gov/pubmed/11540662&lt;/url&gt;&lt;/related-urls&gt;&lt;/urls&gt;&lt;remote-database-name&gt;Medline&lt;/remote-database-name&gt;&lt;remote-database-provider&gt;NASA&lt;/remote-database-provider&gt;&lt;/record&gt;&lt;/Cite&gt;&lt;/EndNote&gt;</w:instrText>
      </w:r>
      <w:r w:rsidR="002A357A">
        <w:rPr>
          <w:sz w:val="20"/>
          <w:szCs w:val="20"/>
        </w:rPr>
        <w:fldChar w:fldCharType="separate"/>
      </w:r>
      <w:r w:rsidR="00B40D9A">
        <w:rPr>
          <w:noProof/>
          <w:sz w:val="20"/>
          <w:szCs w:val="20"/>
        </w:rPr>
        <w:t>[58]</w:t>
      </w:r>
      <w:r w:rsidR="002A357A">
        <w:rPr>
          <w:sz w:val="20"/>
          <w:szCs w:val="20"/>
        </w:rPr>
        <w:fldChar w:fldCharType="end"/>
      </w:r>
      <w:r w:rsidRPr="00370D63">
        <w:rPr>
          <w:sz w:val="20"/>
          <w:szCs w:val="20"/>
        </w:rPr>
        <w:t>. Importantly, a</w:t>
      </w:r>
      <w:r w:rsidR="00874BE5">
        <w:rPr>
          <w:sz w:val="20"/>
          <w:szCs w:val="20"/>
        </w:rPr>
        <w:t xml:space="preserve"> comparable</w:t>
      </w:r>
      <w:r w:rsidRPr="00370D63">
        <w:rPr>
          <w:sz w:val="20"/>
          <w:szCs w:val="20"/>
        </w:rPr>
        <w:t xml:space="preserve"> 5</w:t>
      </w:r>
      <w:r w:rsidR="00D015AB">
        <w:rPr>
          <w:sz w:val="20"/>
          <w:szCs w:val="20"/>
        </w:rPr>
        <w:t>–</w:t>
      </w:r>
      <w:r w:rsidRPr="00370D63">
        <w:rPr>
          <w:sz w:val="20"/>
          <w:szCs w:val="20"/>
        </w:rPr>
        <w:t xml:space="preserve">10% reduction in body mass in female astronauts could </w:t>
      </w:r>
      <w:r w:rsidR="00874BE5">
        <w:rPr>
          <w:sz w:val="20"/>
          <w:szCs w:val="20"/>
        </w:rPr>
        <w:t>induce</w:t>
      </w:r>
      <w:r w:rsidR="00874BE5" w:rsidRPr="00370D63">
        <w:rPr>
          <w:sz w:val="20"/>
          <w:szCs w:val="20"/>
        </w:rPr>
        <w:t xml:space="preserve"> </w:t>
      </w:r>
      <w:r w:rsidRPr="00370D63">
        <w:rPr>
          <w:sz w:val="20"/>
          <w:szCs w:val="20"/>
        </w:rPr>
        <w:t>a cascade of physiological adaptations</w:t>
      </w:r>
      <w:r w:rsidR="00A47361">
        <w:rPr>
          <w:sz w:val="20"/>
          <w:szCs w:val="20"/>
        </w:rPr>
        <w:t>,</w:t>
      </w:r>
      <w:r w:rsidRPr="00370D63">
        <w:rPr>
          <w:sz w:val="20"/>
          <w:szCs w:val="20"/>
        </w:rPr>
        <w:t xml:space="preserve"> </w:t>
      </w:r>
      <w:r w:rsidR="00A47361">
        <w:rPr>
          <w:sz w:val="20"/>
          <w:szCs w:val="20"/>
        </w:rPr>
        <w:t>including</w:t>
      </w:r>
      <w:r w:rsidR="00CF0450">
        <w:rPr>
          <w:sz w:val="20"/>
          <w:szCs w:val="20"/>
        </w:rPr>
        <w:t xml:space="preserve"> </w:t>
      </w:r>
      <w:r w:rsidRPr="00370D63">
        <w:rPr>
          <w:sz w:val="20"/>
          <w:szCs w:val="20"/>
        </w:rPr>
        <w:t xml:space="preserve">reproduction </w:t>
      </w:r>
      <w:r w:rsidR="00A47361">
        <w:rPr>
          <w:sz w:val="20"/>
          <w:szCs w:val="20"/>
        </w:rPr>
        <w:t>dys</w:t>
      </w:r>
      <w:r w:rsidRPr="00370D63">
        <w:rPr>
          <w:sz w:val="20"/>
          <w:szCs w:val="20"/>
        </w:rPr>
        <w:t>function and impaired bone health (i.e., Female Athlete Triad</w:t>
      </w:r>
      <w:r w:rsidR="00A47361">
        <w:rPr>
          <w:sz w:val="20"/>
          <w:szCs w:val="20"/>
        </w:rPr>
        <w:t xml:space="preserve"> </w:t>
      </w:r>
      <w:r w:rsidR="00A47361" w:rsidRPr="00370D63">
        <w:rPr>
          <w:sz w:val="20"/>
          <w:szCs w:val="20"/>
        </w:rPr>
        <w:fldChar w:fldCharType="begin">
          <w:fldData xml:space="preserve">PEVuZE5vdGU+PENpdGU+PEF1dGhvcj5EZSBTb3V6YTwvQXV0aG9yPjxZZWFyPjIwMTQ8L1llYXI+
PFJlY051bT43MDwvUmVjTnVtPjxEaXNwbGF5VGV4dD5bMTFdPC9EaXNwbGF5VGV4dD48cmVjb3Jk
PjxyZWMtbnVtYmVyPjcwPC9yZWMtbnVtYmVyPjxmb3JlaWduLWtleXM+PGtleSBhcHA9IkVOIiBk
Yi1pZD0iZDB0dHJzdnIycHN3NTRlZmR2MXZwdngwZHd3dnZldHdwc3plIiB0aW1lc3RhbXA9IjE2
NTMzMjc3OTMiPjcwPC9rZXk+PC9mb3JlaWduLWtleXM+PHJlZi10eXBlIG5hbWU9IkpvdXJuYWwg
QXJ0aWNsZSI+MTc8L3JlZi10eXBlPjxjb250cmlidXRvcnM+PGF1dGhvcnM+PGF1dGhvcj5EZSBT
b3V6YSwgTS4gSi48L2F1dGhvcj48YXV0aG9yPk5hdHRpdiwgQS48L2F1dGhvcj48YXV0aG9yPkpv
eSwgRS48L2F1dGhvcj48YXV0aG9yPk1pc3JhLCBNLjwvYXV0aG9yPjxhdXRob3I+V2lsbGlhbXMs
IE4uIEkuPC9hdXRob3I+PGF1dGhvcj5NYWxsaW5zb24sIFIuIEouPC9hdXRob3I+PGF1dGhvcj5H
aWJicywgSi4gQy48L2F1dGhvcj48YXV0aG9yPk9sbXN0ZWQsIE0uPC9hdXRob3I+PGF1dGhvcj5H
b29sc2J5LCBNLjwvYXV0aG9yPjxhdXRob3I+TWF0aGVzb24sIEcuPC9hdXRob3I+PGF1dGhvcj5F
eHBlcnQsIFBhbmVsPC9hdXRob3I+PC9hdXRob3JzPjwvY29udHJpYnV0b3JzPjxhdXRoLWFkZHJl
c3M+RGVwYXJ0bWVudCBvZiBLaW5lc2lvbG9neSwgUGVubiBTdGF0ZSBVbml2ZXJzaXR5LCAsIFVu
aXZlcnNpdHkgUGFyaywgUGVubnN5bHZhbmlhLCBVU0EuPC9hdXRoLWFkZHJlc3M+PHRpdGxlcz48
dGl0bGU+MjAxNCBGZW1hbGUgQXRobGV0ZSBUcmlhZCBDb2FsaXRpb24gQ29uc2Vuc3VzIFN0YXRl
bWVudCBvbiBUcmVhdG1lbnQgYW5kIFJldHVybiB0byBQbGF5IG9mIHRoZSBGZW1hbGUgQXRobGV0
ZSBUcmlhZDogMXN0IEludGVybmF0aW9uYWwgQ29uZmVyZW5jZSBoZWxkIGluIFNhbiBGcmFuY2lz
Y28sIENhbGlmb3JuaWEsIE1heSAyMDEyIGFuZCAybmQgSW50ZXJuYXRpb25hbCBDb25mZXJlbmNl
IGhlbGQgaW4gSW5kaWFuYXBvbGlzLCBJbmRpYW5hLCBNYXkgMjAxMzwvdGl0bGU+PHNlY29uZGFy
eS10aXRsZT5CciBKIFNwb3J0cyBNZWQ8L3NlY29uZGFyeS10aXRsZT48L3RpdGxlcz48cGVyaW9k
aWNhbD48ZnVsbC10aXRsZT5CciBKIFNwb3J0cyBNZWQ8L2Z1bGwtdGl0bGU+PC9wZXJpb2RpY2Fs
PjxwYWdlcz4yODk8L3BhZ2VzPjx2b2x1bWU+NDg8L3ZvbHVtZT48bnVtYmVyPjQ8L251bWJlcj48
a2V5d29yZHM+PGtleXdvcmQ+QWJzb3JwdGlvbWV0cnksIFBob3Rvbjwva2V5d29yZD48a2V5d29y
ZD5BZG9sZXNjZW50PC9rZXl3b3JkPjxrZXl3b3JkPkFkdWx0PC9rZXl3b3JkPjxrZXl3b3JkPkF0
aGxldGljIFBlcmZvcm1hbmNlL3BoeXNpb2xvZ3k8L2tleXdvcmQ+PGtleXdvcmQ+Qm9uZSBEZW5z
aXR5L3BoeXNpb2xvZ3k8L2tleXdvcmQ+PGtleXdvcmQ+Q2hpbGQ8L2tleXdvcmQ+PGtleXdvcmQ+
RWFybHkgRGlhZ25vc2lzPC9rZXl3b3JkPjxrZXl3b3JkPkVuZXJneSBNZXRhYm9saXNtL3BoeXNp
b2xvZ3k8L2tleXdvcmQ+PGtleXdvcmQ+RmVtYWxlPC9rZXl3b3JkPjxrZXl3b3JkPkZlbWFsZSBB
dGhsZXRlIFRyaWFkIFN5bmRyb21lL2RpYWdub3Npcy9kcnVnIHRoZXJhcHkvKnJlaGFiaWxpdGF0
aW9uPC9rZXl3b3JkPjxrZXl3b3JkPkhlYWx0aCBTdGF0dXM8L2tleXdvcmQ+PGtleXdvcmQ+SHVt
YW5zPC9rZXl3b3JkPjxrZXl3b3JkPkluZGlhbmE8L2tleXdvcmQ+PGtleXdvcmQ+TWVkaWNhbCBI
aXN0b3J5IFRha2luZy9tZXRob2RzPC9rZXl3b3JkPjxrZXl3b3JkPlBhdGllbnQgQ2FyZSBQbGFu
bmluZzwva2V5d29yZD48a2V5d29yZD5QYXRpZW50IENhcmUgVGVhbTwva2V5d29yZD48a2V5d29y
ZD5QYXRpZW50IFNlbGVjdGlvbjwva2V5d29yZD48a2V5d29yZD5QcmFjdGljZSBHdWlkZWxpbmVz
IGFzIFRvcGljPC9rZXl3b3JkPjxrZXl3b3JkPlJlY292ZXJ5IG9mIEZ1bmN0aW9uLypwaHlzaW9s
b2d5PC9rZXl3b3JkPjxrZXl3b3JkPlJpc2sgQXNzZXNzbWVudC9tZXRob2RzPC9rZXl3b3JkPjxr
ZXl3b3JkPlNhbiBGcmFuY2lzY288L2tleXdvcmQ+PGtleXdvcmQ+U3BvcnRzIE1lZGljaW5lLypt
ZXRob2RzPC9rZXl3b3JkPjxrZXl3b3JkPlRyZWF0bWVudCBPdXRjb21lPC9rZXl3b3JkPjxrZXl3
b3JkPllvdW5nIEFkdWx0PC9rZXl3b3JkPjxrZXl3b3JkPldvbWVuIGluIFNwb3J0PC9rZXl3b3Jk
Pjwva2V5d29yZHM+PGRhdGVzPjx5ZWFyPjIwMTQ8L3llYXI+PHB1Yi1kYXRlcz48ZGF0ZT5GZWI8
L2RhdGU+PC9wdWItZGF0ZXM+PC9kYXRlcz48aXNibj4xNDczLTA0ODAgKEVsZWN0cm9uaWMpJiN4
RDswMzA2LTM2NzQgKExpbmtpbmcpPC9pc2JuPjxhY2Nlc3Npb24tbnVtPjI0NDYzOTExPC9hY2Nl
c3Npb24tbnVtPjx1cmxzPjxyZWxhdGVkLXVybHM+PHVybD5odHRwczovL3d3dy5uY2JpLm5sbS5u
aWguZ292L3B1Ym1lZC8yNDQ2MzkxMTwvdXJsPjwvcmVsYXRlZC11cmxzPjwvdXJscz48ZWxlY3Ry
b25pYy1yZXNvdXJjZS1udW0+MTAuMTEzNi9ianNwb3J0cy0yMDEzLTA5MzIxODwvZWxlY3Ryb25p
Yy1yZXNvdXJjZS1udW0+PHJlbW90ZS1kYXRhYmFzZS1uYW1lPk1lZGxpbmU8L3JlbW90ZS1kYXRh
YmFzZS1uYW1lPjxyZW1vdGUtZGF0YWJhc2UtcHJvdmlkZXI+TkxNPC9yZW1vdGUtZGF0YWJhc2Ut
cHJvdmlkZXI+PC9yZWNvcmQ+PC9DaXRlPjwvRW5kTm90ZT5=
</w:fldData>
        </w:fldChar>
      </w:r>
      <w:r w:rsidR="00A47361">
        <w:rPr>
          <w:sz w:val="20"/>
          <w:szCs w:val="20"/>
        </w:rPr>
        <w:instrText xml:space="preserve"> ADDIN EN.CITE </w:instrText>
      </w:r>
      <w:r w:rsidR="00A47361">
        <w:rPr>
          <w:sz w:val="20"/>
          <w:szCs w:val="20"/>
        </w:rPr>
        <w:fldChar w:fldCharType="begin">
          <w:fldData xml:space="preserve">PEVuZE5vdGU+PENpdGU+PEF1dGhvcj5EZSBTb3V6YTwvQXV0aG9yPjxZZWFyPjIwMTQ8L1llYXI+
PFJlY051bT43MDwvUmVjTnVtPjxEaXNwbGF5VGV4dD5bMTFdPC9EaXNwbGF5VGV4dD48cmVjb3Jk
PjxyZWMtbnVtYmVyPjcwPC9yZWMtbnVtYmVyPjxmb3JlaWduLWtleXM+PGtleSBhcHA9IkVOIiBk
Yi1pZD0iZDB0dHJzdnIycHN3NTRlZmR2MXZwdngwZHd3dnZldHdwc3plIiB0aW1lc3RhbXA9IjE2
NTMzMjc3OTMiPjcwPC9rZXk+PC9mb3JlaWduLWtleXM+PHJlZi10eXBlIG5hbWU9IkpvdXJuYWwg
QXJ0aWNsZSI+MTc8L3JlZi10eXBlPjxjb250cmlidXRvcnM+PGF1dGhvcnM+PGF1dGhvcj5EZSBT
b3V6YSwgTS4gSi48L2F1dGhvcj48YXV0aG9yPk5hdHRpdiwgQS48L2F1dGhvcj48YXV0aG9yPkpv
eSwgRS48L2F1dGhvcj48YXV0aG9yPk1pc3JhLCBNLjwvYXV0aG9yPjxhdXRob3I+V2lsbGlhbXMs
IE4uIEkuPC9hdXRob3I+PGF1dGhvcj5NYWxsaW5zb24sIFIuIEouPC9hdXRob3I+PGF1dGhvcj5H
aWJicywgSi4gQy48L2F1dGhvcj48YXV0aG9yPk9sbXN0ZWQsIE0uPC9hdXRob3I+PGF1dGhvcj5H
b29sc2J5LCBNLjwvYXV0aG9yPjxhdXRob3I+TWF0aGVzb24sIEcuPC9hdXRob3I+PGF1dGhvcj5F
eHBlcnQsIFBhbmVsPC9hdXRob3I+PC9hdXRob3JzPjwvY29udHJpYnV0b3JzPjxhdXRoLWFkZHJl
c3M+RGVwYXJ0bWVudCBvZiBLaW5lc2lvbG9neSwgUGVubiBTdGF0ZSBVbml2ZXJzaXR5LCAsIFVu
aXZlcnNpdHkgUGFyaywgUGVubnN5bHZhbmlhLCBVU0EuPC9hdXRoLWFkZHJlc3M+PHRpdGxlcz48
dGl0bGU+MjAxNCBGZW1hbGUgQXRobGV0ZSBUcmlhZCBDb2FsaXRpb24gQ29uc2Vuc3VzIFN0YXRl
bWVudCBvbiBUcmVhdG1lbnQgYW5kIFJldHVybiB0byBQbGF5IG9mIHRoZSBGZW1hbGUgQXRobGV0
ZSBUcmlhZDogMXN0IEludGVybmF0aW9uYWwgQ29uZmVyZW5jZSBoZWxkIGluIFNhbiBGcmFuY2lz
Y28sIENhbGlmb3JuaWEsIE1heSAyMDEyIGFuZCAybmQgSW50ZXJuYXRpb25hbCBDb25mZXJlbmNl
IGhlbGQgaW4gSW5kaWFuYXBvbGlzLCBJbmRpYW5hLCBNYXkgMjAxMzwvdGl0bGU+PHNlY29uZGFy
eS10aXRsZT5CciBKIFNwb3J0cyBNZWQ8L3NlY29uZGFyeS10aXRsZT48L3RpdGxlcz48cGVyaW9k
aWNhbD48ZnVsbC10aXRsZT5CciBKIFNwb3J0cyBNZWQ8L2Z1bGwtdGl0bGU+PC9wZXJpb2RpY2Fs
PjxwYWdlcz4yODk8L3BhZ2VzPjx2b2x1bWU+NDg8L3ZvbHVtZT48bnVtYmVyPjQ8L251bWJlcj48
a2V5d29yZHM+PGtleXdvcmQ+QWJzb3JwdGlvbWV0cnksIFBob3Rvbjwva2V5d29yZD48a2V5d29y
ZD5BZG9sZXNjZW50PC9rZXl3b3JkPjxrZXl3b3JkPkFkdWx0PC9rZXl3b3JkPjxrZXl3b3JkPkF0
aGxldGljIFBlcmZvcm1hbmNlL3BoeXNpb2xvZ3k8L2tleXdvcmQ+PGtleXdvcmQ+Qm9uZSBEZW5z
aXR5L3BoeXNpb2xvZ3k8L2tleXdvcmQ+PGtleXdvcmQ+Q2hpbGQ8L2tleXdvcmQ+PGtleXdvcmQ+
RWFybHkgRGlhZ25vc2lzPC9rZXl3b3JkPjxrZXl3b3JkPkVuZXJneSBNZXRhYm9saXNtL3BoeXNp
b2xvZ3k8L2tleXdvcmQ+PGtleXdvcmQ+RmVtYWxlPC9rZXl3b3JkPjxrZXl3b3JkPkZlbWFsZSBB
dGhsZXRlIFRyaWFkIFN5bmRyb21lL2RpYWdub3Npcy9kcnVnIHRoZXJhcHkvKnJlaGFiaWxpdGF0
aW9uPC9rZXl3b3JkPjxrZXl3b3JkPkhlYWx0aCBTdGF0dXM8L2tleXdvcmQ+PGtleXdvcmQ+SHVt
YW5zPC9rZXl3b3JkPjxrZXl3b3JkPkluZGlhbmE8L2tleXdvcmQ+PGtleXdvcmQ+TWVkaWNhbCBI
aXN0b3J5IFRha2luZy9tZXRob2RzPC9rZXl3b3JkPjxrZXl3b3JkPlBhdGllbnQgQ2FyZSBQbGFu
bmluZzwva2V5d29yZD48a2V5d29yZD5QYXRpZW50IENhcmUgVGVhbTwva2V5d29yZD48a2V5d29y
ZD5QYXRpZW50IFNlbGVjdGlvbjwva2V5d29yZD48a2V5d29yZD5QcmFjdGljZSBHdWlkZWxpbmVz
IGFzIFRvcGljPC9rZXl3b3JkPjxrZXl3b3JkPlJlY292ZXJ5IG9mIEZ1bmN0aW9uLypwaHlzaW9s
b2d5PC9rZXl3b3JkPjxrZXl3b3JkPlJpc2sgQXNzZXNzbWVudC9tZXRob2RzPC9rZXl3b3JkPjxr
ZXl3b3JkPlNhbiBGcmFuY2lzY288L2tleXdvcmQ+PGtleXdvcmQ+U3BvcnRzIE1lZGljaW5lLypt
ZXRob2RzPC9rZXl3b3JkPjxrZXl3b3JkPlRyZWF0bWVudCBPdXRjb21lPC9rZXl3b3JkPjxrZXl3
b3JkPllvdW5nIEFkdWx0PC9rZXl3b3JkPjxrZXl3b3JkPldvbWVuIGluIFNwb3J0PC9rZXl3b3Jk
Pjwva2V5d29yZHM+PGRhdGVzPjx5ZWFyPjIwMTQ8L3llYXI+PHB1Yi1kYXRlcz48ZGF0ZT5GZWI8
L2RhdGU+PC9wdWItZGF0ZXM+PC9kYXRlcz48aXNibj4xNDczLTA0ODAgKEVsZWN0cm9uaWMpJiN4
RDswMzA2LTM2NzQgKExpbmtpbmcpPC9pc2JuPjxhY2Nlc3Npb24tbnVtPjI0NDYzOTExPC9hY2Nl
c3Npb24tbnVtPjx1cmxzPjxyZWxhdGVkLXVybHM+PHVybD5odHRwczovL3d3dy5uY2JpLm5sbS5u
aWguZ292L3B1Ym1lZC8yNDQ2MzkxMTwvdXJsPjwvcmVsYXRlZC11cmxzPjwvdXJscz48ZWxlY3Ry
b25pYy1yZXNvdXJjZS1udW0+MTAuMTEzNi9ianNwb3J0cy0yMDEzLTA5MzIxODwvZWxlY3Ryb25p
Yy1yZXNvdXJjZS1udW0+PHJlbW90ZS1kYXRhYmFzZS1uYW1lPk1lZGxpbmU8L3JlbW90ZS1kYXRh
YmFzZS1uYW1lPjxyZW1vdGUtZGF0YWJhc2UtcHJvdmlkZXI+TkxNPC9yZW1vdGUtZGF0YWJhc2Ut
cHJvdmlkZXI+PC9yZWNvcmQ+PC9DaXRlPjwvRW5kTm90ZT5=
</w:fldData>
        </w:fldChar>
      </w:r>
      <w:r w:rsidR="00A47361">
        <w:rPr>
          <w:sz w:val="20"/>
          <w:szCs w:val="20"/>
        </w:rPr>
        <w:instrText xml:space="preserve"> ADDIN EN.CITE.DATA </w:instrText>
      </w:r>
      <w:r w:rsidR="00A47361">
        <w:rPr>
          <w:sz w:val="20"/>
          <w:szCs w:val="20"/>
        </w:rPr>
      </w:r>
      <w:r w:rsidR="00A47361">
        <w:rPr>
          <w:sz w:val="20"/>
          <w:szCs w:val="20"/>
        </w:rPr>
        <w:fldChar w:fldCharType="end"/>
      </w:r>
      <w:r w:rsidR="00A47361" w:rsidRPr="00370D63">
        <w:rPr>
          <w:sz w:val="20"/>
          <w:szCs w:val="20"/>
        </w:rPr>
      </w:r>
      <w:r w:rsidR="00A47361" w:rsidRPr="00370D63">
        <w:rPr>
          <w:sz w:val="20"/>
          <w:szCs w:val="20"/>
        </w:rPr>
        <w:fldChar w:fldCharType="separate"/>
      </w:r>
      <w:r w:rsidR="00A47361">
        <w:rPr>
          <w:noProof/>
          <w:sz w:val="20"/>
          <w:szCs w:val="20"/>
        </w:rPr>
        <w:t>[11]</w:t>
      </w:r>
      <w:r w:rsidR="00A47361" w:rsidRPr="00370D63">
        <w:rPr>
          <w:sz w:val="20"/>
          <w:szCs w:val="20"/>
        </w:rPr>
        <w:fldChar w:fldCharType="end"/>
      </w:r>
      <w:r w:rsidRPr="00370D63">
        <w:rPr>
          <w:sz w:val="20"/>
          <w:szCs w:val="20"/>
        </w:rPr>
        <w:t>)</w:t>
      </w:r>
      <w:r w:rsidR="00A47361">
        <w:rPr>
          <w:sz w:val="20"/>
          <w:szCs w:val="20"/>
        </w:rPr>
        <w:t>, to conserve energy</w:t>
      </w:r>
      <w:r w:rsidRPr="00370D63">
        <w:rPr>
          <w:sz w:val="20"/>
          <w:szCs w:val="20"/>
        </w:rPr>
        <w:t xml:space="preserve">.  </w:t>
      </w:r>
      <w:r w:rsidR="00CF0450">
        <w:rPr>
          <w:sz w:val="20"/>
          <w:szCs w:val="20"/>
        </w:rPr>
        <w:t>I</w:t>
      </w:r>
      <w:r w:rsidR="00CF0450" w:rsidRPr="00370D63">
        <w:rPr>
          <w:sz w:val="20"/>
          <w:szCs w:val="20"/>
        </w:rPr>
        <w:t>nadequate energy intake</w:t>
      </w:r>
      <w:r w:rsidR="00CF0450">
        <w:rPr>
          <w:sz w:val="20"/>
          <w:szCs w:val="20"/>
        </w:rPr>
        <w:t>, c</w:t>
      </w:r>
      <w:r w:rsidRPr="00370D63">
        <w:rPr>
          <w:sz w:val="20"/>
          <w:szCs w:val="20"/>
        </w:rPr>
        <w:t xml:space="preserve">ompounded with the known microgravity and radiation-induced decrements to bone density and quality, could </w:t>
      </w:r>
      <w:r w:rsidR="00CF0450">
        <w:rPr>
          <w:sz w:val="20"/>
          <w:szCs w:val="20"/>
        </w:rPr>
        <w:t>further exacerbate</w:t>
      </w:r>
      <w:r w:rsidRPr="00370D63">
        <w:rPr>
          <w:sz w:val="20"/>
          <w:szCs w:val="20"/>
        </w:rPr>
        <w:t xml:space="preserve"> bone loss and increase injury risk. </w:t>
      </w:r>
      <w:r w:rsidR="00CF0450">
        <w:rPr>
          <w:sz w:val="20"/>
          <w:szCs w:val="20"/>
        </w:rPr>
        <w:t>Maintaining</w:t>
      </w:r>
      <w:r w:rsidR="00CF0450" w:rsidRPr="00370D63">
        <w:rPr>
          <w:sz w:val="20"/>
          <w:szCs w:val="20"/>
        </w:rPr>
        <w:t xml:space="preserve"> </w:t>
      </w:r>
      <w:r w:rsidRPr="00370D63">
        <w:rPr>
          <w:sz w:val="20"/>
          <w:szCs w:val="20"/>
        </w:rPr>
        <w:t>adequate energy intake</w:t>
      </w:r>
      <w:r w:rsidR="00CF0450">
        <w:rPr>
          <w:sz w:val="20"/>
          <w:szCs w:val="20"/>
        </w:rPr>
        <w:t xml:space="preserve"> and </w:t>
      </w:r>
      <w:r w:rsidRPr="00370D63">
        <w:rPr>
          <w:sz w:val="20"/>
          <w:szCs w:val="20"/>
        </w:rPr>
        <w:t xml:space="preserve">body mass </w:t>
      </w:r>
      <w:r w:rsidR="00CF0450">
        <w:rPr>
          <w:sz w:val="20"/>
          <w:szCs w:val="20"/>
        </w:rPr>
        <w:t xml:space="preserve">during long duration missions, </w:t>
      </w:r>
      <w:r w:rsidR="00CF0450" w:rsidRPr="00370D63">
        <w:rPr>
          <w:sz w:val="20"/>
          <w:szCs w:val="20"/>
        </w:rPr>
        <w:t>where food resupply and menu fatigue could be problematic</w:t>
      </w:r>
      <w:r w:rsidR="00CF0450">
        <w:rPr>
          <w:sz w:val="20"/>
          <w:szCs w:val="20"/>
        </w:rPr>
        <w:t>,</w:t>
      </w:r>
      <w:r w:rsidR="00CF0450" w:rsidRPr="00370D63">
        <w:rPr>
          <w:sz w:val="20"/>
          <w:szCs w:val="20"/>
        </w:rPr>
        <w:t xml:space="preserve"> </w:t>
      </w:r>
      <w:r w:rsidRPr="00370D63">
        <w:rPr>
          <w:sz w:val="20"/>
          <w:szCs w:val="20"/>
        </w:rPr>
        <w:t>is essential for the health of all astronauts.</w:t>
      </w:r>
      <w:r w:rsidR="00A47361">
        <w:rPr>
          <w:sz w:val="20"/>
          <w:szCs w:val="20"/>
        </w:rPr>
        <w:t xml:space="preserve"> </w:t>
      </w:r>
    </w:p>
    <w:p w14:paraId="5F9EAE11" w14:textId="77777777" w:rsidR="00370D63" w:rsidRPr="00370D63" w:rsidRDefault="00370D63" w:rsidP="00370D63">
      <w:pPr>
        <w:pStyle w:val="ListParagraph"/>
        <w:ind w:left="0"/>
        <w:rPr>
          <w:sz w:val="20"/>
          <w:szCs w:val="20"/>
        </w:rPr>
      </w:pPr>
    </w:p>
    <w:p w14:paraId="6588AF1F" w14:textId="1E562B78" w:rsidR="00370D63" w:rsidRPr="00370D63" w:rsidRDefault="100CAE68" w:rsidP="100CAE68">
      <w:pPr>
        <w:rPr>
          <w:sz w:val="20"/>
          <w:szCs w:val="20"/>
        </w:rPr>
      </w:pPr>
      <w:r w:rsidRPr="100CAE68">
        <w:rPr>
          <w:sz w:val="20"/>
          <w:szCs w:val="20"/>
        </w:rPr>
        <w:t xml:space="preserve">Body mass differences between male and female astronauts may have additional implications for EVA-related task performance, particularly in partial gravity scenarios. A protective pressurized suit is required to perform spacewalks in microgravity and partial gravity environments. Importantly, space suits have not been designed </w:t>
      </w:r>
      <w:r w:rsidR="009A569D">
        <w:rPr>
          <w:sz w:val="20"/>
          <w:szCs w:val="20"/>
        </w:rPr>
        <w:t xml:space="preserve">to </w:t>
      </w:r>
      <w:r w:rsidRPr="100CAE68">
        <w:rPr>
          <w:sz w:val="20"/>
          <w:szCs w:val="20"/>
        </w:rPr>
        <w:t>specific body size</w:t>
      </w:r>
      <w:r w:rsidR="009A569D">
        <w:rPr>
          <w:sz w:val="20"/>
          <w:szCs w:val="20"/>
        </w:rPr>
        <w:t>s or individual capabilities</w:t>
      </w:r>
      <w:r w:rsidRPr="100CAE68">
        <w:rPr>
          <w:sz w:val="20"/>
          <w:szCs w:val="20"/>
        </w:rPr>
        <w:t xml:space="preserve">, meaning that </w:t>
      </w:r>
      <w:r w:rsidR="009A569D">
        <w:rPr>
          <w:sz w:val="20"/>
          <w:szCs w:val="20"/>
        </w:rPr>
        <w:t>all</w:t>
      </w:r>
      <w:r w:rsidRPr="100CAE68">
        <w:rPr>
          <w:sz w:val="20"/>
          <w:szCs w:val="20"/>
        </w:rPr>
        <w:t xml:space="preserve"> astronauts wear and carry comparable suits. For ISS EVAs, the current suit </w:t>
      </w:r>
      <w:r w:rsidR="009A569D">
        <w:rPr>
          <w:sz w:val="20"/>
          <w:szCs w:val="20"/>
        </w:rPr>
        <w:t>weighs</w:t>
      </w:r>
      <w:r w:rsidR="009A569D" w:rsidRPr="100CAE68">
        <w:rPr>
          <w:sz w:val="20"/>
          <w:szCs w:val="20"/>
        </w:rPr>
        <w:t xml:space="preserve"> </w:t>
      </w:r>
      <w:r w:rsidRPr="100CAE68">
        <w:rPr>
          <w:sz w:val="20"/>
          <w:szCs w:val="20"/>
        </w:rPr>
        <w:t xml:space="preserve">approximately 319 </w:t>
      </w:r>
      <w:proofErr w:type="spellStart"/>
      <w:r w:rsidRPr="100CAE68">
        <w:rPr>
          <w:sz w:val="20"/>
          <w:szCs w:val="20"/>
        </w:rPr>
        <w:t>lbs</w:t>
      </w:r>
      <w:proofErr w:type="spellEnd"/>
      <w:r w:rsidR="009A569D">
        <w:rPr>
          <w:sz w:val="20"/>
          <w:szCs w:val="20"/>
        </w:rPr>
        <w:t xml:space="preserve"> on Earth</w:t>
      </w:r>
      <w:r w:rsidRPr="100CAE68">
        <w:rPr>
          <w:sz w:val="20"/>
          <w:szCs w:val="20"/>
        </w:rPr>
        <w:t xml:space="preserve"> </w:t>
      </w:r>
      <w:r w:rsidR="00912952">
        <w:rPr>
          <w:sz w:val="20"/>
          <w:szCs w:val="20"/>
        </w:rPr>
        <w:t xml:space="preserve">and is pressurized at 4.3psi differential </w:t>
      </w:r>
      <w:r w:rsidR="006C3454" w:rsidRPr="100CAE68">
        <w:rPr>
          <w:sz w:val="20"/>
          <w:szCs w:val="20"/>
        </w:rPr>
        <w:fldChar w:fldCharType="begin"/>
      </w:r>
      <w:r w:rsidR="00B40D9A">
        <w:rPr>
          <w:sz w:val="20"/>
          <w:szCs w:val="20"/>
        </w:rPr>
        <w:instrText xml:space="preserve"> ADDIN EN.CITE &lt;EndNote&gt;&lt;Cite&gt;&lt;Author&gt;Thomas&lt;/Author&gt;&lt;Year&gt;2007&lt;/Year&gt;&lt;RecNum&gt;112&lt;/RecNum&gt;&lt;DisplayText&gt;[59]&lt;/DisplayText&gt;&lt;record&gt;&lt;rec-number&gt;112&lt;/rec-number&gt;&lt;foreign-keys&gt;&lt;key app="EN" db-id="d0ttrsvr2psw54efdv1vpvx0dwwvvetwpsze" timestamp="1656358925"&gt;112&lt;/key&gt;&lt;/foreign-keys&gt;&lt;ref-type name="Book"&gt;6&lt;/ref-type&gt;&lt;contributors&gt;&lt;authors&gt;&lt;author&gt;Thomas, K.S.&lt;/author&gt;&lt;author&gt;McMann, H.J.&lt;/author&gt;&lt;/authors&gt;&lt;/contributors&gt;&lt;titles&gt;&lt;title&gt;US Spacesuits&lt;/title&gt;&lt;/titles&gt;&lt;dates&gt;&lt;year&gt;2007&lt;/year&gt;&lt;/dates&gt;&lt;publisher&gt;Springer New York&lt;/publisher&gt;&lt;isbn&gt;9780387739793&lt;/isbn&gt;&lt;urls&gt;&lt;related-urls&gt;&lt;url&gt;https://books.google.com/books?id=cdO2-4szcdgC&lt;/url&gt;&lt;/related-urls&gt;&lt;/urls&gt;&lt;/record&gt;&lt;/Cite&gt;&lt;/EndNote&gt;</w:instrText>
      </w:r>
      <w:r w:rsidR="006C3454" w:rsidRPr="100CAE68">
        <w:rPr>
          <w:sz w:val="20"/>
          <w:szCs w:val="20"/>
        </w:rPr>
        <w:fldChar w:fldCharType="separate"/>
      </w:r>
      <w:r w:rsidR="00B40D9A">
        <w:rPr>
          <w:noProof/>
          <w:sz w:val="20"/>
          <w:szCs w:val="20"/>
        </w:rPr>
        <w:t>[59]</w:t>
      </w:r>
      <w:r w:rsidR="006C3454" w:rsidRPr="100CAE68">
        <w:rPr>
          <w:sz w:val="20"/>
          <w:szCs w:val="20"/>
        </w:rPr>
        <w:fldChar w:fldCharType="end"/>
      </w:r>
      <w:r w:rsidRPr="100CAE68">
        <w:rPr>
          <w:sz w:val="20"/>
          <w:szCs w:val="20"/>
        </w:rPr>
        <w:t>, which can impart significant strength and metabolic burden on smaller astronauts even in a microgravity environment</w:t>
      </w:r>
      <w:r w:rsidR="00FA6BEB">
        <w:rPr>
          <w:sz w:val="20"/>
          <w:szCs w:val="20"/>
        </w:rPr>
        <w:t>, especially as they work against a pressurized suit</w:t>
      </w:r>
      <w:r w:rsidRPr="100CAE68">
        <w:rPr>
          <w:sz w:val="20"/>
          <w:szCs w:val="20"/>
        </w:rPr>
        <w:t xml:space="preserve">. This could increase susceptibility to fatigue, time to completion for EVA-related tasks, and injury risk for </w:t>
      </w:r>
      <w:r w:rsidR="00231942">
        <w:rPr>
          <w:sz w:val="20"/>
          <w:szCs w:val="20"/>
        </w:rPr>
        <w:t xml:space="preserve">smaller </w:t>
      </w:r>
      <w:r w:rsidRPr="100CAE68">
        <w:rPr>
          <w:sz w:val="20"/>
          <w:szCs w:val="20"/>
        </w:rPr>
        <w:t xml:space="preserve">female astronauts </w:t>
      </w:r>
      <w:r w:rsidR="006C3454" w:rsidRPr="100CAE68">
        <w:rPr>
          <w:sz w:val="20"/>
          <w:szCs w:val="20"/>
        </w:rPr>
        <w:fldChar w:fldCharType="begin"/>
      </w:r>
      <w:r w:rsidR="006C3454" w:rsidRPr="100CAE68">
        <w:rPr>
          <w:sz w:val="20"/>
          <w:szCs w:val="20"/>
        </w:rPr>
        <w:instrText xml:space="preserve"> ADDIN EN.CITE &lt;EndNote&gt;&lt;Cite&gt;&lt;Author&gt;Harm&lt;/Author&gt;&lt;Year&gt;2001&lt;/Year&gt;&lt;RecNum&gt;131&lt;/RecNum&gt;&lt;DisplayText&gt;[5]&lt;/DisplayText&gt;&lt;record&gt;&lt;rec-number&gt;131&lt;/rec-number&gt;&lt;foreign-keys&gt;&lt;key app="EN" db-id="d0ttrsvr2psw54efdv1vpvx0dwwvvetwpsze" timestamp="1657039000"&gt;131&lt;/key&gt;&lt;/foreign-keys&gt;&lt;ref-type name="Journal Article"&gt;17&lt;/ref-type&gt;&lt;contributors&gt;&lt;authors&gt;&lt;author&gt;Harm, D. L.&lt;/author&gt;&lt;author&gt;Jennings, R. T.&lt;/author&gt;&lt;author&gt;Meck, J. V.&lt;/author&gt;&lt;author&gt;Powell, M. R.&lt;/author&gt;&lt;author&gt;Putcha, L.&lt;/author&gt;&lt;author&gt;Sams, C. P.&lt;/author&gt;&lt;author&gt;Schneider, S. M.&lt;/author&gt;&lt;author&gt;Shackelford, L. C.&lt;/author&gt;&lt;author&gt;Smith, S. M.&lt;/author&gt;&lt;author&gt;Whitson, P. A.&lt;/author&gt;&lt;/authors&gt;&lt;/contributors&gt;&lt;auth-address&gt;Human Adaptation and Countermeasures Office, NASA Johnson Space Center, Houston, TX 77058, USA. dharm@ems.jsc.nas.gov&lt;/auth-address&gt;&lt;titles&gt;&lt;title&gt;Invited review: gender issues related to spaceflight: a NASA perspective&lt;/title&gt;&lt;secondary-title&gt;J Appl Physiol (1985)&lt;/secondary-title&gt;&lt;/titles&gt;&lt;periodical&gt;&lt;full-title&gt;J Appl Physiol (1985)&lt;/full-title&gt;&lt;/periodical&gt;&lt;pages&gt;2374-83&lt;/pages&gt;&lt;volume&gt;91&lt;/volume&gt;&lt;number&gt;5&lt;/number&gt;&lt;keywords&gt;&lt;keyword&gt;Exercise/physiology&lt;/keyword&gt;&lt;keyword&gt;Female&lt;/keyword&gt;&lt;keyword&gt;Humans&lt;/keyword&gt;&lt;keyword&gt;Male&lt;/keyword&gt;&lt;keyword&gt;*Sex Characteristics&lt;/keyword&gt;&lt;keyword&gt;*Space Flight&lt;/keyword&gt;&lt;keyword&gt;United States&lt;/keyword&gt;&lt;keyword&gt;United States National Aeronautics and Space Administration&lt;/keyword&gt;&lt;keyword&gt;Weightlessness/adverse effects&lt;/keyword&gt;&lt;keyword&gt;NASA Center JSC&lt;/keyword&gt;&lt;keyword&gt;NASA Discipline General Space Life Sciences&lt;/keyword&gt;&lt;/keywords&gt;&lt;dates&gt;&lt;year&gt;2001&lt;/year&gt;&lt;pub-dates&gt;&lt;date&gt;Nov&lt;/date&gt;&lt;/pub-dates&gt;&lt;/dates&gt;&lt;isbn&gt;8750-7587 (Print)&amp;#xD;0161-7567 (Linking)&lt;/isbn&gt;&lt;accession-num&gt;11641383&lt;/accession-num&gt;&lt;urls&gt;&lt;related-urls&gt;&lt;url&gt;https://www.ncbi.nlm.nih.gov/pubmed/11641383&lt;/url&gt;&lt;/related-urls&gt;&lt;/urls&gt;&lt;electronic-resource-num&gt;10.1152/jappl.2001.91.5.2374&lt;/electronic-resource-num&gt;&lt;remote-database-name&gt;Medline&lt;/remote-database-name&gt;&lt;remote-database-provider&gt;NLM&lt;/remote-database-provider&gt;&lt;/record&gt;&lt;/Cite&gt;&lt;/EndNote&gt;</w:instrText>
      </w:r>
      <w:r w:rsidR="006C3454" w:rsidRPr="100CAE68">
        <w:rPr>
          <w:sz w:val="20"/>
          <w:szCs w:val="20"/>
        </w:rPr>
        <w:fldChar w:fldCharType="separate"/>
      </w:r>
      <w:r w:rsidRPr="100CAE68">
        <w:rPr>
          <w:noProof/>
          <w:sz w:val="20"/>
          <w:szCs w:val="20"/>
        </w:rPr>
        <w:t>[5]</w:t>
      </w:r>
      <w:r w:rsidR="006C3454" w:rsidRPr="100CAE68">
        <w:rPr>
          <w:sz w:val="20"/>
          <w:szCs w:val="20"/>
        </w:rPr>
        <w:fldChar w:fldCharType="end"/>
      </w:r>
      <w:r w:rsidRPr="100CAE68">
        <w:rPr>
          <w:sz w:val="20"/>
          <w:szCs w:val="20"/>
        </w:rPr>
        <w:t xml:space="preserve">. For upcoming Lunar exploration, </w:t>
      </w:r>
      <w:r w:rsidR="00231942">
        <w:rPr>
          <w:sz w:val="20"/>
          <w:szCs w:val="20"/>
        </w:rPr>
        <w:t>commercially developed space suits</w:t>
      </w:r>
      <w:r w:rsidRPr="100CAE68">
        <w:rPr>
          <w:sz w:val="20"/>
          <w:szCs w:val="20"/>
        </w:rPr>
        <w:t xml:space="preserve"> will be designed to accommodate a variety of body sizes, </w:t>
      </w:r>
      <w:bookmarkStart w:id="6" w:name="_Hlk108081675"/>
      <w:r w:rsidRPr="100CAE68">
        <w:rPr>
          <w:sz w:val="20"/>
          <w:szCs w:val="20"/>
        </w:rPr>
        <w:t xml:space="preserve">but </w:t>
      </w:r>
      <w:r w:rsidR="001C4B66">
        <w:rPr>
          <w:sz w:val="20"/>
          <w:szCs w:val="20"/>
        </w:rPr>
        <w:t>are</w:t>
      </w:r>
      <w:r w:rsidR="001C4B66" w:rsidRPr="100CAE68">
        <w:rPr>
          <w:sz w:val="20"/>
          <w:szCs w:val="20"/>
        </w:rPr>
        <w:t xml:space="preserve"> </w:t>
      </w:r>
      <w:r w:rsidRPr="100CAE68">
        <w:rPr>
          <w:sz w:val="20"/>
          <w:szCs w:val="20"/>
        </w:rPr>
        <w:t xml:space="preserve">still estimated to exceed 400 </w:t>
      </w:r>
      <w:proofErr w:type="spellStart"/>
      <w:r w:rsidRPr="100CAE68">
        <w:rPr>
          <w:sz w:val="20"/>
          <w:szCs w:val="20"/>
        </w:rPr>
        <w:t>lbs</w:t>
      </w:r>
      <w:bookmarkEnd w:id="6"/>
      <w:proofErr w:type="spellEnd"/>
      <w:r w:rsidRPr="100CAE68">
        <w:rPr>
          <w:sz w:val="20"/>
          <w:szCs w:val="20"/>
        </w:rPr>
        <w:t xml:space="preserve"> </w:t>
      </w:r>
      <w:r w:rsidR="006C3454" w:rsidRPr="100CAE68">
        <w:rPr>
          <w:sz w:val="20"/>
          <w:szCs w:val="20"/>
        </w:rPr>
        <w:fldChar w:fldCharType="begin"/>
      </w:r>
      <w:r w:rsidR="00B40D9A">
        <w:rPr>
          <w:sz w:val="20"/>
          <w:szCs w:val="20"/>
        </w:rPr>
        <w:instrText xml:space="preserve"> ADDIN EN.CITE &lt;EndNote&gt;&lt;Cite ExcludeAuth="1"&gt;&lt;Year&gt;2021&lt;/Year&gt;&lt;RecNum&gt;561&lt;/RecNum&gt;&lt;DisplayText&gt;[60]&lt;/DisplayText&gt;&lt;record&gt;&lt;rec-number&gt;561&lt;/rec-number&gt;&lt;foreign-keys&gt;&lt;key app="EN" db-id="zesse9rt4pwzede2fd4vtxtbxp9ztrddtw2e" timestamp="1659466180"&gt;561&lt;/key&gt;&lt;/foreign-keys&gt;&lt;ref-type name="Journal Article"&gt;17&lt;/ref-type&gt;&lt;contributors&gt;&lt;/contributors&gt;&lt;titles&gt;&lt;title&gt;NASA’S Development of Next Generation Spacesuits&lt;/title&gt;&lt;/titles&gt;&lt;dates&gt;&lt;year&gt;2021&lt;/year&gt;&lt;/dates&gt;&lt;urls&gt;&lt;related-urls&gt;&lt;url&gt;https://oig.nasa.gov/docs/IG-21-025.pdf&lt;/url&gt;&lt;/related-urls&gt;&lt;/urls&gt;&lt;/record&gt;&lt;/Cite&gt;&lt;/EndNote&gt;</w:instrText>
      </w:r>
      <w:r w:rsidR="006C3454" w:rsidRPr="100CAE68">
        <w:rPr>
          <w:sz w:val="20"/>
          <w:szCs w:val="20"/>
        </w:rPr>
        <w:fldChar w:fldCharType="separate"/>
      </w:r>
      <w:r w:rsidR="00B40D9A">
        <w:rPr>
          <w:noProof/>
          <w:sz w:val="20"/>
          <w:szCs w:val="20"/>
        </w:rPr>
        <w:t>[60]</w:t>
      </w:r>
      <w:r w:rsidR="006C3454" w:rsidRPr="100CAE68">
        <w:rPr>
          <w:sz w:val="20"/>
          <w:szCs w:val="20"/>
        </w:rPr>
        <w:fldChar w:fldCharType="end"/>
      </w:r>
      <w:r w:rsidRPr="100CAE68">
        <w:rPr>
          <w:sz w:val="20"/>
          <w:szCs w:val="20"/>
        </w:rPr>
        <w:t xml:space="preserve">. Importantly, </w:t>
      </w:r>
      <w:r w:rsidR="001C4B66" w:rsidRPr="100CAE68">
        <w:rPr>
          <w:sz w:val="20"/>
          <w:szCs w:val="20"/>
        </w:rPr>
        <w:t>th</w:t>
      </w:r>
      <w:r w:rsidR="001C4B66">
        <w:rPr>
          <w:sz w:val="20"/>
          <w:szCs w:val="20"/>
        </w:rPr>
        <w:t xml:space="preserve">ese </w:t>
      </w:r>
      <w:r w:rsidRPr="100CAE68">
        <w:rPr>
          <w:sz w:val="20"/>
          <w:szCs w:val="20"/>
        </w:rPr>
        <w:t>suit</w:t>
      </w:r>
      <w:r w:rsidR="001C4B66">
        <w:rPr>
          <w:sz w:val="20"/>
          <w:szCs w:val="20"/>
        </w:rPr>
        <w:t>s</w:t>
      </w:r>
      <w:r w:rsidRPr="100CAE68">
        <w:rPr>
          <w:sz w:val="20"/>
          <w:szCs w:val="20"/>
        </w:rPr>
        <w:t xml:space="preserve"> will be used for surface operations in a partial gravity (1/6 g) environment, translating to astronauts wearing/carrying approximately 66 </w:t>
      </w:r>
      <w:proofErr w:type="spellStart"/>
      <w:r w:rsidRPr="100CAE68">
        <w:rPr>
          <w:sz w:val="20"/>
          <w:szCs w:val="20"/>
        </w:rPr>
        <w:t>lbs</w:t>
      </w:r>
      <w:proofErr w:type="spellEnd"/>
      <w:r w:rsidRPr="100CAE68">
        <w:rPr>
          <w:sz w:val="20"/>
          <w:szCs w:val="20"/>
        </w:rPr>
        <w:t xml:space="preserve"> of additional weight during Lunar EVAs. As 50% of the Artemis astronaut corps are female, the ability to use a better-fitting suit is critical for the successful completion of EVA objectives and reduced suited injury risk. Additionally, some crew lose 10</w:t>
      </w:r>
      <w:r w:rsidR="00D015AB">
        <w:rPr>
          <w:sz w:val="20"/>
          <w:szCs w:val="20"/>
        </w:rPr>
        <w:t>–</w:t>
      </w:r>
      <w:r w:rsidRPr="100CAE68">
        <w:rPr>
          <w:sz w:val="20"/>
          <w:szCs w:val="20"/>
        </w:rPr>
        <w:t>20% aerobic capacity during flight</w:t>
      </w:r>
      <w:r w:rsidR="00D015AB">
        <w:rPr>
          <w:sz w:val="20"/>
          <w:szCs w:val="20"/>
        </w:rPr>
        <w:t>. T</w:t>
      </w:r>
      <w:r w:rsidRPr="100CAE68">
        <w:rPr>
          <w:sz w:val="20"/>
          <w:szCs w:val="20"/>
        </w:rPr>
        <w:t xml:space="preserve">his reduced fitness in addition to the added weight of suits will increase crew’s level of effort to complete long duration EVAs on the Lunar surface </w:t>
      </w:r>
      <w:r w:rsidR="00D015AB">
        <w:rPr>
          <w:sz w:val="20"/>
          <w:szCs w:val="20"/>
        </w:rPr>
        <w:t>and</w:t>
      </w:r>
      <w:r w:rsidRPr="100CAE68">
        <w:rPr>
          <w:sz w:val="20"/>
          <w:szCs w:val="20"/>
        </w:rPr>
        <w:t xml:space="preserve"> may increase risk of exhaustion and or injury.</w:t>
      </w:r>
    </w:p>
    <w:p w14:paraId="443378E7" w14:textId="77777777" w:rsidR="00370D63" w:rsidRPr="00370D63" w:rsidRDefault="00370D63" w:rsidP="00370D63">
      <w:pPr>
        <w:pStyle w:val="IEEEsubhead"/>
        <w:rPr>
          <w:sz w:val="20"/>
          <w:szCs w:val="20"/>
        </w:rPr>
      </w:pPr>
    </w:p>
    <w:p w14:paraId="42D0E5CE" w14:textId="65D51AB5" w:rsidR="00370D63" w:rsidRPr="00D7566A" w:rsidRDefault="00370D63" w:rsidP="00370D63">
      <w:pPr>
        <w:pStyle w:val="IEEEsubhead"/>
        <w:rPr>
          <w:sz w:val="20"/>
        </w:rPr>
      </w:pPr>
      <w:r>
        <w:rPr>
          <w:sz w:val="20"/>
        </w:rPr>
        <w:t xml:space="preserve">Menstrual Cycle </w:t>
      </w:r>
      <w:r w:rsidR="00704E6A">
        <w:rPr>
          <w:sz w:val="20"/>
        </w:rPr>
        <w:t>I</w:t>
      </w:r>
      <w:r>
        <w:rPr>
          <w:sz w:val="20"/>
        </w:rPr>
        <w:t xml:space="preserve">mpact on </w:t>
      </w:r>
      <w:r w:rsidR="00704E6A">
        <w:rPr>
          <w:sz w:val="20"/>
        </w:rPr>
        <w:t>P</w:t>
      </w:r>
      <w:r>
        <w:rPr>
          <w:sz w:val="20"/>
        </w:rPr>
        <w:t xml:space="preserve">erformance </w:t>
      </w:r>
      <w:r w:rsidR="00704E6A">
        <w:rPr>
          <w:sz w:val="20"/>
        </w:rPr>
        <w:t>V</w:t>
      </w:r>
      <w:r>
        <w:rPr>
          <w:sz w:val="20"/>
        </w:rPr>
        <w:t>ariables</w:t>
      </w:r>
    </w:p>
    <w:p w14:paraId="4F223D03" w14:textId="3330F02D" w:rsidR="00370D63" w:rsidRPr="00370D63" w:rsidRDefault="00370D63" w:rsidP="00370D63">
      <w:pPr>
        <w:rPr>
          <w:sz w:val="20"/>
          <w:szCs w:val="20"/>
        </w:rPr>
      </w:pPr>
      <w:r w:rsidRPr="00370D63">
        <w:rPr>
          <w:sz w:val="20"/>
          <w:szCs w:val="20"/>
        </w:rPr>
        <w:t xml:space="preserve">Currently, there is debate as to whether endogenous hormone fluctuations in menstrual cycle phases can impact </w:t>
      </w:r>
      <w:proofErr w:type="spellStart"/>
      <w:r w:rsidRPr="00370D63">
        <w:rPr>
          <w:sz w:val="20"/>
          <w:szCs w:val="20"/>
        </w:rPr>
        <w:t>aerobic</w:t>
      </w:r>
      <w:proofErr w:type="spellEnd"/>
      <w:r w:rsidRPr="00370D63">
        <w:rPr>
          <w:sz w:val="20"/>
          <w:szCs w:val="20"/>
        </w:rPr>
        <w:t xml:space="preserve"> and strength performance outcomes. </w:t>
      </w:r>
      <w:r w:rsidR="100CAE68" w:rsidRPr="100CAE68">
        <w:rPr>
          <w:sz w:val="20"/>
          <w:szCs w:val="20"/>
        </w:rPr>
        <w:t>Recent s</w:t>
      </w:r>
      <w:r w:rsidRPr="00370D63">
        <w:rPr>
          <w:sz w:val="20"/>
          <w:szCs w:val="20"/>
        </w:rPr>
        <w:t xml:space="preserve">ystematic reviews and meta-analyses indicate </w:t>
      </w:r>
      <w:r w:rsidR="100CAE68" w:rsidRPr="100CAE68">
        <w:rPr>
          <w:sz w:val="20"/>
          <w:szCs w:val="20"/>
        </w:rPr>
        <w:t xml:space="preserve">both aerobic and strength performance are minimally impacted by menstrual cycle phase </w:t>
      </w:r>
      <w:r w:rsidR="00EF7802" w:rsidRPr="00370D63">
        <w:rPr>
          <w:sz w:val="20"/>
          <w:szCs w:val="20"/>
        </w:rPr>
        <w:fldChar w:fldCharType="begin">
          <w:fldData xml:space="preserve">PEVuZE5vdGU+PENpdGU+PEF1dGhvcj5NY051bHR5PC9BdXRob3I+PFllYXI+MjAyMDwvWWVhcj48
UmVjTnVtPjQ3PC9SZWNOdW0+PERpc3BsYXlUZXh0Pls2MSwgNjJdPC9EaXNwbGF5VGV4dD48cmVj
b3JkPjxyZWMtbnVtYmVyPjQ3PC9yZWMtbnVtYmVyPjxmb3JlaWduLWtleXM+PGtleSBhcHA9IkVO
IiBkYi1pZD0iZDB0dHJzdnIycHN3NTRlZmR2MXZwdngwZHd3dnZldHdwc3plIiB0aW1lc3RhbXA9
IjE2NTI4MDA3NzgiPjQ3PC9rZXk+PC9mb3JlaWduLWtleXM+PHJlZi10eXBlIG5hbWU9IkpvdXJu
YWwgQXJ0aWNsZSI+MTc8L3JlZi10eXBlPjxjb250cmlidXRvcnM+PGF1dGhvcnM+PGF1dGhvcj5N
Y051bHR5LCBLLiBMLjwvYXV0aG9yPjxhdXRob3I+RWxsaW90dC1TYWxlLCBLLiBKLjwvYXV0aG9y
PjxhdXRob3I+RG9sYW4sIEUuPC9hdXRob3I+PGF1dGhvcj5Td2ludG9uLCBQLiBBLjwvYXV0aG9y
PjxhdXRob3I+QW5zZGVsbCwgUC48L2F1dGhvcj48YXV0aG9yPkdvb2RhbGwsIFMuPC9hdXRob3I+
PGF1dGhvcj5UaG9tYXMsIEsuPC9hdXRob3I+PGF1dGhvcj5IaWNrcywgSy4gTS48L2F1dGhvcj48
L2F1dGhvcnM+PC9jb250cmlidXRvcnM+PGF1dGgtYWRkcmVzcz5EZXBhcnRtZW50IG9mIFNwb3J0
LCBFeGVyY2lzZSBhbmQgUmVoYWJpbGl0YXRpb24sIEZhY3VsdHkgb2YgSGVhbHRoIGFuZCBMaWZl
IFNjaWVuY2VzLCBOb3J0aHVtYnJpYSBVbml2ZXJzaXR5LCBOZXdjYXN0bGUtdXBvbi1UeW5lLCBV
Sy4mI3hEO0RlcGFydG1lbnQgb2YgU3BvcnQgU2NpZW5jZSwgU3BvcnQsIEhlYWx0aCBhbmQgUGVy
Zm9ybWFuY2UgRW5oYW5jZW1lbnQgKFNIQVBFKSBSZXNlYXJjaCBDZW50cmUsIE5vdHRpbmdoYW0g
VHJlbnQgVW5pdmVyc2l0eSwgTm90dGluZ2hhbSwgVUsuIGtpcnN0eS5lbGxpb3R0c2FsZUBudHUu
YWMudWsuJiN4RDtBcHBsaWVkIFBoeXNpb2xvZ3kgYW5kIE51dHJpdGlvbiBSZXNlYXJjaCBHcm91
cCwgRXNjb2xhIGRlIEVkdWNhY2FvIEZpc2ljYSBlIEVzcG9ydGUsIEZhY3VsZGFkZSBkZSBNZWRp
Y2luYSBGTVVTUCwgVW5pdmVyc2lkYWRlIGRlIFNhbyBQYXVsbywgU2FvIFBhdWxvLCBCcmF6aWwu
JiN4RDtTY2hvb2wgb2YgSGVhbHRoIFNjaWVuY2VzLCBSb2JlcnQgR29yZG9uIFVuaXZlcnNpdHks
IEFiZXJkZWVuLCBTY290bGFuZCwgVUsuPC9hdXRoLWFkZHJlc3M+PHRpdGxlcz48dGl0bGU+VGhl
IEVmZmVjdHMgb2YgTWVuc3RydWFsIEN5Y2xlIFBoYXNlIG9uIEV4ZXJjaXNlIFBlcmZvcm1hbmNl
IGluIEV1bWVub3JyaGVpYyBXb21lbjogQSBTeXN0ZW1hdGljIFJldmlldyBhbmQgTWV0YS1BbmFs
eXNpczwvdGl0bGU+PHNlY29uZGFyeS10aXRsZT5TcG9ydHMgTWVkPC9zZWNvbmRhcnktdGl0bGU+
PC90aXRsZXM+PHBlcmlvZGljYWw+PGZ1bGwtdGl0bGU+U3BvcnRzIE1lZDwvZnVsbC10aXRsZT48
L3BlcmlvZGljYWw+PHBhZ2VzPjE4MTMtMTgyNzwvcGFnZXM+PHZvbHVtZT41MDwvdm9sdW1lPjxu
dW1iZXI+MTA8L251bWJlcj48a2V5d29yZHM+PGtleXdvcmQ+QXRobGV0aWMgUGVyZm9ybWFuY2Uv
KnBoeXNpb2xvZ3k8L2tleXdvcmQ+PGtleXdvcmQ+RXhlcmNpc2UvKnBoeXNpb2xvZ3k8L2tleXdv
cmQ+PGtleXdvcmQ+RmVtYWxlPC9rZXl3b3JkPjxrZXl3b3JkPkh1bWFuczwva2V5d29yZD48a2V5
d29yZD5NZW5zdHJ1YWwgQ3ljbGUvKnBoeXNpb2xvZ3k8L2tleXdvcmQ+PC9rZXl3b3Jkcz48ZGF0
ZXM+PHllYXI+MjAyMDwveWVhcj48cHViLWRhdGVzPjxkYXRlPk9jdDwvZGF0ZT48L3B1Yi1kYXRl
cz48L2RhdGVzPjxpc2JuPjExNzktMjAzNSAoRWxlY3Ryb25pYykmI3hEOzAxMTItMTY0MiAoTGlu
a2luZyk8L2lzYm4+PGFjY2Vzc2lvbi1udW0+MzI2NjE4Mzk8L2FjY2Vzc2lvbi1udW0+PHVybHM+
PHJlbGF0ZWQtdXJscz48dXJsPmh0dHBzOi8vd3d3Lm5jYmkubmxtLm5paC5nb3YvcHVibWVkLzMy
NjYxODM5PC91cmw+PC9yZWxhdGVkLXVybHM+PC91cmxzPjxjdXN0b20yPlBNQzc0OTc0Mjc8L2N1
c3RvbTI+PGVsZWN0cm9uaWMtcmVzb3VyY2UtbnVtPjEwLjEwMDcvczQwMjc5LTAyMC0wMTMxOS0z
PC9lbGVjdHJvbmljLXJlc291cmNlLW51bT48cmVtb3RlLWRhdGFiYXNlLW5hbWU+TWVkbGluZTwv
cmVtb3RlLWRhdGFiYXNlLW5hbWU+PHJlbW90ZS1kYXRhYmFzZS1wcm92aWRlcj5OTE08L3JlbW90
ZS1kYXRhYmFzZS1wcm92aWRlcj48L3JlY29yZD48L0NpdGU+PENpdGU+PEF1dGhvcj5CbGFncm92
ZTwvQXV0aG9yPjxZZWFyPjIwMjA8L1llYXI+PFJlY051bT45NTwvUmVjTnVtPjxyZWNvcmQ+PHJl
Yy1udW1iZXI+OTU8L3JlYy1udW1iZXI+PGZvcmVpZ24ta2V5cz48a2V5IGFwcD0iRU4iIGRiLWlk
PSJkMHR0cnN2cjJwc3c1NGVmZHYxdnB2eDBkd3d2dmV0d3BzemUiIHRpbWVzdGFtcD0iMTY1NDAy
MjgxMCI+OTU8L2tleT48L2ZvcmVpZ24ta2V5cz48cmVmLXR5cGUgbmFtZT0iSm91cm5hbCBBcnRp
Y2xlIj4xNzwvcmVmLXR5cGU+PGNvbnRyaWJ1dG9ycz48YXV0aG9ycz48YXV0aG9yPkJsYWdyb3Zl
LCBSLiBDLjwvYXV0aG9yPjxhdXRob3I+QnJ1aW52ZWxzLCBHLjwvYXV0aG9yPjxhdXRob3I+UGVk
bGFyLCBDLiBSLjwvYXV0aG9yPjwvYXV0aG9ycz48L2NvbnRyaWJ1dG9ycz48YXV0aC1hZGRyZXNz
PlNjaG9vbCBvZiBTcG9ydCwgRXhlcmNpc2UgYW5kIEhlYWx0aCBTY2llbmNlcywgTG91Z2hib3Jv
dWdoIFVuaXZlcnNpdHksIExlaWNlc3RlcnNoaXJlLCBVbml0ZWQgS2luZ2RvbS4gRWxlY3Ryb25p
YyBhZGRyZXNzOiBSLkMuQmxhZ3JvdmVAbGJvcm8uYWMudWsuJiN4RDtTY2hvb2wgb2YgU3BvcnQs
IEhlYWx0aCBhbmQgQXBwbGllZCBTY2llbmNlLCBTdCBNYXJ5JmFwb3M7cyBVbml2ZXJzaXR5LCBU
d2lja2VuaGFtLCBVbml0ZWQgS2luZ2RvbTsgT3JyZWNvIEx0ZCwgTmF0aW9uYWwgVW5pdmVyc2l0
eSBvZiBJcmVsYW5kIEJ1c2luZXNzIElubm92YXRpb24gQ2VudHJlLCBHYWx3YXksIElyZWxhbmQu
JiN4RDtTY2hvb2wgb2YgU3BvcnQsIEhlYWx0aCBhbmQgQXBwbGllZCBTY2llbmNlLCBTdCBNYXJ5
JmFwb3M7cyBVbml2ZXJzaXR5LCBUd2lja2VuaGFtLCBVbml0ZWQgS2luZ2RvbTsgT3JyZWNvIEx0
ZCwgTmF0aW9uYWwgVW5pdmVyc2l0eSBvZiBJcmVsYW5kIEJ1c2luZXNzIElubm92YXRpb24gQ2Vu
dHJlLCBHYWx3YXksIElyZWxhbmQ7IERpdmlzaW9uIG9mIFN1cmdlcnkgYW5kIEludGVydmVudGlv
bmFsIFNjaWVuY2UsIFVuaXZlcnNpdHkgQ29sbGVnZSBMb25kb24sIExvbmRvbiwgVW5pdGVkIEtp
bmdkb20uPC9hdXRoLWFkZHJlc3M+PHRpdGxlcz48dGl0bGU+VmFyaWF0aW9ucyBpbiBzdHJlbmd0
aC1yZWxhdGVkIG1lYXN1cmVzIGR1cmluZyB0aGUgbWVuc3RydWFsIGN5Y2xlIGluIGV1bWVub3Jy
aGVpYyB3b21lbjogQSBzeXN0ZW1hdGljIHJldmlldyBhbmQgbWV0YS1hbmFseXNpczwvdGl0bGU+
PHNlY29uZGFyeS10aXRsZT5KIFNjaSBNZWQgU3BvcnQ8L3NlY29uZGFyeS10aXRsZT48L3RpdGxl
cz48cGVyaW9kaWNhbD48ZnVsbC10aXRsZT5KIFNjaSBNZWQgU3BvcnQ8L2Z1bGwtdGl0bGU+PC9w
ZXJpb2RpY2FsPjxwYWdlcz4xMjIwLTEyMjc8L3BhZ2VzPjx2b2x1bWU+MjM8L3ZvbHVtZT48bnVt
YmVyPjEyPC9udW1iZXI+PGVkaXRpb24+MjAyMDA1MTc8L2VkaXRpb24+PGtleXdvcmRzPjxrZXl3
b3JkPkF0aGxldGljIFBlcmZvcm1hbmNlL3BoeXNpb2xvZ3k8L2tleXdvcmQ+PGtleXdvcmQ+RXN0
cm9nZW5zL2Jsb29kPC9rZXl3b3JkPjxrZXl3b3JkPkZlbWFsZTwva2V5d29yZD48a2V5d29yZD5I
dW1hbnM8L2tleXdvcmQ+PGtleXdvcmQ+TWVuc3RydWFsIEN5Y2xlL2Jsb29kLypwaHlzaW9sb2d5
PC9rZXl3b3JkPjxrZXl3b3JkPk11c2NsZSBTdHJlbmd0aC8qcGh5c2lvbG9neTwva2V5d29yZD48
a2V5d29yZD5Qcm9nZXN0ZXJvbmUvYmxvb2Q8L2tleXdvcmQ+PGtleXdvcmQ+UmVzZWFyY2ggRGVz
aWduL3N0YW5kYXJkczwva2V5d29yZD48a2V5d29yZD5BdGhsZXRlczwva2V5d29yZD48a2V5d29y
ZD5NZW5zdHJ1YXRpb248L2tleXdvcmQ+PGtleXdvcmQ+T2VzdHJvZ2VuPC9rZXl3b3JkPjxrZXl3
b3JkPlBlcmlvZDwva2V5d29yZD48a2V5d29yZD5Qb3dlcjwva2V5d29yZD48a2V5d29yZD5Qcm9n
ZXN0ZXJvbmU8L2tleXdvcmQ+PC9rZXl3b3Jkcz48ZGF0ZXM+PHllYXI+MjAyMDwveWVhcj48cHVi
LWRhdGVzPjxkYXRlPkRlYzwvZGF0ZT48L3B1Yi1kYXRlcz48L2RhdGVzPjxpc2JuPjE4NzgtMTg2
MSAoRWxlY3Ryb25pYykmI3hEOzE4NzgtMTg2MSAoTGlua2luZyk8L2lzYm4+PGFjY2Vzc2lvbi1u
dW0+MzI0NTY5ODA8L2FjY2Vzc2lvbi1udW0+PHVybHM+PHJlbGF0ZWQtdXJscz48dXJsPmh0dHBz
Oi8vd3d3Lm5jYmkubmxtLm5paC5nb3YvcHVibWVkLzMyNDU2OTgwPC91cmw+PC9yZWxhdGVkLXVy
bHM+PC91cmxzPjxlbGVjdHJvbmljLXJlc291cmNlLW51bT4xMC4xMDE2L2ouanNhbXMuMjAyMC4w
NC4wMjI8L2VsZWN0cm9uaWMtcmVzb3VyY2UtbnVtPjxyZW1vdGUtZGF0YWJhc2UtbmFtZT5NZWRs
aW5lPC9yZW1vdGUtZGF0YWJhc2UtbmFtZT48cmVtb3RlLWRhdGFiYXNlLXByb3ZpZGVyPk5MTTwv
cmVtb3RlLWRhdGFiYXNlLXByb3ZpZGVyPjwvcmVjb3JkPjwvQ2l0ZT48L0VuZE5vdGU+AG==
</w:fldData>
        </w:fldChar>
      </w:r>
      <w:r w:rsidR="008F1D1C">
        <w:rPr>
          <w:sz w:val="20"/>
          <w:szCs w:val="20"/>
        </w:rPr>
        <w:instrText xml:space="preserve"> ADDIN EN.CITE </w:instrText>
      </w:r>
      <w:r w:rsidR="008F1D1C">
        <w:rPr>
          <w:sz w:val="20"/>
          <w:szCs w:val="20"/>
        </w:rPr>
        <w:fldChar w:fldCharType="begin">
          <w:fldData xml:space="preserve">PEVuZE5vdGU+PENpdGU+PEF1dGhvcj5NY051bHR5PC9BdXRob3I+PFllYXI+MjAyMDwvWWVhcj48
UmVjTnVtPjQ3PC9SZWNOdW0+PERpc3BsYXlUZXh0Pls2MSwgNjJdPC9EaXNwbGF5VGV4dD48cmVj
b3JkPjxyZWMtbnVtYmVyPjQ3PC9yZWMtbnVtYmVyPjxmb3JlaWduLWtleXM+PGtleSBhcHA9IkVO
IiBkYi1pZD0iZDB0dHJzdnIycHN3NTRlZmR2MXZwdngwZHd3dnZldHdwc3plIiB0aW1lc3RhbXA9
IjE2NTI4MDA3NzgiPjQ3PC9rZXk+PC9mb3JlaWduLWtleXM+PHJlZi10eXBlIG5hbWU9IkpvdXJu
YWwgQXJ0aWNsZSI+MTc8L3JlZi10eXBlPjxjb250cmlidXRvcnM+PGF1dGhvcnM+PGF1dGhvcj5N
Y051bHR5LCBLLiBMLjwvYXV0aG9yPjxhdXRob3I+RWxsaW90dC1TYWxlLCBLLiBKLjwvYXV0aG9y
PjxhdXRob3I+RG9sYW4sIEUuPC9hdXRob3I+PGF1dGhvcj5Td2ludG9uLCBQLiBBLjwvYXV0aG9y
PjxhdXRob3I+QW5zZGVsbCwgUC48L2F1dGhvcj48YXV0aG9yPkdvb2RhbGwsIFMuPC9hdXRob3I+
PGF1dGhvcj5UaG9tYXMsIEsuPC9hdXRob3I+PGF1dGhvcj5IaWNrcywgSy4gTS48L2F1dGhvcj48
L2F1dGhvcnM+PC9jb250cmlidXRvcnM+PGF1dGgtYWRkcmVzcz5EZXBhcnRtZW50IG9mIFNwb3J0
LCBFeGVyY2lzZSBhbmQgUmVoYWJpbGl0YXRpb24sIEZhY3VsdHkgb2YgSGVhbHRoIGFuZCBMaWZl
IFNjaWVuY2VzLCBOb3J0aHVtYnJpYSBVbml2ZXJzaXR5LCBOZXdjYXN0bGUtdXBvbi1UeW5lLCBV
Sy4mI3hEO0RlcGFydG1lbnQgb2YgU3BvcnQgU2NpZW5jZSwgU3BvcnQsIEhlYWx0aCBhbmQgUGVy
Zm9ybWFuY2UgRW5oYW5jZW1lbnQgKFNIQVBFKSBSZXNlYXJjaCBDZW50cmUsIE5vdHRpbmdoYW0g
VHJlbnQgVW5pdmVyc2l0eSwgTm90dGluZ2hhbSwgVUsuIGtpcnN0eS5lbGxpb3R0c2FsZUBudHUu
YWMudWsuJiN4RDtBcHBsaWVkIFBoeXNpb2xvZ3kgYW5kIE51dHJpdGlvbiBSZXNlYXJjaCBHcm91
cCwgRXNjb2xhIGRlIEVkdWNhY2FvIEZpc2ljYSBlIEVzcG9ydGUsIEZhY3VsZGFkZSBkZSBNZWRp
Y2luYSBGTVVTUCwgVW5pdmVyc2lkYWRlIGRlIFNhbyBQYXVsbywgU2FvIFBhdWxvLCBCcmF6aWwu
JiN4RDtTY2hvb2wgb2YgSGVhbHRoIFNjaWVuY2VzLCBSb2JlcnQgR29yZG9uIFVuaXZlcnNpdHks
IEFiZXJkZWVuLCBTY290bGFuZCwgVUsuPC9hdXRoLWFkZHJlc3M+PHRpdGxlcz48dGl0bGU+VGhl
IEVmZmVjdHMgb2YgTWVuc3RydWFsIEN5Y2xlIFBoYXNlIG9uIEV4ZXJjaXNlIFBlcmZvcm1hbmNl
IGluIEV1bWVub3JyaGVpYyBXb21lbjogQSBTeXN0ZW1hdGljIFJldmlldyBhbmQgTWV0YS1BbmFs
eXNpczwvdGl0bGU+PHNlY29uZGFyeS10aXRsZT5TcG9ydHMgTWVkPC9zZWNvbmRhcnktdGl0bGU+
PC90aXRsZXM+PHBlcmlvZGljYWw+PGZ1bGwtdGl0bGU+U3BvcnRzIE1lZDwvZnVsbC10aXRsZT48
L3BlcmlvZGljYWw+PHBhZ2VzPjE4MTMtMTgyNzwvcGFnZXM+PHZvbHVtZT41MDwvdm9sdW1lPjxu
dW1iZXI+MTA8L251bWJlcj48a2V5d29yZHM+PGtleXdvcmQ+QXRobGV0aWMgUGVyZm9ybWFuY2Uv
KnBoeXNpb2xvZ3k8L2tleXdvcmQ+PGtleXdvcmQ+RXhlcmNpc2UvKnBoeXNpb2xvZ3k8L2tleXdv
cmQ+PGtleXdvcmQ+RmVtYWxlPC9rZXl3b3JkPjxrZXl3b3JkPkh1bWFuczwva2V5d29yZD48a2V5
d29yZD5NZW5zdHJ1YWwgQ3ljbGUvKnBoeXNpb2xvZ3k8L2tleXdvcmQ+PC9rZXl3b3Jkcz48ZGF0
ZXM+PHllYXI+MjAyMDwveWVhcj48cHViLWRhdGVzPjxkYXRlPk9jdDwvZGF0ZT48L3B1Yi1kYXRl
cz48L2RhdGVzPjxpc2JuPjExNzktMjAzNSAoRWxlY3Ryb25pYykmI3hEOzAxMTItMTY0MiAoTGlu
a2luZyk8L2lzYm4+PGFjY2Vzc2lvbi1udW0+MzI2NjE4Mzk8L2FjY2Vzc2lvbi1udW0+PHVybHM+
PHJlbGF0ZWQtdXJscz48dXJsPmh0dHBzOi8vd3d3Lm5jYmkubmxtLm5paC5nb3YvcHVibWVkLzMy
NjYxODM5PC91cmw+PC9yZWxhdGVkLXVybHM+PC91cmxzPjxjdXN0b20yPlBNQzc0OTc0Mjc8L2N1
c3RvbTI+PGVsZWN0cm9uaWMtcmVzb3VyY2UtbnVtPjEwLjEwMDcvczQwMjc5LTAyMC0wMTMxOS0z
PC9lbGVjdHJvbmljLXJlc291cmNlLW51bT48cmVtb3RlLWRhdGFiYXNlLW5hbWU+TWVkbGluZTwv
cmVtb3RlLWRhdGFiYXNlLW5hbWU+PHJlbW90ZS1kYXRhYmFzZS1wcm92aWRlcj5OTE08L3JlbW90
ZS1kYXRhYmFzZS1wcm92aWRlcj48L3JlY29yZD48L0NpdGU+PENpdGU+PEF1dGhvcj5CbGFncm92
ZTwvQXV0aG9yPjxZZWFyPjIwMjA8L1llYXI+PFJlY051bT45NTwvUmVjTnVtPjxyZWNvcmQ+PHJl
Yy1udW1iZXI+OTU8L3JlYy1udW1iZXI+PGZvcmVpZ24ta2V5cz48a2V5IGFwcD0iRU4iIGRiLWlk
PSJkMHR0cnN2cjJwc3c1NGVmZHYxdnB2eDBkd3d2dmV0d3BzemUiIHRpbWVzdGFtcD0iMTY1NDAy
MjgxMCI+OTU8L2tleT48L2ZvcmVpZ24ta2V5cz48cmVmLXR5cGUgbmFtZT0iSm91cm5hbCBBcnRp
Y2xlIj4xNzwvcmVmLXR5cGU+PGNvbnRyaWJ1dG9ycz48YXV0aG9ycz48YXV0aG9yPkJsYWdyb3Zl
LCBSLiBDLjwvYXV0aG9yPjxhdXRob3I+QnJ1aW52ZWxzLCBHLjwvYXV0aG9yPjxhdXRob3I+UGVk
bGFyLCBDLiBSLjwvYXV0aG9yPjwvYXV0aG9ycz48L2NvbnRyaWJ1dG9ycz48YXV0aC1hZGRyZXNz
PlNjaG9vbCBvZiBTcG9ydCwgRXhlcmNpc2UgYW5kIEhlYWx0aCBTY2llbmNlcywgTG91Z2hib3Jv
dWdoIFVuaXZlcnNpdHksIExlaWNlc3RlcnNoaXJlLCBVbml0ZWQgS2luZ2RvbS4gRWxlY3Ryb25p
YyBhZGRyZXNzOiBSLkMuQmxhZ3JvdmVAbGJvcm8uYWMudWsuJiN4RDtTY2hvb2wgb2YgU3BvcnQs
IEhlYWx0aCBhbmQgQXBwbGllZCBTY2llbmNlLCBTdCBNYXJ5JmFwb3M7cyBVbml2ZXJzaXR5LCBU
d2lja2VuaGFtLCBVbml0ZWQgS2luZ2RvbTsgT3JyZWNvIEx0ZCwgTmF0aW9uYWwgVW5pdmVyc2l0
eSBvZiBJcmVsYW5kIEJ1c2luZXNzIElubm92YXRpb24gQ2VudHJlLCBHYWx3YXksIElyZWxhbmQu
JiN4RDtTY2hvb2wgb2YgU3BvcnQsIEhlYWx0aCBhbmQgQXBwbGllZCBTY2llbmNlLCBTdCBNYXJ5
JmFwb3M7cyBVbml2ZXJzaXR5LCBUd2lja2VuaGFtLCBVbml0ZWQgS2luZ2RvbTsgT3JyZWNvIEx0
ZCwgTmF0aW9uYWwgVW5pdmVyc2l0eSBvZiBJcmVsYW5kIEJ1c2luZXNzIElubm92YXRpb24gQ2Vu
dHJlLCBHYWx3YXksIElyZWxhbmQ7IERpdmlzaW9uIG9mIFN1cmdlcnkgYW5kIEludGVydmVudGlv
bmFsIFNjaWVuY2UsIFVuaXZlcnNpdHkgQ29sbGVnZSBMb25kb24sIExvbmRvbiwgVW5pdGVkIEtp
bmdkb20uPC9hdXRoLWFkZHJlc3M+PHRpdGxlcz48dGl0bGU+VmFyaWF0aW9ucyBpbiBzdHJlbmd0
aC1yZWxhdGVkIG1lYXN1cmVzIGR1cmluZyB0aGUgbWVuc3RydWFsIGN5Y2xlIGluIGV1bWVub3Jy
aGVpYyB3b21lbjogQSBzeXN0ZW1hdGljIHJldmlldyBhbmQgbWV0YS1hbmFseXNpczwvdGl0bGU+
PHNlY29uZGFyeS10aXRsZT5KIFNjaSBNZWQgU3BvcnQ8L3NlY29uZGFyeS10aXRsZT48L3RpdGxl
cz48cGVyaW9kaWNhbD48ZnVsbC10aXRsZT5KIFNjaSBNZWQgU3BvcnQ8L2Z1bGwtdGl0bGU+PC9w
ZXJpb2RpY2FsPjxwYWdlcz4xMjIwLTEyMjc8L3BhZ2VzPjx2b2x1bWU+MjM8L3ZvbHVtZT48bnVt
YmVyPjEyPC9udW1iZXI+PGVkaXRpb24+MjAyMDA1MTc8L2VkaXRpb24+PGtleXdvcmRzPjxrZXl3
b3JkPkF0aGxldGljIFBlcmZvcm1hbmNlL3BoeXNpb2xvZ3k8L2tleXdvcmQ+PGtleXdvcmQ+RXN0
cm9nZW5zL2Jsb29kPC9rZXl3b3JkPjxrZXl3b3JkPkZlbWFsZTwva2V5d29yZD48a2V5d29yZD5I
dW1hbnM8L2tleXdvcmQ+PGtleXdvcmQ+TWVuc3RydWFsIEN5Y2xlL2Jsb29kLypwaHlzaW9sb2d5
PC9rZXl3b3JkPjxrZXl3b3JkPk11c2NsZSBTdHJlbmd0aC8qcGh5c2lvbG9neTwva2V5d29yZD48
a2V5d29yZD5Qcm9nZXN0ZXJvbmUvYmxvb2Q8L2tleXdvcmQ+PGtleXdvcmQ+UmVzZWFyY2ggRGVz
aWduL3N0YW5kYXJkczwva2V5d29yZD48a2V5d29yZD5BdGhsZXRlczwva2V5d29yZD48a2V5d29y
ZD5NZW5zdHJ1YXRpb248L2tleXdvcmQ+PGtleXdvcmQ+T2VzdHJvZ2VuPC9rZXl3b3JkPjxrZXl3
b3JkPlBlcmlvZDwva2V5d29yZD48a2V5d29yZD5Qb3dlcjwva2V5d29yZD48a2V5d29yZD5Qcm9n
ZXN0ZXJvbmU8L2tleXdvcmQ+PC9rZXl3b3Jkcz48ZGF0ZXM+PHllYXI+MjAyMDwveWVhcj48cHVi
LWRhdGVzPjxkYXRlPkRlYzwvZGF0ZT48L3B1Yi1kYXRlcz48L2RhdGVzPjxpc2JuPjE4NzgtMTg2
MSAoRWxlY3Ryb25pYykmI3hEOzE4NzgtMTg2MSAoTGlua2luZyk8L2lzYm4+PGFjY2Vzc2lvbi1u
dW0+MzI0NTY5ODA8L2FjY2Vzc2lvbi1udW0+PHVybHM+PHJlbGF0ZWQtdXJscz48dXJsPmh0dHBz
Oi8vd3d3Lm5jYmkubmxtLm5paC5nb3YvcHVibWVkLzMyNDU2OTgwPC91cmw+PC9yZWxhdGVkLXVy
bHM+PC91cmxzPjxlbGVjdHJvbmljLXJlc291cmNlLW51bT4xMC4xMDE2L2ouanNhbXMuMjAyMC4w
NC4wMjI8L2VsZWN0cm9uaWMtcmVzb3VyY2UtbnVtPjxyZW1vdGUtZGF0YWJhc2UtbmFtZT5NZWRs
aW5lPC9yZW1vdGUtZGF0YWJhc2UtbmFtZT48cmVtb3RlLWRhdGFiYXNlLXByb3ZpZGVyPk5MTTwv
cmVtb3RlLWRhdGFiYXNlLXByb3ZpZGVyPjwvcmVjb3JkPjwvQ2l0ZT48L0VuZE5vdGU+AG==
</w:fldData>
        </w:fldChar>
      </w:r>
      <w:r w:rsidR="008F1D1C">
        <w:rPr>
          <w:sz w:val="20"/>
          <w:szCs w:val="20"/>
        </w:rPr>
        <w:instrText xml:space="preserve"> ADDIN EN.CITE.DATA </w:instrText>
      </w:r>
      <w:r w:rsidR="008F1D1C">
        <w:rPr>
          <w:sz w:val="20"/>
          <w:szCs w:val="20"/>
        </w:rPr>
      </w:r>
      <w:r w:rsidR="008F1D1C">
        <w:rPr>
          <w:sz w:val="20"/>
          <w:szCs w:val="20"/>
        </w:rPr>
        <w:fldChar w:fldCharType="end"/>
      </w:r>
      <w:r w:rsidR="00EF7802" w:rsidRPr="00370D63">
        <w:rPr>
          <w:sz w:val="20"/>
          <w:szCs w:val="20"/>
        </w:rPr>
      </w:r>
      <w:r w:rsidR="00EF7802" w:rsidRPr="00370D63">
        <w:rPr>
          <w:sz w:val="20"/>
          <w:szCs w:val="20"/>
        </w:rPr>
        <w:fldChar w:fldCharType="separate"/>
      </w:r>
      <w:r w:rsidR="008F1D1C">
        <w:rPr>
          <w:noProof/>
          <w:sz w:val="20"/>
          <w:szCs w:val="20"/>
        </w:rPr>
        <w:t>[61, 62]</w:t>
      </w:r>
      <w:r w:rsidR="00EF7802" w:rsidRPr="00370D63">
        <w:rPr>
          <w:sz w:val="20"/>
          <w:szCs w:val="20"/>
        </w:rPr>
        <w:fldChar w:fldCharType="end"/>
      </w:r>
      <w:r w:rsidR="100CAE68" w:rsidRPr="100CAE68">
        <w:rPr>
          <w:sz w:val="20"/>
          <w:szCs w:val="20"/>
        </w:rPr>
        <w:t xml:space="preserve"> with trivial </w:t>
      </w:r>
      <w:r w:rsidR="009A569D">
        <w:rPr>
          <w:sz w:val="20"/>
          <w:szCs w:val="20"/>
        </w:rPr>
        <w:t>reductions</w:t>
      </w:r>
      <w:r w:rsidR="100CAE68" w:rsidRPr="100CAE68">
        <w:rPr>
          <w:sz w:val="20"/>
          <w:szCs w:val="20"/>
        </w:rPr>
        <w:t xml:space="preserve"> during the early follicular phase (effect size=0.06) </w:t>
      </w:r>
      <w:r w:rsidRPr="00370D63">
        <w:rPr>
          <w:sz w:val="20"/>
          <w:szCs w:val="20"/>
        </w:rPr>
        <w:fldChar w:fldCharType="begin">
          <w:fldData xml:space="preserve">PEVuZE5vdGU+PENpdGU+PEF1dGhvcj5NY051bHR5PC9BdXRob3I+PFllYXI+MjAyMDwvWWVhcj48
UmVjTnVtPjQ3PC9SZWNOdW0+PERpc3BsYXlUZXh0Pls2MV08L0Rpc3BsYXlUZXh0PjxyZWNvcmQ+
PHJlYy1udW1iZXI+NDc8L3JlYy1udW1iZXI+PGZvcmVpZ24ta2V5cz48a2V5IGFwcD0iRU4iIGRi
LWlkPSJkMHR0cnN2cjJwc3c1NGVmZHYxdnB2eDBkd3d2dmV0d3BzemUiIHRpbWVzdGFtcD0iMTY1
MjgwMDc3OCI+NDc8L2tleT48L2ZvcmVpZ24ta2V5cz48cmVmLXR5cGUgbmFtZT0iSm91cm5hbCBB
cnRpY2xlIj4xNzwvcmVmLXR5cGU+PGNvbnRyaWJ1dG9ycz48YXV0aG9ycz48YXV0aG9yPk1jTnVs
dHksIEsuIEwuPC9hdXRob3I+PGF1dGhvcj5FbGxpb3R0LVNhbGUsIEsuIEouPC9hdXRob3I+PGF1
dGhvcj5Eb2xhbiwgRS48L2F1dGhvcj48YXV0aG9yPlN3aW50b24sIFAuIEEuPC9hdXRob3I+PGF1
dGhvcj5BbnNkZWxsLCBQLjwvYXV0aG9yPjxhdXRob3I+R29vZGFsbCwgUy48L2F1dGhvcj48YXV0
aG9yPlRob21hcywgSy48L2F1dGhvcj48YXV0aG9yPkhpY2tzLCBLLiBNLjwvYXV0aG9yPjwvYXV0
aG9ycz48L2NvbnRyaWJ1dG9ycz48YXV0aC1hZGRyZXNzPkRlcGFydG1lbnQgb2YgU3BvcnQsIEV4
ZXJjaXNlIGFuZCBSZWhhYmlsaXRhdGlvbiwgRmFjdWx0eSBvZiBIZWFsdGggYW5kIExpZmUgU2Np
ZW5jZXMsIE5vcnRodW1icmlhIFVuaXZlcnNpdHksIE5ld2Nhc3RsZS11cG9uLVR5bmUsIFVLLiYj
eEQ7RGVwYXJ0bWVudCBvZiBTcG9ydCBTY2llbmNlLCBTcG9ydCwgSGVhbHRoIGFuZCBQZXJmb3Jt
YW5jZSBFbmhhbmNlbWVudCAoU0hBUEUpIFJlc2VhcmNoIENlbnRyZSwgTm90dGluZ2hhbSBUcmVu
dCBVbml2ZXJzaXR5LCBOb3R0aW5naGFtLCBVSy4ga2lyc3R5LmVsbGlvdHRzYWxlQG50dS5hYy51
ay4mI3hEO0FwcGxpZWQgUGh5c2lvbG9neSBhbmQgTnV0cml0aW9uIFJlc2VhcmNoIEdyb3VwLCBF
c2NvbGEgZGUgRWR1Y2FjYW8gRmlzaWNhIGUgRXNwb3J0ZSwgRmFjdWxkYWRlIGRlIE1lZGljaW5h
IEZNVVNQLCBVbml2ZXJzaWRhZGUgZGUgU2FvIFBhdWxvLCBTYW8gUGF1bG8sIEJyYXppbC4mI3hE
O1NjaG9vbCBvZiBIZWFsdGggU2NpZW5jZXMsIFJvYmVydCBHb3Jkb24gVW5pdmVyc2l0eSwgQWJl
cmRlZW4sIFNjb3RsYW5kLCBVSy48L2F1dGgtYWRkcmVzcz48dGl0bGVzPjx0aXRsZT5UaGUgRWZm
ZWN0cyBvZiBNZW5zdHJ1YWwgQ3ljbGUgUGhhc2Ugb24gRXhlcmNpc2UgUGVyZm9ybWFuY2UgaW4g
RXVtZW5vcnJoZWljIFdvbWVuOiBBIFN5c3RlbWF0aWMgUmV2aWV3IGFuZCBNZXRhLUFuYWx5c2lz
PC90aXRsZT48c2Vjb25kYXJ5LXRpdGxlPlNwb3J0cyBNZWQ8L3NlY29uZGFyeS10aXRsZT48L3Rp
dGxlcz48cGVyaW9kaWNhbD48ZnVsbC10aXRsZT5TcG9ydHMgTWVkPC9mdWxsLXRpdGxlPjwvcGVy
aW9kaWNhbD48cGFnZXM+MTgxMy0xODI3PC9wYWdlcz48dm9sdW1lPjUwPC92b2x1bWU+PG51bWJl
cj4xMDwvbnVtYmVyPjxrZXl3b3Jkcz48a2V5d29yZD5BdGhsZXRpYyBQZXJmb3JtYW5jZS8qcGh5
c2lvbG9neTwva2V5d29yZD48a2V5d29yZD5FeGVyY2lzZS8qcGh5c2lvbG9neTwva2V5d29yZD48
a2V5d29yZD5GZW1hbGU8L2tleXdvcmQ+PGtleXdvcmQ+SHVtYW5zPC9rZXl3b3JkPjxrZXl3b3Jk
Pk1lbnN0cnVhbCBDeWNsZS8qcGh5c2lvbG9neTwva2V5d29yZD48L2tleXdvcmRzPjxkYXRlcz48
eWVhcj4yMDIwPC95ZWFyPjxwdWItZGF0ZXM+PGRhdGU+T2N0PC9kYXRlPjwvcHViLWRhdGVzPjwv
ZGF0ZXM+PGlzYm4+MTE3OS0yMDM1IChFbGVjdHJvbmljKSYjeEQ7MDExMi0xNjQyIChMaW5raW5n
KTwvaXNibj48YWNjZXNzaW9uLW51bT4zMjY2MTgzOTwvYWNjZXNzaW9uLW51bT48dXJscz48cmVs
YXRlZC11cmxzPjx1cmw+aHR0cHM6Ly93d3cubmNiaS5ubG0ubmloLmdvdi9wdWJtZWQvMzI2NjE4
Mzk8L3VybD48L3JlbGF0ZWQtdXJscz48L3VybHM+PGN1c3RvbTI+UE1DNzQ5NzQyNzwvY3VzdG9t
Mj48ZWxlY3Ryb25pYy1yZXNvdXJjZS1udW0+MTAuMTAwNy9zNDAyNzktMDIwLTAxMzE5LTM8L2Vs
ZWN0cm9uaWMtcmVzb3VyY2UtbnVtPjxyZW1vdGUtZGF0YWJhc2UtbmFtZT5NZWRsaW5lPC9yZW1v
dGUtZGF0YWJhc2UtbmFtZT48cmVtb3RlLWRhdGFiYXNlLXByb3ZpZGVyPk5MTTwvcmVtb3RlLWRh
dGFiYXNlLXByb3ZpZGVyPjwvcmVjb3JkPjwvQ2l0ZT48L0VuZE5vdGU+
</w:fldData>
        </w:fldChar>
      </w:r>
      <w:r w:rsidR="008F1D1C">
        <w:rPr>
          <w:sz w:val="20"/>
          <w:szCs w:val="20"/>
        </w:rPr>
        <w:instrText xml:space="preserve"> ADDIN EN.CITE </w:instrText>
      </w:r>
      <w:r w:rsidR="008F1D1C">
        <w:rPr>
          <w:sz w:val="20"/>
          <w:szCs w:val="20"/>
        </w:rPr>
        <w:fldChar w:fldCharType="begin">
          <w:fldData xml:space="preserve">PEVuZE5vdGU+PENpdGU+PEF1dGhvcj5NY051bHR5PC9BdXRob3I+PFllYXI+MjAyMDwvWWVhcj48
UmVjTnVtPjQ3PC9SZWNOdW0+PERpc3BsYXlUZXh0Pls2MV08L0Rpc3BsYXlUZXh0PjxyZWNvcmQ+
PHJlYy1udW1iZXI+NDc8L3JlYy1udW1iZXI+PGZvcmVpZ24ta2V5cz48a2V5IGFwcD0iRU4iIGRi
LWlkPSJkMHR0cnN2cjJwc3c1NGVmZHYxdnB2eDBkd3d2dmV0d3BzemUiIHRpbWVzdGFtcD0iMTY1
MjgwMDc3OCI+NDc8L2tleT48L2ZvcmVpZ24ta2V5cz48cmVmLXR5cGUgbmFtZT0iSm91cm5hbCBB
cnRpY2xlIj4xNzwvcmVmLXR5cGU+PGNvbnRyaWJ1dG9ycz48YXV0aG9ycz48YXV0aG9yPk1jTnVs
dHksIEsuIEwuPC9hdXRob3I+PGF1dGhvcj5FbGxpb3R0LVNhbGUsIEsuIEouPC9hdXRob3I+PGF1
dGhvcj5Eb2xhbiwgRS48L2F1dGhvcj48YXV0aG9yPlN3aW50b24sIFAuIEEuPC9hdXRob3I+PGF1
dGhvcj5BbnNkZWxsLCBQLjwvYXV0aG9yPjxhdXRob3I+R29vZGFsbCwgUy48L2F1dGhvcj48YXV0
aG9yPlRob21hcywgSy48L2F1dGhvcj48YXV0aG9yPkhpY2tzLCBLLiBNLjwvYXV0aG9yPjwvYXV0
aG9ycz48L2NvbnRyaWJ1dG9ycz48YXV0aC1hZGRyZXNzPkRlcGFydG1lbnQgb2YgU3BvcnQsIEV4
ZXJjaXNlIGFuZCBSZWhhYmlsaXRhdGlvbiwgRmFjdWx0eSBvZiBIZWFsdGggYW5kIExpZmUgU2Np
ZW5jZXMsIE5vcnRodW1icmlhIFVuaXZlcnNpdHksIE5ld2Nhc3RsZS11cG9uLVR5bmUsIFVLLiYj
eEQ7RGVwYXJ0bWVudCBvZiBTcG9ydCBTY2llbmNlLCBTcG9ydCwgSGVhbHRoIGFuZCBQZXJmb3Jt
YW5jZSBFbmhhbmNlbWVudCAoU0hBUEUpIFJlc2VhcmNoIENlbnRyZSwgTm90dGluZ2hhbSBUcmVu
dCBVbml2ZXJzaXR5LCBOb3R0aW5naGFtLCBVSy4ga2lyc3R5LmVsbGlvdHRzYWxlQG50dS5hYy51
ay4mI3hEO0FwcGxpZWQgUGh5c2lvbG9neSBhbmQgTnV0cml0aW9uIFJlc2VhcmNoIEdyb3VwLCBF
c2NvbGEgZGUgRWR1Y2FjYW8gRmlzaWNhIGUgRXNwb3J0ZSwgRmFjdWxkYWRlIGRlIE1lZGljaW5h
IEZNVVNQLCBVbml2ZXJzaWRhZGUgZGUgU2FvIFBhdWxvLCBTYW8gUGF1bG8sIEJyYXppbC4mI3hE
O1NjaG9vbCBvZiBIZWFsdGggU2NpZW5jZXMsIFJvYmVydCBHb3Jkb24gVW5pdmVyc2l0eSwgQWJl
cmRlZW4sIFNjb3RsYW5kLCBVSy48L2F1dGgtYWRkcmVzcz48dGl0bGVzPjx0aXRsZT5UaGUgRWZm
ZWN0cyBvZiBNZW5zdHJ1YWwgQ3ljbGUgUGhhc2Ugb24gRXhlcmNpc2UgUGVyZm9ybWFuY2UgaW4g
RXVtZW5vcnJoZWljIFdvbWVuOiBBIFN5c3RlbWF0aWMgUmV2aWV3IGFuZCBNZXRhLUFuYWx5c2lz
PC90aXRsZT48c2Vjb25kYXJ5LXRpdGxlPlNwb3J0cyBNZWQ8L3NlY29uZGFyeS10aXRsZT48L3Rp
dGxlcz48cGVyaW9kaWNhbD48ZnVsbC10aXRsZT5TcG9ydHMgTWVkPC9mdWxsLXRpdGxlPjwvcGVy
aW9kaWNhbD48cGFnZXM+MTgxMy0xODI3PC9wYWdlcz48dm9sdW1lPjUwPC92b2x1bWU+PG51bWJl
cj4xMDwvbnVtYmVyPjxrZXl3b3Jkcz48a2V5d29yZD5BdGhsZXRpYyBQZXJmb3JtYW5jZS8qcGh5
c2lvbG9neTwva2V5d29yZD48a2V5d29yZD5FeGVyY2lzZS8qcGh5c2lvbG9neTwva2V5d29yZD48
a2V5d29yZD5GZW1hbGU8L2tleXdvcmQ+PGtleXdvcmQ+SHVtYW5zPC9rZXl3b3JkPjxrZXl3b3Jk
Pk1lbnN0cnVhbCBDeWNsZS8qcGh5c2lvbG9neTwva2V5d29yZD48L2tleXdvcmRzPjxkYXRlcz48
eWVhcj4yMDIwPC95ZWFyPjxwdWItZGF0ZXM+PGRhdGU+T2N0PC9kYXRlPjwvcHViLWRhdGVzPjwv
ZGF0ZXM+PGlzYm4+MTE3OS0yMDM1IChFbGVjdHJvbmljKSYjeEQ7MDExMi0xNjQyIChMaW5raW5n
KTwvaXNibj48YWNjZXNzaW9uLW51bT4zMjY2MTgzOTwvYWNjZXNzaW9uLW51bT48dXJscz48cmVs
YXRlZC11cmxzPjx1cmw+aHR0cHM6Ly93d3cubmNiaS5ubG0ubmloLmdvdi9wdWJtZWQvMzI2NjE4
Mzk8L3VybD48L3JlbGF0ZWQtdXJscz48L3VybHM+PGN1c3RvbTI+UE1DNzQ5NzQyNzwvY3VzdG9t
Mj48ZWxlY3Ryb25pYy1yZXNvdXJjZS1udW0+MTAuMTAwNy9zNDAyNzktMDIwLTAxMzE5LTM8L2Vs
ZWN0cm9uaWMtcmVzb3VyY2UtbnVtPjxyZW1vdGUtZGF0YWJhc2UtbmFtZT5NZWRsaW5lPC9yZW1v
dGUtZGF0YWJhc2UtbmFtZT48cmVtb3RlLWRhdGFiYXNlLXByb3ZpZGVyPk5MTTwvcmVtb3RlLWRh
dGFiYXNlLXByb3ZpZGVyPjwvcmVjb3JkPjwvQ2l0ZT48L0VuZE5vdGU+
</w:fldData>
        </w:fldChar>
      </w:r>
      <w:r w:rsidR="008F1D1C">
        <w:rPr>
          <w:sz w:val="20"/>
          <w:szCs w:val="20"/>
        </w:rPr>
        <w:instrText xml:space="preserve"> ADDIN EN.CITE.DATA </w:instrText>
      </w:r>
      <w:r w:rsidR="008F1D1C">
        <w:rPr>
          <w:sz w:val="20"/>
          <w:szCs w:val="20"/>
        </w:rPr>
      </w:r>
      <w:r w:rsidR="008F1D1C">
        <w:rPr>
          <w:sz w:val="20"/>
          <w:szCs w:val="20"/>
        </w:rPr>
        <w:fldChar w:fldCharType="end"/>
      </w:r>
      <w:r w:rsidRPr="00370D63">
        <w:rPr>
          <w:sz w:val="20"/>
          <w:szCs w:val="20"/>
        </w:rPr>
      </w:r>
      <w:r w:rsidRPr="00370D63">
        <w:rPr>
          <w:sz w:val="20"/>
          <w:szCs w:val="20"/>
        </w:rPr>
        <w:fldChar w:fldCharType="separate"/>
      </w:r>
      <w:r w:rsidR="008F1D1C">
        <w:rPr>
          <w:noProof/>
          <w:sz w:val="20"/>
          <w:szCs w:val="20"/>
        </w:rPr>
        <w:t>[61]</w:t>
      </w:r>
      <w:r w:rsidRPr="00370D63">
        <w:rPr>
          <w:sz w:val="20"/>
          <w:szCs w:val="20"/>
        </w:rPr>
        <w:fldChar w:fldCharType="end"/>
      </w:r>
      <w:r w:rsidRPr="00370D63">
        <w:rPr>
          <w:sz w:val="20"/>
          <w:szCs w:val="20"/>
        </w:rPr>
        <w:t xml:space="preserve">. Similarly, </w:t>
      </w:r>
      <w:r w:rsidR="100CAE68" w:rsidRPr="100CAE68">
        <w:rPr>
          <w:sz w:val="20"/>
          <w:szCs w:val="20"/>
        </w:rPr>
        <w:t xml:space="preserve">oral contraceptive use </w:t>
      </w:r>
      <w:r w:rsidRPr="00370D63">
        <w:rPr>
          <w:sz w:val="20"/>
          <w:szCs w:val="20"/>
        </w:rPr>
        <w:t xml:space="preserve">appears to </w:t>
      </w:r>
      <w:r w:rsidR="100CAE68" w:rsidRPr="100CAE68">
        <w:rPr>
          <w:sz w:val="20"/>
          <w:szCs w:val="20"/>
        </w:rPr>
        <w:t>have limited</w:t>
      </w:r>
      <w:r w:rsidRPr="00370D63">
        <w:rPr>
          <w:sz w:val="20"/>
          <w:szCs w:val="20"/>
        </w:rPr>
        <w:t xml:space="preserve"> impact on performance outcomes, compared to eumenorrheic women </w:t>
      </w:r>
      <w:r w:rsidRPr="00370D63">
        <w:rPr>
          <w:sz w:val="20"/>
          <w:szCs w:val="20"/>
        </w:rPr>
        <w:fldChar w:fldCharType="begin">
          <w:fldData xml:space="preserve">PEVuZE5vdGU+PENpdGU+PEF1dGhvcj5FbGxpb3R0LVNhbGU8L0F1dGhvcj48WWVhcj4yMDIwPC9Z
ZWFyPjxSZWNOdW0+NDg8L1JlY051bT48RGlzcGxheVRleHQ+WzYzXTwvRGlzcGxheVRleHQ+PHJl
Y29yZD48cmVjLW51bWJlcj40ODwvcmVjLW51bWJlcj48Zm9yZWlnbi1rZXlzPjxrZXkgYXBwPSJF
TiIgZGItaWQ9ImQwdHRyc3ZyMnBzdzU0ZWZkdjF2cHZ4MGR3d3Z2ZXR3cHN6ZSIgdGltZXN0YW1w
PSIxNjUyODA5MTAxIj40ODwva2V5PjwvZm9yZWlnbi1rZXlzPjxyZWYtdHlwZSBuYW1lPSJKb3Vy
bmFsIEFydGljbGUiPjE3PC9yZWYtdHlwZT48Y29udHJpYnV0b3JzPjxhdXRob3JzPjxhdXRob3I+
RWxsaW90dC1TYWxlLCBLLiBKLjwvYXV0aG9yPjxhdXRob3I+TWNOdWx0eSwgSy4gTC48L2F1dGhv
cj48YXV0aG9yPkFuc2RlbGwsIFAuPC9hdXRob3I+PGF1dGhvcj5Hb29kYWxsLCBTLjwvYXV0aG9y
PjxhdXRob3I+SGlja3MsIEsuIE0uPC9hdXRob3I+PGF1dGhvcj5UaG9tYXMsIEsuPC9hdXRob3I+
PGF1dGhvcj5Td2ludG9uLCBQLiBBLjwvYXV0aG9yPjxhdXRob3I+RG9sYW4sIEUuPC9hdXRob3I+
PC9hdXRob3JzPjwvY29udHJpYnV0b3JzPjxhdXRoLWFkZHJlc3M+RGVwYXJ0bWVudCBvZiBTcG9y
dCBTY2llbmNlLCBTcG9ydCBIZWFsdGggYW5kIFBlcmZvcm1hbmNlIEVuaGFuY2VtZW50IChTSEFQ
RSkgUmVzZWFyY2ggQ2VudHJlLCBOb3R0aW5naGFtIFRyZW50IFVuaXZlcnNpdHksIE5vdHRpbmdo
YW0sIFVLLiBraXJzdHkuZWxsaW90dHNhbGVAbnR1LmFjLnVrLiYjeEQ7RGVwYXJ0bWVudCBvZiBT
cG9ydCwgRXhlcmNpc2UgYW5kIFJlaGFiaWxpdGF0aW9uLCBGYWN1bHR5IG9mIEhlYWx0aCBhbmQg
TGlmZSBTY2llbmNlcywgTm9ydGh1bWJyaWEgVW5pdmVyc2l0eSwgTmV3Y2FzdGxlLXVwb24tVHlu
ZSwgVUsuJiN4RDtTY2hvb2wgb2YgSGVhbHRoIFNjaWVuY2VzLCBSb2JlcnQgR29yZG9uIFVuaXZl
cnNpdHksIEFiZXJkZWVuLCBVSy4mI3hEO0FwcGxpZWQgUGh5c2lvbG9neSBhbmQgTnV0cml0aW9u
IFJlc2VhcmNoIEdyb3VwLCBFc2NvbGEgZGUgRWR1Y2FjYW8gRmlzaWNhIGUgRXNwb3J0ZSwgRmFj
dWxkYWRlIGRlIE1lZGljaW5hIEZNVVNQLCBVbml2ZXJzaWRhZGUgZGUgU2FvIFBhdWxvLCBTYW8g
UGF1bG8sIEJyYXppbC48L2F1dGgtYWRkcmVzcz48dGl0bGVzPjx0aXRsZT5UaGUgRWZmZWN0cyBv
ZiBPcmFsIENvbnRyYWNlcHRpdmVzIG9uIEV4ZXJjaXNlIFBlcmZvcm1hbmNlIGluIFdvbWVuOiBB
IFN5c3RlbWF0aWMgUmV2aWV3IGFuZCBNZXRhLWFuYWx5c2lzPC90aXRsZT48c2Vjb25kYXJ5LXRp
dGxlPlNwb3J0cyBNZWQ8L3NlY29uZGFyeS10aXRsZT48L3RpdGxlcz48cGVyaW9kaWNhbD48ZnVs
bC10aXRsZT5TcG9ydHMgTWVkPC9mdWxsLXRpdGxlPjwvcGVyaW9kaWNhbD48cGFnZXM+MTc4NS0x
ODEyPC9wYWdlcz48dm9sdW1lPjUwPC92b2x1bWU+PG51bWJlcj4xMDwvbnVtYmVyPjxrZXl3b3Jk
cz48a2V5d29yZD5BdGhsZXRpYyBQZXJmb3JtYW5jZS8qcGh5c2lvbG9neTwva2V5d29yZD48a2V5
d29yZD5Db250cmFjZXB0aXZlcywgT3JhbC8qcGhhcm1hY29sb2d5PC9rZXl3b3JkPjxrZXl3b3Jk
PkV4ZXJjaXNlLypwaHlzaW9sb2d5PC9rZXl3b3JkPjxrZXl3b3JkPkZlbWFsZTwva2V5d29yZD48
a2V5d29yZD5IdW1hbnM8L2tleXdvcmQ+PC9rZXl3b3Jkcz48ZGF0ZXM+PHllYXI+MjAyMDwveWVh
cj48cHViLWRhdGVzPjxkYXRlPk9jdDwvZGF0ZT48L3B1Yi1kYXRlcz48L2RhdGVzPjxpc2JuPjEx
NzktMjAzNSAoRWxlY3Ryb25pYykmI3hEOzAxMTItMTY0MiAoTGlua2luZyk8L2lzYm4+PGFjY2Vz
c2lvbi1udW0+MzI2NjYyNDc8L2FjY2Vzc2lvbi1udW0+PHVybHM+PHJlbGF0ZWQtdXJscz48dXJs
Pmh0dHBzOi8vd3d3Lm5jYmkubmxtLm5paC5nb3YvcHVibWVkLzMyNjY2MjQ3PC91cmw+PC9yZWxh
dGVkLXVybHM+PC91cmxzPjxjdXN0b20yPlBNQzc0OTc0NjQ8L2N1c3RvbTI+PGVsZWN0cm9uaWMt
cmVzb3VyY2UtbnVtPjEwLjEwMDcvczQwMjc5LTAyMC0wMTMxNy01PC9lbGVjdHJvbmljLXJlc291
cmNlLW51bT48cmVtb3RlLWRhdGFiYXNlLW5hbWU+TWVkbGluZTwvcmVtb3RlLWRhdGFiYXNlLW5h
bWU+PHJlbW90ZS1kYXRhYmFzZS1wcm92aWRlcj5OTE08L3JlbW90ZS1kYXRhYmFzZS1wcm92aWRl
cj48L3JlY29yZD48L0NpdGU+PC9FbmROb3RlPn==
</w:fldData>
        </w:fldChar>
      </w:r>
      <w:r w:rsidR="00B40D9A">
        <w:rPr>
          <w:sz w:val="20"/>
          <w:szCs w:val="20"/>
        </w:rPr>
        <w:instrText xml:space="preserve"> ADDIN EN.CITE </w:instrText>
      </w:r>
      <w:r w:rsidR="00B40D9A">
        <w:rPr>
          <w:sz w:val="20"/>
          <w:szCs w:val="20"/>
        </w:rPr>
        <w:fldChar w:fldCharType="begin">
          <w:fldData xml:space="preserve">PEVuZE5vdGU+PENpdGU+PEF1dGhvcj5FbGxpb3R0LVNhbGU8L0F1dGhvcj48WWVhcj4yMDIwPC9Z
ZWFyPjxSZWNOdW0+NDg8L1JlY051bT48RGlzcGxheVRleHQ+WzYzXTwvRGlzcGxheVRleHQ+PHJl
Y29yZD48cmVjLW51bWJlcj40ODwvcmVjLW51bWJlcj48Zm9yZWlnbi1rZXlzPjxrZXkgYXBwPSJF
TiIgZGItaWQ9ImQwdHRyc3ZyMnBzdzU0ZWZkdjF2cHZ4MGR3d3Z2ZXR3cHN6ZSIgdGltZXN0YW1w
PSIxNjUyODA5MTAxIj40ODwva2V5PjwvZm9yZWlnbi1rZXlzPjxyZWYtdHlwZSBuYW1lPSJKb3Vy
bmFsIEFydGljbGUiPjE3PC9yZWYtdHlwZT48Y29udHJpYnV0b3JzPjxhdXRob3JzPjxhdXRob3I+
RWxsaW90dC1TYWxlLCBLLiBKLjwvYXV0aG9yPjxhdXRob3I+TWNOdWx0eSwgSy4gTC48L2F1dGhv
cj48YXV0aG9yPkFuc2RlbGwsIFAuPC9hdXRob3I+PGF1dGhvcj5Hb29kYWxsLCBTLjwvYXV0aG9y
PjxhdXRob3I+SGlja3MsIEsuIE0uPC9hdXRob3I+PGF1dGhvcj5UaG9tYXMsIEsuPC9hdXRob3I+
PGF1dGhvcj5Td2ludG9uLCBQLiBBLjwvYXV0aG9yPjxhdXRob3I+RG9sYW4sIEUuPC9hdXRob3I+
PC9hdXRob3JzPjwvY29udHJpYnV0b3JzPjxhdXRoLWFkZHJlc3M+RGVwYXJ0bWVudCBvZiBTcG9y
dCBTY2llbmNlLCBTcG9ydCBIZWFsdGggYW5kIFBlcmZvcm1hbmNlIEVuaGFuY2VtZW50IChTSEFQ
RSkgUmVzZWFyY2ggQ2VudHJlLCBOb3R0aW5naGFtIFRyZW50IFVuaXZlcnNpdHksIE5vdHRpbmdo
YW0sIFVLLiBraXJzdHkuZWxsaW90dHNhbGVAbnR1LmFjLnVrLiYjeEQ7RGVwYXJ0bWVudCBvZiBT
cG9ydCwgRXhlcmNpc2UgYW5kIFJlaGFiaWxpdGF0aW9uLCBGYWN1bHR5IG9mIEhlYWx0aCBhbmQg
TGlmZSBTY2llbmNlcywgTm9ydGh1bWJyaWEgVW5pdmVyc2l0eSwgTmV3Y2FzdGxlLXVwb24tVHlu
ZSwgVUsuJiN4RDtTY2hvb2wgb2YgSGVhbHRoIFNjaWVuY2VzLCBSb2JlcnQgR29yZG9uIFVuaXZl
cnNpdHksIEFiZXJkZWVuLCBVSy4mI3hEO0FwcGxpZWQgUGh5c2lvbG9neSBhbmQgTnV0cml0aW9u
IFJlc2VhcmNoIEdyb3VwLCBFc2NvbGEgZGUgRWR1Y2FjYW8gRmlzaWNhIGUgRXNwb3J0ZSwgRmFj
dWxkYWRlIGRlIE1lZGljaW5hIEZNVVNQLCBVbml2ZXJzaWRhZGUgZGUgU2FvIFBhdWxvLCBTYW8g
UGF1bG8sIEJyYXppbC48L2F1dGgtYWRkcmVzcz48dGl0bGVzPjx0aXRsZT5UaGUgRWZmZWN0cyBv
ZiBPcmFsIENvbnRyYWNlcHRpdmVzIG9uIEV4ZXJjaXNlIFBlcmZvcm1hbmNlIGluIFdvbWVuOiBB
IFN5c3RlbWF0aWMgUmV2aWV3IGFuZCBNZXRhLWFuYWx5c2lzPC90aXRsZT48c2Vjb25kYXJ5LXRp
dGxlPlNwb3J0cyBNZWQ8L3NlY29uZGFyeS10aXRsZT48L3RpdGxlcz48cGVyaW9kaWNhbD48ZnVs
bC10aXRsZT5TcG9ydHMgTWVkPC9mdWxsLXRpdGxlPjwvcGVyaW9kaWNhbD48cGFnZXM+MTc4NS0x
ODEyPC9wYWdlcz48dm9sdW1lPjUwPC92b2x1bWU+PG51bWJlcj4xMDwvbnVtYmVyPjxrZXl3b3Jk
cz48a2V5d29yZD5BdGhsZXRpYyBQZXJmb3JtYW5jZS8qcGh5c2lvbG9neTwva2V5d29yZD48a2V5
d29yZD5Db250cmFjZXB0aXZlcywgT3JhbC8qcGhhcm1hY29sb2d5PC9rZXl3b3JkPjxrZXl3b3Jk
PkV4ZXJjaXNlLypwaHlzaW9sb2d5PC9rZXl3b3JkPjxrZXl3b3JkPkZlbWFsZTwva2V5d29yZD48
a2V5d29yZD5IdW1hbnM8L2tleXdvcmQ+PC9rZXl3b3Jkcz48ZGF0ZXM+PHllYXI+MjAyMDwveWVh
cj48cHViLWRhdGVzPjxkYXRlPk9jdDwvZGF0ZT48L3B1Yi1kYXRlcz48L2RhdGVzPjxpc2JuPjEx
NzktMjAzNSAoRWxlY3Ryb25pYykmI3hEOzAxMTItMTY0MiAoTGlua2luZyk8L2lzYm4+PGFjY2Vz
c2lvbi1udW0+MzI2NjYyNDc8L2FjY2Vzc2lvbi1udW0+PHVybHM+PHJlbGF0ZWQtdXJscz48dXJs
Pmh0dHBzOi8vd3d3Lm5jYmkubmxtLm5paC5nb3YvcHVibWVkLzMyNjY2MjQ3PC91cmw+PC9yZWxh
dGVkLXVybHM+PC91cmxzPjxjdXN0b20yPlBNQzc0OTc0NjQ8L2N1c3RvbTI+PGVsZWN0cm9uaWMt
cmVzb3VyY2UtbnVtPjEwLjEwMDcvczQwMjc5LTAyMC0wMTMxNy01PC9lbGVjdHJvbmljLXJlc291
cmNlLW51bT48cmVtb3RlLWRhdGFiYXNlLW5hbWU+TWVkbGluZTwvcmVtb3RlLWRhdGFiYXNlLW5h
bWU+PHJlbW90ZS1kYXRhYmFzZS1wcm92aWRlcj5OTE08L3JlbW90ZS1kYXRhYmFzZS1wcm92aWRl
cj48L3JlY29yZD48L0NpdGU+PC9FbmROb3RlPn==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370D63">
        <w:rPr>
          <w:sz w:val="20"/>
          <w:szCs w:val="20"/>
        </w:rPr>
      </w:r>
      <w:r w:rsidRPr="00370D63">
        <w:rPr>
          <w:sz w:val="20"/>
          <w:szCs w:val="20"/>
        </w:rPr>
        <w:fldChar w:fldCharType="separate"/>
      </w:r>
      <w:r w:rsidR="00B40D9A">
        <w:rPr>
          <w:noProof/>
          <w:sz w:val="20"/>
          <w:szCs w:val="20"/>
        </w:rPr>
        <w:t>[63]</w:t>
      </w:r>
      <w:r w:rsidRPr="00370D63">
        <w:rPr>
          <w:sz w:val="20"/>
          <w:szCs w:val="20"/>
        </w:rPr>
        <w:fldChar w:fldCharType="end"/>
      </w:r>
      <w:r w:rsidRPr="00370D63">
        <w:rPr>
          <w:sz w:val="20"/>
          <w:szCs w:val="20"/>
        </w:rPr>
        <w:t xml:space="preserve">. However, </w:t>
      </w:r>
      <w:r w:rsidR="100CAE68" w:rsidRPr="100CAE68">
        <w:rPr>
          <w:sz w:val="20"/>
          <w:szCs w:val="20"/>
        </w:rPr>
        <w:t>the</w:t>
      </w:r>
      <w:r w:rsidRPr="00370D63">
        <w:rPr>
          <w:sz w:val="20"/>
          <w:szCs w:val="20"/>
        </w:rPr>
        <w:t xml:space="preserve"> </w:t>
      </w:r>
      <w:r w:rsidR="100CAE68" w:rsidRPr="100CAE68">
        <w:rPr>
          <w:sz w:val="20"/>
          <w:szCs w:val="20"/>
        </w:rPr>
        <w:t xml:space="preserve">low </w:t>
      </w:r>
      <w:r w:rsidRPr="00370D63">
        <w:rPr>
          <w:sz w:val="20"/>
          <w:szCs w:val="20"/>
        </w:rPr>
        <w:t xml:space="preserve">quality of evidence of the studies included in these systematic </w:t>
      </w:r>
      <w:r w:rsidR="100CAE68" w:rsidRPr="100CAE68">
        <w:rPr>
          <w:sz w:val="20"/>
          <w:szCs w:val="20"/>
        </w:rPr>
        <w:t xml:space="preserve">reviews </w:t>
      </w:r>
      <w:r w:rsidRPr="00370D63">
        <w:rPr>
          <w:sz w:val="20"/>
          <w:szCs w:val="20"/>
        </w:rPr>
        <w:fldChar w:fldCharType="begin">
          <w:fldData xml:space="preserve">PEVuZE5vdGU+PENpdGU+PEF1dGhvcj5NY051bHR5PC9BdXRob3I+PFllYXI+MjAyMDwvWWVhcj48
UmVjTnVtPjQ3PC9SZWNOdW0+PERpc3BsYXlUZXh0Pls2MSwgNjNdPC9EaXNwbGF5VGV4dD48cmVj
b3JkPjxyZWMtbnVtYmVyPjQ3PC9yZWMtbnVtYmVyPjxmb3JlaWduLWtleXM+PGtleSBhcHA9IkVO
IiBkYi1pZD0iZDB0dHJzdnIycHN3NTRlZmR2MXZwdngwZHd3dnZldHdwc3plIiB0aW1lc3RhbXA9
IjE2NTI4MDA3NzgiPjQ3PC9rZXk+PC9mb3JlaWduLWtleXM+PHJlZi10eXBlIG5hbWU9IkpvdXJu
YWwgQXJ0aWNsZSI+MTc8L3JlZi10eXBlPjxjb250cmlidXRvcnM+PGF1dGhvcnM+PGF1dGhvcj5N
Y051bHR5LCBLLiBMLjwvYXV0aG9yPjxhdXRob3I+RWxsaW90dC1TYWxlLCBLLiBKLjwvYXV0aG9y
PjxhdXRob3I+RG9sYW4sIEUuPC9hdXRob3I+PGF1dGhvcj5Td2ludG9uLCBQLiBBLjwvYXV0aG9y
PjxhdXRob3I+QW5zZGVsbCwgUC48L2F1dGhvcj48YXV0aG9yPkdvb2RhbGwsIFMuPC9hdXRob3I+
PGF1dGhvcj5UaG9tYXMsIEsuPC9hdXRob3I+PGF1dGhvcj5IaWNrcywgSy4gTS48L2F1dGhvcj48
L2F1dGhvcnM+PC9jb250cmlidXRvcnM+PGF1dGgtYWRkcmVzcz5EZXBhcnRtZW50IG9mIFNwb3J0
LCBFeGVyY2lzZSBhbmQgUmVoYWJpbGl0YXRpb24sIEZhY3VsdHkgb2YgSGVhbHRoIGFuZCBMaWZl
IFNjaWVuY2VzLCBOb3J0aHVtYnJpYSBVbml2ZXJzaXR5LCBOZXdjYXN0bGUtdXBvbi1UeW5lLCBV
Sy4mI3hEO0RlcGFydG1lbnQgb2YgU3BvcnQgU2NpZW5jZSwgU3BvcnQsIEhlYWx0aCBhbmQgUGVy
Zm9ybWFuY2UgRW5oYW5jZW1lbnQgKFNIQVBFKSBSZXNlYXJjaCBDZW50cmUsIE5vdHRpbmdoYW0g
VHJlbnQgVW5pdmVyc2l0eSwgTm90dGluZ2hhbSwgVUsuIGtpcnN0eS5lbGxpb3R0c2FsZUBudHUu
YWMudWsuJiN4RDtBcHBsaWVkIFBoeXNpb2xvZ3kgYW5kIE51dHJpdGlvbiBSZXNlYXJjaCBHcm91
cCwgRXNjb2xhIGRlIEVkdWNhY2FvIEZpc2ljYSBlIEVzcG9ydGUsIEZhY3VsZGFkZSBkZSBNZWRp
Y2luYSBGTVVTUCwgVW5pdmVyc2lkYWRlIGRlIFNhbyBQYXVsbywgU2FvIFBhdWxvLCBCcmF6aWwu
JiN4RDtTY2hvb2wgb2YgSGVhbHRoIFNjaWVuY2VzLCBSb2JlcnQgR29yZG9uIFVuaXZlcnNpdHks
IEFiZXJkZWVuLCBTY290bGFuZCwgVUsuPC9hdXRoLWFkZHJlc3M+PHRpdGxlcz48dGl0bGU+VGhl
IEVmZmVjdHMgb2YgTWVuc3RydWFsIEN5Y2xlIFBoYXNlIG9uIEV4ZXJjaXNlIFBlcmZvcm1hbmNl
IGluIEV1bWVub3JyaGVpYyBXb21lbjogQSBTeXN0ZW1hdGljIFJldmlldyBhbmQgTWV0YS1BbmFs
eXNpczwvdGl0bGU+PHNlY29uZGFyeS10aXRsZT5TcG9ydHMgTWVkPC9zZWNvbmRhcnktdGl0bGU+
PC90aXRsZXM+PHBlcmlvZGljYWw+PGZ1bGwtdGl0bGU+U3BvcnRzIE1lZDwvZnVsbC10aXRsZT48
L3BlcmlvZGljYWw+PHBhZ2VzPjE4MTMtMTgyNzwvcGFnZXM+PHZvbHVtZT41MDwvdm9sdW1lPjxu
dW1iZXI+MTA8L251bWJlcj48a2V5d29yZHM+PGtleXdvcmQ+QXRobGV0aWMgUGVyZm9ybWFuY2Uv
KnBoeXNpb2xvZ3k8L2tleXdvcmQ+PGtleXdvcmQ+RXhlcmNpc2UvKnBoeXNpb2xvZ3k8L2tleXdv
cmQ+PGtleXdvcmQ+RmVtYWxlPC9rZXl3b3JkPjxrZXl3b3JkPkh1bWFuczwva2V5d29yZD48a2V5
d29yZD5NZW5zdHJ1YWwgQ3ljbGUvKnBoeXNpb2xvZ3k8L2tleXdvcmQ+PC9rZXl3b3Jkcz48ZGF0
ZXM+PHllYXI+MjAyMDwveWVhcj48cHViLWRhdGVzPjxkYXRlPk9jdDwvZGF0ZT48L3B1Yi1kYXRl
cz48L2RhdGVzPjxpc2JuPjExNzktMjAzNSAoRWxlY3Ryb25pYykmI3hEOzAxMTItMTY0MiAoTGlu
a2luZyk8L2lzYm4+PGFjY2Vzc2lvbi1udW0+MzI2NjE4Mzk8L2FjY2Vzc2lvbi1udW0+PHVybHM+
PHJlbGF0ZWQtdXJscz48dXJsPmh0dHBzOi8vd3d3Lm5jYmkubmxtLm5paC5nb3YvcHVibWVkLzMy
NjYxODM5PC91cmw+PC9yZWxhdGVkLXVybHM+PC91cmxzPjxjdXN0b20yPlBNQzc0OTc0Mjc8L2N1
c3RvbTI+PGVsZWN0cm9uaWMtcmVzb3VyY2UtbnVtPjEwLjEwMDcvczQwMjc5LTAyMC0wMTMxOS0z
PC9lbGVjdHJvbmljLXJlc291cmNlLW51bT48cmVtb3RlLWRhdGFiYXNlLW5hbWU+TWVkbGluZTwv
cmVtb3RlLWRhdGFiYXNlLW5hbWU+PHJlbW90ZS1kYXRhYmFzZS1wcm92aWRlcj5OTE08L3JlbW90
ZS1kYXRhYmFzZS1wcm92aWRlcj48L3JlY29yZD48L0NpdGU+PENpdGU+PEF1dGhvcj5FbGxpb3R0
LVNhbGU8L0F1dGhvcj48WWVhcj4yMDIwPC9ZZWFyPjxSZWNOdW0+NDg8L1JlY051bT48cmVjb3Jk
PjxyZWMtbnVtYmVyPjQ4PC9yZWMtbnVtYmVyPjxmb3JlaWduLWtleXM+PGtleSBhcHA9IkVOIiBk
Yi1pZD0iZDB0dHJzdnIycHN3NTRlZmR2MXZwdngwZHd3dnZldHdwc3plIiB0aW1lc3RhbXA9IjE2
NTI4MDkxMDEiPjQ4PC9rZXk+PC9mb3JlaWduLWtleXM+PHJlZi10eXBlIG5hbWU9IkpvdXJuYWwg
QXJ0aWNsZSI+MTc8L3JlZi10eXBlPjxjb250cmlidXRvcnM+PGF1dGhvcnM+PGF1dGhvcj5FbGxp
b3R0LVNhbGUsIEsuIEouPC9hdXRob3I+PGF1dGhvcj5NY051bHR5LCBLLiBMLjwvYXV0aG9yPjxh
dXRob3I+QW5zZGVsbCwgUC48L2F1dGhvcj48YXV0aG9yPkdvb2RhbGwsIFMuPC9hdXRob3I+PGF1
dGhvcj5IaWNrcywgSy4gTS48L2F1dGhvcj48YXV0aG9yPlRob21hcywgSy48L2F1dGhvcj48YXV0
aG9yPlN3aW50b24sIFAuIEEuPC9hdXRob3I+PGF1dGhvcj5Eb2xhbiwgRS48L2F1dGhvcj48L2F1
dGhvcnM+PC9jb250cmlidXRvcnM+PGF1dGgtYWRkcmVzcz5EZXBhcnRtZW50IG9mIFNwb3J0IFNj
aWVuY2UsIFNwb3J0IEhlYWx0aCBhbmQgUGVyZm9ybWFuY2UgRW5oYW5jZW1lbnQgKFNIQVBFKSBS
ZXNlYXJjaCBDZW50cmUsIE5vdHRpbmdoYW0gVHJlbnQgVW5pdmVyc2l0eSwgTm90dGluZ2hhbSwg
VUsuIGtpcnN0eS5lbGxpb3R0c2FsZUBudHUuYWMudWsuJiN4RDtEZXBhcnRtZW50IG9mIFNwb3J0
LCBFeGVyY2lzZSBhbmQgUmVoYWJpbGl0YXRpb24sIEZhY3VsdHkgb2YgSGVhbHRoIGFuZCBMaWZl
IFNjaWVuY2VzLCBOb3J0aHVtYnJpYSBVbml2ZXJzaXR5LCBOZXdjYXN0bGUtdXBvbi1UeW5lLCBV
Sy4mI3hEO1NjaG9vbCBvZiBIZWFsdGggU2NpZW5jZXMsIFJvYmVydCBHb3Jkb24gVW5pdmVyc2l0
eSwgQWJlcmRlZW4sIFVLLiYjeEQ7QXBwbGllZCBQaHlzaW9sb2d5IGFuZCBOdXRyaXRpb24gUmVz
ZWFyY2ggR3JvdXAsIEVzY29sYSBkZSBFZHVjYWNhbyBGaXNpY2EgZSBFc3BvcnRlLCBGYWN1bGRh
ZGUgZGUgTWVkaWNpbmEgRk1VU1AsIFVuaXZlcnNpZGFkZSBkZSBTYW8gUGF1bG8sIFNhbyBQYXVs
bywgQnJhemlsLjwvYXV0aC1hZGRyZXNzPjx0aXRsZXM+PHRpdGxlPlRoZSBFZmZlY3RzIG9mIE9y
YWwgQ29udHJhY2VwdGl2ZXMgb24gRXhlcmNpc2UgUGVyZm9ybWFuY2UgaW4gV29tZW46IEEgU3lz
dGVtYXRpYyBSZXZpZXcgYW5kIE1ldGEtYW5hbHlzaXM8L3RpdGxlPjxzZWNvbmRhcnktdGl0bGU+
U3BvcnRzIE1lZDwvc2Vjb25kYXJ5LXRpdGxlPjwvdGl0bGVzPjxwZXJpb2RpY2FsPjxmdWxsLXRp
dGxlPlNwb3J0cyBNZWQ8L2Z1bGwtdGl0bGU+PC9wZXJpb2RpY2FsPjxwYWdlcz4xNzg1LTE4MTI8
L3BhZ2VzPjx2b2x1bWU+NTA8L3ZvbHVtZT48bnVtYmVyPjEwPC9udW1iZXI+PGtleXdvcmRzPjxr
ZXl3b3JkPkF0aGxldGljIFBlcmZvcm1hbmNlLypwaHlzaW9sb2d5PC9rZXl3b3JkPjxrZXl3b3Jk
PkNvbnRyYWNlcHRpdmVzLCBPcmFsLypwaGFybWFjb2xvZ3k8L2tleXdvcmQ+PGtleXdvcmQ+RXhl
cmNpc2UvKnBoeXNpb2xvZ3k8L2tleXdvcmQ+PGtleXdvcmQ+RmVtYWxlPC9rZXl3b3JkPjxrZXl3
b3JkPkh1bWFuczwva2V5d29yZD48L2tleXdvcmRzPjxkYXRlcz48eWVhcj4yMDIwPC95ZWFyPjxw
dWItZGF0ZXM+PGRhdGU+T2N0PC9kYXRlPjwvcHViLWRhdGVzPjwvZGF0ZXM+PGlzYm4+MTE3OS0y
MDM1IChFbGVjdHJvbmljKSYjeEQ7MDExMi0xNjQyIChMaW5raW5nKTwvaXNibj48YWNjZXNzaW9u
LW51bT4zMjY2NjI0NzwvYWNjZXNzaW9uLW51bT48dXJscz48cmVsYXRlZC11cmxzPjx1cmw+aHR0
cHM6Ly93d3cubmNiaS5ubG0ubmloLmdvdi9wdWJtZWQvMzI2NjYyNDc8L3VybD48L3JlbGF0ZWQt
dXJscz48L3VybHM+PGN1c3RvbTI+UE1DNzQ5NzQ2NDwvY3VzdG9tMj48ZWxlY3Ryb25pYy1yZXNv
dXJjZS1udW0+MTAuMTAwNy9zNDAyNzktMDIwLTAxMzE3LTU8L2VsZWN0cm9uaWMtcmVzb3VyY2Ut
bnVtPjxyZW1vdGUtZGF0YWJhc2UtbmFtZT5NZWRsaW5lPC9yZW1vdGUtZGF0YWJhc2UtbmFtZT48
cmVtb3RlLWRhdGFiYXNlLXByb3ZpZGVyPk5MTTwvcmVtb3RlLWRhdGFiYXNlLXByb3ZpZGVyPjwv
cmVjb3JkPjwvQ2l0ZT48L0VuZE5vdGU+
</w:fldData>
        </w:fldChar>
      </w:r>
      <w:r w:rsidR="008F1D1C">
        <w:rPr>
          <w:sz w:val="20"/>
          <w:szCs w:val="20"/>
        </w:rPr>
        <w:instrText xml:space="preserve"> ADDIN EN.CITE </w:instrText>
      </w:r>
      <w:r w:rsidR="008F1D1C">
        <w:rPr>
          <w:sz w:val="20"/>
          <w:szCs w:val="20"/>
        </w:rPr>
        <w:fldChar w:fldCharType="begin">
          <w:fldData xml:space="preserve">PEVuZE5vdGU+PENpdGU+PEF1dGhvcj5NY051bHR5PC9BdXRob3I+PFllYXI+MjAyMDwvWWVhcj48
UmVjTnVtPjQ3PC9SZWNOdW0+PERpc3BsYXlUZXh0Pls2MSwgNjNdPC9EaXNwbGF5VGV4dD48cmVj
b3JkPjxyZWMtbnVtYmVyPjQ3PC9yZWMtbnVtYmVyPjxmb3JlaWduLWtleXM+PGtleSBhcHA9IkVO
IiBkYi1pZD0iZDB0dHJzdnIycHN3NTRlZmR2MXZwdngwZHd3dnZldHdwc3plIiB0aW1lc3RhbXA9
IjE2NTI4MDA3NzgiPjQ3PC9rZXk+PC9mb3JlaWduLWtleXM+PHJlZi10eXBlIG5hbWU9IkpvdXJu
YWwgQXJ0aWNsZSI+MTc8L3JlZi10eXBlPjxjb250cmlidXRvcnM+PGF1dGhvcnM+PGF1dGhvcj5N
Y051bHR5LCBLLiBMLjwvYXV0aG9yPjxhdXRob3I+RWxsaW90dC1TYWxlLCBLLiBKLjwvYXV0aG9y
PjxhdXRob3I+RG9sYW4sIEUuPC9hdXRob3I+PGF1dGhvcj5Td2ludG9uLCBQLiBBLjwvYXV0aG9y
PjxhdXRob3I+QW5zZGVsbCwgUC48L2F1dGhvcj48YXV0aG9yPkdvb2RhbGwsIFMuPC9hdXRob3I+
PGF1dGhvcj5UaG9tYXMsIEsuPC9hdXRob3I+PGF1dGhvcj5IaWNrcywgSy4gTS48L2F1dGhvcj48
L2F1dGhvcnM+PC9jb250cmlidXRvcnM+PGF1dGgtYWRkcmVzcz5EZXBhcnRtZW50IG9mIFNwb3J0
LCBFeGVyY2lzZSBhbmQgUmVoYWJpbGl0YXRpb24sIEZhY3VsdHkgb2YgSGVhbHRoIGFuZCBMaWZl
IFNjaWVuY2VzLCBOb3J0aHVtYnJpYSBVbml2ZXJzaXR5LCBOZXdjYXN0bGUtdXBvbi1UeW5lLCBV
Sy4mI3hEO0RlcGFydG1lbnQgb2YgU3BvcnQgU2NpZW5jZSwgU3BvcnQsIEhlYWx0aCBhbmQgUGVy
Zm9ybWFuY2UgRW5oYW5jZW1lbnQgKFNIQVBFKSBSZXNlYXJjaCBDZW50cmUsIE5vdHRpbmdoYW0g
VHJlbnQgVW5pdmVyc2l0eSwgTm90dGluZ2hhbSwgVUsuIGtpcnN0eS5lbGxpb3R0c2FsZUBudHUu
YWMudWsuJiN4RDtBcHBsaWVkIFBoeXNpb2xvZ3kgYW5kIE51dHJpdGlvbiBSZXNlYXJjaCBHcm91
cCwgRXNjb2xhIGRlIEVkdWNhY2FvIEZpc2ljYSBlIEVzcG9ydGUsIEZhY3VsZGFkZSBkZSBNZWRp
Y2luYSBGTVVTUCwgVW5pdmVyc2lkYWRlIGRlIFNhbyBQYXVsbywgU2FvIFBhdWxvLCBCcmF6aWwu
JiN4RDtTY2hvb2wgb2YgSGVhbHRoIFNjaWVuY2VzLCBSb2JlcnQgR29yZG9uIFVuaXZlcnNpdHks
IEFiZXJkZWVuLCBTY290bGFuZCwgVUsuPC9hdXRoLWFkZHJlc3M+PHRpdGxlcz48dGl0bGU+VGhl
IEVmZmVjdHMgb2YgTWVuc3RydWFsIEN5Y2xlIFBoYXNlIG9uIEV4ZXJjaXNlIFBlcmZvcm1hbmNl
IGluIEV1bWVub3JyaGVpYyBXb21lbjogQSBTeXN0ZW1hdGljIFJldmlldyBhbmQgTWV0YS1BbmFs
eXNpczwvdGl0bGU+PHNlY29uZGFyeS10aXRsZT5TcG9ydHMgTWVkPC9zZWNvbmRhcnktdGl0bGU+
PC90aXRsZXM+PHBlcmlvZGljYWw+PGZ1bGwtdGl0bGU+U3BvcnRzIE1lZDwvZnVsbC10aXRsZT48
L3BlcmlvZGljYWw+PHBhZ2VzPjE4MTMtMTgyNzwvcGFnZXM+PHZvbHVtZT41MDwvdm9sdW1lPjxu
dW1iZXI+MTA8L251bWJlcj48a2V5d29yZHM+PGtleXdvcmQ+QXRobGV0aWMgUGVyZm9ybWFuY2Uv
KnBoeXNpb2xvZ3k8L2tleXdvcmQ+PGtleXdvcmQ+RXhlcmNpc2UvKnBoeXNpb2xvZ3k8L2tleXdv
cmQ+PGtleXdvcmQ+RmVtYWxlPC9rZXl3b3JkPjxrZXl3b3JkPkh1bWFuczwva2V5d29yZD48a2V5
d29yZD5NZW5zdHJ1YWwgQ3ljbGUvKnBoeXNpb2xvZ3k8L2tleXdvcmQ+PC9rZXl3b3Jkcz48ZGF0
ZXM+PHllYXI+MjAyMDwveWVhcj48cHViLWRhdGVzPjxkYXRlPk9jdDwvZGF0ZT48L3B1Yi1kYXRl
cz48L2RhdGVzPjxpc2JuPjExNzktMjAzNSAoRWxlY3Ryb25pYykmI3hEOzAxMTItMTY0MiAoTGlu
a2luZyk8L2lzYm4+PGFjY2Vzc2lvbi1udW0+MzI2NjE4Mzk8L2FjY2Vzc2lvbi1udW0+PHVybHM+
PHJlbGF0ZWQtdXJscz48dXJsPmh0dHBzOi8vd3d3Lm5jYmkubmxtLm5paC5nb3YvcHVibWVkLzMy
NjYxODM5PC91cmw+PC9yZWxhdGVkLXVybHM+PC91cmxzPjxjdXN0b20yPlBNQzc0OTc0Mjc8L2N1
c3RvbTI+PGVsZWN0cm9uaWMtcmVzb3VyY2UtbnVtPjEwLjEwMDcvczQwMjc5LTAyMC0wMTMxOS0z
PC9lbGVjdHJvbmljLXJlc291cmNlLW51bT48cmVtb3RlLWRhdGFiYXNlLW5hbWU+TWVkbGluZTwv
cmVtb3RlLWRhdGFiYXNlLW5hbWU+PHJlbW90ZS1kYXRhYmFzZS1wcm92aWRlcj5OTE08L3JlbW90
ZS1kYXRhYmFzZS1wcm92aWRlcj48L3JlY29yZD48L0NpdGU+PENpdGU+PEF1dGhvcj5FbGxpb3R0
LVNhbGU8L0F1dGhvcj48WWVhcj4yMDIwPC9ZZWFyPjxSZWNOdW0+NDg8L1JlY051bT48cmVjb3Jk
PjxyZWMtbnVtYmVyPjQ4PC9yZWMtbnVtYmVyPjxmb3JlaWduLWtleXM+PGtleSBhcHA9IkVOIiBk
Yi1pZD0iZDB0dHJzdnIycHN3NTRlZmR2MXZwdngwZHd3dnZldHdwc3plIiB0aW1lc3RhbXA9IjE2
NTI4MDkxMDEiPjQ4PC9rZXk+PC9mb3JlaWduLWtleXM+PHJlZi10eXBlIG5hbWU9IkpvdXJuYWwg
QXJ0aWNsZSI+MTc8L3JlZi10eXBlPjxjb250cmlidXRvcnM+PGF1dGhvcnM+PGF1dGhvcj5FbGxp
b3R0LVNhbGUsIEsuIEouPC9hdXRob3I+PGF1dGhvcj5NY051bHR5LCBLLiBMLjwvYXV0aG9yPjxh
dXRob3I+QW5zZGVsbCwgUC48L2F1dGhvcj48YXV0aG9yPkdvb2RhbGwsIFMuPC9hdXRob3I+PGF1
dGhvcj5IaWNrcywgSy4gTS48L2F1dGhvcj48YXV0aG9yPlRob21hcywgSy48L2F1dGhvcj48YXV0
aG9yPlN3aW50b24sIFAuIEEuPC9hdXRob3I+PGF1dGhvcj5Eb2xhbiwgRS48L2F1dGhvcj48L2F1
dGhvcnM+PC9jb250cmlidXRvcnM+PGF1dGgtYWRkcmVzcz5EZXBhcnRtZW50IG9mIFNwb3J0IFNj
aWVuY2UsIFNwb3J0IEhlYWx0aCBhbmQgUGVyZm9ybWFuY2UgRW5oYW5jZW1lbnQgKFNIQVBFKSBS
ZXNlYXJjaCBDZW50cmUsIE5vdHRpbmdoYW0gVHJlbnQgVW5pdmVyc2l0eSwgTm90dGluZ2hhbSwg
VUsuIGtpcnN0eS5lbGxpb3R0c2FsZUBudHUuYWMudWsuJiN4RDtEZXBhcnRtZW50IG9mIFNwb3J0
LCBFeGVyY2lzZSBhbmQgUmVoYWJpbGl0YXRpb24sIEZhY3VsdHkgb2YgSGVhbHRoIGFuZCBMaWZl
IFNjaWVuY2VzLCBOb3J0aHVtYnJpYSBVbml2ZXJzaXR5LCBOZXdjYXN0bGUtdXBvbi1UeW5lLCBV
Sy4mI3hEO1NjaG9vbCBvZiBIZWFsdGggU2NpZW5jZXMsIFJvYmVydCBHb3Jkb24gVW5pdmVyc2l0
eSwgQWJlcmRlZW4sIFVLLiYjeEQ7QXBwbGllZCBQaHlzaW9sb2d5IGFuZCBOdXRyaXRpb24gUmVz
ZWFyY2ggR3JvdXAsIEVzY29sYSBkZSBFZHVjYWNhbyBGaXNpY2EgZSBFc3BvcnRlLCBGYWN1bGRh
ZGUgZGUgTWVkaWNpbmEgRk1VU1AsIFVuaXZlcnNpZGFkZSBkZSBTYW8gUGF1bG8sIFNhbyBQYXVs
bywgQnJhemlsLjwvYXV0aC1hZGRyZXNzPjx0aXRsZXM+PHRpdGxlPlRoZSBFZmZlY3RzIG9mIE9y
YWwgQ29udHJhY2VwdGl2ZXMgb24gRXhlcmNpc2UgUGVyZm9ybWFuY2UgaW4gV29tZW46IEEgU3lz
dGVtYXRpYyBSZXZpZXcgYW5kIE1ldGEtYW5hbHlzaXM8L3RpdGxlPjxzZWNvbmRhcnktdGl0bGU+
U3BvcnRzIE1lZDwvc2Vjb25kYXJ5LXRpdGxlPjwvdGl0bGVzPjxwZXJpb2RpY2FsPjxmdWxsLXRp
dGxlPlNwb3J0cyBNZWQ8L2Z1bGwtdGl0bGU+PC9wZXJpb2RpY2FsPjxwYWdlcz4xNzg1LTE4MTI8
L3BhZ2VzPjx2b2x1bWU+NTA8L3ZvbHVtZT48bnVtYmVyPjEwPC9udW1iZXI+PGtleXdvcmRzPjxr
ZXl3b3JkPkF0aGxldGljIFBlcmZvcm1hbmNlLypwaHlzaW9sb2d5PC9rZXl3b3JkPjxrZXl3b3Jk
PkNvbnRyYWNlcHRpdmVzLCBPcmFsLypwaGFybWFjb2xvZ3k8L2tleXdvcmQ+PGtleXdvcmQ+RXhl
cmNpc2UvKnBoeXNpb2xvZ3k8L2tleXdvcmQ+PGtleXdvcmQ+RmVtYWxlPC9rZXl3b3JkPjxrZXl3
b3JkPkh1bWFuczwva2V5d29yZD48L2tleXdvcmRzPjxkYXRlcz48eWVhcj4yMDIwPC95ZWFyPjxw
dWItZGF0ZXM+PGRhdGU+T2N0PC9kYXRlPjwvcHViLWRhdGVzPjwvZGF0ZXM+PGlzYm4+MTE3OS0y
MDM1IChFbGVjdHJvbmljKSYjeEQ7MDExMi0xNjQyIChMaW5raW5nKTwvaXNibj48YWNjZXNzaW9u
LW51bT4zMjY2NjI0NzwvYWNjZXNzaW9uLW51bT48dXJscz48cmVsYXRlZC11cmxzPjx1cmw+aHR0
cHM6Ly93d3cubmNiaS5ubG0ubmloLmdvdi9wdWJtZWQvMzI2NjYyNDc8L3VybD48L3JlbGF0ZWQt
dXJscz48L3VybHM+PGN1c3RvbTI+UE1DNzQ5NzQ2NDwvY3VzdG9tMj48ZWxlY3Ryb25pYy1yZXNv
dXJjZS1udW0+MTAuMTAwNy9zNDAyNzktMDIwLTAxMzE3LTU8L2VsZWN0cm9uaWMtcmVzb3VyY2Ut
bnVtPjxyZW1vdGUtZGF0YWJhc2UtbmFtZT5NZWRsaW5lPC9yZW1vdGUtZGF0YWJhc2UtbmFtZT48
cmVtb3RlLWRhdGFiYXNlLXByb3ZpZGVyPk5MTTwvcmVtb3RlLWRhdGFiYXNlLXByb3ZpZGVyPjwv
cmVjb3JkPjwvQ2l0ZT48L0VuZE5vdGU+
</w:fldData>
        </w:fldChar>
      </w:r>
      <w:r w:rsidR="008F1D1C">
        <w:rPr>
          <w:sz w:val="20"/>
          <w:szCs w:val="20"/>
        </w:rPr>
        <w:instrText xml:space="preserve"> ADDIN EN.CITE.DATA </w:instrText>
      </w:r>
      <w:r w:rsidR="008F1D1C">
        <w:rPr>
          <w:sz w:val="20"/>
          <w:szCs w:val="20"/>
        </w:rPr>
      </w:r>
      <w:r w:rsidR="008F1D1C">
        <w:rPr>
          <w:sz w:val="20"/>
          <w:szCs w:val="20"/>
        </w:rPr>
        <w:fldChar w:fldCharType="end"/>
      </w:r>
      <w:r w:rsidRPr="00370D63">
        <w:rPr>
          <w:sz w:val="20"/>
          <w:szCs w:val="20"/>
        </w:rPr>
      </w:r>
      <w:r w:rsidRPr="00370D63">
        <w:rPr>
          <w:sz w:val="20"/>
          <w:szCs w:val="20"/>
        </w:rPr>
        <w:fldChar w:fldCharType="separate"/>
      </w:r>
      <w:r w:rsidR="008F1D1C">
        <w:rPr>
          <w:noProof/>
          <w:sz w:val="20"/>
          <w:szCs w:val="20"/>
        </w:rPr>
        <w:t>[61, 63]</w:t>
      </w:r>
      <w:r w:rsidRPr="00370D63">
        <w:rPr>
          <w:sz w:val="20"/>
          <w:szCs w:val="20"/>
        </w:rPr>
        <w:fldChar w:fldCharType="end"/>
      </w:r>
      <w:r w:rsidR="100CAE68" w:rsidRPr="100CAE68">
        <w:rPr>
          <w:sz w:val="20"/>
          <w:szCs w:val="20"/>
        </w:rPr>
        <w:t xml:space="preserve"> and the interactive effect of space</w:t>
      </w:r>
      <w:r w:rsidR="00DC12E4">
        <w:rPr>
          <w:sz w:val="20"/>
          <w:szCs w:val="20"/>
        </w:rPr>
        <w:t xml:space="preserve"> </w:t>
      </w:r>
      <w:r w:rsidR="100CAE68" w:rsidRPr="100CAE68">
        <w:rPr>
          <w:sz w:val="20"/>
          <w:szCs w:val="20"/>
        </w:rPr>
        <w:t xml:space="preserve">flight necessitates continued research to </w:t>
      </w:r>
      <w:r w:rsidRPr="00370D63">
        <w:rPr>
          <w:sz w:val="20"/>
          <w:szCs w:val="20"/>
        </w:rPr>
        <w:t xml:space="preserve">conclusively determine whether menstrual cycle </w:t>
      </w:r>
      <w:r w:rsidRPr="00370D63">
        <w:rPr>
          <w:sz w:val="20"/>
          <w:szCs w:val="20"/>
        </w:rPr>
        <w:lastRenderedPageBreak/>
        <w:t xml:space="preserve">status influences </w:t>
      </w:r>
      <w:r w:rsidR="100CAE68" w:rsidRPr="100CAE68">
        <w:rPr>
          <w:sz w:val="20"/>
          <w:szCs w:val="20"/>
        </w:rPr>
        <w:t>performance. Furthermore</w:t>
      </w:r>
      <w:r w:rsidRPr="00370D63">
        <w:rPr>
          <w:sz w:val="20"/>
          <w:szCs w:val="20"/>
        </w:rPr>
        <w:t xml:space="preserve">, </w:t>
      </w:r>
      <w:r w:rsidR="100CAE68" w:rsidRPr="100CAE68">
        <w:rPr>
          <w:sz w:val="20"/>
          <w:szCs w:val="20"/>
        </w:rPr>
        <w:t xml:space="preserve">whether menstrual cycle phases influence the exercise </w:t>
      </w:r>
      <w:r w:rsidR="009A569D">
        <w:rPr>
          <w:sz w:val="20"/>
          <w:szCs w:val="20"/>
        </w:rPr>
        <w:t>adaptive response from</w:t>
      </w:r>
      <w:r w:rsidR="100CAE68" w:rsidRPr="100CAE68">
        <w:rPr>
          <w:sz w:val="20"/>
          <w:szCs w:val="20"/>
        </w:rPr>
        <w:t xml:space="preserve"> aerobic and strength exercise </w:t>
      </w:r>
      <w:r w:rsidR="009A569D">
        <w:rPr>
          <w:sz w:val="20"/>
          <w:szCs w:val="20"/>
        </w:rPr>
        <w:t>and therefore the ability to</w:t>
      </w:r>
      <w:r w:rsidR="100CAE68" w:rsidRPr="100CAE68">
        <w:rPr>
          <w:sz w:val="20"/>
          <w:szCs w:val="20"/>
        </w:rPr>
        <w:t xml:space="preserve"> maintain performance during space flight is </w:t>
      </w:r>
      <w:r w:rsidRPr="00370D63">
        <w:rPr>
          <w:sz w:val="20"/>
          <w:szCs w:val="20"/>
        </w:rPr>
        <w:t>unknown</w:t>
      </w:r>
      <w:r w:rsidR="00DC12E4">
        <w:rPr>
          <w:sz w:val="20"/>
          <w:szCs w:val="20"/>
        </w:rPr>
        <w:t>.</w:t>
      </w:r>
      <w:r w:rsidRPr="00370D63">
        <w:rPr>
          <w:sz w:val="20"/>
          <w:szCs w:val="20"/>
        </w:rPr>
        <w:t xml:space="preserve"> More research</w:t>
      </w:r>
      <w:r w:rsidR="009A569D">
        <w:rPr>
          <w:sz w:val="20"/>
          <w:szCs w:val="20"/>
        </w:rPr>
        <w:t xml:space="preserve"> </w:t>
      </w:r>
      <w:r w:rsidR="00B93B6E">
        <w:rPr>
          <w:sz w:val="20"/>
          <w:szCs w:val="20"/>
        </w:rPr>
        <w:t xml:space="preserve">investigating the </w:t>
      </w:r>
      <w:r w:rsidR="009A569D">
        <w:rPr>
          <w:sz w:val="20"/>
          <w:szCs w:val="20"/>
        </w:rPr>
        <w:t>hormonal influence on exercise outcomes</w:t>
      </w:r>
      <w:r w:rsidRPr="00370D63">
        <w:rPr>
          <w:sz w:val="20"/>
          <w:szCs w:val="20"/>
        </w:rPr>
        <w:t xml:space="preserve"> may provide an opportunity to develop targeted countermeasures to maximize female astronaut health and performance during space flight.</w:t>
      </w:r>
    </w:p>
    <w:p w14:paraId="7A3BBD18" w14:textId="029A3878" w:rsidR="00370D63" w:rsidRDefault="00370D63" w:rsidP="00370D63">
      <w:pPr>
        <w:pStyle w:val="IEEEsubhead"/>
        <w:rPr>
          <w:sz w:val="20"/>
          <w:szCs w:val="20"/>
        </w:rPr>
      </w:pPr>
    </w:p>
    <w:p w14:paraId="316671AC" w14:textId="1A69A69F" w:rsidR="00370D63" w:rsidRDefault="00370D63" w:rsidP="00370D63">
      <w:pPr>
        <w:pStyle w:val="IEEEsubhead"/>
        <w:rPr>
          <w:sz w:val="20"/>
        </w:rPr>
      </w:pPr>
      <w:r>
        <w:rPr>
          <w:sz w:val="20"/>
        </w:rPr>
        <w:t xml:space="preserve">Sex </w:t>
      </w:r>
      <w:r w:rsidR="00704E6A">
        <w:rPr>
          <w:sz w:val="20"/>
        </w:rPr>
        <w:t>D</w:t>
      </w:r>
      <w:r>
        <w:rPr>
          <w:sz w:val="20"/>
        </w:rPr>
        <w:t>ifferences in Aerobic Capacity</w:t>
      </w:r>
    </w:p>
    <w:p w14:paraId="5D4E7956" w14:textId="5119EF06" w:rsidR="00370D63" w:rsidRPr="00370D63" w:rsidRDefault="100CAE68" w:rsidP="100CAE68">
      <w:pPr>
        <w:rPr>
          <w:rFonts w:asciiTheme="minorHAnsi" w:eastAsiaTheme="minorEastAsia" w:hAnsiTheme="minorHAnsi" w:cstheme="minorBidi"/>
          <w:sz w:val="20"/>
          <w:szCs w:val="20"/>
        </w:rPr>
      </w:pPr>
      <w:r w:rsidRPr="100CAE68">
        <w:rPr>
          <w:sz w:val="20"/>
          <w:szCs w:val="20"/>
        </w:rPr>
        <w:t>A</w:t>
      </w:r>
      <w:r w:rsidR="00370D63" w:rsidRPr="00370D63">
        <w:rPr>
          <w:sz w:val="20"/>
          <w:szCs w:val="20"/>
        </w:rPr>
        <w:t xml:space="preserve">erobic deconditioning is a known physiologic outcome of space flight </w:t>
      </w:r>
      <w:r w:rsidR="00370D63" w:rsidRPr="00370D63">
        <w:rPr>
          <w:sz w:val="20"/>
          <w:szCs w:val="20"/>
        </w:rPr>
        <w:fldChar w:fldCharType="begin">
          <w:fldData xml:space="preserve">PEVuZE5vdGU+PENpdGU+PEF1dGhvcj5Nb29yZTwvQXV0aG9yPjxZZWFyPjIwMTQ8L1llYXI+PFJl
Y051bT45MjwvUmVjTnVtPjxEaXNwbGF5VGV4dD5bNjQtNjZdPC9EaXNwbGF5VGV4dD48cmVjb3Jk
PjxyZWMtbnVtYmVyPjkyPC9yZWMtbnVtYmVyPjxmb3JlaWduLWtleXM+PGtleSBhcHA9IkVOIiBk
Yi1pZD0iZDB0dHJzdnIycHN3NTRlZmR2MXZwdngwZHd3dnZldHdwc3plIiB0aW1lc3RhbXA9IjE2
NTM1NzU2OTAiPjkyPC9rZXk+PC9mb3JlaWduLWtleXM+PHJlZi10eXBlIG5hbWU9IkpvdXJuYWwg
QXJ0aWNsZSI+MTc8L3JlZi10eXBlPjxjb250cmlidXRvcnM+PGF1dGhvcnM+PGF1dGhvcj5Nb29y
ZSwgQS4gRC4sIEpyLjwvYXV0aG9yPjxhdXRob3I+RG93bnMsIE0uIEUuPC9hdXRob3I+PGF1dGhv
cj5MZWUsIFMuIE0uPC9hdXRob3I+PGF1dGhvcj5GZWl2ZXNvbiwgQS4gSC48L2F1dGhvcj48YXV0
aG9yPktudWRzZW4sIFAuPC9hdXRob3I+PGF1dGhvcj5QbG91dHotU255ZGVyLCBMLjwvYXV0aG9y
PjwvYXV0aG9ycz48L2NvbnRyaWJ1dG9ycz48YXV0aC1hZGRyZXNzPld5bGUgU2NpZW5jZSwgVGVj
aG5vbG9neSAmYW1wOyBFbmdpbmVlcmluZyBHcm91cCwgSG91c3RvbiwgVGV4YXM7JiN4RDtVbml2
ZXJzaXR5IG9mIEhvdXN0b24sIEhvdXN0b24sIFRleGFzOyBtZWdoYW4uZS5ldmVyZXR0QG5hc2Eu
Z292LiYjeEQ7TmF0aW9uYWwgQWVyb25hdXRpY3MgYW5kIFNwYWNlIEFkbWluaXN0cmF0aW9uIEpv
aG5zb24gU3BhY2UgQ2VudGVyLCBIb3VzdG9uLCBUZXhhczsmI3hEO0RhbmlzaCBBZXJvc3BhY2Ug
Q29tcGFueSwgT2RlbnNlLCBEZW5tYXJrOyBhbmQuJiN4RDtVbml2ZXJzaXRpZXMgU3BhY2UgUmVz
ZWFyY2ggQXNzb2NpYXRpb24sIEhvdXN0b24sIFRleGFzLjwvYXV0aC1hZGRyZXNzPjx0aXRsZXM+
PHRpdGxlPlBlYWsgZXhlcmNpc2Ugb3h5Z2VuIHVwdGFrZSBkdXJpbmcgYW5kIGZvbGxvd2luZyBs
b25nLWR1cmF0aW9uIHNwYWNlZmxpZ2h0PC90aXRsZT48c2Vjb25kYXJ5LXRpdGxlPkogQXBwbCBQ
aHlzaW9sICgxOTg1KTwvc2Vjb25kYXJ5LXRpdGxlPjwvdGl0bGVzPjxwZXJpb2RpY2FsPjxmdWxs
LXRpdGxlPkogQXBwbCBQaHlzaW9sICgxOTg1KTwvZnVsbC10aXRsZT48L3BlcmlvZGljYWw+PHBh
Z2VzPjIzMS04PC9wYWdlcz48dm9sdW1lPjExNzwvdm9sdW1lPjxudW1iZXI+MzwvbnVtYmVyPjxl
ZGl0aW9uPjIwMTQwNjI2PC9lZGl0aW9uPjxrZXl3b3Jkcz48a2V5d29yZD5Bc3Ryb25hdXRzPC9r
ZXl3b3JkPjxrZXl3b3JkPkV4ZXJjaXNlLypwaHlzaW9sb2d5PC9rZXl3b3JkPjxrZXl3b3JkPkZl
bWFsZTwva2V5d29yZD48a2V5d29yZD5IZWFydCBSYXRlL3BoeXNpb2xvZ3k8L2tleXdvcmQ+PGtl
eXdvcmQ+SHVtYW5zPC9rZXl3b3JkPjxrZXl3b3JkPk1hbGU8L2tleXdvcmQ+PGtleXdvcmQ+TWlk
ZGxlIEFnZWQ8L2tleXdvcmQ+PGtleXdvcmQ+T3h5Z2VuLyptZXRhYm9saXNtPC9rZXl3b3JkPjxr
ZXl3b3JkPlNwYWNlIEZsaWdodC9tZXRob2RzPC9rZXl3b3JkPjxrZXl3b3JkPlRpbWUgRmFjdG9y
czwva2V5d29yZD48a2V5d29yZD5XZWlnaHRsZXNzbmVzczwva2V5d29yZD48a2V5d29yZD5JbnRl
cm5hdGlvbmFsIFNwYWNlIFN0YXRpb248L2tleXdvcmQ+PGtleXdvcmQ+YWVyb2JpYyBjYXBhY2l0
eTwva2V5d29yZD48L2tleXdvcmRzPjxkYXRlcz48eWVhcj4yMDE0PC95ZWFyPjxwdWItZGF0ZXM+
PGRhdGU+QXVnIDE8L2RhdGU+PC9wdWItZGF0ZXM+PC9kYXRlcz48aXNibj4xNTIyLTE2MDEgKEVs
ZWN0cm9uaWMpJiN4RDswMTYxLTc1NjcgKExpbmtpbmcpPC9pc2JuPjxhY2Nlc3Npb24tbnVtPjI0
OTcwODUyPC9hY2Nlc3Npb24tbnVtPjx1cmxzPjxyZWxhdGVkLXVybHM+PHVybD5odHRwczovL3d3
dy5uY2JpLm5sbS5uaWguZ292L3B1Ym1lZC8yNDk3MDg1MjwvdXJsPjwvcmVsYXRlZC11cmxzPjwv
dXJscz48ZWxlY3Ryb25pYy1yZXNvdXJjZS1udW0+MTAuMTE1Mi9qYXBwbHBoeXNpb2wuMDEyNTEu
MjAxMzwvZWxlY3Ryb25pYy1yZXNvdXJjZS1udW0+PHJlbW90ZS1kYXRhYmFzZS1uYW1lPk1lZGxp
bmU8L3JlbW90ZS1kYXRhYmFzZS1uYW1lPjxyZW1vdGUtZGF0YWJhc2UtcHJvdmlkZXI+TkxNPC9y
ZW1vdGUtZGF0YWJhc2UtcHJvdmlkZXI+PC9yZWNvcmQ+PC9DaXRlPjxDaXRlPjxBdXRob3I+TGV2
aW5lPC9BdXRob3I+PFllYXI+MTk5NjwvWWVhcj48UmVjTnVtPjkzPC9SZWNOdW0+PHJlY29yZD48
cmVjLW51bWJlcj45MzwvcmVjLW51bWJlcj48Zm9yZWlnbi1rZXlzPjxrZXkgYXBwPSJFTiIgZGIt
aWQ9ImQwdHRyc3ZyMnBzdzU0ZWZkdjF2cHZ4MGR3d3Z2ZXR3cHN6ZSIgdGltZXN0YW1wPSIxNjUz
NTc1ODQzIj45Mzwva2V5PjwvZm9yZWlnbi1rZXlzPjxyZWYtdHlwZSBuYW1lPSJKb3VybmFsIEFy
dGljbGUiPjE3PC9yZWYtdHlwZT48Y29udHJpYnV0b3JzPjxhdXRob3JzPjxhdXRob3I+TGV2aW5l
LCBCLiBELjwvYXV0aG9yPjxhdXRob3I+TGFuZSwgTC4gRC48L2F1dGhvcj48YXV0aG9yPldhdGVu
cGF1Z2gsIEQuIEUuPC9hdXRob3I+PGF1dGhvcj5HYWZmbmV5LCBGLiBBLjwvYXV0aG9yPjxhdXRo
b3I+QnVja2V5LCBKLiBDLjwvYXV0aG9yPjxhdXRob3I+QmxvbXF2aXN0LCBDLiBHLjwvYXV0aG9y
PjwvYXV0aG9ycz48L2NvbnRyaWJ1dG9ycz48YXV0aC1hZGRyZXNzPkRlcGFydG1lbnQgb2YgSW50
ZXJuYWwgTWVkaWNpbmUsIFVuaXZlcnNpdHkgb2YgVGV4YXMgU291dGh3ZXN0ZXJuIE1lZGljYWwg
Q2VudGVyIGF0IERhbGxhcyA3NTIzNSwgVVNBLjwvYXV0aC1hZGRyZXNzPjx0aXRsZXM+PHRpdGxl
Pk1heGltYWwgZXhlcmNpc2UgcGVyZm9ybWFuY2UgYWZ0ZXIgYWRhcHRhdGlvbiB0byBtaWNyb2dy
YXZpdHk8L3RpdGxlPjxzZWNvbmRhcnktdGl0bGU+SiBBcHBsIFBoeXNpb2wgKDE5ODUpPC9zZWNv
bmRhcnktdGl0bGU+PC90aXRsZXM+PHBlcmlvZGljYWw+PGZ1bGwtdGl0bGU+SiBBcHBsIFBoeXNp
b2wgKDE5ODUpPC9mdWxsLXRpdGxlPjwvcGVyaW9kaWNhbD48cGFnZXM+Njg2LTk0PC9wYWdlcz48
dm9sdW1lPjgxPC92b2x1bWU+PG51bWJlcj4yPC9udW1iZXI+PGtleXdvcmRzPjxrZXl3b3JkPkFk
YXB0YXRpb24sIFBoeXNpb2xvZ2ljYWwvKnBoeXNpb2xvZ3k8L2tleXdvcmQ+PGtleXdvcmQ+QWR1
bHQ8L2tleXdvcmQ+PGtleXdvcmQ+Qmxvb2QgVm9sdW1lL3BoeXNpb2xvZ3k8L2tleXdvcmQ+PGtl
eXdvcmQ+Q2FyZGlhYyBPdXRwdXQvcGh5c2lvbG9neTwva2V5d29yZD48a2V5d29yZD5FeGVyY2lz
ZS8qcGh5c2lvbG9neTwva2V5d29yZD48a2V5d29yZD5FeGVyY2lzZSBUZXN0PC9rZXl3b3JkPjxr
ZXl3b3JkPkZlbWFsZTwva2V5d29yZD48a2V5d29yZD5IZWFydC9waHlzaW9sb2d5PC9rZXl3b3Jk
PjxrZXl3b3JkPkh1bWFuczwva2V5d29yZD48a2V5d29yZD5NYWxlPC9rZXl3b3JkPjxrZXl3b3Jk
Pk1pZGRsZSBBZ2VkPC9rZXl3b3JkPjxrZXl3b3JkPk94eWdlbi9ibG9vZDwva2V5d29yZD48a2V5
d29yZD5PeHlnZW4gQ29uc3VtcHRpb24vcGh5c2lvbG9neTwva2V5d29yZD48a2V5d29yZD5TdHJv
a2UgVm9sdW1lL3BoeXNpb2xvZ3k8L2tleXdvcmQ+PGtleXdvcmQ+KldlaWdodGxlc3NuZXNzPC9r
ZXl3b3JkPjxrZXl3b3JkPk5BU0EgRGlzY2lwbGluZSBDYXJkaW9wdWxtb25hcnk8L2tleXdvcmQ+
PGtleXdvcmQ+Tm9uLU5BU0EgQ2VudGVyPC9rZXl3b3JkPjwva2V5d29yZHM+PGRhdGVzPjx5ZWFy
PjE5OTY8L3llYXI+PHB1Yi1kYXRlcz48ZGF0ZT5BdWc8L2RhdGU+PC9wdWItZGF0ZXM+PC9kYXRl
cz48aXNibj44NzUwLTc1ODcgKFByaW50KSYjeEQ7MDE2MS03NTY3IChMaW5raW5nKTwvaXNibj48
YWNjZXNzaW9uLW51bT44ODcyNjM1PC9hY2Nlc3Npb24tbnVtPjx1cmxzPjxyZWxhdGVkLXVybHM+
PHVybD5odHRwczovL3d3dy5uY2JpLm5sbS5uaWguZ292L3B1Ym1lZC84ODcyNjM1PC91cmw+PC9y
ZWxhdGVkLXVybHM+PC91cmxzPjxlbGVjdHJvbmljLXJlc291cmNlLW51bT4xMC4xMTUyL2phcHBs
LjE5OTYuODEuMi42ODY8L2VsZWN0cm9uaWMtcmVzb3VyY2UtbnVtPjxyZW1vdGUtZGF0YWJhc2Ut
bmFtZT5NZWRsaW5lPC9yZW1vdGUtZGF0YWJhc2UtbmFtZT48cmVtb3RlLWRhdGFiYXNlLXByb3Zp
ZGVyPk5MTTwvcmVtb3RlLWRhdGFiYXNlLXByb3ZpZGVyPjwvcmVjb3JkPjwvQ2l0ZT48Q2l0ZT48
QXV0aG9yPk1vb3JlPC9BdXRob3I+PFllYXI+MjAwMTwvWWVhcj48UmVjTnVtPjk0PC9SZWNOdW0+
PHJlY29yZD48cmVjLW51bWJlcj45NDwvcmVjLW51bWJlcj48Zm9yZWlnbi1rZXlzPjxrZXkgYXBw
PSJFTiIgZGItaWQ9ImQwdHRyc3ZyMnBzdzU0ZWZkdjF2cHZ4MGR3d3Z2ZXR3cHN6ZSIgdGltZXN0
YW1wPSIxNjUzNTc2MDE4Ij45NDwva2V5PjwvZm9yZWlnbi1rZXlzPjxyZWYtdHlwZSBuYW1lPSJK
b3VybmFsIEFydGljbGUiPjE3PC9yZWYtdHlwZT48Y29udHJpYnV0b3JzPjxhdXRob3JzPjxhdXRo
b3I+TW9vcmUsIEEuIEQuLCBKci48L2F1dGhvcj48YXV0aG9yPkxlZSwgUy4gTS48L2F1dGhvcj48
YXV0aG9yPkNoYXJsZXMsIEouIEIuPC9hdXRob3I+PGF1dGhvcj5HcmVlbmlzZW4sIE0uIEMuPC9h
dXRob3I+PGF1dGhvcj5TY2huZWlkZXIsIFMuIE0uPC9hdXRob3I+PC9hdXRob3JzPjwvY29udHJp
YnV0b3JzPjxhdXRoLWFkZHJlc3M+V3lsZSBMYWJvcmF0b3JpZXMsIExpZmUgU2NpZW5jZXMgU3lz
dGVtcyBhbmQgU2VydmljZXMgRGl2aXNpb24sIGFuZCBOQVNBLUpvaG5zb24gU3BhY2UgQ2VudGVy
LCBIb3VzdG9uLCBUWCA3NzA1OCwgVVNBLjwvYXV0aC1hZGRyZXNzPjx0aXRsZXM+PHRpdGxlPk1h
eGltYWwgZXhlcmNpc2UgYXMgYSBjb3VudGVybWVhc3VyZSB0byBvcnRob3N0YXRpYyBpbnRvbGVy
YW5jZSBhZnRlciBzcGFjZWZsaWdodDwvdGl0bGU+PHNlY29uZGFyeS10aXRsZT5NZWQgU2NpIFNw
b3J0cyBFeGVyYzwvc2Vjb25kYXJ5LXRpdGxlPjwvdGl0bGVzPjxwZXJpb2RpY2FsPjxmdWxsLXRp
dGxlPk1lZCBTY2kgU3BvcnRzIEV4ZXJjPC9mdWxsLXRpdGxlPjwvcGVyaW9kaWNhbD48cGFnZXM+
NzUtODA8L3BhZ2VzPjx2b2x1bWU+MzM8L3ZvbHVtZT48bnVtYmVyPjE8L251bWJlcj48a2V5d29y
ZHM+PGtleXdvcmQ+QWR1bHQ8L2tleXdvcmQ+PGtleXdvcmQ+RXhlcmNpc2UvKnBoeXNpb2xvZ3k8
L2tleXdvcmQ+PGtleXdvcmQ+RmVtYWxlPC9rZXl3b3JkPjxrZXl3b3JkPkh1bWFuczwva2V5d29y
ZD48a2V5d29yZD5IeXBvdGVuc2lvbiwgT3J0aG9zdGF0aWMvKnByZXZlbnRpb24gJmFtcDsgY29u
dHJvbDwva2V5d29yZD48a2V5d29yZD5NYWxlPC9rZXl3b3JkPjxrZXl3b3JkPipTcGFjZSBGbGln
aHQ8L2tleXdvcmQ+PGtleXdvcmQ+VW5pdGVkIFN0YXRlczwva2V5d29yZD48a2V5d29yZD5OQVNB
IENlbnRlciBKU0M8L2tleXdvcmQ+PGtleXdvcmQ+TkFTQSBEaXNjaXBsaW5lIENhcmRpb3B1bG1v
bmFyeTwva2V5d29yZD48L2tleXdvcmRzPjxkYXRlcz48eWVhcj4yMDAxPC95ZWFyPjxwdWItZGF0
ZXM+PGRhdGU+SmFuPC9kYXRlPjwvcHViLWRhdGVzPjwvZGF0ZXM+PGlzYm4+MDE5NS05MTMxIChQ
cmludCkmI3hEOzAxOTUtOTEzMSAoTGlua2luZyk8L2lzYm4+PGFjY2Vzc2lvbi1udW0+MTExOTQx
MTU8L2FjY2Vzc2lvbi1udW0+PHVybHM+PHJlbGF0ZWQtdXJscz48dXJsPmh0dHBzOi8vd3d3Lm5j
YmkubmxtLm5paC5nb3YvcHVibWVkLzExMTk0MTE1PC91cmw+PC9yZWxhdGVkLXVybHM+PC91cmxz
PjxlbGVjdHJvbmljLXJlc291cmNlLW51bT4xMC4xMDk3LzAwMDA1NzY4LTIwMDEwMTAwMC0wMDAx
MzwvZWxlY3Ryb25pYy1yZXNvdXJjZS1udW0+PHJlbW90ZS1kYXRhYmFzZS1uYW1lPk1lZGxpbmU8
L3JlbW90ZS1kYXRhYmFzZS1uYW1lPjxyZW1vdGUtZGF0YWJhc2UtcHJvdmlkZXI+TkxNPC9yZW1v
dGUtZGF0YWJhc2UtcHJvdmlkZXI+PC9yZWNvcmQ+PC9DaXRlPjwvRW5kTm90ZT5=
</w:fldData>
        </w:fldChar>
      </w:r>
      <w:r w:rsidR="00B40D9A">
        <w:rPr>
          <w:sz w:val="20"/>
          <w:szCs w:val="20"/>
        </w:rPr>
        <w:instrText xml:space="preserve"> ADDIN EN.CITE </w:instrText>
      </w:r>
      <w:r w:rsidR="00B40D9A">
        <w:rPr>
          <w:sz w:val="20"/>
          <w:szCs w:val="20"/>
        </w:rPr>
        <w:fldChar w:fldCharType="begin">
          <w:fldData xml:space="preserve">PEVuZE5vdGU+PENpdGU+PEF1dGhvcj5Nb29yZTwvQXV0aG9yPjxZZWFyPjIwMTQ8L1llYXI+PFJl
Y051bT45MjwvUmVjTnVtPjxEaXNwbGF5VGV4dD5bNjQtNjZdPC9EaXNwbGF5VGV4dD48cmVjb3Jk
PjxyZWMtbnVtYmVyPjkyPC9yZWMtbnVtYmVyPjxmb3JlaWduLWtleXM+PGtleSBhcHA9IkVOIiBk
Yi1pZD0iZDB0dHJzdnIycHN3NTRlZmR2MXZwdngwZHd3dnZldHdwc3plIiB0aW1lc3RhbXA9IjE2
NTM1NzU2OTAiPjkyPC9rZXk+PC9mb3JlaWduLWtleXM+PHJlZi10eXBlIG5hbWU9IkpvdXJuYWwg
QXJ0aWNsZSI+MTc8L3JlZi10eXBlPjxjb250cmlidXRvcnM+PGF1dGhvcnM+PGF1dGhvcj5Nb29y
ZSwgQS4gRC4sIEpyLjwvYXV0aG9yPjxhdXRob3I+RG93bnMsIE0uIEUuPC9hdXRob3I+PGF1dGhv
cj5MZWUsIFMuIE0uPC9hdXRob3I+PGF1dGhvcj5GZWl2ZXNvbiwgQS4gSC48L2F1dGhvcj48YXV0
aG9yPktudWRzZW4sIFAuPC9hdXRob3I+PGF1dGhvcj5QbG91dHotU255ZGVyLCBMLjwvYXV0aG9y
PjwvYXV0aG9ycz48L2NvbnRyaWJ1dG9ycz48YXV0aC1hZGRyZXNzPld5bGUgU2NpZW5jZSwgVGVj
aG5vbG9neSAmYW1wOyBFbmdpbmVlcmluZyBHcm91cCwgSG91c3RvbiwgVGV4YXM7JiN4RDtVbml2
ZXJzaXR5IG9mIEhvdXN0b24sIEhvdXN0b24sIFRleGFzOyBtZWdoYW4uZS5ldmVyZXR0QG5hc2Eu
Z292LiYjeEQ7TmF0aW9uYWwgQWVyb25hdXRpY3MgYW5kIFNwYWNlIEFkbWluaXN0cmF0aW9uIEpv
aG5zb24gU3BhY2UgQ2VudGVyLCBIb3VzdG9uLCBUZXhhczsmI3hEO0RhbmlzaCBBZXJvc3BhY2Ug
Q29tcGFueSwgT2RlbnNlLCBEZW5tYXJrOyBhbmQuJiN4RDtVbml2ZXJzaXRpZXMgU3BhY2UgUmVz
ZWFyY2ggQXNzb2NpYXRpb24sIEhvdXN0b24sIFRleGFzLjwvYXV0aC1hZGRyZXNzPjx0aXRsZXM+
PHRpdGxlPlBlYWsgZXhlcmNpc2Ugb3h5Z2VuIHVwdGFrZSBkdXJpbmcgYW5kIGZvbGxvd2luZyBs
b25nLWR1cmF0aW9uIHNwYWNlZmxpZ2h0PC90aXRsZT48c2Vjb25kYXJ5LXRpdGxlPkogQXBwbCBQ
aHlzaW9sICgxOTg1KTwvc2Vjb25kYXJ5LXRpdGxlPjwvdGl0bGVzPjxwZXJpb2RpY2FsPjxmdWxs
LXRpdGxlPkogQXBwbCBQaHlzaW9sICgxOTg1KTwvZnVsbC10aXRsZT48L3BlcmlvZGljYWw+PHBh
Z2VzPjIzMS04PC9wYWdlcz48dm9sdW1lPjExNzwvdm9sdW1lPjxudW1iZXI+MzwvbnVtYmVyPjxl
ZGl0aW9uPjIwMTQwNjI2PC9lZGl0aW9uPjxrZXl3b3Jkcz48a2V5d29yZD5Bc3Ryb25hdXRzPC9r
ZXl3b3JkPjxrZXl3b3JkPkV4ZXJjaXNlLypwaHlzaW9sb2d5PC9rZXl3b3JkPjxrZXl3b3JkPkZl
bWFsZTwva2V5d29yZD48a2V5d29yZD5IZWFydCBSYXRlL3BoeXNpb2xvZ3k8L2tleXdvcmQ+PGtl
eXdvcmQ+SHVtYW5zPC9rZXl3b3JkPjxrZXl3b3JkPk1hbGU8L2tleXdvcmQ+PGtleXdvcmQ+TWlk
ZGxlIEFnZWQ8L2tleXdvcmQ+PGtleXdvcmQ+T3h5Z2VuLyptZXRhYm9saXNtPC9rZXl3b3JkPjxr
ZXl3b3JkPlNwYWNlIEZsaWdodC9tZXRob2RzPC9rZXl3b3JkPjxrZXl3b3JkPlRpbWUgRmFjdG9y
czwva2V5d29yZD48a2V5d29yZD5XZWlnaHRsZXNzbmVzczwva2V5d29yZD48a2V5d29yZD5JbnRl
cm5hdGlvbmFsIFNwYWNlIFN0YXRpb248L2tleXdvcmQ+PGtleXdvcmQ+YWVyb2JpYyBjYXBhY2l0
eTwva2V5d29yZD48L2tleXdvcmRzPjxkYXRlcz48eWVhcj4yMDE0PC95ZWFyPjxwdWItZGF0ZXM+
PGRhdGU+QXVnIDE8L2RhdGU+PC9wdWItZGF0ZXM+PC9kYXRlcz48aXNibj4xNTIyLTE2MDEgKEVs
ZWN0cm9uaWMpJiN4RDswMTYxLTc1NjcgKExpbmtpbmcpPC9pc2JuPjxhY2Nlc3Npb24tbnVtPjI0
OTcwODUyPC9hY2Nlc3Npb24tbnVtPjx1cmxzPjxyZWxhdGVkLXVybHM+PHVybD5odHRwczovL3d3
dy5uY2JpLm5sbS5uaWguZ292L3B1Ym1lZC8yNDk3MDg1MjwvdXJsPjwvcmVsYXRlZC11cmxzPjwv
dXJscz48ZWxlY3Ryb25pYy1yZXNvdXJjZS1udW0+MTAuMTE1Mi9qYXBwbHBoeXNpb2wuMDEyNTEu
MjAxMzwvZWxlY3Ryb25pYy1yZXNvdXJjZS1udW0+PHJlbW90ZS1kYXRhYmFzZS1uYW1lPk1lZGxp
bmU8L3JlbW90ZS1kYXRhYmFzZS1uYW1lPjxyZW1vdGUtZGF0YWJhc2UtcHJvdmlkZXI+TkxNPC9y
ZW1vdGUtZGF0YWJhc2UtcHJvdmlkZXI+PC9yZWNvcmQ+PC9DaXRlPjxDaXRlPjxBdXRob3I+TGV2
aW5lPC9BdXRob3I+PFllYXI+MTk5NjwvWWVhcj48UmVjTnVtPjkzPC9SZWNOdW0+PHJlY29yZD48
cmVjLW51bWJlcj45MzwvcmVjLW51bWJlcj48Zm9yZWlnbi1rZXlzPjxrZXkgYXBwPSJFTiIgZGIt
aWQ9ImQwdHRyc3ZyMnBzdzU0ZWZkdjF2cHZ4MGR3d3Z2ZXR3cHN6ZSIgdGltZXN0YW1wPSIxNjUz
NTc1ODQzIj45Mzwva2V5PjwvZm9yZWlnbi1rZXlzPjxyZWYtdHlwZSBuYW1lPSJKb3VybmFsIEFy
dGljbGUiPjE3PC9yZWYtdHlwZT48Y29udHJpYnV0b3JzPjxhdXRob3JzPjxhdXRob3I+TGV2aW5l
LCBCLiBELjwvYXV0aG9yPjxhdXRob3I+TGFuZSwgTC4gRC48L2F1dGhvcj48YXV0aG9yPldhdGVu
cGF1Z2gsIEQuIEUuPC9hdXRob3I+PGF1dGhvcj5HYWZmbmV5LCBGLiBBLjwvYXV0aG9yPjxhdXRo
b3I+QnVja2V5LCBKLiBDLjwvYXV0aG9yPjxhdXRob3I+QmxvbXF2aXN0LCBDLiBHLjwvYXV0aG9y
PjwvYXV0aG9ycz48L2NvbnRyaWJ1dG9ycz48YXV0aC1hZGRyZXNzPkRlcGFydG1lbnQgb2YgSW50
ZXJuYWwgTWVkaWNpbmUsIFVuaXZlcnNpdHkgb2YgVGV4YXMgU291dGh3ZXN0ZXJuIE1lZGljYWwg
Q2VudGVyIGF0IERhbGxhcyA3NTIzNSwgVVNBLjwvYXV0aC1hZGRyZXNzPjx0aXRsZXM+PHRpdGxl
Pk1heGltYWwgZXhlcmNpc2UgcGVyZm9ybWFuY2UgYWZ0ZXIgYWRhcHRhdGlvbiB0byBtaWNyb2dy
YXZpdHk8L3RpdGxlPjxzZWNvbmRhcnktdGl0bGU+SiBBcHBsIFBoeXNpb2wgKDE5ODUpPC9zZWNv
bmRhcnktdGl0bGU+PC90aXRsZXM+PHBlcmlvZGljYWw+PGZ1bGwtdGl0bGU+SiBBcHBsIFBoeXNp
b2wgKDE5ODUpPC9mdWxsLXRpdGxlPjwvcGVyaW9kaWNhbD48cGFnZXM+Njg2LTk0PC9wYWdlcz48
dm9sdW1lPjgxPC92b2x1bWU+PG51bWJlcj4yPC9udW1iZXI+PGtleXdvcmRzPjxrZXl3b3JkPkFk
YXB0YXRpb24sIFBoeXNpb2xvZ2ljYWwvKnBoeXNpb2xvZ3k8L2tleXdvcmQ+PGtleXdvcmQ+QWR1
bHQ8L2tleXdvcmQ+PGtleXdvcmQ+Qmxvb2QgVm9sdW1lL3BoeXNpb2xvZ3k8L2tleXdvcmQ+PGtl
eXdvcmQ+Q2FyZGlhYyBPdXRwdXQvcGh5c2lvbG9neTwva2V5d29yZD48a2V5d29yZD5FeGVyY2lz
ZS8qcGh5c2lvbG9neTwva2V5d29yZD48a2V5d29yZD5FeGVyY2lzZSBUZXN0PC9rZXl3b3JkPjxr
ZXl3b3JkPkZlbWFsZTwva2V5d29yZD48a2V5d29yZD5IZWFydC9waHlzaW9sb2d5PC9rZXl3b3Jk
PjxrZXl3b3JkPkh1bWFuczwva2V5d29yZD48a2V5d29yZD5NYWxlPC9rZXl3b3JkPjxrZXl3b3Jk
Pk1pZGRsZSBBZ2VkPC9rZXl3b3JkPjxrZXl3b3JkPk94eWdlbi9ibG9vZDwva2V5d29yZD48a2V5
d29yZD5PeHlnZW4gQ29uc3VtcHRpb24vcGh5c2lvbG9neTwva2V5d29yZD48a2V5d29yZD5TdHJv
a2UgVm9sdW1lL3BoeXNpb2xvZ3k8L2tleXdvcmQ+PGtleXdvcmQ+KldlaWdodGxlc3NuZXNzPC9r
ZXl3b3JkPjxrZXl3b3JkPk5BU0EgRGlzY2lwbGluZSBDYXJkaW9wdWxtb25hcnk8L2tleXdvcmQ+
PGtleXdvcmQ+Tm9uLU5BU0EgQ2VudGVyPC9rZXl3b3JkPjwva2V5d29yZHM+PGRhdGVzPjx5ZWFy
PjE5OTY8L3llYXI+PHB1Yi1kYXRlcz48ZGF0ZT5BdWc8L2RhdGU+PC9wdWItZGF0ZXM+PC9kYXRl
cz48aXNibj44NzUwLTc1ODcgKFByaW50KSYjeEQ7MDE2MS03NTY3IChMaW5raW5nKTwvaXNibj48
YWNjZXNzaW9uLW51bT44ODcyNjM1PC9hY2Nlc3Npb24tbnVtPjx1cmxzPjxyZWxhdGVkLXVybHM+
PHVybD5odHRwczovL3d3dy5uY2JpLm5sbS5uaWguZ292L3B1Ym1lZC84ODcyNjM1PC91cmw+PC9y
ZWxhdGVkLXVybHM+PC91cmxzPjxlbGVjdHJvbmljLXJlc291cmNlLW51bT4xMC4xMTUyL2phcHBs
LjE5OTYuODEuMi42ODY8L2VsZWN0cm9uaWMtcmVzb3VyY2UtbnVtPjxyZW1vdGUtZGF0YWJhc2Ut
bmFtZT5NZWRsaW5lPC9yZW1vdGUtZGF0YWJhc2UtbmFtZT48cmVtb3RlLWRhdGFiYXNlLXByb3Zp
ZGVyPk5MTTwvcmVtb3RlLWRhdGFiYXNlLXByb3ZpZGVyPjwvcmVjb3JkPjwvQ2l0ZT48Q2l0ZT48
QXV0aG9yPk1vb3JlPC9BdXRob3I+PFllYXI+MjAwMTwvWWVhcj48UmVjTnVtPjk0PC9SZWNOdW0+
PHJlY29yZD48cmVjLW51bWJlcj45NDwvcmVjLW51bWJlcj48Zm9yZWlnbi1rZXlzPjxrZXkgYXBw
PSJFTiIgZGItaWQ9ImQwdHRyc3ZyMnBzdzU0ZWZkdjF2cHZ4MGR3d3Z2ZXR3cHN6ZSIgdGltZXN0
YW1wPSIxNjUzNTc2MDE4Ij45NDwva2V5PjwvZm9yZWlnbi1rZXlzPjxyZWYtdHlwZSBuYW1lPSJK
b3VybmFsIEFydGljbGUiPjE3PC9yZWYtdHlwZT48Y29udHJpYnV0b3JzPjxhdXRob3JzPjxhdXRo
b3I+TW9vcmUsIEEuIEQuLCBKci48L2F1dGhvcj48YXV0aG9yPkxlZSwgUy4gTS48L2F1dGhvcj48
YXV0aG9yPkNoYXJsZXMsIEouIEIuPC9hdXRob3I+PGF1dGhvcj5HcmVlbmlzZW4sIE0uIEMuPC9h
dXRob3I+PGF1dGhvcj5TY2huZWlkZXIsIFMuIE0uPC9hdXRob3I+PC9hdXRob3JzPjwvY29udHJp
YnV0b3JzPjxhdXRoLWFkZHJlc3M+V3lsZSBMYWJvcmF0b3JpZXMsIExpZmUgU2NpZW5jZXMgU3lz
dGVtcyBhbmQgU2VydmljZXMgRGl2aXNpb24sIGFuZCBOQVNBLUpvaG5zb24gU3BhY2UgQ2VudGVy
LCBIb3VzdG9uLCBUWCA3NzA1OCwgVVNBLjwvYXV0aC1hZGRyZXNzPjx0aXRsZXM+PHRpdGxlPk1h
eGltYWwgZXhlcmNpc2UgYXMgYSBjb3VudGVybWVhc3VyZSB0byBvcnRob3N0YXRpYyBpbnRvbGVy
YW5jZSBhZnRlciBzcGFjZWZsaWdodDwvdGl0bGU+PHNlY29uZGFyeS10aXRsZT5NZWQgU2NpIFNw
b3J0cyBFeGVyYzwvc2Vjb25kYXJ5LXRpdGxlPjwvdGl0bGVzPjxwZXJpb2RpY2FsPjxmdWxsLXRp
dGxlPk1lZCBTY2kgU3BvcnRzIEV4ZXJjPC9mdWxsLXRpdGxlPjwvcGVyaW9kaWNhbD48cGFnZXM+
NzUtODA8L3BhZ2VzPjx2b2x1bWU+MzM8L3ZvbHVtZT48bnVtYmVyPjE8L251bWJlcj48a2V5d29y
ZHM+PGtleXdvcmQ+QWR1bHQ8L2tleXdvcmQ+PGtleXdvcmQ+RXhlcmNpc2UvKnBoeXNpb2xvZ3k8
L2tleXdvcmQ+PGtleXdvcmQ+RmVtYWxlPC9rZXl3b3JkPjxrZXl3b3JkPkh1bWFuczwva2V5d29y
ZD48a2V5d29yZD5IeXBvdGVuc2lvbiwgT3J0aG9zdGF0aWMvKnByZXZlbnRpb24gJmFtcDsgY29u
dHJvbDwva2V5d29yZD48a2V5d29yZD5NYWxlPC9rZXl3b3JkPjxrZXl3b3JkPipTcGFjZSBGbGln
aHQ8L2tleXdvcmQ+PGtleXdvcmQ+VW5pdGVkIFN0YXRlczwva2V5d29yZD48a2V5d29yZD5OQVNB
IENlbnRlciBKU0M8L2tleXdvcmQ+PGtleXdvcmQ+TkFTQSBEaXNjaXBsaW5lIENhcmRpb3B1bG1v
bmFyeTwva2V5d29yZD48L2tleXdvcmRzPjxkYXRlcz48eWVhcj4yMDAxPC95ZWFyPjxwdWItZGF0
ZXM+PGRhdGU+SmFuPC9kYXRlPjwvcHViLWRhdGVzPjwvZGF0ZXM+PGlzYm4+MDE5NS05MTMxIChQ
cmludCkmI3hEOzAxOTUtOTEzMSAoTGlua2luZyk8L2lzYm4+PGFjY2Vzc2lvbi1udW0+MTExOTQx
MTU8L2FjY2Vzc2lvbi1udW0+PHVybHM+PHJlbGF0ZWQtdXJscz48dXJsPmh0dHBzOi8vd3d3Lm5j
YmkubmxtLm5paC5nb3YvcHVibWVkLzExMTk0MTE1PC91cmw+PC9yZWxhdGVkLXVybHM+PC91cmxz
PjxlbGVjdHJvbmljLXJlc291cmNlLW51bT4xMC4xMDk3LzAwMDA1NzY4LTIwMDEwMTAwMC0wMDAx
MzwvZWxlY3Ryb25pYy1yZXNvdXJjZS1udW0+PHJlbW90ZS1kYXRhYmFzZS1uYW1lPk1lZGxpbmU8
L3JlbW90ZS1kYXRhYmFzZS1uYW1lPjxyZW1vdGUtZGF0YWJhc2UtcHJvdmlkZXI+TkxNPC9yZW1v
dGUtZGF0YWJhc2UtcHJvdmlkZXI+PC9yZWNvcmQ+PC9DaXRlPjwvRW5kTm90ZT5=
</w:fldData>
        </w:fldChar>
      </w:r>
      <w:r w:rsidR="00B40D9A">
        <w:rPr>
          <w:sz w:val="20"/>
          <w:szCs w:val="20"/>
        </w:rPr>
        <w:instrText xml:space="preserve"> ADDIN EN.CITE.DATA </w:instrText>
      </w:r>
      <w:r w:rsidR="00B40D9A">
        <w:rPr>
          <w:sz w:val="20"/>
          <w:szCs w:val="20"/>
        </w:rPr>
      </w:r>
      <w:r w:rsidR="00B40D9A">
        <w:rPr>
          <w:sz w:val="20"/>
          <w:szCs w:val="20"/>
        </w:rPr>
        <w:fldChar w:fldCharType="end"/>
      </w:r>
      <w:r w:rsidR="00370D63" w:rsidRPr="00370D63">
        <w:rPr>
          <w:sz w:val="20"/>
          <w:szCs w:val="20"/>
        </w:rPr>
      </w:r>
      <w:r w:rsidR="00370D63" w:rsidRPr="00370D63">
        <w:rPr>
          <w:sz w:val="20"/>
          <w:szCs w:val="20"/>
        </w:rPr>
        <w:fldChar w:fldCharType="separate"/>
      </w:r>
      <w:r w:rsidR="00B40D9A">
        <w:rPr>
          <w:noProof/>
          <w:sz w:val="20"/>
          <w:szCs w:val="20"/>
        </w:rPr>
        <w:t>[64-66]</w:t>
      </w:r>
      <w:r w:rsidR="00370D63" w:rsidRPr="00370D63">
        <w:rPr>
          <w:sz w:val="20"/>
          <w:szCs w:val="20"/>
        </w:rPr>
        <w:fldChar w:fldCharType="end"/>
      </w:r>
      <w:r w:rsidR="00ED0696">
        <w:rPr>
          <w:sz w:val="20"/>
          <w:szCs w:val="20"/>
        </w:rPr>
        <w:t>;</w:t>
      </w:r>
      <w:r w:rsidR="00370D63" w:rsidRPr="00370D63">
        <w:rPr>
          <w:sz w:val="20"/>
          <w:szCs w:val="20"/>
        </w:rPr>
        <w:t xml:space="preserve"> </w:t>
      </w:r>
      <w:r w:rsidRPr="100CAE68">
        <w:rPr>
          <w:sz w:val="20"/>
          <w:szCs w:val="20"/>
        </w:rPr>
        <w:t xml:space="preserve">however, </w:t>
      </w:r>
      <w:r w:rsidR="00370D63" w:rsidRPr="00370D63">
        <w:rPr>
          <w:sz w:val="20"/>
          <w:szCs w:val="20"/>
        </w:rPr>
        <w:t>few studies have direct</w:t>
      </w:r>
      <w:r w:rsidRPr="100CAE68">
        <w:rPr>
          <w:sz w:val="20"/>
          <w:szCs w:val="20"/>
        </w:rPr>
        <w:t>ly</w:t>
      </w:r>
      <w:r w:rsidR="00370D63" w:rsidRPr="00370D63">
        <w:rPr>
          <w:sz w:val="20"/>
          <w:szCs w:val="20"/>
        </w:rPr>
        <w:t xml:space="preserve"> compar</w:t>
      </w:r>
      <w:r w:rsidRPr="100CAE68">
        <w:rPr>
          <w:sz w:val="20"/>
          <w:szCs w:val="20"/>
        </w:rPr>
        <w:t>ed</w:t>
      </w:r>
      <w:r w:rsidR="00370D63" w:rsidRPr="00370D63">
        <w:rPr>
          <w:sz w:val="20"/>
          <w:szCs w:val="20"/>
        </w:rPr>
        <w:t xml:space="preserve"> </w:t>
      </w:r>
      <w:r w:rsidRPr="100CAE68">
        <w:rPr>
          <w:sz w:val="20"/>
          <w:szCs w:val="20"/>
        </w:rPr>
        <w:t>the</w:t>
      </w:r>
      <w:r w:rsidR="00370D63" w:rsidRPr="00370D63">
        <w:rPr>
          <w:sz w:val="20"/>
          <w:szCs w:val="20"/>
        </w:rPr>
        <w:t xml:space="preserve"> </w:t>
      </w:r>
      <w:r w:rsidRPr="100CAE68">
        <w:rPr>
          <w:sz w:val="20"/>
          <w:szCs w:val="20"/>
        </w:rPr>
        <w:t xml:space="preserve">deconditioning </w:t>
      </w:r>
      <w:r w:rsidR="00370D63" w:rsidRPr="00370D63">
        <w:rPr>
          <w:sz w:val="20"/>
          <w:szCs w:val="20"/>
        </w:rPr>
        <w:t>response to microgravity</w:t>
      </w:r>
      <w:r w:rsidRPr="100CAE68">
        <w:rPr>
          <w:sz w:val="20"/>
          <w:szCs w:val="20"/>
        </w:rPr>
        <w:t xml:space="preserve"> in male and female astronauts</w:t>
      </w:r>
      <w:r w:rsidR="00370D63" w:rsidRPr="00370D63">
        <w:rPr>
          <w:sz w:val="20"/>
          <w:szCs w:val="20"/>
        </w:rPr>
        <w:t xml:space="preserve">. One study </w:t>
      </w:r>
      <w:r w:rsidRPr="100CAE68">
        <w:rPr>
          <w:sz w:val="20"/>
          <w:szCs w:val="20"/>
        </w:rPr>
        <w:t>in</w:t>
      </w:r>
      <w:r w:rsidR="00370D63" w:rsidRPr="00370D63">
        <w:rPr>
          <w:sz w:val="20"/>
          <w:szCs w:val="20"/>
        </w:rPr>
        <w:t xml:space="preserve"> male (n=30) and female (n=7) astronauts </w:t>
      </w:r>
      <w:r w:rsidRPr="100CAE68">
        <w:rPr>
          <w:sz w:val="20"/>
          <w:szCs w:val="20"/>
        </w:rPr>
        <w:t xml:space="preserve">investigated the </w:t>
      </w:r>
      <w:r w:rsidR="00370D63" w:rsidRPr="00370D63">
        <w:rPr>
          <w:sz w:val="20"/>
          <w:szCs w:val="20"/>
        </w:rPr>
        <w:t xml:space="preserve">response to </w:t>
      </w:r>
      <w:r w:rsidRPr="100CAE68">
        <w:rPr>
          <w:sz w:val="20"/>
          <w:szCs w:val="20"/>
        </w:rPr>
        <w:t xml:space="preserve">submaximal </w:t>
      </w:r>
      <w:r w:rsidR="00370D63" w:rsidRPr="00370D63">
        <w:rPr>
          <w:sz w:val="20"/>
          <w:szCs w:val="20"/>
        </w:rPr>
        <w:t>aerobic exercise on ISS missions (mean: 163-day duration)</w:t>
      </w:r>
      <w:r w:rsidRPr="100CAE68">
        <w:rPr>
          <w:sz w:val="20"/>
          <w:szCs w:val="20"/>
        </w:rPr>
        <w:t>, in which</w:t>
      </w:r>
      <w:r w:rsidR="00370D63" w:rsidRPr="00370D63">
        <w:rPr>
          <w:sz w:val="20"/>
          <w:szCs w:val="20"/>
        </w:rPr>
        <w:t xml:space="preserve"> </w:t>
      </w:r>
      <w:r w:rsidRPr="100CAE68">
        <w:rPr>
          <w:sz w:val="20"/>
          <w:szCs w:val="20"/>
        </w:rPr>
        <w:t>heart rate was elevated in both male (8</w:t>
      </w:r>
      <w:r w:rsidR="00ED0696">
        <w:rPr>
          <w:sz w:val="20"/>
          <w:szCs w:val="20"/>
        </w:rPr>
        <w:t>–</w:t>
      </w:r>
      <w:r w:rsidRPr="100CAE68">
        <w:rPr>
          <w:sz w:val="20"/>
          <w:szCs w:val="20"/>
        </w:rPr>
        <w:t>9%) and female astronauts (11</w:t>
      </w:r>
      <w:r w:rsidR="00ED0696">
        <w:rPr>
          <w:sz w:val="20"/>
          <w:szCs w:val="20"/>
        </w:rPr>
        <w:t>–</w:t>
      </w:r>
      <w:r w:rsidRPr="100CAE68">
        <w:rPr>
          <w:sz w:val="20"/>
          <w:szCs w:val="20"/>
        </w:rPr>
        <w:t>14%) early postflight (</w:t>
      </w:r>
      <w:r w:rsidR="0064376C">
        <w:rPr>
          <w:sz w:val="20"/>
          <w:szCs w:val="20"/>
        </w:rPr>
        <w:t>return (</w:t>
      </w:r>
      <w:r w:rsidRPr="100CAE68">
        <w:rPr>
          <w:sz w:val="20"/>
          <w:szCs w:val="20"/>
        </w:rPr>
        <w:t>R</w:t>
      </w:r>
      <w:r w:rsidR="0064376C">
        <w:rPr>
          <w:sz w:val="20"/>
          <w:szCs w:val="20"/>
        </w:rPr>
        <w:t>)</w:t>
      </w:r>
      <w:r w:rsidRPr="100CAE68">
        <w:rPr>
          <w:sz w:val="20"/>
          <w:szCs w:val="20"/>
        </w:rPr>
        <w:t>+5</w:t>
      </w:r>
      <w:r w:rsidR="0064376C">
        <w:rPr>
          <w:sz w:val="20"/>
          <w:szCs w:val="20"/>
        </w:rPr>
        <w:t xml:space="preserve"> days</w:t>
      </w:r>
      <w:r w:rsidRPr="100CAE68">
        <w:rPr>
          <w:sz w:val="20"/>
          <w:szCs w:val="20"/>
        </w:rPr>
        <w:t>), compared to preflight (</w:t>
      </w:r>
      <w:r w:rsidR="0064376C">
        <w:rPr>
          <w:sz w:val="20"/>
          <w:szCs w:val="20"/>
        </w:rPr>
        <w:t>launch (</w:t>
      </w:r>
      <w:r w:rsidRPr="100CAE68">
        <w:rPr>
          <w:sz w:val="20"/>
          <w:szCs w:val="20"/>
        </w:rPr>
        <w:t>L</w:t>
      </w:r>
      <w:r w:rsidR="0064376C">
        <w:rPr>
          <w:sz w:val="20"/>
          <w:szCs w:val="20"/>
        </w:rPr>
        <w:t>)</w:t>
      </w:r>
      <w:r w:rsidRPr="100CAE68">
        <w:rPr>
          <w:sz w:val="20"/>
          <w:szCs w:val="20"/>
        </w:rPr>
        <w:t>-270</w:t>
      </w:r>
      <w:r w:rsidR="00567727">
        <w:rPr>
          <w:sz w:val="20"/>
          <w:szCs w:val="20"/>
        </w:rPr>
        <w:t xml:space="preserve"> days</w:t>
      </w:r>
      <w:r w:rsidRPr="100CAE68">
        <w:rPr>
          <w:sz w:val="20"/>
          <w:szCs w:val="20"/>
        </w:rPr>
        <w:t xml:space="preserve">) values </w:t>
      </w:r>
      <w:r w:rsidR="00370D63" w:rsidRPr="00370D63">
        <w:rPr>
          <w:sz w:val="20"/>
          <w:szCs w:val="20"/>
        </w:rPr>
        <w:fldChar w:fldCharType="begin"/>
      </w:r>
      <w:r w:rsidR="00B40D9A">
        <w:rPr>
          <w:sz w:val="20"/>
          <w:szCs w:val="20"/>
        </w:rPr>
        <w:instrText xml:space="preserve"> ADDIN EN.CITE &lt;EndNote&gt;&lt;Cite&gt;&lt;Author&gt;Moore&lt;/Author&gt;&lt;Year&gt;2015&lt;/Year&gt;&lt;RecNum&gt;83&lt;/RecNum&gt;&lt;DisplayText&gt;[67]&lt;/DisplayText&gt;&lt;record&gt;&lt;rec-number&gt;83&lt;/rec-number&gt;&lt;foreign-keys&gt;&lt;key app="EN" db-id="d0ttrsvr2psw54efdv1vpvx0dwwvvetwpsze" timestamp="1653414510"&gt;83&lt;/key&gt;&lt;/foreign-keys&gt;&lt;ref-type name="Journal Article"&gt;17&lt;/ref-type&gt;&lt;contributors&gt;&lt;authors&gt;&lt;author&gt;Moore, A. D.&lt;/author&gt;&lt;author&gt;Lynn, P. A.&lt;/author&gt;&lt;author&gt;Feiveson, A. H.&lt;/author&gt;&lt;/authors&gt;&lt;/contributors&gt;&lt;auth-address&gt;Wyle Science, Technology and Engineering Business Group and the NASA Johnson Space Center, Houston, TX, USA.&lt;/auth-address&gt;&lt;titles&gt;&lt;title&gt;The First 10 Years of Aerobic Exercise Responses to Long-Duration ISS Flights&lt;/title&gt;&lt;secondary-title&gt;Aerosp Med Hum Perform&lt;/secondary-title&gt;&lt;/titles&gt;&lt;periodical&gt;&lt;full-title&gt;Aerosp Med Hum Perform&lt;/full-title&gt;&lt;/periodical&gt;&lt;pages&gt;A78-A86&lt;/pages&gt;&lt;volume&gt;86&lt;/volume&gt;&lt;number&gt;12 Suppl&lt;/number&gt;&lt;keywords&gt;&lt;keyword&gt;Adult&lt;/keyword&gt;&lt;keyword&gt;Anemia&lt;/keyword&gt;&lt;keyword&gt;Astronauts&lt;/keyword&gt;&lt;keyword&gt;*Cardiovascular Deconditioning&lt;/keyword&gt;&lt;keyword&gt;*Exercise&lt;/keyword&gt;&lt;keyword&gt;Exercise Test&lt;/keyword&gt;&lt;keyword&gt;Female&lt;/keyword&gt;&lt;keyword&gt;*Heart Rate&lt;/keyword&gt;&lt;keyword&gt;Humans&lt;/keyword&gt;&lt;keyword&gt;Hypovolemia&lt;/keyword&gt;&lt;keyword&gt;Male&lt;/keyword&gt;&lt;keyword&gt;Middle Aged&lt;/keyword&gt;&lt;keyword&gt;*Oxygen Consumption&lt;/keyword&gt;&lt;keyword&gt;Physical Fitness&lt;/keyword&gt;&lt;keyword&gt;Recovery of Function&lt;/keyword&gt;&lt;keyword&gt;*Space Flight&lt;/keyword&gt;&lt;keyword&gt;Spacecraft&lt;/keyword&gt;&lt;keyword&gt;Stroke Volume&lt;/keyword&gt;&lt;keyword&gt;Time Factors&lt;/keyword&gt;&lt;/keywords&gt;&lt;dates&gt;&lt;year&gt;2015&lt;/year&gt;&lt;pub-dates&gt;&lt;date&gt;Dec&lt;/date&gt;&lt;/pub-dates&gt;&lt;/dates&gt;&lt;isbn&gt;2375-6314 (Print)&amp;#xD;2375-6314 (Linking)&lt;/isbn&gt;&lt;accession-num&gt;26630198&lt;/accession-num&gt;&lt;urls&gt;&lt;related-urls&gt;&lt;url&gt;https://www.ncbi.nlm.nih.gov/pubmed/26630198&lt;/url&gt;&lt;/related-urls&gt;&lt;/urls&gt;&lt;electronic-resource-num&gt;10.3357/AMHP.EC10.2015&lt;/electronic-resource-num&gt;&lt;remote-database-name&gt;Medline&lt;/remote-database-name&gt;&lt;remote-database-provider&gt;NLM&lt;/remote-database-provider&gt;&lt;/record&gt;&lt;/Cite&gt;&lt;/EndNote&gt;</w:instrText>
      </w:r>
      <w:r w:rsidR="00370D63" w:rsidRPr="00370D63">
        <w:rPr>
          <w:sz w:val="20"/>
          <w:szCs w:val="20"/>
        </w:rPr>
        <w:fldChar w:fldCharType="separate"/>
      </w:r>
      <w:r w:rsidR="00B40D9A">
        <w:rPr>
          <w:noProof/>
          <w:sz w:val="20"/>
          <w:szCs w:val="20"/>
        </w:rPr>
        <w:t>[67]</w:t>
      </w:r>
      <w:r w:rsidR="00370D63" w:rsidRPr="00370D63">
        <w:rPr>
          <w:sz w:val="20"/>
          <w:szCs w:val="20"/>
        </w:rPr>
        <w:fldChar w:fldCharType="end"/>
      </w:r>
      <w:r w:rsidR="00370D63" w:rsidRPr="00370D63">
        <w:rPr>
          <w:sz w:val="20"/>
          <w:szCs w:val="20"/>
        </w:rPr>
        <w:t>.</w:t>
      </w:r>
      <w:r w:rsidRPr="100CAE68">
        <w:rPr>
          <w:sz w:val="20"/>
          <w:szCs w:val="20"/>
        </w:rPr>
        <w:t xml:space="preserve"> </w:t>
      </w:r>
      <w:r w:rsidR="00370D63" w:rsidRPr="00C41E71">
        <w:rPr>
          <w:sz w:val="20"/>
          <w:szCs w:val="20"/>
        </w:rPr>
        <w:t xml:space="preserve">Additionally, the male astronauts had higher </w:t>
      </w:r>
      <w:r w:rsidR="00B93B6E">
        <w:rPr>
          <w:sz w:val="20"/>
          <w:szCs w:val="20"/>
        </w:rPr>
        <w:t xml:space="preserve">submaximal </w:t>
      </w:r>
      <w:r w:rsidR="00370D63" w:rsidRPr="00C41E71">
        <w:rPr>
          <w:sz w:val="20"/>
          <w:szCs w:val="20"/>
        </w:rPr>
        <w:t>VO</w:t>
      </w:r>
      <w:r w:rsidR="00370D63" w:rsidRPr="00C41E71">
        <w:rPr>
          <w:sz w:val="20"/>
          <w:szCs w:val="20"/>
          <w:vertAlign w:val="subscript"/>
        </w:rPr>
        <w:t>2</w:t>
      </w:r>
      <w:r w:rsidR="00370D63" w:rsidRPr="00C41E71">
        <w:rPr>
          <w:sz w:val="20"/>
          <w:szCs w:val="20"/>
        </w:rPr>
        <w:t xml:space="preserve"> values </w:t>
      </w:r>
      <w:r w:rsidRPr="100CAE68">
        <w:rPr>
          <w:sz w:val="20"/>
          <w:szCs w:val="20"/>
        </w:rPr>
        <w:t xml:space="preserve">compared to </w:t>
      </w:r>
      <w:r w:rsidR="00370D63" w:rsidRPr="00C41E71">
        <w:rPr>
          <w:sz w:val="20"/>
          <w:szCs w:val="20"/>
        </w:rPr>
        <w:t>females</w:t>
      </w:r>
      <w:r w:rsidRPr="100CAE68">
        <w:rPr>
          <w:sz w:val="20"/>
          <w:szCs w:val="20"/>
        </w:rPr>
        <w:t>, as expected</w:t>
      </w:r>
      <w:r w:rsidR="00370D63" w:rsidRPr="00370D63">
        <w:rPr>
          <w:sz w:val="20"/>
          <w:szCs w:val="20"/>
        </w:rPr>
        <w:t>. In female astronauts, in-flight aerobic capacity index</w:t>
      </w:r>
      <w:r w:rsidR="00220582">
        <w:rPr>
          <w:sz w:val="20"/>
          <w:szCs w:val="20"/>
        </w:rPr>
        <w:t>,</w:t>
      </w:r>
      <w:r w:rsidR="00370D63" w:rsidRPr="00370D63">
        <w:rPr>
          <w:sz w:val="20"/>
          <w:szCs w:val="20"/>
        </w:rPr>
        <w:t xml:space="preserve"> </w:t>
      </w:r>
      <w:r w:rsidR="00220582">
        <w:rPr>
          <w:sz w:val="20"/>
          <w:szCs w:val="20"/>
        </w:rPr>
        <w:t>a</w:t>
      </w:r>
      <w:r w:rsidR="00220582" w:rsidRPr="00370D63">
        <w:rPr>
          <w:sz w:val="20"/>
          <w:szCs w:val="20"/>
        </w:rPr>
        <w:t xml:space="preserve"> linear extrapolation of HR and VO</w:t>
      </w:r>
      <w:r w:rsidR="00220582" w:rsidRPr="00370D63">
        <w:rPr>
          <w:sz w:val="20"/>
          <w:szCs w:val="20"/>
          <w:vertAlign w:val="subscript"/>
        </w:rPr>
        <w:t>2</w:t>
      </w:r>
      <w:r w:rsidR="00220582" w:rsidRPr="00370D63">
        <w:rPr>
          <w:sz w:val="20"/>
          <w:szCs w:val="20"/>
        </w:rPr>
        <w:t xml:space="preserve"> to estimate aerobic capacity</w:t>
      </w:r>
      <w:r w:rsidR="00220582">
        <w:rPr>
          <w:sz w:val="20"/>
          <w:szCs w:val="20"/>
        </w:rPr>
        <w:t>,</w:t>
      </w:r>
      <w:r w:rsidR="00220582" w:rsidRPr="00370D63">
        <w:rPr>
          <w:sz w:val="20"/>
          <w:szCs w:val="20"/>
        </w:rPr>
        <w:t xml:space="preserve"> </w:t>
      </w:r>
      <w:r w:rsidR="00370D63" w:rsidRPr="00370D63">
        <w:rPr>
          <w:sz w:val="20"/>
          <w:szCs w:val="20"/>
        </w:rPr>
        <w:t xml:space="preserve">increased linearly throughout the ISS missions and </w:t>
      </w:r>
      <w:r w:rsidRPr="100CAE68">
        <w:rPr>
          <w:sz w:val="20"/>
          <w:szCs w:val="20"/>
        </w:rPr>
        <w:t xml:space="preserve">was </w:t>
      </w:r>
      <w:r w:rsidR="00220582">
        <w:rPr>
          <w:sz w:val="20"/>
          <w:szCs w:val="20"/>
        </w:rPr>
        <w:t xml:space="preserve">significantly </w:t>
      </w:r>
      <w:r w:rsidR="00370D63" w:rsidRPr="00370D63">
        <w:rPr>
          <w:sz w:val="20"/>
          <w:szCs w:val="20"/>
        </w:rPr>
        <w:t>lower compared to male astronauts</w:t>
      </w:r>
      <w:r w:rsidR="00220582">
        <w:rPr>
          <w:sz w:val="20"/>
          <w:szCs w:val="20"/>
        </w:rPr>
        <w:t xml:space="preserve"> </w:t>
      </w:r>
      <w:r w:rsidR="00220582" w:rsidRPr="00370D63">
        <w:rPr>
          <w:sz w:val="20"/>
          <w:szCs w:val="20"/>
        </w:rPr>
        <w:fldChar w:fldCharType="begin"/>
      </w:r>
      <w:r w:rsidR="00B40D9A">
        <w:rPr>
          <w:sz w:val="20"/>
          <w:szCs w:val="20"/>
        </w:rPr>
        <w:instrText xml:space="preserve"> ADDIN EN.CITE &lt;EndNote&gt;&lt;Cite&gt;&lt;Author&gt;Moore&lt;/Author&gt;&lt;Year&gt;2015&lt;/Year&gt;&lt;RecNum&gt;83&lt;/RecNum&gt;&lt;DisplayText&gt;[67]&lt;/DisplayText&gt;&lt;record&gt;&lt;rec-number&gt;83&lt;/rec-number&gt;&lt;foreign-keys&gt;&lt;key app="EN" db-id="d0ttrsvr2psw54efdv1vpvx0dwwvvetwpsze" timestamp="1653414510"&gt;83&lt;/key&gt;&lt;/foreign-keys&gt;&lt;ref-type name="Journal Article"&gt;17&lt;/ref-type&gt;&lt;contributors&gt;&lt;authors&gt;&lt;author&gt;Moore, A. D.&lt;/author&gt;&lt;author&gt;Lynn, P. A.&lt;/author&gt;&lt;author&gt;Feiveson, A. H.&lt;/author&gt;&lt;/authors&gt;&lt;/contributors&gt;&lt;auth-address&gt;Wyle Science, Technology and Engineering Business Group and the NASA Johnson Space Center, Houston, TX, USA.&lt;/auth-address&gt;&lt;titles&gt;&lt;title&gt;The First 10 Years of Aerobic Exercise Responses to Long-Duration ISS Flights&lt;/title&gt;&lt;secondary-title&gt;Aerosp Med Hum Perform&lt;/secondary-title&gt;&lt;/titles&gt;&lt;periodical&gt;&lt;full-title&gt;Aerosp Med Hum Perform&lt;/full-title&gt;&lt;/periodical&gt;&lt;pages&gt;A78-A86&lt;/pages&gt;&lt;volume&gt;86&lt;/volume&gt;&lt;number&gt;12 Suppl&lt;/number&gt;&lt;keywords&gt;&lt;keyword&gt;Adult&lt;/keyword&gt;&lt;keyword&gt;Anemia&lt;/keyword&gt;&lt;keyword&gt;Astronauts&lt;/keyword&gt;&lt;keyword&gt;*Cardiovascular Deconditioning&lt;/keyword&gt;&lt;keyword&gt;*Exercise&lt;/keyword&gt;&lt;keyword&gt;Exercise Test&lt;/keyword&gt;&lt;keyword&gt;Female&lt;/keyword&gt;&lt;keyword&gt;*Heart Rate&lt;/keyword&gt;&lt;keyword&gt;Humans&lt;/keyword&gt;&lt;keyword&gt;Hypovolemia&lt;/keyword&gt;&lt;keyword&gt;Male&lt;/keyword&gt;&lt;keyword&gt;Middle Aged&lt;/keyword&gt;&lt;keyword&gt;*Oxygen Consumption&lt;/keyword&gt;&lt;keyword&gt;Physical Fitness&lt;/keyword&gt;&lt;keyword&gt;Recovery of Function&lt;/keyword&gt;&lt;keyword&gt;*Space Flight&lt;/keyword&gt;&lt;keyword&gt;Spacecraft&lt;/keyword&gt;&lt;keyword&gt;Stroke Volume&lt;/keyword&gt;&lt;keyword&gt;Time Factors&lt;/keyword&gt;&lt;/keywords&gt;&lt;dates&gt;&lt;year&gt;2015&lt;/year&gt;&lt;pub-dates&gt;&lt;date&gt;Dec&lt;/date&gt;&lt;/pub-dates&gt;&lt;/dates&gt;&lt;isbn&gt;2375-6314 (Print)&amp;#xD;2375-6314 (Linking)&lt;/isbn&gt;&lt;accession-num&gt;26630198&lt;/accession-num&gt;&lt;urls&gt;&lt;related-urls&gt;&lt;url&gt;https://www.ncbi.nlm.nih.gov/pubmed/26630198&lt;/url&gt;&lt;/related-urls&gt;&lt;/urls&gt;&lt;electronic-resource-num&gt;10.3357/AMHP.EC10.2015&lt;/electronic-resource-num&gt;&lt;remote-database-name&gt;Medline&lt;/remote-database-name&gt;&lt;remote-database-provider&gt;NLM&lt;/remote-database-provider&gt;&lt;/record&gt;&lt;/Cite&gt;&lt;/EndNote&gt;</w:instrText>
      </w:r>
      <w:r w:rsidR="00220582" w:rsidRPr="00370D63">
        <w:rPr>
          <w:sz w:val="20"/>
          <w:szCs w:val="20"/>
        </w:rPr>
        <w:fldChar w:fldCharType="separate"/>
      </w:r>
      <w:r w:rsidR="00B40D9A">
        <w:rPr>
          <w:noProof/>
          <w:sz w:val="20"/>
          <w:szCs w:val="20"/>
        </w:rPr>
        <w:t>[67]</w:t>
      </w:r>
      <w:r w:rsidR="00220582" w:rsidRPr="00370D63">
        <w:rPr>
          <w:sz w:val="20"/>
          <w:szCs w:val="20"/>
        </w:rPr>
        <w:fldChar w:fldCharType="end"/>
      </w:r>
      <w:r w:rsidR="00370D63" w:rsidRPr="00370D63">
        <w:rPr>
          <w:sz w:val="20"/>
          <w:szCs w:val="20"/>
        </w:rPr>
        <w:t xml:space="preserve">. </w:t>
      </w:r>
      <w:r w:rsidRPr="100CAE68">
        <w:rPr>
          <w:sz w:val="20"/>
          <w:szCs w:val="20"/>
        </w:rPr>
        <w:t xml:space="preserve">However, the small </w:t>
      </w:r>
      <w:r w:rsidR="00370D63" w:rsidRPr="00370D63">
        <w:rPr>
          <w:sz w:val="20"/>
          <w:szCs w:val="20"/>
        </w:rPr>
        <w:t>sample size</w:t>
      </w:r>
      <w:r w:rsidRPr="100CAE68">
        <w:rPr>
          <w:sz w:val="20"/>
          <w:szCs w:val="20"/>
        </w:rPr>
        <w:t xml:space="preserve"> of females included in the study warrant</w:t>
      </w:r>
      <w:r w:rsidR="00370D63" w:rsidRPr="00370D63">
        <w:rPr>
          <w:sz w:val="20"/>
          <w:szCs w:val="20"/>
        </w:rPr>
        <w:t xml:space="preserve"> </w:t>
      </w:r>
      <w:r w:rsidRPr="100CAE68">
        <w:rPr>
          <w:sz w:val="20"/>
          <w:szCs w:val="20"/>
        </w:rPr>
        <w:t>caution when interpreting the results, as more research is needed to confirm these findings</w:t>
      </w:r>
      <w:r w:rsidR="00370D63" w:rsidRPr="00370D63">
        <w:rPr>
          <w:sz w:val="20"/>
          <w:szCs w:val="20"/>
        </w:rPr>
        <w:t xml:space="preserve">. </w:t>
      </w:r>
    </w:p>
    <w:p w14:paraId="7D2404F1" w14:textId="77777777" w:rsidR="005B16E9" w:rsidRDefault="005B16E9" w:rsidP="005B16E9">
      <w:pPr>
        <w:rPr>
          <w:sz w:val="20"/>
          <w:szCs w:val="20"/>
        </w:rPr>
      </w:pPr>
    </w:p>
    <w:p w14:paraId="27447D57" w14:textId="64CCC55B" w:rsidR="00B86019" w:rsidRDefault="00370D63" w:rsidP="005B16E9">
      <w:r w:rsidRPr="00370D63">
        <w:rPr>
          <w:sz w:val="20"/>
          <w:szCs w:val="20"/>
        </w:rPr>
        <w:t>Few studies have</w:t>
      </w:r>
      <w:r w:rsidR="00220582">
        <w:rPr>
          <w:sz w:val="20"/>
          <w:szCs w:val="20"/>
        </w:rPr>
        <w:t xml:space="preserve"> investigated</w:t>
      </w:r>
      <w:r w:rsidRPr="00370D63">
        <w:rPr>
          <w:sz w:val="20"/>
          <w:szCs w:val="20"/>
        </w:rPr>
        <w:t xml:space="preserve"> </w:t>
      </w:r>
      <w:r w:rsidR="00220582" w:rsidRPr="100CAE68">
        <w:rPr>
          <w:sz w:val="20"/>
          <w:szCs w:val="20"/>
        </w:rPr>
        <w:t>bed</w:t>
      </w:r>
      <w:r w:rsidR="00220582">
        <w:rPr>
          <w:sz w:val="20"/>
          <w:szCs w:val="20"/>
        </w:rPr>
        <w:t xml:space="preserve"> </w:t>
      </w:r>
      <w:r w:rsidR="00220582" w:rsidRPr="100CAE68">
        <w:rPr>
          <w:sz w:val="20"/>
          <w:szCs w:val="20"/>
        </w:rPr>
        <w:t>rest-induced changes to</w:t>
      </w:r>
      <w:r w:rsidR="00220582" w:rsidRPr="00370D63">
        <w:rPr>
          <w:sz w:val="20"/>
          <w:szCs w:val="20"/>
        </w:rPr>
        <w:t xml:space="preserve"> aerobic capacity</w:t>
      </w:r>
      <w:r w:rsidR="00220582">
        <w:rPr>
          <w:sz w:val="20"/>
          <w:szCs w:val="20"/>
        </w:rPr>
        <w:t xml:space="preserve"> in females</w:t>
      </w:r>
      <w:r w:rsidRPr="00370D63">
        <w:rPr>
          <w:sz w:val="20"/>
          <w:szCs w:val="20"/>
        </w:rPr>
        <w:t xml:space="preserve">. </w:t>
      </w:r>
      <w:r w:rsidR="00220582">
        <w:rPr>
          <w:sz w:val="20"/>
          <w:szCs w:val="20"/>
        </w:rPr>
        <w:t>A</w:t>
      </w:r>
      <w:r w:rsidR="100CAE68" w:rsidRPr="100CAE68">
        <w:rPr>
          <w:sz w:val="20"/>
          <w:szCs w:val="20"/>
        </w:rPr>
        <w:t xml:space="preserve"> single </w:t>
      </w:r>
      <w:r w:rsidRPr="00370D63">
        <w:rPr>
          <w:sz w:val="20"/>
          <w:szCs w:val="20"/>
        </w:rPr>
        <w:t>investigation</w:t>
      </w:r>
      <w:r w:rsidR="100CAE68" w:rsidRPr="100CAE68">
        <w:rPr>
          <w:sz w:val="20"/>
          <w:szCs w:val="20"/>
        </w:rPr>
        <w:t xml:space="preserve"> demonstrated that</w:t>
      </w:r>
      <w:r w:rsidRPr="00370D63">
        <w:rPr>
          <w:sz w:val="20"/>
          <w:szCs w:val="20"/>
        </w:rPr>
        <w:t xml:space="preserve"> </w:t>
      </w:r>
      <w:r w:rsidR="100CAE68" w:rsidRPr="100CAE68">
        <w:rPr>
          <w:sz w:val="20"/>
          <w:szCs w:val="20"/>
        </w:rPr>
        <w:t>submaximal VO</w:t>
      </w:r>
      <w:r w:rsidR="100CAE68" w:rsidRPr="100CAE68">
        <w:rPr>
          <w:sz w:val="20"/>
          <w:szCs w:val="20"/>
          <w:vertAlign w:val="subscript"/>
        </w:rPr>
        <w:t>2</w:t>
      </w:r>
      <w:r w:rsidR="100CAE68" w:rsidRPr="100CAE68">
        <w:rPr>
          <w:sz w:val="20"/>
          <w:szCs w:val="20"/>
        </w:rPr>
        <w:t xml:space="preserve"> decreased 11.9% during exercise with a concurrent increase of 6.2% in submaximal heart rate after 17-day </w:t>
      </w:r>
      <w:r w:rsidR="00220582">
        <w:rPr>
          <w:sz w:val="20"/>
          <w:szCs w:val="20"/>
        </w:rPr>
        <w:t>bed rest</w:t>
      </w:r>
      <w:r w:rsidR="100CAE68" w:rsidRPr="100CAE68">
        <w:rPr>
          <w:sz w:val="20"/>
          <w:szCs w:val="20"/>
        </w:rPr>
        <w:t xml:space="preserve"> compared to control condition </w:t>
      </w:r>
      <w:r w:rsidRPr="00370D63">
        <w:rPr>
          <w:sz w:val="20"/>
          <w:szCs w:val="20"/>
        </w:rPr>
        <w:fldChar w:fldCharType="begin"/>
      </w:r>
      <w:r w:rsidR="00C16790">
        <w:rPr>
          <w:sz w:val="20"/>
          <w:szCs w:val="20"/>
        </w:rPr>
        <w:instrText xml:space="preserve"> ADDIN EN.CITE &lt;EndNote&gt;&lt;Cite&gt;&lt;Author&gt;Sandler&lt;/Author&gt;&lt;Year&gt;1978&lt;/Year&gt;&lt;RecNum&gt;12&lt;/RecNum&gt;&lt;DisplayText&gt;[27]&lt;/DisplayText&gt;&lt;record&gt;&lt;rec-number&gt;12&lt;/rec-number&gt;&lt;foreign-keys&gt;&lt;key app="EN" db-id="d0ttrsvr2psw54efdv1vpvx0dwwvvetwpsze" timestamp="1651859894"&gt;12&lt;/key&gt;&lt;/foreign-keys&gt;&lt;ref-type name="Journal Article"&gt;17&lt;/ref-type&gt;&lt;contributors&gt;&lt;authors&gt;&lt;author&gt;Sandler, Harold&lt;/author&gt;&lt;author&gt;Winter, David L&lt;/author&gt;&lt;/authors&gt;&lt;/contributors&gt;&lt;titles&gt;&lt;title&gt;Physiological responses of women to simulated weightlessness: a review of the first female bed-rest study&lt;/title&gt;&lt;/titles&gt;&lt;dates&gt;&lt;year&gt;1978&lt;/year&gt;&lt;/dates&gt;&lt;urls&gt;&lt;/urls&gt;&lt;/record&gt;&lt;/Cite&gt;&lt;/EndNote&gt;</w:instrText>
      </w:r>
      <w:r w:rsidRPr="00370D63">
        <w:rPr>
          <w:sz w:val="20"/>
          <w:szCs w:val="20"/>
        </w:rPr>
        <w:fldChar w:fldCharType="separate"/>
      </w:r>
      <w:r w:rsidR="00C16790">
        <w:rPr>
          <w:noProof/>
          <w:sz w:val="20"/>
          <w:szCs w:val="20"/>
        </w:rPr>
        <w:t>[27]</w:t>
      </w:r>
      <w:r w:rsidRPr="00370D63">
        <w:rPr>
          <w:sz w:val="20"/>
          <w:szCs w:val="20"/>
        </w:rPr>
        <w:fldChar w:fldCharType="end"/>
      </w:r>
      <w:r w:rsidR="00220582">
        <w:rPr>
          <w:sz w:val="20"/>
          <w:szCs w:val="20"/>
        </w:rPr>
        <w:t xml:space="preserve"> in female participants</w:t>
      </w:r>
      <w:r w:rsidRPr="00370D63">
        <w:rPr>
          <w:sz w:val="20"/>
          <w:szCs w:val="20"/>
        </w:rPr>
        <w:t xml:space="preserve">. </w:t>
      </w:r>
      <w:r w:rsidR="100CAE68" w:rsidRPr="100CAE68">
        <w:rPr>
          <w:sz w:val="20"/>
          <w:szCs w:val="20"/>
        </w:rPr>
        <w:t>A concurrent reduction in m</w:t>
      </w:r>
      <w:r w:rsidRPr="00370D63">
        <w:rPr>
          <w:sz w:val="20"/>
          <w:szCs w:val="20"/>
        </w:rPr>
        <w:t xml:space="preserve">ean plasma volume </w:t>
      </w:r>
      <w:r w:rsidR="100CAE68" w:rsidRPr="100CAE68">
        <w:rPr>
          <w:sz w:val="20"/>
          <w:szCs w:val="20"/>
        </w:rPr>
        <w:t>(</w:t>
      </w:r>
      <w:r w:rsidRPr="00370D63">
        <w:rPr>
          <w:sz w:val="20"/>
          <w:szCs w:val="20"/>
        </w:rPr>
        <w:t>12.6%</w:t>
      </w:r>
      <w:r w:rsidR="100CAE68" w:rsidRPr="100CAE68">
        <w:rPr>
          <w:sz w:val="20"/>
          <w:szCs w:val="20"/>
        </w:rPr>
        <w:t>)</w:t>
      </w:r>
      <w:r w:rsidRPr="00370D63">
        <w:rPr>
          <w:sz w:val="20"/>
          <w:szCs w:val="20"/>
        </w:rPr>
        <w:t xml:space="preserve"> </w:t>
      </w:r>
      <w:r w:rsidR="100CAE68" w:rsidRPr="100CAE68">
        <w:rPr>
          <w:sz w:val="20"/>
          <w:szCs w:val="20"/>
        </w:rPr>
        <w:t xml:space="preserve">was also reported </w:t>
      </w:r>
      <w:r w:rsidRPr="00370D63">
        <w:rPr>
          <w:sz w:val="20"/>
          <w:szCs w:val="20"/>
        </w:rPr>
        <w:t xml:space="preserve">after bed rest </w:t>
      </w:r>
      <w:r w:rsidRPr="00370D63">
        <w:rPr>
          <w:sz w:val="20"/>
          <w:szCs w:val="20"/>
        </w:rPr>
        <w:fldChar w:fldCharType="begin"/>
      </w:r>
      <w:r w:rsidR="00C16790">
        <w:rPr>
          <w:sz w:val="20"/>
          <w:szCs w:val="20"/>
        </w:rPr>
        <w:instrText xml:space="preserve"> ADDIN EN.CITE &lt;EndNote&gt;&lt;Cite&gt;&lt;Author&gt;Sandler&lt;/Author&gt;&lt;Year&gt;1978&lt;/Year&gt;&lt;RecNum&gt;12&lt;/RecNum&gt;&lt;DisplayText&gt;[27]&lt;/DisplayText&gt;&lt;record&gt;&lt;rec-number&gt;12&lt;/rec-number&gt;&lt;foreign-keys&gt;&lt;key app="EN" db-id="d0ttrsvr2psw54efdv1vpvx0dwwvvetwpsze" timestamp="1651859894"&gt;12&lt;/key&gt;&lt;/foreign-keys&gt;&lt;ref-type name="Journal Article"&gt;17&lt;/ref-type&gt;&lt;contributors&gt;&lt;authors&gt;&lt;author&gt;Sandler, Harold&lt;/author&gt;&lt;author&gt;Winter, David L&lt;/author&gt;&lt;/authors&gt;&lt;/contributors&gt;&lt;titles&gt;&lt;title&gt;Physiological responses of women to simulated weightlessness: a review of the first female bed-rest study&lt;/title&gt;&lt;/titles&gt;&lt;dates&gt;&lt;year&gt;1978&lt;/year&gt;&lt;/dates&gt;&lt;urls&gt;&lt;/urls&gt;&lt;/record&gt;&lt;/Cite&gt;&lt;/EndNote&gt;</w:instrText>
      </w:r>
      <w:r w:rsidRPr="00370D63">
        <w:rPr>
          <w:sz w:val="20"/>
          <w:szCs w:val="20"/>
        </w:rPr>
        <w:fldChar w:fldCharType="separate"/>
      </w:r>
      <w:r w:rsidR="00C16790">
        <w:rPr>
          <w:noProof/>
          <w:sz w:val="20"/>
          <w:szCs w:val="20"/>
        </w:rPr>
        <w:t>[27]</w:t>
      </w:r>
      <w:r w:rsidRPr="00370D63">
        <w:rPr>
          <w:sz w:val="20"/>
          <w:szCs w:val="20"/>
        </w:rPr>
        <w:fldChar w:fldCharType="end"/>
      </w:r>
      <w:r w:rsidRPr="00370D63">
        <w:rPr>
          <w:sz w:val="20"/>
          <w:szCs w:val="20"/>
        </w:rPr>
        <w:t xml:space="preserve">. </w:t>
      </w:r>
      <w:r w:rsidR="100CAE68" w:rsidRPr="100CAE68">
        <w:rPr>
          <w:sz w:val="20"/>
          <w:szCs w:val="20"/>
        </w:rPr>
        <w:t xml:space="preserve">With longer duration </w:t>
      </w:r>
      <w:r w:rsidR="00220582">
        <w:rPr>
          <w:sz w:val="20"/>
          <w:szCs w:val="20"/>
        </w:rPr>
        <w:t>bed rest</w:t>
      </w:r>
      <w:r w:rsidR="100CAE68" w:rsidRPr="100CAE68">
        <w:rPr>
          <w:sz w:val="20"/>
          <w:szCs w:val="20"/>
        </w:rPr>
        <w:t xml:space="preserve"> (i.e., 60 days), VO</w:t>
      </w:r>
      <w:r w:rsidR="100CAE68" w:rsidRPr="100CAE68">
        <w:rPr>
          <w:sz w:val="20"/>
          <w:szCs w:val="20"/>
          <w:vertAlign w:val="subscript"/>
        </w:rPr>
        <w:t>2</w:t>
      </w:r>
      <w:r w:rsidR="100CAE68" w:rsidRPr="100CAE68">
        <w:rPr>
          <w:sz w:val="20"/>
          <w:szCs w:val="20"/>
        </w:rPr>
        <w:t xml:space="preserve">peak has been reported to decrease by 26% in female participants </w:t>
      </w:r>
      <w:r w:rsidR="00F8719E">
        <w:rPr>
          <w:sz w:val="20"/>
          <w:szCs w:val="20"/>
        </w:rPr>
        <w:fldChar w:fldCharType="begin"/>
      </w:r>
      <w:r w:rsidR="00B40D9A">
        <w:rPr>
          <w:sz w:val="20"/>
          <w:szCs w:val="20"/>
        </w:rPr>
        <w:instrText xml:space="preserve"> ADDIN EN.CITE &lt;EndNote&gt;&lt;Cite&gt;&lt;Author&gt;Schneider&lt;/Author&gt;&lt;Year&gt;2009&lt;/Year&gt;&lt;RecNum&gt;168&lt;/RecNum&gt;&lt;DisplayText&gt;[68]&lt;/DisplayText&gt;&lt;record&gt;&lt;rec-number&gt;168&lt;/rec-number&gt;&lt;foreign-keys&gt;&lt;key app="EN" db-id="d0ttrsvr2psw54efdv1vpvx0dwwvvetwpsze" timestamp="1664295395"&gt;168&lt;/key&gt;&lt;/foreign-keys&gt;&lt;ref-type name="Journal Article"&gt;17&lt;/ref-type&gt;&lt;contributors&gt;&lt;authors&gt;&lt;author&gt;Schneider, S. M.&lt;/author&gt;&lt;author&gt;Lee, S. M.&lt;/author&gt;&lt;author&gt;Macias, B. R.&lt;/author&gt;&lt;author&gt;Watenpaugh, D. E.&lt;/author&gt;&lt;author&gt;Hargens, A. R.&lt;/author&gt;&lt;/authors&gt;&lt;/contributors&gt;&lt;auth-address&gt;Department of Health, Exercise and Sports Sciences, University of New Mexico, Albuquerque, NM 87131-0001, USA. sschneid@unm.edu&lt;/auth-address&gt;&lt;titles&gt;&lt;title&gt;WISE-2005: exercise and nutrition countermeasures for upright VO2pk during bed rest&lt;/title&gt;&lt;secondary-title&gt;Med Sci Sports Exerc&lt;/secondary-title&gt;&lt;/titles&gt;&lt;periodical&gt;&lt;full-title&gt;Med Sci Sports Exerc&lt;/full-title&gt;&lt;/periodical&gt;&lt;pages&gt;2165-76&lt;/pages&gt;&lt;volume&gt;41&lt;/volume&gt;&lt;number&gt;12&lt;/number&gt;&lt;keywords&gt;&lt;keyword&gt;Adult&lt;/keyword&gt;&lt;keyword&gt;Bed Rest/*adverse effects&lt;/keyword&gt;&lt;keyword&gt;California&lt;/keyword&gt;&lt;keyword&gt;*Dietary Supplements&lt;/keyword&gt;&lt;keyword&gt;Exercise/*physiology&lt;/keyword&gt;&lt;keyword&gt;Exercise Test&lt;/keyword&gt;&lt;keyword&gt;Female&lt;/keyword&gt;&lt;keyword&gt;France&lt;/keyword&gt;&lt;keyword&gt;Humans&lt;/keyword&gt;&lt;keyword&gt;Nutritional Requirements&lt;/keyword&gt;&lt;keyword&gt;Oxygen Consumption/*physiology&lt;/keyword&gt;&lt;keyword&gt;Treatment Outcome&lt;/keyword&gt;&lt;keyword&gt;*Weightlessness Countermeasures&lt;/keyword&gt;&lt;/keywords&gt;&lt;dates&gt;&lt;year&gt;2009&lt;/year&gt;&lt;pub-dates&gt;&lt;date&gt;Dec&lt;/date&gt;&lt;/pub-dates&gt;&lt;/dates&gt;&lt;isbn&gt;1530-0315 (Electronic)&amp;#xD;0195-9131 (Linking)&lt;/isbn&gt;&lt;accession-num&gt;19915502&lt;/accession-num&gt;&lt;urls&gt;&lt;related-urls&gt;&lt;url&gt;https://www.ncbi.nlm.nih.gov/pubmed/19915502&lt;/url&gt;&lt;/related-urls&gt;&lt;/urls&gt;&lt;electronic-resource-num&gt;10.1249/MSS.0b013e3181aa04e5&lt;/electronic-resource-num&gt;&lt;remote-database-name&gt;Medline&lt;/remote-database-name&gt;&lt;remote-database-provider&gt;NLM&lt;/remote-database-provider&gt;&lt;/record&gt;&lt;/Cite&gt;&lt;/EndNote&gt;</w:instrText>
      </w:r>
      <w:r w:rsidR="00F8719E">
        <w:rPr>
          <w:sz w:val="20"/>
          <w:szCs w:val="20"/>
        </w:rPr>
        <w:fldChar w:fldCharType="separate"/>
      </w:r>
      <w:r w:rsidR="00B40D9A">
        <w:rPr>
          <w:noProof/>
          <w:sz w:val="20"/>
          <w:szCs w:val="20"/>
        </w:rPr>
        <w:t>[68]</w:t>
      </w:r>
      <w:r w:rsidR="00F8719E">
        <w:rPr>
          <w:sz w:val="20"/>
          <w:szCs w:val="20"/>
        </w:rPr>
        <w:fldChar w:fldCharType="end"/>
      </w:r>
      <w:r w:rsidR="100CAE68" w:rsidRPr="100CAE68">
        <w:rPr>
          <w:sz w:val="20"/>
          <w:szCs w:val="20"/>
        </w:rPr>
        <w:t>. In an investigation of female twins, 30-day bed</w:t>
      </w:r>
      <w:r w:rsidR="00220582">
        <w:rPr>
          <w:sz w:val="20"/>
          <w:szCs w:val="20"/>
        </w:rPr>
        <w:t xml:space="preserve"> </w:t>
      </w:r>
      <w:r w:rsidR="100CAE68" w:rsidRPr="100CAE68">
        <w:rPr>
          <w:sz w:val="20"/>
          <w:szCs w:val="20"/>
        </w:rPr>
        <w:t>rest significantly reduced VO</w:t>
      </w:r>
      <w:r w:rsidR="100CAE68" w:rsidRPr="100CAE68">
        <w:rPr>
          <w:sz w:val="20"/>
          <w:szCs w:val="20"/>
          <w:vertAlign w:val="subscript"/>
        </w:rPr>
        <w:t>2</w:t>
      </w:r>
      <w:r w:rsidR="100CAE68" w:rsidRPr="100CAE68">
        <w:rPr>
          <w:sz w:val="20"/>
          <w:szCs w:val="20"/>
        </w:rPr>
        <w:t>peak (</w:t>
      </w:r>
      <w:r w:rsidR="00ED0696">
        <w:rPr>
          <w:sz w:val="20"/>
          <w:szCs w:val="20"/>
        </w:rPr>
        <w:t>−</w:t>
      </w:r>
      <w:r w:rsidR="100CAE68" w:rsidRPr="100CAE68">
        <w:rPr>
          <w:sz w:val="20"/>
          <w:szCs w:val="20"/>
        </w:rPr>
        <w:t>16%) and sprint speed (</w:t>
      </w:r>
      <w:r w:rsidR="00ED0696">
        <w:rPr>
          <w:sz w:val="20"/>
          <w:szCs w:val="20"/>
        </w:rPr>
        <w:t>−</w:t>
      </w:r>
      <w:r w:rsidR="100CAE68" w:rsidRPr="100CAE68">
        <w:rPr>
          <w:sz w:val="20"/>
          <w:szCs w:val="20"/>
        </w:rPr>
        <w:t>24%)</w:t>
      </w:r>
      <w:r w:rsidR="00ED0696">
        <w:rPr>
          <w:sz w:val="20"/>
          <w:szCs w:val="20"/>
        </w:rPr>
        <w:t>;</w:t>
      </w:r>
      <w:r w:rsidR="100CAE68" w:rsidRPr="100CAE68">
        <w:rPr>
          <w:sz w:val="20"/>
          <w:szCs w:val="20"/>
        </w:rPr>
        <w:t xml:space="preserve"> however, these responses were comparable to a previous intervention in males </w:t>
      </w:r>
      <w:r w:rsidR="00F8719E">
        <w:rPr>
          <w:sz w:val="20"/>
          <w:szCs w:val="20"/>
        </w:rPr>
        <w:fldChar w:fldCharType="begin">
          <w:fldData xml:space="preserve">PEVuZE5vdGU+PENpdGU+PEF1dGhvcj5MZWU8L0F1dGhvcj48WWVhcj4yMDA5PC9ZZWFyPjxSZWNO
dW0+MTY3PC9SZWNOdW0+PERpc3BsYXlUZXh0Pls2OV08L0Rpc3BsYXlUZXh0PjxyZWNvcmQ+PHJl
Yy1udW1iZXI+MTY3PC9yZWMtbnVtYmVyPjxmb3JlaWduLWtleXM+PGtleSBhcHA9IkVOIiBkYi1p
ZD0iZDB0dHJzdnIycHN3NTRlZmR2MXZwdngwZHd3dnZldHdwc3plIiB0aW1lc3RhbXA9IjE2NjQy
OTQ5NzkiPjE2Nzwva2V5PjwvZm9yZWlnbi1rZXlzPjxyZWYtdHlwZSBuYW1lPSJKb3VybmFsIEFy
dGljbGUiPjE3PC9yZWYtdHlwZT48Y29udHJpYnV0b3JzPjxhdXRob3JzPjxhdXRob3I+TGVlLCBT
LiBNLjwvYXV0aG9yPjxhdXRob3I+U2NobmVpZGVyLCBTLiBNLjwvYXV0aG9yPjxhdXRob3I+Qm9k
YSwgVy4gTC48L2F1dGhvcj48YXV0aG9yPldhdGVucGF1Z2gsIEQuIEUuPC9hdXRob3I+PGF1dGhv
cj5NYWNpYXMsIEIuIFIuPC9hdXRob3I+PGF1dGhvcj5NZXllciwgUi4gUy48L2F1dGhvcj48YXV0
aG9yPkhhcmdlbnMsIEEuIFIuPC9hdXRob3I+PC9hdXRob3JzPjwvY29udHJpYnV0b3JzPjxhdXRo
LWFkZHJlc3M+Q2FyZGlvdmFzY3VsYXIgTGFib3JhdG9yeSwgV3lsZSBJbnRlZ3JhdGVkIFNjaWVu
Y2UgYW5kIEVuZ2luZWVyaW5nIEdyb3VwLCBIb3VzdG9uLCBUZXhhcywgVVNBLiBzdHVhcnQubGVl
LTFAbmFzYS5nb3Y8L2F1dGgtYWRkcmVzcz48dGl0bGVzPjx0aXRsZT5MQk5QIGV4ZXJjaXNlIHBy
b3RlY3RzIGFlcm9iaWMgY2FwYWNpdHkgYW5kIHNwcmludCBzcGVlZCBvZiBmZW1hbGUgdHdpbnMg
ZHVyaW5nIDMwIGRheXMgb2YgYmVkIHJlc3Q8L3RpdGxlPjxzZWNvbmRhcnktdGl0bGU+SiBBcHBs
IFBoeXNpb2wgKDE5ODUpPC9zZWNvbmRhcnktdGl0bGU+PC90aXRsZXM+PHBlcmlvZGljYWw+PGZ1
bGwtdGl0bGU+SiBBcHBsIFBoeXNpb2wgKDE5ODUpPC9mdWxsLXRpdGxlPjwvcGVyaW9kaWNhbD48
cGFnZXM+OTE5LTI4PC9wYWdlcz48dm9sdW1lPjEwNjwvdm9sdW1lPjxudW1iZXI+MzwvbnVtYmVy
PjxlZGl0aW9uPjIwMDgxMjI2PC9lZGl0aW9uPjxrZXl3b3Jkcz48a2V5d29yZD5BdGhsZXRpYyBQ
ZXJmb3JtYW5jZS8qcGh5c2lvbG9neTwva2V5d29yZD48a2V5d29yZD5CZWQgUmVzdDwva2V5d29y
ZD48a2V5d29yZD5FeGVyY2lzZSBUZXN0L21ldGhvZHM8L2tleXdvcmQ+PGtleXdvcmQ+RmVtYWxl
PC9rZXl3b3JkPjxrZXl3b3JkPkdyYXZpdHksIEFsdGVyZWQ8L2tleXdvcmQ+PGtleXdvcmQ+SHVt
YW5zPC9rZXl3b3JkPjxrZXl3b3JkPkxvd2VyIEV4dHJlbWl0eS8qcGh5c2lvbG9neTwva2V5d29y
ZD48a2V5d29yZD5PeHlnZW4gQ29uc3VtcHRpb24vKnBoeXNpb2xvZ3k8L2tleXdvcmQ+PGtleXdv
cmQ+UG9zdHVyZS8qcGh5c2lvbG9neTwva2V5d29yZD48a2V5d29yZD5SdW5uaW5nLypwaHlzaW9s
b2d5PC9rZXl3b3JkPjxrZXl3b3JkPlNleCBGYWN0b3JzPC9rZXl3b3JkPjxrZXl3b3JkPlN1cGlu
ZSBQb3NpdGlvbjwva2V5d29yZD48a2V5d29yZD5UaW1lIEZhY3RvcnM8L2tleXdvcmQ+PGtleXdv
cmQ+VHdpbnMvKnBoeXNpb2xvZ3k8L2tleXdvcmQ+PGtleXdvcmQ+KldlaWdodGxlc3NuZXNzPC9r
ZXl3b3JkPjxrZXl3b3JkPldlaWdodGxlc3NuZXNzIFNpbXVsYXRpb24vbWV0aG9kczwva2V5d29y
ZD48a2V5d29yZD5Zb3VuZyBBZHVsdDwva2V5d29yZD48L2tleXdvcmRzPjxkYXRlcz48eWVhcj4y
MDA5PC95ZWFyPjxwdWItZGF0ZXM+PGRhdGU+TWFyPC9kYXRlPjwvcHViLWRhdGVzPjwvZGF0ZXM+
PGlzYm4+ODc1MC03NTg3IChQcmludCkmI3hEOzAxNjEtNzU2NyAoTGlua2luZyk8L2lzYm4+PGFj
Y2Vzc2lvbi1udW0+MTkxMTIxNTU8L2FjY2Vzc2lvbi1udW0+PHVybHM+PHJlbGF0ZWQtdXJscz48
dXJsPmh0dHBzOi8vd3d3Lm5jYmkubmxtLm5paC5nb3YvcHVibWVkLzE5MTEyMTU1PC91cmw+PC9y
ZWxhdGVkLXVybHM+PC91cmxzPjxjdXN0b20yPlBNQzI2NjAyNTY8L2N1c3RvbTI+PGVsZWN0cm9u
aWMtcmVzb3VyY2UtbnVtPjEwLjExNTIvamFwcGxwaHlzaW9sLjkxNTAyLjIwMDg8L2VsZWN0cm9u
aWMtcmVzb3VyY2UtbnVtPjxyZW1vdGUtZGF0YWJhc2UtbmFtZT5NZWRsaW5lPC9yZW1vdGUtZGF0
YWJhc2UtbmFtZT48cmVtb3RlLWRhdGFiYXNlLXByb3ZpZGVyPk5MTTwvcmVtb3RlLWRhdGFiYXNl
LXByb3ZpZGVyPjwvcmVjb3JkPjwvQ2l0ZT48L0VuZE5vdGU+
</w:fldData>
        </w:fldChar>
      </w:r>
      <w:r w:rsidR="00B40D9A">
        <w:rPr>
          <w:sz w:val="20"/>
          <w:szCs w:val="20"/>
        </w:rPr>
        <w:instrText xml:space="preserve"> ADDIN EN.CITE </w:instrText>
      </w:r>
      <w:r w:rsidR="00B40D9A">
        <w:rPr>
          <w:sz w:val="20"/>
          <w:szCs w:val="20"/>
        </w:rPr>
        <w:fldChar w:fldCharType="begin">
          <w:fldData xml:space="preserve">PEVuZE5vdGU+PENpdGU+PEF1dGhvcj5MZWU8L0F1dGhvcj48WWVhcj4yMDA5PC9ZZWFyPjxSZWNO
dW0+MTY3PC9SZWNOdW0+PERpc3BsYXlUZXh0Pls2OV08L0Rpc3BsYXlUZXh0PjxyZWNvcmQ+PHJl
Yy1udW1iZXI+MTY3PC9yZWMtbnVtYmVyPjxmb3JlaWduLWtleXM+PGtleSBhcHA9IkVOIiBkYi1p
ZD0iZDB0dHJzdnIycHN3NTRlZmR2MXZwdngwZHd3dnZldHdwc3plIiB0aW1lc3RhbXA9IjE2NjQy
OTQ5NzkiPjE2Nzwva2V5PjwvZm9yZWlnbi1rZXlzPjxyZWYtdHlwZSBuYW1lPSJKb3VybmFsIEFy
dGljbGUiPjE3PC9yZWYtdHlwZT48Y29udHJpYnV0b3JzPjxhdXRob3JzPjxhdXRob3I+TGVlLCBT
LiBNLjwvYXV0aG9yPjxhdXRob3I+U2NobmVpZGVyLCBTLiBNLjwvYXV0aG9yPjxhdXRob3I+Qm9k
YSwgVy4gTC48L2F1dGhvcj48YXV0aG9yPldhdGVucGF1Z2gsIEQuIEUuPC9hdXRob3I+PGF1dGhv
cj5NYWNpYXMsIEIuIFIuPC9hdXRob3I+PGF1dGhvcj5NZXllciwgUi4gUy48L2F1dGhvcj48YXV0
aG9yPkhhcmdlbnMsIEEuIFIuPC9hdXRob3I+PC9hdXRob3JzPjwvY29udHJpYnV0b3JzPjxhdXRo
LWFkZHJlc3M+Q2FyZGlvdmFzY3VsYXIgTGFib3JhdG9yeSwgV3lsZSBJbnRlZ3JhdGVkIFNjaWVu
Y2UgYW5kIEVuZ2luZWVyaW5nIEdyb3VwLCBIb3VzdG9uLCBUZXhhcywgVVNBLiBzdHVhcnQubGVl
LTFAbmFzYS5nb3Y8L2F1dGgtYWRkcmVzcz48dGl0bGVzPjx0aXRsZT5MQk5QIGV4ZXJjaXNlIHBy
b3RlY3RzIGFlcm9iaWMgY2FwYWNpdHkgYW5kIHNwcmludCBzcGVlZCBvZiBmZW1hbGUgdHdpbnMg
ZHVyaW5nIDMwIGRheXMgb2YgYmVkIHJlc3Q8L3RpdGxlPjxzZWNvbmRhcnktdGl0bGU+SiBBcHBs
IFBoeXNpb2wgKDE5ODUpPC9zZWNvbmRhcnktdGl0bGU+PC90aXRsZXM+PHBlcmlvZGljYWw+PGZ1
bGwtdGl0bGU+SiBBcHBsIFBoeXNpb2wgKDE5ODUpPC9mdWxsLXRpdGxlPjwvcGVyaW9kaWNhbD48
cGFnZXM+OTE5LTI4PC9wYWdlcz48dm9sdW1lPjEwNjwvdm9sdW1lPjxudW1iZXI+MzwvbnVtYmVy
PjxlZGl0aW9uPjIwMDgxMjI2PC9lZGl0aW9uPjxrZXl3b3Jkcz48a2V5d29yZD5BdGhsZXRpYyBQ
ZXJmb3JtYW5jZS8qcGh5c2lvbG9neTwva2V5d29yZD48a2V5d29yZD5CZWQgUmVzdDwva2V5d29y
ZD48a2V5d29yZD5FeGVyY2lzZSBUZXN0L21ldGhvZHM8L2tleXdvcmQ+PGtleXdvcmQ+RmVtYWxl
PC9rZXl3b3JkPjxrZXl3b3JkPkdyYXZpdHksIEFsdGVyZWQ8L2tleXdvcmQ+PGtleXdvcmQ+SHVt
YW5zPC9rZXl3b3JkPjxrZXl3b3JkPkxvd2VyIEV4dHJlbWl0eS8qcGh5c2lvbG9neTwva2V5d29y
ZD48a2V5d29yZD5PeHlnZW4gQ29uc3VtcHRpb24vKnBoeXNpb2xvZ3k8L2tleXdvcmQ+PGtleXdv
cmQ+UG9zdHVyZS8qcGh5c2lvbG9neTwva2V5d29yZD48a2V5d29yZD5SdW5uaW5nLypwaHlzaW9s
b2d5PC9rZXl3b3JkPjxrZXl3b3JkPlNleCBGYWN0b3JzPC9rZXl3b3JkPjxrZXl3b3JkPlN1cGlu
ZSBQb3NpdGlvbjwva2V5d29yZD48a2V5d29yZD5UaW1lIEZhY3RvcnM8L2tleXdvcmQ+PGtleXdv
cmQ+VHdpbnMvKnBoeXNpb2xvZ3k8L2tleXdvcmQ+PGtleXdvcmQ+KldlaWdodGxlc3NuZXNzPC9r
ZXl3b3JkPjxrZXl3b3JkPldlaWdodGxlc3NuZXNzIFNpbXVsYXRpb24vbWV0aG9kczwva2V5d29y
ZD48a2V5d29yZD5Zb3VuZyBBZHVsdDwva2V5d29yZD48L2tleXdvcmRzPjxkYXRlcz48eWVhcj4y
MDA5PC95ZWFyPjxwdWItZGF0ZXM+PGRhdGU+TWFyPC9kYXRlPjwvcHViLWRhdGVzPjwvZGF0ZXM+
PGlzYm4+ODc1MC03NTg3IChQcmludCkmI3hEOzAxNjEtNzU2NyAoTGlua2luZyk8L2lzYm4+PGFj
Y2Vzc2lvbi1udW0+MTkxMTIxNTU8L2FjY2Vzc2lvbi1udW0+PHVybHM+PHJlbGF0ZWQtdXJscz48
dXJsPmh0dHBzOi8vd3d3Lm5jYmkubmxtLm5paC5nb3YvcHVibWVkLzE5MTEyMTU1PC91cmw+PC9y
ZWxhdGVkLXVybHM+PC91cmxzPjxjdXN0b20yPlBNQzI2NjAyNTY8L2N1c3RvbTI+PGVsZWN0cm9u
aWMtcmVzb3VyY2UtbnVtPjEwLjExNTIvamFwcGxwaHlzaW9sLjkxNTAyLjIwMDg8L2VsZWN0cm9u
aWMtcmVzb3VyY2UtbnVtPjxyZW1vdGUtZGF0YWJhc2UtbmFtZT5NZWRsaW5lPC9yZW1vdGUtZGF0
YWJhc2UtbmFtZT48cmVtb3RlLWRhdGFiYXNlLXByb3ZpZGVyPk5MTTwvcmVtb3RlLWRhdGFiYXNl
LXByb3ZpZGVyPjwvcmVjb3JkPjwvQ2l0ZT48L0VuZE5vdGU+
</w:fldData>
        </w:fldChar>
      </w:r>
      <w:r w:rsidR="00B40D9A">
        <w:rPr>
          <w:sz w:val="20"/>
          <w:szCs w:val="20"/>
        </w:rPr>
        <w:instrText xml:space="preserve"> ADDIN EN.CITE.DATA </w:instrText>
      </w:r>
      <w:r w:rsidR="00B40D9A">
        <w:rPr>
          <w:sz w:val="20"/>
          <w:szCs w:val="20"/>
        </w:rPr>
      </w:r>
      <w:r w:rsidR="00B40D9A">
        <w:rPr>
          <w:sz w:val="20"/>
          <w:szCs w:val="20"/>
        </w:rPr>
        <w:fldChar w:fldCharType="end"/>
      </w:r>
      <w:r w:rsidR="00F8719E">
        <w:rPr>
          <w:sz w:val="20"/>
          <w:szCs w:val="20"/>
        </w:rPr>
      </w:r>
      <w:r w:rsidR="00F8719E">
        <w:rPr>
          <w:sz w:val="20"/>
          <w:szCs w:val="20"/>
        </w:rPr>
        <w:fldChar w:fldCharType="separate"/>
      </w:r>
      <w:r w:rsidR="00B40D9A">
        <w:rPr>
          <w:noProof/>
          <w:sz w:val="20"/>
          <w:szCs w:val="20"/>
        </w:rPr>
        <w:t>[69]</w:t>
      </w:r>
      <w:r w:rsidR="00F8719E">
        <w:rPr>
          <w:sz w:val="20"/>
          <w:szCs w:val="20"/>
        </w:rPr>
        <w:fldChar w:fldCharType="end"/>
      </w:r>
      <w:r w:rsidR="100CAE68" w:rsidRPr="100CAE68">
        <w:rPr>
          <w:sz w:val="20"/>
          <w:szCs w:val="20"/>
        </w:rPr>
        <w:t>. Interestingly, recovery of maximal aerobic capacity after bed rest appears to be hampered in females, as females failed to recover the 13% loss even after 8</w:t>
      </w:r>
      <w:r w:rsidR="00ED0696">
        <w:rPr>
          <w:sz w:val="20"/>
          <w:szCs w:val="20"/>
        </w:rPr>
        <w:t>–</w:t>
      </w:r>
      <w:r w:rsidR="100CAE68" w:rsidRPr="100CAE68">
        <w:rPr>
          <w:sz w:val="20"/>
          <w:szCs w:val="20"/>
        </w:rPr>
        <w:t xml:space="preserve">9 weeks of recovery </w:t>
      </w:r>
      <w:r w:rsidRPr="100CAE68">
        <w:rPr>
          <w:sz w:val="20"/>
          <w:szCs w:val="20"/>
        </w:rPr>
        <w:fldChar w:fldCharType="begin"/>
      </w:r>
      <w:r w:rsidR="00B40D9A">
        <w:rPr>
          <w:sz w:val="20"/>
          <w:szCs w:val="20"/>
        </w:rPr>
        <w:instrText xml:space="preserve"> ADDIN EN.CITE &lt;EndNote&gt;&lt;Cite&gt;&lt;Author&gt;Kashihara&lt;/Author&gt;&lt;Year&gt;1994&lt;/Year&gt;&lt;RecNum&gt;105&lt;/RecNum&gt;&lt;DisplayText&gt;[70]&lt;/DisplayText&gt;&lt;record&gt;&lt;rec-number&gt;105&lt;/rec-number&gt;&lt;foreign-keys&gt;&lt;key app="EN" db-id="d0ttrsvr2psw54efdv1vpvx0dwwvvetwpsze" timestamp="1655758561"&gt;105&lt;/key&gt;&lt;/foreign-keys&gt;&lt;ref-type name="Journal Article"&gt;17&lt;/ref-type&gt;&lt;contributors&gt;&lt;authors&gt;&lt;author&gt;Kashihara, H.&lt;/author&gt;&lt;author&gt;Haruna, Y.&lt;/author&gt;&lt;author&gt;Suzuki, Y.&lt;/author&gt;&lt;author&gt;Kawakubo, K.&lt;/author&gt;&lt;author&gt;Takenaka, K.&lt;/author&gt;&lt;author&gt;Bonde-Petersen, F.&lt;/author&gt;&lt;author&gt;Gunji, A.&lt;/author&gt;&lt;/authors&gt;&lt;/contributors&gt;&lt;auth-address&gt;Department of Health Administration, Faculty of Medicine, University of Tokyo, Japan.&lt;/auth-address&gt;&lt;titles&gt;&lt;title&gt;Effects of mild supine exercise during 20 days bed rest on maximal oxygen uptake rate in young humans&lt;/title&gt;&lt;secondary-title&gt;Acta Physiol Scand Suppl&lt;/secondary-title&gt;&lt;/titles&gt;&lt;periodical&gt;&lt;full-title&gt;Acta Physiol Scand Suppl&lt;/full-title&gt;&lt;/periodical&gt;&lt;pages&gt;19-26&lt;/pages&gt;&lt;volume&gt;616&lt;/volume&gt;&lt;keywords&gt;&lt;keyword&gt;Adult&lt;/keyword&gt;&lt;keyword&gt;Bed Rest/*adverse effects&lt;/keyword&gt;&lt;keyword&gt;Exercise/*physiology&lt;/keyword&gt;&lt;keyword&gt;Exercise Test&lt;/keyword&gt;&lt;keyword&gt;Female&lt;/keyword&gt;&lt;keyword&gt;Heart Rate/physiology&lt;/keyword&gt;&lt;keyword&gt;Humans&lt;/keyword&gt;&lt;keyword&gt;Male&lt;/keyword&gt;&lt;keyword&gt;Oxygen Consumption/*physiology&lt;/keyword&gt;&lt;keyword&gt;Sex Characteristics&lt;/keyword&gt;&lt;keyword&gt;Stroke Volume/physiology&lt;/keyword&gt;&lt;keyword&gt;Supine Position&lt;/keyword&gt;&lt;keyword&gt;Ventricular Function, Left/physiology&lt;/keyword&gt;&lt;/keywords&gt;&lt;dates&gt;&lt;year&gt;1994&lt;/year&gt;&lt;/dates&gt;&lt;isbn&gt;0302-2994 (Print)&amp;#xD;0302-2994 (Linking)&lt;/isbn&gt;&lt;accession-num&gt;8042521&lt;/accession-num&gt;&lt;urls&gt;&lt;related-urls&gt;&lt;url&gt;https://www.ncbi.nlm.nih.gov/pubmed/8042521&lt;/url&gt;&lt;/related-urls&gt;&lt;/urls&gt;&lt;remote-database-name&gt;Medline&lt;/remote-database-name&gt;&lt;remote-database-provider&gt;NLM&lt;/remote-database-provider&gt;&lt;/record&gt;&lt;/Cite&gt;&lt;/EndNote&gt;</w:instrText>
      </w:r>
      <w:r w:rsidRPr="100CAE68">
        <w:rPr>
          <w:sz w:val="20"/>
          <w:szCs w:val="20"/>
        </w:rPr>
        <w:fldChar w:fldCharType="separate"/>
      </w:r>
      <w:r w:rsidR="00B40D9A">
        <w:rPr>
          <w:noProof/>
          <w:sz w:val="20"/>
          <w:szCs w:val="20"/>
        </w:rPr>
        <w:t>[70]</w:t>
      </w:r>
      <w:r w:rsidRPr="100CAE68">
        <w:rPr>
          <w:sz w:val="20"/>
          <w:szCs w:val="20"/>
        </w:rPr>
        <w:fldChar w:fldCharType="end"/>
      </w:r>
      <w:r w:rsidR="100CAE68">
        <w:t>.</w:t>
      </w:r>
    </w:p>
    <w:p w14:paraId="53ACCD15" w14:textId="06C9BCCE" w:rsidR="00370D63" w:rsidRDefault="00370D63" w:rsidP="00370D63">
      <w:pPr>
        <w:pStyle w:val="IEEEsubhead"/>
        <w:rPr>
          <w:sz w:val="20"/>
          <w:szCs w:val="20"/>
        </w:rPr>
      </w:pPr>
    </w:p>
    <w:p w14:paraId="79B3D402" w14:textId="7EA44804" w:rsidR="00C10847" w:rsidRDefault="00C10847" w:rsidP="00C10847">
      <w:pPr>
        <w:pStyle w:val="IEEEsubhead"/>
        <w:rPr>
          <w:sz w:val="20"/>
        </w:rPr>
      </w:pPr>
      <w:r>
        <w:rPr>
          <w:sz w:val="20"/>
        </w:rPr>
        <w:t>Sex differences in Muscle Strength and Endurance</w:t>
      </w:r>
    </w:p>
    <w:p w14:paraId="1D5BD4AF" w14:textId="1EBC117F" w:rsidR="00C10847" w:rsidRPr="00C10847" w:rsidRDefault="00C10847" w:rsidP="00C10847">
      <w:pPr>
        <w:rPr>
          <w:sz w:val="20"/>
          <w:szCs w:val="20"/>
        </w:rPr>
      </w:pPr>
      <w:r w:rsidRPr="00C10847">
        <w:rPr>
          <w:sz w:val="20"/>
          <w:szCs w:val="20"/>
        </w:rPr>
        <w:t xml:space="preserve">Long duration space flight </w:t>
      </w:r>
      <w:r w:rsidR="005C6A34">
        <w:rPr>
          <w:sz w:val="20"/>
          <w:szCs w:val="20"/>
        </w:rPr>
        <w:t>lead</w:t>
      </w:r>
      <w:r w:rsidR="008B3FF5">
        <w:rPr>
          <w:sz w:val="20"/>
          <w:szCs w:val="20"/>
        </w:rPr>
        <w:t>s</w:t>
      </w:r>
      <w:r w:rsidR="005C6A34">
        <w:rPr>
          <w:sz w:val="20"/>
          <w:szCs w:val="20"/>
        </w:rPr>
        <w:t xml:space="preserve"> to</w:t>
      </w:r>
      <w:r w:rsidRPr="00C10847">
        <w:rPr>
          <w:sz w:val="20"/>
          <w:szCs w:val="20"/>
        </w:rPr>
        <w:t xml:space="preserve"> muscle atrophy and strength decrements </w:t>
      </w:r>
      <w:r w:rsidRPr="00C10847">
        <w:rPr>
          <w:sz w:val="20"/>
          <w:szCs w:val="20"/>
        </w:rPr>
        <w:fldChar w:fldCharType="begin">
          <w:fldData xml:space="preserve">PEVuZE5vdGU+PENpdGU+PEF1dGhvcj5OYXJpY2k8L0F1dGhvcj48WWVhcj4yMDExPC9ZZWFyPjxS
ZWNOdW0+MTAzPC9SZWNOdW0+PERpc3BsYXlUZXh0Pls3MSwgNzJdPC9EaXNwbGF5VGV4dD48cmVj
b3JkPjxyZWMtbnVtYmVyPjEwMzwvcmVjLW51bWJlcj48Zm9yZWlnbi1rZXlzPjxrZXkgYXBwPSJF
TiIgZGItaWQ9ImQwdHRyc3ZyMnBzdzU0ZWZkdjF2cHZ4MGR3d3Z2ZXR3cHN6ZSIgdGltZXN0YW1w
PSIxNjU0NzA1Njk2Ij4xMDM8L2tleT48L2ZvcmVpZ24ta2V5cz48cmVmLXR5cGUgbmFtZT0iSm91
cm5hbCBBcnRpY2xlIj4xNzwvcmVmLXR5cGU+PGNvbnRyaWJ1dG9ycz48YXV0aG9ycz48YXV0aG9y
Pk5hcmljaSwgTS4gVi48L2F1dGhvcj48YXV0aG9yPmRlIEJvZXIsIE0uIEQuPC9hdXRob3I+PC9h
dXRob3JzPjwvY29udHJpYnV0b3JzPjxhdXRoLWFkZHJlc3M+SW5zdGl0dXRlIGZvciBCaW9tZWRp
Y2FsIFJlc2VhcmNoIGludG8gSHVtYW4gTW92ZW1lbnQgYW5kIEhlYWx0aCwgRmFjdWx0eSBvZiBT
Y2llbmNlIGFuZCBFbmdpbmVlcmluZywgTWFuY2hlc3RlciBNZXRyb3BvbGl0YW4gVW5pdmVyc2l0
eSwgSm9obiBEYWx0b24gQnVpbGRpbmcsIENoZXN0ZXIgU3RyZWV0LCBNYW5jaGVzdGVyLCBNMSA1
R0QsIFVLLiBtLm5hcmljaUBtbXUuYWMudWs8L2F1dGgtYWRkcmVzcz48dGl0bGVzPjx0aXRsZT5E
aXN1c2Ugb2YgdGhlIG11c2N1bG8tc2tlbGV0YWwgc3lzdGVtIGluIHNwYWNlIGFuZCBvbiBlYXJ0
aDwvdGl0bGU+PHNlY29uZGFyeS10aXRsZT5FdXIgSiBBcHBsIFBoeXNpb2w8L3NlY29uZGFyeS10
aXRsZT48L3RpdGxlcz48cGVyaW9kaWNhbD48ZnVsbC10aXRsZT5FdXIgSiBBcHBsIFBoeXNpb2w8
L2Z1bGwtdGl0bGU+PC9wZXJpb2RpY2FsPjxwYWdlcz40MDMtMjA8L3BhZ2VzPjx2b2x1bWU+MTEx
PC92b2x1bWU+PG51bWJlcj4zPC9udW1iZXI+PGVkaXRpb24+MjAxMDA3MDk8L2VkaXRpb24+PGtl
eXdvcmRzPjxrZXl3b3JkPipFYXJ0aCwgUGxhbmV0PC9rZXl3b3JkPjxrZXl3b3JkPkV4ZXJjaXNl
IFRlc3QvbWV0aG9kczwva2V5d29yZD48a2V5d29yZD4qRXh0cmF0ZXJyZXN0cmlhbCBFbnZpcm9u
bWVudDwva2V5d29yZD48a2V5d29yZD5IdW1hbnM8L2tleXdvcmQ+PGtleXdvcmQ+TW9kZWxzLCBC
aW9sb2dpY2FsPC9rZXl3b3JkPjxrZXl3b3JkPk1vdG9yIEFjdGl2aXR5LypwaHlzaW9sb2d5PC9r
ZXl3b3JkPjxrZXl3b3JkPk11c2NsZSwgU2tlbGV0YWwvcGh5c2lvbG9neS9waHlzaW9wYXRob2xv
Z3k8L2tleXdvcmQ+PGtleXdvcmQ+TXVzY3VsYXIgQXRyb3BoeS9waHlzaW9wYXRob2xvZ3k8L2tl
eXdvcmQ+PGtleXdvcmQ+TXVzY3Vsb3NrZWxldGFsIFN5c3RlbS9wYXRob2xvZ3kvKnBoeXNpb3Bh
dGhvbG9neTwva2V5d29yZD48a2V5d29yZD5TZWRlbnRhcnkgQmVoYXZpb3I8L2tleXdvcmQ+PGtl
eXdvcmQ+U3BhY2UgRmxpZ2h0PC9rZXl3b3JkPjxrZXl3b3JkPldlaWdodGxlc3NuZXNzL2FkdmVy
c2UgZWZmZWN0czwva2V5d29yZD48a2V5d29yZD5XZWlnaHRsZXNzbmVzcyBTaW11bGF0aW9uPC9r
ZXl3b3JkPjwva2V5d29yZHM+PGRhdGVzPjx5ZWFyPjIwMTE8L3llYXI+PHB1Yi1kYXRlcz48ZGF0
ZT5NYXI8L2RhdGU+PC9wdWItZGF0ZXM+PC9kYXRlcz48aXNibj4xNDM5LTYzMjcgKEVsZWN0cm9u
aWMpJiN4RDsxNDM5LTYzMTkgKExpbmtpbmcpPC9pc2JuPjxhY2Nlc3Npb24tbnVtPjIwNjE3MzM0
PC9hY2Nlc3Npb24tbnVtPjx1cmxzPjxyZWxhdGVkLXVybHM+PHVybD5odHRwczovL3d3dy5uY2Jp
Lm5sbS5uaWguZ292L3B1Ym1lZC8yMDYxNzMzNDwvdXJsPjwvcmVsYXRlZC11cmxzPjwvdXJscz48
ZWxlY3Ryb25pYy1yZXNvdXJjZS1udW0+MTAuMTAwNy9zMDA0MjEtMDEwLTE1NTYteDwvZWxlY3Ry
b25pYy1yZXNvdXJjZS1udW0+PHJlbW90ZS1kYXRhYmFzZS1uYW1lPk1lZGxpbmU8L3JlbW90ZS1k
YXRhYmFzZS1uYW1lPjxyZW1vdGUtZGF0YWJhc2UtcHJvdmlkZXI+TkxNPC9yZW1vdGUtZGF0YWJh
c2UtcHJvdmlkZXI+PC9yZWNvcmQ+PC9DaXRlPjxDaXRlPjxBdXRob3I+U3RlaW48L0F1dGhvcj48
WWVhcj4yMDEzPC9ZZWFyPjxSZWNOdW0+MTA0PC9SZWNOdW0+PHJlY29yZD48cmVjLW51bWJlcj4x
MDQ8L3JlYy1udW1iZXI+PGZvcmVpZ24ta2V5cz48a2V5IGFwcD0iRU4iIGRiLWlkPSJkMHR0cnN2
cjJwc3c1NGVmZHYxdnB2eDBkd3d2dmV0d3BzemUiIHRpbWVzdGFtcD0iMTY1NDcwNjc4NCI+MTA0
PC9rZXk+PC9mb3JlaWduLWtleXM+PHJlZi10eXBlIG5hbWU9IkpvdXJuYWwgQXJ0aWNsZSI+MTc8
L3JlZi10eXBlPjxjb250cmlidXRvcnM+PGF1dGhvcnM+PGF1dGhvcj5TdGVpbiwgVC4gUC48L2F1
dGhvcj48L2F1dGhvcnM+PC9jb250cmlidXRvcnM+PGF1dGgtYWRkcmVzcz5EZXBhcnRtZW50IG9m
IFN1cmdlcnksIFVuaXZlcnNpdHkgb2YgTWVkaWNpbmUgYW5kIERlbnRpc3RyeSBvZiBOZXcgSmVy
c2V5LCBTT00sIDIgTWVkaWNhbCBDZW50ZXIgRHJpdmUsIFN0cmF0Zm9yZCwgTkogMDgwODQsIFVT
QS4gdHBzdGVpbkB1bWRuai5lZHU8L2F1dGgtYWRkcmVzcz48dGl0bGVzPjx0aXRsZT5XZWlnaHQs
IG11c2NsZSBhbmQgYm9uZSBsb3NzIGR1cmluZyBzcGFjZSBmbGlnaHQ6IGFub3RoZXIgcGVyc3Bl
Y3RpdmU8L3RpdGxlPjxzZWNvbmRhcnktdGl0bGU+RXVyIEogQXBwbCBQaHlzaW9sPC9zZWNvbmRh
cnktdGl0bGU+PC90aXRsZXM+PHBlcmlvZGljYWw+PGZ1bGwtdGl0bGU+RXVyIEogQXBwbCBQaHlz
aW9sPC9mdWxsLXRpdGxlPjwvcGVyaW9kaWNhbD48cGFnZXM+MjE3MS04MTwvcGFnZXM+PHZvbHVt
ZT4xMTM8L3ZvbHVtZT48bnVtYmVyPjk8L251bWJlcj48ZWRpdGlvbj4yMDEyMTEyOTwvZWRpdGlv
bj48a2V5d29yZHM+PGtleXdvcmQ+QWRhcHRhdGlvbiwgUGh5c2lvbG9naWNhbC8qcGh5c2lvbG9n
eTwva2V5d29yZD48a2V5d29yZD5BbmltYWxzPC9rZXl3b3JkPjxrZXl3b3JkPkFzdHJvbmF1dHM8
L2tleXdvcmQ+PGtleXdvcmQ+Qm9keSBXZWlnaHQvKnBoeXNpb2xvZ3k8L2tleXdvcmQ+PGtleXdv
cmQ+Qm9uZSBhbmQgQm9uZXMvKnBoeXNpb2xvZ3k8L2tleXdvcmQ+PGtleXdvcmQ+R3Jhdml0YXRp
b248L2tleXdvcmQ+PGtleXdvcmQ+SHVtYW5zPC9rZXl3b3JkPjxrZXl3b3JkPk11c2NsZSwgU2tl
bGV0YWwvKnBoeXNpb2xvZ3k8L2tleXdvcmQ+PGtleXdvcmQ+KlNwYWNlIEZsaWdodDwva2V5d29y
ZD48a2V5d29yZD5XZWlnaHRsZXNzbmVzcyBDb3VudGVybWVhc3VyZXM8L2tleXdvcmQ+PC9rZXl3
b3Jkcz48ZGF0ZXM+PHllYXI+MjAxMzwveWVhcj48cHViLWRhdGVzPjxkYXRlPlNlcDwvZGF0ZT48
L3B1Yi1kYXRlcz48L2RhdGVzPjxpc2JuPjE0MzktNjMyNyAoRWxlY3Ryb25pYykmI3hEOzE0Mzkt
NjMxOSAoTGlua2luZyk8L2lzYm4+PGFjY2Vzc2lvbi1udW0+MjMxOTIzMTA8L2FjY2Vzc2lvbi1u
dW0+PHVybHM+PHJlbGF0ZWQtdXJscz48dXJsPmh0dHBzOi8vd3d3Lm5jYmkubmxtLm5paC5nb3Yv
cHVibWVkLzIzMTkyMzEwPC91cmw+PC9yZWxhdGVkLXVybHM+PC91cmxzPjxlbGVjdHJvbmljLXJl
c291cmNlLW51bT4xMC4xMDA3L3MwMDQyMS0wMTItMjU0OC05PC9lbGVjdHJvbmljLXJlc291cmNl
LW51bT48cmVtb3RlLWRhdGFiYXNlLW5hbWU+TWVkbGluZTwvcmVtb3RlLWRhdGFiYXNlLW5hbWU+
PHJlbW90ZS1kYXRhYmFzZS1wcm92aWRlcj5OTE08L3JlbW90ZS1kYXRhYmFzZS1wcm92aWRlcj48
L3JlY29yZD48L0NpdGU+PC9FbmROb3RlPn==
</w:fldData>
        </w:fldChar>
      </w:r>
      <w:r w:rsidR="00B40D9A">
        <w:rPr>
          <w:sz w:val="20"/>
          <w:szCs w:val="20"/>
        </w:rPr>
        <w:instrText xml:space="preserve"> ADDIN EN.CITE </w:instrText>
      </w:r>
      <w:r w:rsidR="00B40D9A">
        <w:rPr>
          <w:sz w:val="20"/>
          <w:szCs w:val="20"/>
        </w:rPr>
        <w:fldChar w:fldCharType="begin">
          <w:fldData xml:space="preserve">PEVuZE5vdGU+PENpdGU+PEF1dGhvcj5OYXJpY2k8L0F1dGhvcj48WWVhcj4yMDExPC9ZZWFyPjxS
ZWNOdW0+MTAzPC9SZWNOdW0+PERpc3BsYXlUZXh0Pls3MSwgNzJdPC9EaXNwbGF5VGV4dD48cmVj
b3JkPjxyZWMtbnVtYmVyPjEwMzwvcmVjLW51bWJlcj48Zm9yZWlnbi1rZXlzPjxrZXkgYXBwPSJF
TiIgZGItaWQ9ImQwdHRyc3ZyMnBzdzU0ZWZkdjF2cHZ4MGR3d3Z2ZXR3cHN6ZSIgdGltZXN0YW1w
PSIxNjU0NzA1Njk2Ij4xMDM8L2tleT48L2ZvcmVpZ24ta2V5cz48cmVmLXR5cGUgbmFtZT0iSm91
cm5hbCBBcnRpY2xlIj4xNzwvcmVmLXR5cGU+PGNvbnRyaWJ1dG9ycz48YXV0aG9ycz48YXV0aG9y
Pk5hcmljaSwgTS4gVi48L2F1dGhvcj48YXV0aG9yPmRlIEJvZXIsIE0uIEQuPC9hdXRob3I+PC9h
dXRob3JzPjwvY29udHJpYnV0b3JzPjxhdXRoLWFkZHJlc3M+SW5zdGl0dXRlIGZvciBCaW9tZWRp
Y2FsIFJlc2VhcmNoIGludG8gSHVtYW4gTW92ZW1lbnQgYW5kIEhlYWx0aCwgRmFjdWx0eSBvZiBT
Y2llbmNlIGFuZCBFbmdpbmVlcmluZywgTWFuY2hlc3RlciBNZXRyb3BvbGl0YW4gVW5pdmVyc2l0
eSwgSm9obiBEYWx0b24gQnVpbGRpbmcsIENoZXN0ZXIgU3RyZWV0LCBNYW5jaGVzdGVyLCBNMSA1
R0QsIFVLLiBtLm5hcmljaUBtbXUuYWMudWs8L2F1dGgtYWRkcmVzcz48dGl0bGVzPjx0aXRsZT5E
aXN1c2Ugb2YgdGhlIG11c2N1bG8tc2tlbGV0YWwgc3lzdGVtIGluIHNwYWNlIGFuZCBvbiBlYXJ0
aDwvdGl0bGU+PHNlY29uZGFyeS10aXRsZT5FdXIgSiBBcHBsIFBoeXNpb2w8L3NlY29uZGFyeS10
aXRsZT48L3RpdGxlcz48cGVyaW9kaWNhbD48ZnVsbC10aXRsZT5FdXIgSiBBcHBsIFBoeXNpb2w8
L2Z1bGwtdGl0bGU+PC9wZXJpb2RpY2FsPjxwYWdlcz40MDMtMjA8L3BhZ2VzPjx2b2x1bWU+MTEx
PC92b2x1bWU+PG51bWJlcj4zPC9udW1iZXI+PGVkaXRpb24+MjAxMDA3MDk8L2VkaXRpb24+PGtl
eXdvcmRzPjxrZXl3b3JkPipFYXJ0aCwgUGxhbmV0PC9rZXl3b3JkPjxrZXl3b3JkPkV4ZXJjaXNl
IFRlc3QvbWV0aG9kczwva2V5d29yZD48a2V5d29yZD4qRXh0cmF0ZXJyZXN0cmlhbCBFbnZpcm9u
bWVudDwva2V5d29yZD48a2V5d29yZD5IdW1hbnM8L2tleXdvcmQ+PGtleXdvcmQ+TW9kZWxzLCBC
aW9sb2dpY2FsPC9rZXl3b3JkPjxrZXl3b3JkPk1vdG9yIEFjdGl2aXR5LypwaHlzaW9sb2d5PC9r
ZXl3b3JkPjxrZXl3b3JkPk11c2NsZSwgU2tlbGV0YWwvcGh5c2lvbG9neS9waHlzaW9wYXRob2xv
Z3k8L2tleXdvcmQ+PGtleXdvcmQ+TXVzY3VsYXIgQXRyb3BoeS9waHlzaW9wYXRob2xvZ3k8L2tl
eXdvcmQ+PGtleXdvcmQ+TXVzY3Vsb3NrZWxldGFsIFN5c3RlbS9wYXRob2xvZ3kvKnBoeXNpb3Bh
dGhvbG9neTwva2V5d29yZD48a2V5d29yZD5TZWRlbnRhcnkgQmVoYXZpb3I8L2tleXdvcmQ+PGtl
eXdvcmQ+U3BhY2UgRmxpZ2h0PC9rZXl3b3JkPjxrZXl3b3JkPldlaWdodGxlc3NuZXNzL2FkdmVy
c2UgZWZmZWN0czwva2V5d29yZD48a2V5d29yZD5XZWlnaHRsZXNzbmVzcyBTaW11bGF0aW9uPC9r
ZXl3b3JkPjwva2V5d29yZHM+PGRhdGVzPjx5ZWFyPjIwMTE8L3llYXI+PHB1Yi1kYXRlcz48ZGF0
ZT5NYXI8L2RhdGU+PC9wdWItZGF0ZXM+PC9kYXRlcz48aXNibj4xNDM5LTYzMjcgKEVsZWN0cm9u
aWMpJiN4RDsxNDM5LTYzMTkgKExpbmtpbmcpPC9pc2JuPjxhY2Nlc3Npb24tbnVtPjIwNjE3MzM0
PC9hY2Nlc3Npb24tbnVtPjx1cmxzPjxyZWxhdGVkLXVybHM+PHVybD5odHRwczovL3d3dy5uY2Jp
Lm5sbS5uaWguZ292L3B1Ym1lZC8yMDYxNzMzNDwvdXJsPjwvcmVsYXRlZC11cmxzPjwvdXJscz48
ZWxlY3Ryb25pYy1yZXNvdXJjZS1udW0+MTAuMTAwNy9zMDA0MjEtMDEwLTE1NTYteDwvZWxlY3Ry
b25pYy1yZXNvdXJjZS1udW0+PHJlbW90ZS1kYXRhYmFzZS1uYW1lPk1lZGxpbmU8L3JlbW90ZS1k
YXRhYmFzZS1uYW1lPjxyZW1vdGUtZGF0YWJhc2UtcHJvdmlkZXI+TkxNPC9yZW1vdGUtZGF0YWJh
c2UtcHJvdmlkZXI+PC9yZWNvcmQ+PC9DaXRlPjxDaXRlPjxBdXRob3I+U3RlaW48L0F1dGhvcj48
WWVhcj4yMDEzPC9ZZWFyPjxSZWNOdW0+MTA0PC9SZWNOdW0+PHJlY29yZD48cmVjLW51bWJlcj4x
MDQ8L3JlYy1udW1iZXI+PGZvcmVpZ24ta2V5cz48a2V5IGFwcD0iRU4iIGRiLWlkPSJkMHR0cnN2
cjJwc3c1NGVmZHYxdnB2eDBkd3d2dmV0d3BzemUiIHRpbWVzdGFtcD0iMTY1NDcwNjc4NCI+MTA0
PC9rZXk+PC9mb3JlaWduLWtleXM+PHJlZi10eXBlIG5hbWU9IkpvdXJuYWwgQXJ0aWNsZSI+MTc8
L3JlZi10eXBlPjxjb250cmlidXRvcnM+PGF1dGhvcnM+PGF1dGhvcj5TdGVpbiwgVC4gUC48L2F1
dGhvcj48L2F1dGhvcnM+PC9jb250cmlidXRvcnM+PGF1dGgtYWRkcmVzcz5EZXBhcnRtZW50IG9m
IFN1cmdlcnksIFVuaXZlcnNpdHkgb2YgTWVkaWNpbmUgYW5kIERlbnRpc3RyeSBvZiBOZXcgSmVy
c2V5LCBTT00sIDIgTWVkaWNhbCBDZW50ZXIgRHJpdmUsIFN0cmF0Zm9yZCwgTkogMDgwODQsIFVT
QS4gdHBzdGVpbkB1bWRuai5lZHU8L2F1dGgtYWRkcmVzcz48dGl0bGVzPjx0aXRsZT5XZWlnaHQs
IG11c2NsZSBhbmQgYm9uZSBsb3NzIGR1cmluZyBzcGFjZSBmbGlnaHQ6IGFub3RoZXIgcGVyc3Bl
Y3RpdmU8L3RpdGxlPjxzZWNvbmRhcnktdGl0bGU+RXVyIEogQXBwbCBQaHlzaW9sPC9zZWNvbmRh
cnktdGl0bGU+PC90aXRsZXM+PHBlcmlvZGljYWw+PGZ1bGwtdGl0bGU+RXVyIEogQXBwbCBQaHlz
aW9sPC9mdWxsLXRpdGxlPjwvcGVyaW9kaWNhbD48cGFnZXM+MjE3MS04MTwvcGFnZXM+PHZvbHVt
ZT4xMTM8L3ZvbHVtZT48bnVtYmVyPjk8L251bWJlcj48ZWRpdGlvbj4yMDEyMTEyOTwvZWRpdGlv
bj48a2V5d29yZHM+PGtleXdvcmQ+QWRhcHRhdGlvbiwgUGh5c2lvbG9naWNhbC8qcGh5c2lvbG9n
eTwva2V5d29yZD48a2V5d29yZD5BbmltYWxzPC9rZXl3b3JkPjxrZXl3b3JkPkFzdHJvbmF1dHM8
L2tleXdvcmQ+PGtleXdvcmQ+Qm9keSBXZWlnaHQvKnBoeXNpb2xvZ3k8L2tleXdvcmQ+PGtleXdv
cmQ+Qm9uZSBhbmQgQm9uZXMvKnBoeXNpb2xvZ3k8L2tleXdvcmQ+PGtleXdvcmQ+R3Jhdml0YXRp
b248L2tleXdvcmQ+PGtleXdvcmQ+SHVtYW5zPC9rZXl3b3JkPjxrZXl3b3JkPk11c2NsZSwgU2tl
bGV0YWwvKnBoeXNpb2xvZ3k8L2tleXdvcmQ+PGtleXdvcmQ+KlNwYWNlIEZsaWdodDwva2V5d29y
ZD48a2V5d29yZD5XZWlnaHRsZXNzbmVzcyBDb3VudGVybWVhc3VyZXM8L2tleXdvcmQ+PC9rZXl3
b3Jkcz48ZGF0ZXM+PHllYXI+MjAxMzwveWVhcj48cHViLWRhdGVzPjxkYXRlPlNlcDwvZGF0ZT48
L3B1Yi1kYXRlcz48L2RhdGVzPjxpc2JuPjE0MzktNjMyNyAoRWxlY3Ryb25pYykmI3hEOzE0Mzkt
NjMxOSAoTGlua2luZyk8L2lzYm4+PGFjY2Vzc2lvbi1udW0+MjMxOTIzMTA8L2FjY2Vzc2lvbi1u
dW0+PHVybHM+PHJlbGF0ZWQtdXJscz48dXJsPmh0dHBzOi8vd3d3Lm5jYmkubmxtLm5paC5nb3Yv
cHVibWVkLzIzMTkyMzEwPC91cmw+PC9yZWxhdGVkLXVybHM+PC91cmxzPjxlbGVjdHJvbmljLXJl
c291cmNlLW51bT4xMC4xMDA3L3MwMDQyMS0wMTItMjU0OC05PC9lbGVjdHJvbmljLXJlc291cmNl
LW51bT48cmVtb3RlLWRhdGFiYXNlLW5hbWU+TWVkbGluZTwvcmVtb3RlLWRhdGFiYXNlLW5hbWU+
PHJlbW90ZS1kYXRhYmFzZS1wcm92aWRlcj5OTE08L3JlbW90ZS1kYXRhYmFzZS1wcm92aWRlcj48
L3JlY29yZD48L0NpdGU+PC9FbmROb3RlPn==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C10847">
        <w:rPr>
          <w:sz w:val="20"/>
          <w:szCs w:val="20"/>
        </w:rPr>
      </w:r>
      <w:r w:rsidRPr="00C10847">
        <w:rPr>
          <w:sz w:val="20"/>
          <w:szCs w:val="20"/>
        </w:rPr>
        <w:fldChar w:fldCharType="separate"/>
      </w:r>
      <w:r w:rsidR="00B40D9A">
        <w:rPr>
          <w:noProof/>
          <w:sz w:val="20"/>
          <w:szCs w:val="20"/>
        </w:rPr>
        <w:t>[71, 72]</w:t>
      </w:r>
      <w:r w:rsidRPr="00C10847">
        <w:rPr>
          <w:sz w:val="20"/>
          <w:szCs w:val="20"/>
        </w:rPr>
        <w:fldChar w:fldCharType="end"/>
      </w:r>
      <w:r w:rsidRPr="00C10847">
        <w:rPr>
          <w:sz w:val="20"/>
          <w:szCs w:val="20"/>
        </w:rPr>
        <w:t xml:space="preserve">, particularly in the </w:t>
      </w:r>
      <w:r w:rsidR="005C6A34">
        <w:rPr>
          <w:sz w:val="20"/>
          <w:szCs w:val="20"/>
        </w:rPr>
        <w:t>weight</w:t>
      </w:r>
      <w:r w:rsidR="00B93B6E">
        <w:rPr>
          <w:sz w:val="20"/>
          <w:szCs w:val="20"/>
        </w:rPr>
        <w:t>-</w:t>
      </w:r>
      <w:r w:rsidR="005C6A34">
        <w:rPr>
          <w:sz w:val="20"/>
          <w:szCs w:val="20"/>
        </w:rPr>
        <w:t xml:space="preserve">bearing </w:t>
      </w:r>
      <w:r w:rsidRPr="00C10847">
        <w:rPr>
          <w:sz w:val="20"/>
          <w:szCs w:val="20"/>
        </w:rPr>
        <w:t xml:space="preserve">muscles of the lower limbs </w:t>
      </w:r>
      <w:r w:rsidR="005C6A34">
        <w:rPr>
          <w:sz w:val="20"/>
          <w:szCs w:val="20"/>
        </w:rPr>
        <w:t>involved in</w:t>
      </w:r>
      <w:r w:rsidRPr="00C10847">
        <w:rPr>
          <w:sz w:val="20"/>
          <w:szCs w:val="20"/>
        </w:rPr>
        <w:t xml:space="preserve"> ambulation. However, </w:t>
      </w:r>
      <w:r w:rsidR="005C6A34">
        <w:rPr>
          <w:sz w:val="20"/>
          <w:szCs w:val="20"/>
        </w:rPr>
        <w:t xml:space="preserve">few </w:t>
      </w:r>
      <w:r w:rsidRPr="00C10847">
        <w:rPr>
          <w:sz w:val="20"/>
          <w:szCs w:val="20"/>
        </w:rPr>
        <w:t xml:space="preserve">investigations </w:t>
      </w:r>
      <w:r w:rsidR="005C6A34">
        <w:rPr>
          <w:sz w:val="20"/>
          <w:szCs w:val="20"/>
        </w:rPr>
        <w:t>have evaluated</w:t>
      </w:r>
      <w:r w:rsidR="005C6A34" w:rsidRPr="00C10847">
        <w:rPr>
          <w:sz w:val="20"/>
          <w:szCs w:val="20"/>
        </w:rPr>
        <w:t xml:space="preserve"> </w:t>
      </w:r>
      <w:r w:rsidRPr="00C10847">
        <w:rPr>
          <w:sz w:val="20"/>
          <w:szCs w:val="20"/>
        </w:rPr>
        <w:t xml:space="preserve">sex differences </w:t>
      </w:r>
      <w:r w:rsidR="005C6A34">
        <w:rPr>
          <w:sz w:val="20"/>
          <w:szCs w:val="20"/>
        </w:rPr>
        <w:t>when determining</w:t>
      </w:r>
      <w:r w:rsidRPr="00C10847">
        <w:rPr>
          <w:sz w:val="20"/>
          <w:szCs w:val="20"/>
        </w:rPr>
        <w:t xml:space="preserve"> </w:t>
      </w:r>
      <w:r w:rsidR="005C6A34">
        <w:rPr>
          <w:sz w:val="20"/>
          <w:szCs w:val="20"/>
        </w:rPr>
        <w:t>reductions to</w:t>
      </w:r>
      <w:r w:rsidRPr="00C10847">
        <w:rPr>
          <w:sz w:val="20"/>
          <w:szCs w:val="20"/>
        </w:rPr>
        <w:t xml:space="preserve"> musc</w:t>
      </w:r>
      <w:r w:rsidR="005C6A34">
        <w:rPr>
          <w:sz w:val="20"/>
          <w:szCs w:val="20"/>
        </w:rPr>
        <w:t>ular structure and function</w:t>
      </w:r>
      <w:r w:rsidRPr="00C10847">
        <w:rPr>
          <w:sz w:val="20"/>
          <w:szCs w:val="20"/>
        </w:rPr>
        <w:t xml:space="preserve"> or the time course </w:t>
      </w:r>
      <w:r w:rsidR="005C6A34">
        <w:rPr>
          <w:sz w:val="20"/>
          <w:szCs w:val="20"/>
        </w:rPr>
        <w:t>of muscular changes resulting from unloading</w:t>
      </w:r>
      <w:r w:rsidRPr="00C10847">
        <w:rPr>
          <w:sz w:val="20"/>
          <w:szCs w:val="20"/>
        </w:rPr>
        <w:t xml:space="preserve">. </w:t>
      </w:r>
      <w:r w:rsidR="008B3FF5">
        <w:rPr>
          <w:sz w:val="20"/>
          <w:szCs w:val="20"/>
        </w:rPr>
        <w:t>In fact, only</w:t>
      </w:r>
      <w:r w:rsidRPr="00C10847">
        <w:rPr>
          <w:sz w:val="20"/>
          <w:szCs w:val="20"/>
        </w:rPr>
        <w:t xml:space="preserve"> one investigation has examined strength changes in </w:t>
      </w:r>
      <w:r w:rsidR="008B3FF5">
        <w:rPr>
          <w:sz w:val="20"/>
          <w:szCs w:val="20"/>
        </w:rPr>
        <w:t xml:space="preserve">both </w:t>
      </w:r>
      <w:r w:rsidRPr="00C10847">
        <w:rPr>
          <w:sz w:val="20"/>
          <w:szCs w:val="20"/>
        </w:rPr>
        <w:t xml:space="preserve">male and female astronauts, where females </w:t>
      </w:r>
      <w:r w:rsidR="008B3FF5">
        <w:rPr>
          <w:sz w:val="20"/>
          <w:szCs w:val="20"/>
        </w:rPr>
        <w:t xml:space="preserve">may </w:t>
      </w:r>
      <w:r w:rsidRPr="00C10847">
        <w:rPr>
          <w:sz w:val="20"/>
          <w:szCs w:val="20"/>
        </w:rPr>
        <w:t xml:space="preserve">experience greater mean decrements to lower limb isokinetic strength following space flight </w:t>
      </w:r>
      <w:r w:rsidRPr="00C10847">
        <w:rPr>
          <w:sz w:val="20"/>
          <w:szCs w:val="20"/>
        </w:rPr>
        <w:fldChar w:fldCharType="begin"/>
      </w:r>
      <w:r w:rsidR="00B40D9A">
        <w:rPr>
          <w:sz w:val="20"/>
          <w:szCs w:val="20"/>
        </w:rPr>
        <w:instrText xml:space="preserve"> ADDIN EN.CITE &lt;EndNote&gt;&lt;Cite&gt;&lt;Author&gt;English&lt;/Author&gt;&lt;Year&gt;2015&lt;/Year&gt;&lt;RecNum&gt;5&lt;/RecNum&gt;&lt;DisplayText&gt;[73]&lt;/DisplayText&gt;&lt;record&gt;&lt;rec-number&gt;5&lt;/rec-number&gt;&lt;foreign-keys&gt;&lt;key app="EN" db-id="d0ttrsvr2psw54efdv1vpvx0dwwvvetwpsze" timestamp="1651852860"&gt;5&lt;/key&gt;&lt;/foreign-keys&gt;&lt;ref-type name="Journal Article"&gt;17&lt;/ref-type&gt;&lt;contributors&gt;&lt;authors&gt;&lt;author&gt;English, K. L.&lt;/author&gt;&lt;author&gt;Lee, S. M. C.&lt;/author&gt;&lt;author&gt;Loehr, J. A.&lt;/author&gt;&lt;author&gt;Ploutz-Snyder, R. J.&lt;/author&gt;&lt;author&gt;Ploutz-Snyder, L. L.&lt;/author&gt;&lt;/authors&gt;&lt;/contributors&gt;&lt;auth-address&gt;JES Tech; Wyle Science, Technology, and Engineering Group, TX, USA.&lt;/auth-address&gt;&lt;titles&gt;&lt;title&gt;Isokinetic Strength Changes Following Long-Duration Spaceflight on the ISS&lt;/title&gt;&lt;secondary-title&gt;Aerosp Med Hum Perform&lt;/secondary-title&gt;&lt;/titles&gt;&lt;periodical&gt;&lt;full-title&gt;Aerosp Med Hum Perform&lt;/full-title&gt;&lt;/periodical&gt;&lt;pages&gt;A68-A77&lt;/pages&gt;&lt;volume&gt;86&lt;/volume&gt;&lt;number&gt;12 Suppl&lt;/number&gt;&lt;keywords&gt;&lt;keyword&gt;Adult&lt;/keyword&gt;&lt;keyword&gt;Exercise&lt;/keyword&gt;&lt;keyword&gt;Female&lt;/keyword&gt;&lt;keyword&gt;Humans&lt;/keyword&gt;&lt;keyword&gt;Male&lt;/keyword&gt;&lt;keyword&gt;Middle Aged&lt;/keyword&gt;&lt;keyword&gt;*Muscle Strength&lt;/keyword&gt;&lt;keyword&gt;Muscle Weakness/*physiopathology&lt;/keyword&gt;&lt;keyword&gt;Muscle, Skeletal/*physiopathology&lt;/keyword&gt;&lt;keyword&gt;*Resistance Training&lt;/keyword&gt;&lt;keyword&gt;Retrospective Studies&lt;/keyword&gt;&lt;keyword&gt;Sex Factors&lt;/keyword&gt;&lt;keyword&gt;*Space Flight&lt;/keyword&gt;&lt;keyword&gt;Spacecraft&lt;/keyword&gt;&lt;keyword&gt;*Weightlessness Countermeasures&lt;/keyword&gt;&lt;/keywords&gt;&lt;dates&gt;&lt;year&gt;2015&lt;/year&gt;&lt;pub-dates&gt;&lt;date&gt;Dec&lt;/date&gt;&lt;/pub-dates&gt;&lt;/dates&gt;&lt;isbn&gt;2375-6314 (Print)&amp;#xD;2375-6314 (Linking)&lt;/isbn&gt;&lt;accession-num&gt;26630197&lt;/accession-num&gt;&lt;urls&gt;&lt;related-urls&gt;&lt;url&gt;https://www.ncbi.nlm.nih.gov/pubmed/26630197&lt;/url&gt;&lt;/related-urls&gt;&lt;/urls&gt;&lt;electronic-resource-num&gt;10.3357/AMHP.EC09.2015&lt;/electronic-resource-num&gt;&lt;remote-database-name&gt;Medline&lt;/remote-database-name&gt;&lt;remote-database-provider&gt;NLM&lt;/remote-database-provider&gt;&lt;/record&gt;&lt;/Cite&gt;&lt;/EndNote&gt;</w:instrText>
      </w:r>
      <w:r w:rsidRPr="00C10847">
        <w:rPr>
          <w:sz w:val="20"/>
          <w:szCs w:val="20"/>
        </w:rPr>
        <w:fldChar w:fldCharType="separate"/>
      </w:r>
      <w:r w:rsidR="00B40D9A">
        <w:rPr>
          <w:noProof/>
          <w:sz w:val="20"/>
          <w:szCs w:val="20"/>
        </w:rPr>
        <w:t>[73]</w:t>
      </w:r>
      <w:r w:rsidRPr="00C10847">
        <w:rPr>
          <w:sz w:val="20"/>
          <w:szCs w:val="20"/>
        </w:rPr>
        <w:fldChar w:fldCharType="end"/>
      </w:r>
      <w:r w:rsidR="008B3FF5">
        <w:rPr>
          <w:sz w:val="20"/>
          <w:szCs w:val="20"/>
        </w:rPr>
        <w:t>;</w:t>
      </w:r>
      <w:r w:rsidRPr="00C10847">
        <w:rPr>
          <w:sz w:val="20"/>
          <w:szCs w:val="20"/>
        </w:rPr>
        <w:t xml:space="preserve"> </w:t>
      </w:r>
      <w:r w:rsidR="008B3FF5">
        <w:rPr>
          <w:sz w:val="20"/>
          <w:szCs w:val="20"/>
        </w:rPr>
        <w:t>h</w:t>
      </w:r>
      <w:r w:rsidRPr="00C10847">
        <w:rPr>
          <w:sz w:val="20"/>
          <w:szCs w:val="20"/>
        </w:rPr>
        <w:t xml:space="preserve">owever, </w:t>
      </w:r>
      <w:r w:rsidRPr="00C10847">
        <w:rPr>
          <w:sz w:val="20"/>
          <w:szCs w:val="20"/>
        </w:rPr>
        <w:t xml:space="preserve">statistical analysis for sex differences were not performed </w:t>
      </w:r>
      <w:r w:rsidR="008B3FF5">
        <w:rPr>
          <w:sz w:val="20"/>
          <w:szCs w:val="20"/>
        </w:rPr>
        <w:t xml:space="preserve">and more research is necessary to determine whether </w:t>
      </w:r>
      <w:r w:rsidRPr="00C10847">
        <w:rPr>
          <w:sz w:val="20"/>
          <w:szCs w:val="20"/>
        </w:rPr>
        <w:t xml:space="preserve">sex </w:t>
      </w:r>
      <w:r w:rsidR="008B3FF5">
        <w:rPr>
          <w:sz w:val="20"/>
          <w:szCs w:val="20"/>
        </w:rPr>
        <w:t>moderates</w:t>
      </w:r>
      <w:r w:rsidRPr="00C10847">
        <w:rPr>
          <w:sz w:val="20"/>
          <w:szCs w:val="20"/>
        </w:rPr>
        <w:t xml:space="preserve"> strength loss in response to space flight.</w:t>
      </w:r>
    </w:p>
    <w:p w14:paraId="66FB01FB" w14:textId="77777777" w:rsidR="00C10847" w:rsidRPr="00C10847" w:rsidRDefault="00C10847" w:rsidP="00C10847">
      <w:pPr>
        <w:ind w:firstLine="360"/>
        <w:rPr>
          <w:sz w:val="20"/>
          <w:szCs w:val="20"/>
        </w:rPr>
      </w:pPr>
    </w:p>
    <w:p w14:paraId="4687F42B" w14:textId="2E6AA85F" w:rsidR="00C10847" w:rsidRDefault="00220582" w:rsidP="00C10847">
      <w:pPr>
        <w:rPr>
          <w:sz w:val="20"/>
          <w:szCs w:val="20"/>
        </w:rPr>
      </w:pPr>
      <w:r>
        <w:rPr>
          <w:sz w:val="20"/>
          <w:szCs w:val="20"/>
        </w:rPr>
        <w:t>Bed rest</w:t>
      </w:r>
      <w:r w:rsidR="00C10847" w:rsidRPr="00C10847">
        <w:rPr>
          <w:sz w:val="20"/>
          <w:szCs w:val="20"/>
        </w:rPr>
        <w:t xml:space="preserve"> studies </w:t>
      </w:r>
      <w:r w:rsidR="009205B3">
        <w:rPr>
          <w:sz w:val="20"/>
          <w:szCs w:val="20"/>
        </w:rPr>
        <w:t>o</w:t>
      </w:r>
      <w:r w:rsidR="00C10847" w:rsidRPr="00C10847">
        <w:rPr>
          <w:sz w:val="20"/>
          <w:szCs w:val="20"/>
        </w:rPr>
        <w:t xml:space="preserve">f </w:t>
      </w:r>
      <w:r w:rsidR="100CAE68" w:rsidRPr="100CAE68">
        <w:rPr>
          <w:sz w:val="20"/>
          <w:szCs w:val="20"/>
        </w:rPr>
        <w:t>s</w:t>
      </w:r>
      <w:r w:rsidR="00C10847" w:rsidRPr="00C10847">
        <w:rPr>
          <w:sz w:val="20"/>
          <w:szCs w:val="20"/>
        </w:rPr>
        <w:t>hort duration report greater loss in females compared to males</w:t>
      </w:r>
      <w:r w:rsidR="00B93B6E">
        <w:rPr>
          <w:sz w:val="20"/>
          <w:szCs w:val="20"/>
        </w:rPr>
        <w:t>.</w:t>
      </w:r>
      <w:r w:rsidR="00C10847" w:rsidRPr="00C10847">
        <w:rPr>
          <w:sz w:val="20"/>
          <w:szCs w:val="20"/>
        </w:rPr>
        <w:t xml:space="preserve"> </w:t>
      </w:r>
      <w:r w:rsidR="00B93B6E">
        <w:rPr>
          <w:sz w:val="20"/>
          <w:szCs w:val="20"/>
        </w:rPr>
        <w:t>F</w:t>
      </w:r>
      <w:r w:rsidR="00C10847" w:rsidRPr="00C10847">
        <w:rPr>
          <w:sz w:val="20"/>
          <w:szCs w:val="20"/>
        </w:rPr>
        <w:t>or example</w:t>
      </w:r>
      <w:r w:rsidR="00B93B6E">
        <w:rPr>
          <w:sz w:val="20"/>
          <w:szCs w:val="20"/>
        </w:rPr>
        <w:t>,</w:t>
      </w:r>
      <w:r w:rsidR="00C10847" w:rsidRPr="00C10847">
        <w:rPr>
          <w:sz w:val="20"/>
          <w:szCs w:val="20"/>
        </w:rPr>
        <w:t xml:space="preserve"> after 7 days </w:t>
      </w:r>
      <w:r w:rsidR="00B93B6E">
        <w:rPr>
          <w:sz w:val="20"/>
          <w:szCs w:val="20"/>
        </w:rPr>
        <w:t xml:space="preserve">of </w:t>
      </w:r>
      <w:r>
        <w:rPr>
          <w:sz w:val="20"/>
          <w:szCs w:val="20"/>
        </w:rPr>
        <w:t>bed rest</w:t>
      </w:r>
      <w:r w:rsidR="00C73C87">
        <w:rPr>
          <w:sz w:val="20"/>
          <w:szCs w:val="20"/>
        </w:rPr>
        <w:t>,</w:t>
      </w:r>
      <w:r w:rsidR="00C10847" w:rsidRPr="00C10847">
        <w:rPr>
          <w:sz w:val="20"/>
          <w:szCs w:val="20"/>
        </w:rPr>
        <w:t xml:space="preserve"> knee extensor isometric peak torque (22</w:t>
      </w:r>
      <w:r w:rsidR="00C73C87">
        <w:rPr>
          <w:sz w:val="20"/>
          <w:szCs w:val="20"/>
        </w:rPr>
        <w:t>–</w:t>
      </w:r>
      <w:r w:rsidR="00C10847" w:rsidRPr="00C10847">
        <w:rPr>
          <w:sz w:val="20"/>
          <w:szCs w:val="20"/>
        </w:rPr>
        <w:t>28% reduction in females vs 13</w:t>
      </w:r>
      <w:r w:rsidR="00C73C87">
        <w:rPr>
          <w:sz w:val="20"/>
          <w:szCs w:val="20"/>
        </w:rPr>
        <w:t>–</w:t>
      </w:r>
      <w:r w:rsidR="00C10847" w:rsidRPr="00C10847">
        <w:rPr>
          <w:sz w:val="20"/>
          <w:szCs w:val="20"/>
        </w:rPr>
        <w:t xml:space="preserve">16% in males) and isokinetic peak torque </w:t>
      </w:r>
      <w:r w:rsidR="100CAE68" w:rsidRPr="100CAE68">
        <w:rPr>
          <w:sz w:val="20"/>
          <w:szCs w:val="20"/>
        </w:rPr>
        <w:t>are reduced</w:t>
      </w:r>
      <w:r w:rsidR="00C10847" w:rsidRPr="00C10847">
        <w:rPr>
          <w:sz w:val="20"/>
          <w:szCs w:val="20"/>
        </w:rPr>
        <w:t xml:space="preserve"> (7</w:t>
      </w:r>
      <w:r w:rsidR="00C73C87">
        <w:rPr>
          <w:sz w:val="20"/>
          <w:szCs w:val="20"/>
        </w:rPr>
        <w:t>–</w:t>
      </w:r>
      <w:r w:rsidR="00C10847" w:rsidRPr="00C10847">
        <w:rPr>
          <w:sz w:val="20"/>
          <w:szCs w:val="20"/>
        </w:rPr>
        <w:t>19% reduction in females vs 0</w:t>
      </w:r>
      <w:r w:rsidR="00C73C87">
        <w:rPr>
          <w:sz w:val="20"/>
          <w:szCs w:val="20"/>
        </w:rPr>
        <w:t>–</w:t>
      </w:r>
      <w:r w:rsidR="00C10847" w:rsidRPr="00C10847">
        <w:rPr>
          <w:sz w:val="20"/>
          <w:szCs w:val="20"/>
        </w:rPr>
        <w:t>11% in males)</w:t>
      </w:r>
      <w:r w:rsidR="00B93B6E" w:rsidRPr="00B93B6E">
        <w:rPr>
          <w:sz w:val="20"/>
          <w:szCs w:val="20"/>
        </w:rPr>
        <w:t xml:space="preserve"> </w:t>
      </w:r>
      <w:r w:rsidR="00B93B6E" w:rsidRPr="00C10847">
        <w:rPr>
          <w:sz w:val="20"/>
          <w:szCs w:val="20"/>
        </w:rPr>
        <w:fldChar w:fldCharType="begin">
          <w:fldData xml:space="preserve">PEVuZE5vdGU+PENpdGU+PEF1dGhvcj5EZXNjaGVuZXM8L0F1dGhvcj48WWVhcj4yMDA5PC9ZZWFy
PjxSZWNOdW0+MjU8L1JlY051bT48RGlzcGxheVRleHQ+Wzc0LCA3NV08L0Rpc3BsYXlUZXh0Pjxy
ZWNvcmQ+PHJlYy1udW1iZXI+MjU8L3JlYy1udW1iZXI+PGZvcmVpZ24ta2V5cz48a2V5IGFwcD0i
RU4iIGRiLWlkPSJkMHR0cnN2cjJwc3c1NGVmZHYxdnB2eDBkd3d2dmV0d3BzemUiIHRpbWVzdGFt
cD0iMTY1MjEzNDk2NiI+MjU8L2tleT48L2ZvcmVpZ24ta2V5cz48cmVmLXR5cGUgbmFtZT0iSm91
cm5hbCBBcnRpY2xlIj4xNzwvcmVmLXR5cGU+PGNvbnRyaWJ1dG9ycz48YXV0aG9ycz48YXV0aG9y
PkRlc2NoZW5lcywgTS4gUi48L2F1dGhvcj48YXV0aG9yPk1jQ295LCBSLiBXLjwvYXV0aG9yPjxh
dXRob3I+SG9sZHJlbiwgQS4gTi48L2F1dGhvcj48YXV0aG9yPkVhc29uLCBNLiBLLjwvYXV0aG9y
PjwvYXV0aG9ycz48L2NvbnRyaWJ1dG9ycz48YXV0aC1hZGRyZXNzPkRlcGFydG1lbnQgb2YgS2lu
ZXNpb2xvZ3ksIFRoZSBDb2xsZWdlIG9mIFdpbGxpYW0gYW5kIE1hcnksIFdpbGxpYW1zYnVyZywg
VkEgMjMxODctODc5NSwgVVNBLiBtcmRlc2NAd20uZWR1PC9hdXRoLWFkZHJlc3M+PHRpdGxlcz48
dGl0bGU+R2VuZGVyIGluZmx1ZW5jZXMgbmV1cm9tdXNjdWxhciBhZGFwdGF0aW9ucyB0byBtdXNj
bGUgdW5sb2FkaW5nPC90aXRsZT48c2Vjb25kYXJ5LXRpdGxlPkV1ciBKIEFwcGwgUGh5c2lvbDwv
c2Vjb25kYXJ5LXRpdGxlPjwvdGl0bGVzPjxwZXJpb2RpY2FsPjxmdWxsLXRpdGxlPkV1ciBKIEFw
cGwgUGh5c2lvbDwvZnVsbC10aXRsZT48L3BlcmlvZGljYWw+PHBhZ2VzPjg4OS05NzwvcGFnZXM+
PHZvbHVtZT4xMDU8L3ZvbHVtZT48bnVtYmVyPjY8L251bWJlcj48ZWRpdGlvbj4yMDA5MDEwNjwv
ZWRpdGlvbj48a2V5d29yZHM+PGtleXdvcmQ+QWRhcHRhdGlvbiwgUGh5c2lvbG9naWNhbC8qcGh5
c2lvbG9neTwva2V5d29yZD48a2V5d29yZD5FbGVjdHJvbXlvZ3JhcGh5PC9rZXl3b3JkPjxrZXl3
b3JkPkZlbWFsZTwva2V5d29yZD48a2V5d29yZD5IdW1hbnM8L2tleXdvcmQ+PGtleXdvcmQ+S25l
ZSBKb2ludC9waHlzaW9sb2d5PC9rZXl3b3JkPjxrZXl3b3JkPk1hbGU8L2tleXdvcmQ+PGtleXdv
cmQ+TXVzY2xlIENvbnRyYWN0aW9uL3BoeXNpb2xvZ3k8L2tleXdvcmQ+PGtleXdvcmQ+TXVzY2xl
IFN0cmVuZ3RoLypwaHlzaW9sb2d5PC9rZXl3b3JkPjxrZXl3b3JkPk11c2NsZSwgU2tlbGV0YWwv
KmlubmVydmF0aW9uLypwaHlzaW9sb2d5PC9rZXl3b3JkPjxrZXl3b3JkPipOZXJ2b3VzIFN5c3Rl
bSBQaHlzaW9sb2dpY2FsIFBoZW5vbWVuYTwva2V5d29yZD48a2V5d29yZD5OZXVyb211c2N1bGFy
IEp1bmN0aW9uL3BoeXNpb2xvZ3k8L2tleXdvcmQ+PGtleXdvcmQ+UmFuZ2Ugb2YgTW90aW9uLCBB
cnRpY3VsYXIvcGh5c2lvbG9neTwva2V5d29yZD48a2V5d29yZD4qU2V4IENoYXJhY3RlcmlzdGlj
czwva2V5d29yZD48a2V5d29yZD5Ub3JxdWU8L2tleXdvcmQ+PGtleXdvcmQ+V2VpZ2h0LUJlYXJp
bmcvKnBoeXNpb2xvZ3k8L2tleXdvcmQ+PC9rZXl3b3Jkcz48ZGF0ZXM+PHllYXI+MjAwOTwveWVh
cj48cHViLWRhdGVzPjxkYXRlPkFwcjwvZGF0ZT48L3B1Yi1kYXRlcz48L2RhdGVzPjxpc2JuPjE0
MzktNjMyNyAoRWxlY3Ryb25pYykmI3hEOzE0MzktNjMxOSAoTGlua2luZyk8L2lzYm4+PGFjY2Vz
c2lvbi1udW0+MTkxMjUyNzY8L2FjY2Vzc2lvbi1udW0+PHVybHM+PHJlbGF0ZWQtdXJscz48dXJs
Pmh0dHBzOi8vd3d3Lm5jYmkubmxtLm5paC5nb3YvcHVibWVkLzE5MTI1Mjc2PC91cmw+PC9yZWxh
dGVkLXVybHM+PC91cmxzPjxlbGVjdHJvbmljLXJlc291cmNlLW51bT4xMC4xMDA3L3MwMDQyMS0w
MDgtMDk3NC01PC9lbGVjdHJvbmljLXJlc291cmNlLW51bT48cmVtb3RlLWRhdGFiYXNlLW5hbWU+
TWVkbGluZTwvcmVtb3RlLWRhdGFiYXNlLW5hbWU+PHJlbW90ZS1kYXRhYmFzZS1wcm92aWRlcj5O
TE08L3JlbW90ZS1kYXRhYmFzZS1wcm92aWRlcj48L3JlY29yZD48L0NpdGU+PENpdGU+PEF1dGhv
cj5EZXNjaGVuZXM8L0F1dGhvcj48WWVhcj4yMDEyPC9ZZWFyPjxSZWNOdW0+MjM8L1JlY051bT48
cmVjb3JkPjxyZWMtbnVtYmVyPjIzPC9yZWMtbnVtYmVyPjxmb3JlaWduLWtleXM+PGtleSBhcHA9
IkVOIiBkYi1pZD0iZDB0dHJzdnIycHN3NTRlZmR2MXZwdngwZHd3dnZldHdwc3plIiB0aW1lc3Rh
bXA9IjE2NTIxMzM0MzYiPjIzPC9rZXk+PC9mb3JlaWduLWtleXM+PHJlZi10eXBlIG5hbWU9Ikpv
dXJuYWwgQXJ0aWNsZSI+MTc8L3JlZi10eXBlPjxjb250cmlidXRvcnM+PGF1dGhvcnM+PGF1dGhv
cj5EZXNjaGVuZXMsIE0uIFIuPC9hdXRob3I+PGF1dGhvcj5NY0NveSwgUi4gVy48L2F1dGhvcj48
YXV0aG9yPk1hbmdpcywgSy4gQS48L2F1dGhvcj48L2F1dGhvcnM+PC9jb250cmlidXRvcnM+PGF1
dGgtYWRkcmVzcz5EZXBhcnRtZW50IG9mIEtpbmVzaW9sb2d5ICZhbXA7IEhlYWx0aCBTY2llbmNl
cywgVGhlIENvbGxlZ2Ugb2YgV2lsbGlhbSAmYW1wOyBNYXJ5LCBXaWxsaWFtc2J1cmcsIFZpcmdp
bmlhIDIzMTg3LTg3OTUsIFVTQS4gbXJkZXNjQHdtLmVkdTwvYXV0aC1hZGRyZXNzPjx0aXRsZXM+
PHRpdGxlPkZhY3RvcnMgcmVsYXRpbmcgdG8gZ2VuZGVyIHNwZWNpZmljaXR5IG9mIHVubG9hZGlu
Zy1pbmR1Y2VkIGRlY2xpbmVzIGluIHN0cmVuZ3RoPC90aXRsZT48c2Vjb25kYXJ5LXRpdGxlPk11
c2NsZSBOZXJ2ZTwvc2Vjb25kYXJ5LXRpdGxlPjwvdGl0bGVzPjxwZXJpb2RpY2FsPjxmdWxsLXRp
dGxlPk11c2NsZSBOZXJ2ZTwvZnVsbC10aXRsZT48L3BlcmlvZGljYWw+PHBhZ2VzPjIxMC03PC9w
YWdlcz48dm9sdW1lPjQ2PC92b2x1bWU+PG51bWJlcj4yPC9udW1iZXI+PGtleXdvcmRzPjxrZXl3
b3JkPkZlbWFsZTwva2V5d29yZD48a2V5d29yZD5IdW1hbnM8L2tleXdvcmQ+PGtleXdvcmQ+SXNv
bWV0cmljIENvbnRyYWN0aW9uLypwaHlzaW9sb2d5PC9rZXl3b3JkPjxrZXl3b3JkPk1hbGU8L2tl
eXdvcmQ+PGtleXdvcmQ+TXVzY2xlIFN0cmVuZ3RoLypwaHlzaW9sb2d5PC9rZXl3b3JkPjxrZXl3
b3JkPk11c2NsZSwgU2tlbGV0YWwvKnBoeXNpb2xvZ3k8L2tleXdvcmQ+PGtleXdvcmQ+U2V4IEZh
Y3RvcnM8L2tleXdvcmQ+PGtleXdvcmQ+V2VpZ2h0LUJlYXJpbmcvKnBoeXNpb2xvZ3k8L2tleXdv
cmQ+PGtleXdvcmQ+WW91bmcgQWR1bHQ8L2tleXdvcmQ+PC9rZXl3b3Jkcz48ZGF0ZXM+PHllYXI+
MjAxMjwveWVhcj48cHViLWRhdGVzPjxkYXRlPkF1ZzwvZGF0ZT48L3B1Yi1kYXRlcz48L2RhdGVz
Pjxpc2JuPjEwOTctNDU5OCAoRWxlY3Ryb25pYykmI3hEOzAxNDgtNjM5WCAoTGlua2luZyk8L2lz
Ym4+PGFjY2Vzc2lvbi1udW0+MjI4MDYzNzA8L2FjY2Vzc2lvbi1udW0+PHVybHM+PHJlbGF0ZWQt
dXJscz48dXJsPmh0dHBzOi8vd3d3Lm5jYmkubmxtLm5paC5nb3YvcHVibWVkLzIyODA2MzcwPC91
cmw+PC9yZWxhdGVkLXVybHM+PC91cmxzPjxjdXN0b20yPlBNQzM0MDAxMTg8L2N1c3RvbTI+PGVs
ZWN0cm9uaWMtcmVzb3VyY2UtbnVtPjEwLjEwMDIvbXVzLjIzMjg5PC9lbGVjdHJvbmljLXJlc291
cmNlLW51bT48cmVtb3RlLWRhdGFiYXNlLW5hbWU+TWVkbGluZTwvcmVtb3RlLWRhdGFiYXNlLW5h
bWU+PHJlbW90ZS1kYXRhYmFzZS1wcm92aWRlcj5OTE08L3JlbW90ZS1kYXRhYmFzZS1wcm92aWRl
cj48L3JlY29yZD48L0NpdGU+PC9FbmROb3RlPgB=
</w:fldData>
        </w:fldChar>
      </w:r>
      <w:r w:rsidR="00B40D9A">
        <w:rPr>
          <w:sz w:val="20"/>
          <w:szCs w:val="20"/>
        </w:rPr>
        <w:instrText xml:space="preserve"> ADDIN EN.CITE </w:instrText>
      </w:r>
      <w:r w:rsidR="00B40D9A">
        <w:rPr>
          <w:sz w:val="20"/>
          <w:szCs w:val="20"/>
        </w:rPr>
        <w:fldChar w:fldCharType="begin">
          <w:fldData xml:space="preserve">PEVuZE5vdGU+PENpdGU+PEF1dGhvcj5EZXNjaGVuZXM8L0F1dGhvcj48WWVhcj4yMDA5PC9ZZWFy
PjxSZWNOdW0+MjU8L1JlY051bT48RGlzcGxheVRleHQ+Wzc0LCA3NV08L0Rpc3BsYXlUZXh0Pjxy
ZWNvcmQ+PHJlYy1udW1iZXI+MjU8L3JlYy1udW1iZXI+PGZvcmVpZ24ta2V5cz48a2V5IGFwcD0i
RU4iIGRiLWlkPSJkMHR0cnN2cjJwc3c1NGVmZHYxdnB2eDBkd3d2dmV0d3BzemUiIHRpbWVzdGFt
cD0iMTY1MjEzNDk2NiI+MjU8L2tleT48L2ZvcmVpZ24ta2V5cz48cmVmLXR5cGUgbmFtZT0iSm91
cm5hbCBBcnRpY2xlIj4xNzwvcmVmLXR5cGU+PGNvbnRyaWJ1dG9ycz48YXV0aG9ycz48YXV0aG9y
PkRlc2NoZW5lcywgTS4gUi48L2F1dGhvcj48YXV0aG9yPk1jQ295LCBSLiBXLjwvYXV0aG9yPjxh
dXRob3I+SG9sZHJlbiwgQS4gTi48L2F1dGhvcj48YXV0aG9yPkVhc29uLCBNLiBLLjwvYXV0aG9y
PjwvYXV0aG9ycz48L2NvbnRyaWJ1dG9ycz48YXV0aC1hZGRyZXNzPkRlcGFydG1lbnQgb2YgS2lu
ZXNpb2xvZ3ksIFRoZSBDb2xsZWdlIG9mIFdpbGxpYW0gYW5kIE1hcnksIFdpbGxpYW1zYnVyZywg
VkEgMjMxODctODc5NSwgVVNBLiBtcmRlc2NAd20uZWR1PC9hdXRoLWFkZHJlc3M+PHRpdGxlcz48
dGl0bGU+R2VuZGVyIGluZmx1ZW5jZXMgbmV1cm9tdXNjdWxhciBhZGFwdGF0aW9ucyB0byBtdXNj
bGUgdW5sb2FkaW5nPC90aXRsZT48c2Vjb25kYXJ5LXRpdGxlPkV1ciBKIEFwcGwgUGh5c2lvbDwv
c2Vjb25kYXJ5LXRpdGxlPjwvdGl0bGVzPjxwZXJpb2RpY2FsPjxmdWxsLXRpdGxlPkV1ciBKIEFw
cGwgUGh5c2lvbDwvZnVsbC10aXRsZT48L3BlcmlvZGljYWw+PHBhZ2VzPjg4OS05NzwvcGFnZXM+
PHZvbHVtZT4xMDU8L3ZvbHVtZT48bnVtYmVyPjY8L251bWJlcj48ZWRpdGlvbj4yMDA5MDEwNjwv
ZWRpdGlvbj48a2V5d29yZHM+PGtleXdvcmQ+QWRhcHRhdGlvbiwgUGh5c2lvbG9naWNhbC8qcGh5
c2lvbG9neTwva2V5d29yZD48a2V5d29yZD5FbGVjdHJvbXlvZ3JhcGh5PC9rZXl3b3JkPjxrZXl3
b3JkPkZlbWFsZTwva2V5d29yZD48a2V5d29yZD5IdW1hbnM8L2tleXdvcmQ+PGtleXdvcmQ+S25l
ZSBKb2ludC9waHlzaW9sb2d5PC9rZXl3b3JkPjxrZXl3b3JkPk1hbGU8L2tleXdvcmQ+PGtleXdv
cmQ+TXVzY2xlIENvbnRyYWN0aW9uL3BoeXNpb2xvZ3k8L2tleXdvcmQ+PGtleXdvcmQ+TXVzY2xl
IFN0cmVuZ3RoLypwaHlzaW9sb2d5PC9rZXl3b3JkPjxrZXl3b3JkPk11c2NsZSwgU2tlbGV0YWwv
KmlubmVydmF0aW9uLypwaHlzaW9sb2d5PC9rZXl3b3JkPjxrZXl3b3JkPipOZXJ2b3VzIFN5c3Rl
bSBQaHlzaW9sb2dpY2FsIFBoZW5vbWVuYTwva2V5d29yZD48a2V5d29yZD5OZXVyb211c2N1bGFy
IEp1bmN0aW9uL3BoeXNpb2xvZ3k8L2tleXdvcmQ+PGtleXdvcmQ+UmFuZ2Ugb2YgTW90aW9uLCBB
cnRpY3VsYXIvcGh5c2lvbG9neTwva2V5d29yZD48a2V5d29yZD4qU2V4IENoYXJhY3RlcmlzdGlj
czwva2V5d29yZD48a2V5d29yZD5Ub3JxdWU8L2tleXdvcmQ+PGtleXdvcmQ+V2VpZ2h0LUJlYXJp
bmcvKnBoeXNpb2xvZ3k8L2tleXdvcmQ+PC9rZXl3b3Jkcz48ZGF0ZXM+PHllYXI+MjAwOTwveWVh
cj48cHViLWRhdGVzPjxkYXRlPkFwcjwvZGF0ZT48L3B1Yi1kYXRlcz48L2RhdGVzPjxpc2JuPjE0
MzktNjMyNyAoRWxlY3Ryb25pYykmI3hEOzE0MzktNjMxOSAoTGlua2luZyk8L2lzYm4+PGFjY2Vz
c2lvbi1udW0+MTkxMjUyNzY8L2FjY2Vzc2lvbi1udW0+PHVybHM+PHJlbGF0ZWQtdXJscz48dXJs
Pmh0dHBzOi8vd3d3Lm5jYmkubmxtLm5paC5nb3YvcHVibWVkLzE5MTI1Mjc2PC91cmw+PC9yZWxh
dGVkLXVybHM+PC91cmxzPjxlbGVjdHJvbmljLXJlc291cmNlLW51bT4xMC4xMDA3L3MwMDQyMS0w
MDgtMDk3NC01PC9lbGVjdHJvbmljLXJlc291cmNlLW51bT48cmVtb3RlLWRhdGFiYXNlLW5hbWU+
TWVkbGluZTwvcmVtb3RlLWRhdGFiYXNlLW5hbWU+PHJlbW90ZS1kYXRhYmFzZS1wcm92aWRlcj5O
TE08L3JlbW90ZS1kYXRhYmFzZS1wcm92aWRlcj48L3JlY29yZD48L0NpdGU+PENpdGU+PEF1dGhv
cj5EZXNjaGVuZXM8L0F1dGhvcj48WWVhcj4yMDEyPC9ZZWFyPjxSZWNOdW0+MjM8L1JlY051bT48
cmVjb3JkPjxyZWMtbnVtYmVyPjIzPC9yZWMtbnVtYmVyPjxmb3JlaWduLWtleXM+PGtleSBhcHA9
IkVOIiBkYi1pZD0iZDB0dHJzdnIycHN3NTRlZmR2MXZwdngwZHd3dnZldHdwc3plIiB0aW1lc3Rh
bXA9IjE2NTIxMzM0MzYiPjIzPC9rZXk+PC9mb3JlaWduLWtleXM+PHJlZi10eXBlIG5hbWU9Ikpv
dXJuYWwgQXJ0aWNsZSI+MTc8L3JlZi10eXBlPjxjb250cmlidXRvcnM+PGF1dGhvcnM+PGF1dGhv
cj5EZXNjaGVuZXMsIE0uIFIuPC9hdXRob3I+PGF1dGhvcj5NY0NveSwgUi4gVy48L2F1dGhvcj48
YXV0aG9yPk1hbmdpcywgSy4gQS48L2F1dGhvcj48L2F1dGhvcnM+PC9jb250cmlidXRvcnM+PGF1
dGgtYWRkcmVzcz5EZXBhcnRtZW50IG9mIEtpbmVzaW9sb2d5ICZhbXA7IEhlYWx0aCBTY2llbmNl
cywgVGhlIENvbGxlZ2Ugb2YgV2lsbGlhbSAmYW1wOyBNYXJ5LCBXaWxsaWFtc2J1cmcsIFZpcmdp
bmlhIDIzMTg3LTg3OTUsIFVTQS4gbXJkZXNjQHdtLmVkdTwvYXV0aC1hZGRyZXNzPjx0aXRsZXM+
PHRpdGxlPkZhY3RvcnMgcmVsYXRpbmcgdG8gZ2VuZGVyIHNwZWNpZmljaXR5IG9mIHVubG9hZGlu
Zy1pbmR1Y2VkIGRlY2xpbmVzIGluIHN0cmVuZ3RoPC90aXRsZT48c2Vjb25kYXJ5LXRpdGxlPk11
c2NsZSBOZXJ2ZTwvc2Vjb25kYXJ5LXRpdGxlPjwvdGl0bGVzPjxwZXJpb2RpY2FsPjxmdWxsLXRp
dGxlPk11c2NsZSBOZXJ2ZTwvZnVsbC10aXRsZT48L3BlcmlvZGljYWw+PHBhZ2VzPjIxMC03PC9w
YWdlcz48dm9sdW1lPjQ2PC92b2x1bWU+PG51bWJlcj4yPC9udW1iZXI+PGtleXdvcmRzPjxrZXl3
b3JkPkZlbWFsZTwva2V5d29yZD48a2V5d29yZD5IdW1hbnM8L2tleXdvcmQ+PGtleXdvcmQ+SXNv
bWV0cmljIENvbnRyYWN0aW9uLypwaHlzaW9sb2d5PC9rZXl3b3JkPjxrZXl3b3JkPk1hbGU8L2tl
eXdvcmQ+PGtleXdvcmQ+TXVzY2xlIFN0cmVuZ3RoLypwaHlzaW9sb2d5PC9rZXl3b3JkPjxrZXl3
b3JkPk11c2NsZSwgU2tlbGV0YWwvKnBoeXNpb2xvZ3k8L2tleXdvcmQ+PGtleXdvcmQ+U2V4IEZh
Y3RvcnM8L2tleXdvcmQ+PGtleXdvcmQ+V2VpZ2h0LUJlYXJpbmcvKnBoeXNpb2xvZ3k8L2tleXdv
cmQ+PGtleXdvcmQ+WW91bmcgQWR1bHQ8L2tleXdvcmQ+PC9rZXl3b3Jkcz48ZGF0ZXM+PHllYXI+
MjAxMjwveWVhcj48cHViLWRhdGVzPjxkYXRlPkF1ZzwvZGF0ZT48L3B1Yi1kYXRlcz48L2RhdGVz
Pjxpc2JuPjEwOTctNDU5OCAoRWxlY3Ryb25pYykmI3hEOzAxNDgtNjM5WCAoTGlua2luZyk8L2lz
Ym4+PGFjY2Vzc2lvbi1udW0+MjI4MDYzNzA8L2FjY2Vzc2lvbi1udW0+PHVybHM+PHJlbGF0ZWQt
dXJscz48dXJsPmh0dHBzOi8vd3d3Lm5jYmkubmxtLm5paC5nb3YvcHVibWVkLzIyODA2MzcwPC91
cmw+PC9yZWxhdGVkLXVybHM+PC91cmxzPjxjdXN0b20yPlBNQzM0MDAxMTg8L2N1c3RvbTI+PGVs
ZWN0cm9uaWMtcmVzb3VyY2UtbnVtPjEwLjEwMDIvbXVzLjIzMjg5PC9lbGVjdHJvbmljLXJlc291
cmNlLW51bT48cmVtb3RlLWRhdGFiYXNlLW5hbWU+TWVkbGluZTwvcmVtb3RlLWRhdGFiYXNlLW5h
bWU+PHJlbW90ZS1kYXRhYmFzZS1wcm92aWRlcj5OTE08L3JlbW90ZS1kYXRhYmFzZS1wcm92aWRl
cj48L3JlY29yZD48L0NpdGU+PC9FbmROb3RlPgB=
</w:fldData>
        </w:fldChar>
      </w:r>
      <w:r w:rsidR="00B40D9A">
        <w:rPr>
          <w:sz w:val="20"/>
          <w:szCs w:val="20"/>
        </w:rPr>
        <w:instrText xml:space="preserve"> ADDIN EN.CITE.DATA </w:instrText>
      </w:r>
      <w:r w:rsidR="00B40D9A">
        <w:rPr>
          <w:sz w:val="20"/>
          <w:szCs w:val="20"/>
        </w:rPr>
      </w:r>
      <w:r w:rsidR="00B40D9A">
        <w:rPr>
          <w:sz w:val="20"/>
          <w:szCs w:val="20"/>
        </w:rPr>
        <w:fldChar w:fldCharType="end"/>
      </w:r>
      <w:r w:rsidR="00B93B6E" w:rsidRPr="00C10847">
        <w:rPr>
          <w:sz w:val="20"/>
          <w:szCs w:val="20"/>
        </w:rPr>
      </w:r>
      <w:r w:rsidR="00B93B6E" w:rsidRPr="00C10847">
        <w:rPr>
          <w:sz w:val="20"/>
          <w:szCs w:val="20"/>
        </w:rPr>
        <w:fldChar w:fldCharType="separate"/>
      </w:r>
      <w:r w:rsidR="00B40D9A">
        <w:rPr>
          <w:noProof/>
          <w:sz w:val="20"/>
          <w:szCs w:val="20"/>
        </w:rPr>
        <w:t>[74, 75]</w:t>
      </w:r>
      <w:r w:rsidR="00B93B6E" w:rsidRPr="00C10847">
        <w:rPr>
          <w:sz w:val="20"/>
          <w:szCs w:val="20"/>
        </w:rPr>
        <w:fldChar w:fldCharType="end"/>
      </w:r>
      <w:r w:rsidR="00B93B6E">
        <w:rPr>
          <w:sz w:val="20"/>
          <w:szCs w:val="20"/>
        </w:rPr>
        <w:t>.</w:t>
      </w:r>
      <w:r w:rsidR="00C10847" w:rsidRPr="00C10847">
        <w:rPr>
          <w:sz w:val="20"/>
          <w:szCs w:val="20"/>
        </w:rPr>
        <w:t xml:space="preserve"> </w:t>
      </w:r>
      <w:r w:rsidR="00B93B6E">
        <w:rPr>
          <w:sz w:val="20"/>
          <w:szCs w:val="20"/>
        </w:rPr>
        <w:t>Additionally,</w:t>
      </w:r>
      <w:r w:rsidR="00B93B6E" w:rsidRPr="00C10847">
        <w:rPr>
          <w:sz w:val="20"/>
          <w:szCs w:val="20"/>
        </w:rPr>
        <w:t xml:space="preserve"> </w:t>
      </w:r>
      <w:r w:rsidR="00C10847" w:rsidRPr="00C10847">
        <w:rPr>
          <w:sz w:val="20"/>
          <w:szCs w:val="20"/>
        </w:rPr>
        <w:t>total work (8</w:t>
      </w:r>
      <w:r w:rsidR="00C73C87">
        <w:rPr>
          <w:sz w:val="20"/>
          <w:szCs w:val="20"/>
        </w:rPr>
        <w:t>–</w:t>
      </w:r>
      <w:r w:rsidR="00C10847" w:rsidRPr="00C10847">
        <w:rPr>
          <w:sz w:val="20"/>
          <w:szCs w:val="20"/>
        </w:rPr>
        <w:t>18% reduction) and average power (11</w:t>
      </w:r>
      <w:r w:rsidR="00C73C87">
        <w:rPr>
          <w:sz w:val="20"/>
          <w:szCs w:val="20"/>
        </w:rPr>
        <w:t>–</w:t>
      </w:r>
      <w:r w:rsidR="00C10847" w:rsidRPr="00C10847">
        <w:rPr>
          <w:sz w:val="20"/>
          <w:szCs w:val="20"/>
        </w:rPr>
        <w:t xml:space="preserve">19% reduction) </w:t>
      </w:r>
      <w:r w:rsidR="00B93B6E">
        <w:rPr>
          <w:sz w:val="20"/>
          <w:szCs w:val="20"/>
        </w:rPr>
        <w:t xml:space="preserve">was </w:t>
      </w:r>
      <w:r w:rsidR="00C10847" w:rsidRPr="100CAE68">
        <w:rPr>
          <w:sz w:val="20"/>
          <w:szCs w:val="20"/>
        </w:rPr>
        <w:t>significantly impaired in female</w:t>
      </w:r>
      <w:r w:rsidR="00B93B6E">
        <w:rPr>
          <w:sz w:val="20"/>
          <w:szCs w:val="20"/>
        </w:rPr>
        <w:t>, but not male,</w:t>
      </w:r>
      <w:r w:rsidR="00C10847" w:rsidRPr="100CAE68">
        <w:rPr>
          <w:sz w:val="20"/>
          <w:szCs w:val="20"/>
        </w:rPr>
        <w:t xml:space="preserve"> participants </w:t>
      </w:r>
      <w:r w:rsidR="00C10847" w:rsidRPr="00C10847">
        <w:rPr>
          <w:sz w:val="20"/>
          <w:szCs w:val="20"/>
        </w:rPr>
        <w:t xml:space="preserve">following unloading </w:t>
      </w:r>
      <w:r w:rsidR="00C10847" w:rsidRPr="00C10847">
        <w:rPr>
          <w:sz w:val="20"/>
          <w:szCs w:val="20"/>
        </w:rPr>
        <w:fldChar w:fldCharType="begin">
          <w:fldData xml:space="preserve">PEVuZE5vdGU+PENpdGU+PEF1dGhvcj5EZXNjaGVuZXM8L0F1dGhvcj48WWVhcj4yMDA5PC9ZZWFy
PjxSZWNOdW0+MjU8L1JlY051bT48RGlzcGxheVRleHQ+Wzc0LCA3NV08L0Rpc3BsYXlUZXh0Pjxy
ZWNvcmQ+PHJlYy1udW1iZXI+MjU8L3JlYy1udW1iZXI+PGZvcmVpZ24ta2V5cz48a2V5IGFwcD0i
RU4iIGRiLWlkPSJkMHR0cnN2cjJwc3c1NGVmZHYxdnB2eDBkd3d2dmV0d3BzemUiIHRpbWVzdGFt
cD0iMTY1MjEzNDk2NiI+MjU8L2tleT48L2ZvcmVpZ24ta2V5cz48cmVmLXR5cGUgbmFtZT0iSm91
cm5hbCBBcnRpY2xlIj4xNzwvcmVmLXR5cGU+PGNvbnRyaWJ1dG9ycz48YXV0aG9ycz48YXV0aG9y
PkRlc2NoZW5lcywgTS4gUi48L2F1dGhvcj48YXV0aG9yPk1jQ295LCBSLiBXLjwvYXV0aG9yPjxh
dXRob3I+SG9sZHJlbiwgQS4gTi48L2F1dGhvcj48YXV0aG9yPkVhc29uLCBNLiBLLjwvYXV0aG9y
PjwvYXV0aG9ycz48L2NvbnRyaWJ1dG9ycz48YXV0aC1hZGRyZXNzPkRlcGFydG1lbnQgb2YgS2lu
ZXNpb2xvZ3ksIFRoZSBDb2xsZWdlIG9mIFdpbGxpYW0gYW5kIE1hcnksIFdpbGxpYW1zYnVyZywg
VkEgMjMxODctODc5NSwgVVNBLiBtcmRlc2NAd20uZWR1PC9hdXRoLWFkZHJlc3M+PHRpdGxlcz48
dGl0bGU+R2VuZGVyIGluZmx1ZW5jZXMgbmV1cm9tdXNjdWxhciBhZGFwdGF0aW9ucyB0byBtdXNj
bGUgdW5sb2FkaW5nPC90aXRsZT48c2Vjb25kYXJ5LXRpdGxlPkV1ciBKIEFwcGwgUGh5c2lvbDwv
c2Vjb25kYXJ5LXRpdGxlPjwvdGl0bGVzPjxwZXJpb2RpY2FsPjxmdWxsLXRpdGxlPkV1ciBKIEFw
cGwgUGh5c2lvbDwvZnVsbC10aXRsZT48L3BlcmlvZGljYWw+PHBhZ2VzPjg4OS05NzwvcGFnZXM+
PHZvbHVtZT4xMDU8L3ZvbHVtZT48bnVtYmVyPjY8L251bWJlcj48ZWRpdGlvbj4yMDA5MDEwNjwv
ZWRpdGlvbj48a2V5d29yZHM+PGtleXdvcmQ+QWRhcHRhdGlvbiwgUGh5c2lvbG9naWNhbC8qcGh5
c2lvbG9neTwva2V5d29yZD48a2V5d29yZD5FbGVjdHJvbXlvZ3JhcGh5PC9rZXl3b3JkPjxrZXl3
b3JkPkZlbWFsZTwva2V5d29yZD48a2V5d29yZD5IdW1hbnM8L2tleXdvcmQ+PGtleXdvcmQ+S25l
ZSBKb2ludC9waHlzaW9sb2d5PC9rZXl3b3JkPjxrZXl3b3JkPk1hbGU8L2tleXdvcmQ+PGtleXdv
cmQ+TXVzY2xlIENvbnRyYWN0aW9uL3BoeXNpb2xvZ3k8L2tleXdvcmQ+PGtleXdvcmQ+TXVzY2xl
IFN0cmVuZ3RoLypwaHlzaW9sb2d5PC9rZXl3b3JkPjxrZXl3b3JkPk11c2NsZSwgU2tlbGV0YWwv
KmlubmVydmF0aW9uLypwaHlzaW9sb2d5PC9rZXl3b3JkPjxrZXl3b3JkPipOZXJ2b3VzIFN5c3Rl
bSBQaHlzaW9sb2dpY2FsIFBoZW5vbWVuYTwva2V5d29yZD48a2V5d29yZD5OZXVyb211c2N1bGFy
IEp1bmN0aW9uL3BoeXNpb2xvZ3k8L2tleXdvcmQ+PGtleXdvcmQ+UmFuZ2Ugb2YgTW90aW9uLCBB
cnRpY3VsYXIvcGh5c2lvbG9neTwva2V5d29yZD48a2V5d29yZD4qU2V4IENoYXJhY3RlcmlzdGlj
czwva2V5d29yZD48a2V5d29yZD5Ub3JxdWU8L2tleXdvcmQ+PGtleXdvcmQ+V2VpZ2h0LUJlYXJp
bmcvKnBoeXNpb2xvZ3k8L2tleXdvcmQ+PC9rZXl3b3Jkcz48ZGF0ZXM+PHllYXI+MjAwOTwveWVh
cj48cHViLWRhdGVzPjxkYXRlPkFwcjwvZGF0ZT48L3B1Yi1kYXRlcz48L2RhdGVzPjxpc2JuPjE0
MzktNjMyNyAoRWxlY3Ryb25pYykmI3hEOzE0MzktNjMxOSAoTGlua2luZyk8L2lzYm4+PGFjY2Vz
c2lvbi1udW0+MTkxMjUyNzY8L2FjY2Vzc2lvbi1udW0+PHVybHM+PHJlbGF0ZWQtdXJscz48dXJs
Pmh0dHBzOi8vd3d3Lm5jYmkubmxtLm5paC5nb3YvcHVibWVkLzE5MTI1Mjc2PC91cmw+PC9yZWxh
dGVkLXVybHM+PC91cmxzPjxlbGVjdHJvbmljLXJlc291cmNlLW51bT4xMC4xMDA3L3MwMDQyMS0w
MDgtMDk3NC01PC9lbGVjdHJvbmljLXJlc291cmNlLW51bT48cmVtb3RlLWRhdGFiYXNlLW5hbWU+
TWVkbGluZTwvcmVtb3RlLWRhdGFiYXNlLW5hbWU+PHJlbW90ZS1kYXRhYmFzZS1wcm92aWRlcj5O
TE08L3JlbW90ZS1kYXRhYmFzZS1wcm92aWRlcj48L3JlY29yZD48L0NpdGU+PENpdGU+PEF1dGhv
cj5EZXNjaGVuZXM8L0F1dGhvcj48WWVhcj4yMDEyPC9ZZWFyPjxSZWNOdW0+MjM8L1JlY051bT48
cmVjb3JkPjxyZWMtbnVtYmVyPjIzPC9yZWMtbnVtYmVyPjxmb3JlaWduLWtleXM+PGtleSBhcHA9
IkVOIiBkYi1pZD0iZDB0dHJzdnIycHN3NTRlZmR2MXZwdngwZHd3dnZldHdwc3plIiB0aW1lc3Rh
bXA9IjE2NTIxMzM0MzYiPjIzPC9rZXk+PC9mb3JlaWduLWtleXM+PHJlZi10eXBlIG5hbWU9Ikpv
dXJuYWwgQXJ0aWNsZSI+MTc8L3JlZi10eXBlPjxjb250cmlidXRvcnM+PGF1dGhvcnM+PGF1dGhv
cj5EZXNjaGVuZXMsIE0uIFIuPC9hdXRob3I+PGF1dGhvcj5NY0NveSwgUi4gVy48L2F1dGhvcj48
YXV0aG9yPk1hbmdpcywgSy4gQS48L2F1dGhvcj48L2F1dGhvcnM+PC9jb250cmlidXRvcnM+PGF1
dGgtYWRkcmVzcz5EZXBhcnRtZW50IG9mIEtpbmVzaW9sb2d5ICZhbXA7IEhlYWx0aCBTY2llbmNl
cywgVGhlIENvbGxlZ2Ugb2YgV2lsbGlhbSAmYW1wOyBNYXJ5LCBXaWxsaWFtc2J1cmcsIFZpcmdp
bmlhIDIzMTg3LTg3OTUsIFVTQS4gbXJkZXNjQHdtLmVkdTwvYXV0aC1hZGRyZXNzPjx0aXRsZXM+
PHRpdGxlPkZhY3RvcnMgcmVsYXRpbmcgdG8gZ2VuZGVyIHNwZWNpZmljaXR5IG9mIHVubG9hZGlu
Zy1pbmR1Y2VkIGRlY2xpbmVzIGluIHN0cmVuZ3RoPC90aXRsZT48c2Vjb25kYXJ5LXRpdGxlPk11
c2NsZSBOZXJ2ZTwvc2Vjb25kYXJ5LXRpdGxlPjwvdGl0bGVzPjxwZXJpb2RpY2FsPjxmdWxsLXRp
dGxlPk11c2NsZSBOZXJ2ZTwvZnVsbC10aXRsZT48L3BlcmlvZGljYWw+PHBhZ2VzPjIxMC03PC9w
YWdlcz48dm9sdW1lPjQ2PC92b2x1bWU+PG51bWJlcj4yPC9udW1iZXI+PGtleXdvcmRzPjxrZXl3
b3JkPkZlbWFsZTwva2V5d29yZD48a2V5d29yZD5IdW1hbnM8L2tleXdvcmQ+PGtleXdvcmQ+SXNv
bWV0cmljIENvbnRyYWN0aW9uLypwaHlzaW9sb2d5PC9rZXl3b3JkPjxrZXl3b3JkPk1hbGU8L2tl
eXdvcmQ+PGtleXdvcmQ+TXVzY2xlIFN0cmVuZ3RoLypwaHlzaW9sb2d5PC9rZXl3b3JkPjxrZXl3
b3JkPk11c2NsZSwgU2tlbGV0YWwvKnBoeXNpb2xvZ3k8L2tleXdvcmQ+PGtleXdvcmQ+U2V4IEZh
Y3RvcnM8L2tleXdvcmQ+PGtleXdvcmQ+V2VpZ2h0LUJlYXJpbmcvKnBoeXNpb2xvZ3k8L2tleXdv
cmQ+PGtleXdvcmQ+WW91bmcgQWR1bHQ8L2tleXdvcmQ+PC9rZXl3b3Jkcz48ZGF0ZXM+PHllYXI+
MjAxMjwveWVhcj48cHViLWRhdGVzPjxkYXRlPkF1ZzwvZGF0ZT48L3B1Yi1kYXRlcz48L2RhdGVz
Pjxpc2JuPjEwOTctNDU5OCAoRWxlY3Ryb25pYykmI3hEOzAxNDgtNjM5WCAoTGlua2luZyk8L2lz
Ym4+PGFjY2Vzc2lvbi1udW0+MjI4MDYzNzA8L2FjY2Vzc2lvbi1udW0+PHVybHM+PHJlbGF0ZWQt
dXJscz48dXJsPmh0dHBzOi8vd3d3Lm5jYmkubmxtLm5paC5nb3YvcHVibWVkLzIyODA2MzcwPC91
cmw+PC9yZWxhdGVkLXVybHM+PC91cmxzPjxjdXN0b20yPlBNQzM0MDAxMTg8L2N1c3RvbTI+PGVs
ZWN0cm9uaWMtcmVzb3VyY2UtbnVtPjEwLjEwMDIvbXVzLjIzMjg5PC9lbGVjdHJvbmljLXJlc291
cmNlLW51bT48cmVtb3RlLWRhdGFiYXNlLW5hbWU+TWVkbGluZTwvcmVtb3RlLWRhdGFiYXNlLW5h
bWU+PHJlbW90ZS1kYXRhYmFzZS1wcm92aWRlcj5OTE08L3JlbW90ZS1kYXRhYmFzZS1wcm92aWRl
cj48L3JlY29yZD48L0NpdGU+PC9FbmROb3RlPgB=
</w:fldData>
        </w:fldChar>
      </w:r>
      <w:r w:rsidR="00B40D9A">
        <w:rPr>
          <w:sz w:val="20"/>
          <w:szCs w:val="20"/>
        </w:rPr>
        <w:instrText xml:space="preserve"> ADDIN EN.CITE </w:instrText>
      </w:r>
      <w:r w:rsidR="00B40D9A">
        <w:rPr>
          <w:sz w:val="20"/>
          <w:szCs w:val="20"/>
        </w:rPr>
        <w:fldChar w:fldCharType="begin">
          <w:fldData xml:space="preserve">PEVuZE5vdGU+PENpdGU+PEF1dGhvcj5EZXNjaGVuZXM8L0F1dGhvcj48WWVhcj4yMDA5PC9ZZWFy
PjxSZWNOdW0+MjU8L1JlY051bT48RGlzcGxheVRleHQ+Wzc0LCA3NV08L0Rpc3BsYXlUZXh0Pjxy
ZWNvcmQ+PHJlYy1udW1iZXI+MjU8L3JlYy1udW1iZXI+PGZvcmVpZ24ta2V5cz48a2V5IGFwcD0i
RU4iIGRiLWlkPSJkMHR0cnN2cjJwc3c1NGVmZHYxdnB2eDBkd3d2dmV0d3BzemUiIHRpbWVzdGFt
cD0iMTY1MjEzNDk2NiI+MjU8L2tleT48L2ZvcmVpZ24ta2V5cz48cmVmLXR5cGUgbmFtZT0iSm91
cm5hbCBBcnRpY2xlIj4xNzwvcmVmLXR5cGU+PGNvbnRyaWJ1dG9ycz48YXV0aG9ycz48YXV0aG9y
PkRlc2NoZW5lcywgTS4gUi48L2F1dGhvcj48YXV0aG9yPk1jQ295LCBSLiBXLjwvYXV0aG9yPjxh
dXRob3I+SG9sZHJlbiwgQS4gTi48L2F1dGhvcj48YXV0aG9yPkVhc29uLCBNLiBLLjwvYXV0aG9y
PjwvYXV0aG9ycz48L2NvbnRyaWJ1dG9ycz48YXV0aC1hZGRyZXNzPkRlcGFydG1lbnQgb2YgS2lu
ZXNpb2xvZ3ksIFRoZSBDb2xsZWdlIG9mIFdpbGxpYW0gYW5kIE1hcnksIFdpbGxpYW1zYnVyZywg
VkEgMjMxODctODc5NSwgVVNBLiBtcmRlc2NAd20uZWR1PC9hdXRoLWFkZHJlc3M+PHRpdGxlcz48
dGl0bGU+R2VuZGVyIGluZmx1ZW5jZXMgbmV1cm9tdXNjdWxhciBhZGFwdGF0aW9ucyB0byBtdXNj
bGUgdW5sb2FkaW5nPC90aXRsZT48c2Vjb25kYXJ5LXRpdGxlPkV1ciBKIEFwcGwgUGh5c2lvbDwv
c2Vjb25kYXJ5LXRpdGxlPjwvdGl0bGVzPjxwZXJpb2RpY2FsPjxmdWxsLXRpdGxlPkV1ciBKIEFw
cGwgUGh5c2lvbDwvZnVsbC10aXRsZT48L3BlcmlvZGljYWw+PHBhZ2VzPjg4OS05NzwvcGFnZXM+
PHZvbHVtZT4xMDU8L3ZvbHVtZT48bnVtYmVyPjY8L251bWJlcj48ZWRpdGlvbj4yMDA5MDEwNjwv
ZWRpdGlvbj48a2V5d29yZHM+PGtleXdvcmQ+QWRhcHRhdGlvbiwgUGh5c2lvbG9naWNhbC8qcGh5
c2lvbG9neTwva2V5d29yZD48a2V5d29yZD5FbGVjdHJvbXlvZ3JhcGh5PC9rZXl3b3JkPjxrZXl3
b3JkPkZlbWFsZTwva2V5d29yZD48a2V5d29yZD5IdW1hbnM8L2tleXdvcmQ+PGtleXdvcmQ+S25l
ZSBKb2ludC9waHlzaW9sb2d5PC9rZXl3b3JkPjxrZXl3b3JkPk1hbGU8L2tleXdvcmQ+PGtleXdv
cmQ+TXVzY2xlIENvbnRyYWN0aW9uL3BoeXNpb2xvZ3k8L2tleXdvcmQ+PGtleXdvcmQ+TXVzY2xl
IFN0cmVuZ3RoLypwaHlzaW9sb2d5PC9rZXl3b3JkPjxrZXl3b3JkPk11c2NsZSwgU2tlbGV0YWwv
KmlubmVydmF0aW9uLypwaHlzaW9sb2d5PC9rZXl3b3JkPjxrZXl3b3JkPipOZXJ2b3VzIFN5c3Rl
bSBQaHlzaW9sb2dpY2FsIFBoZW5vbWVuYTwva2V5d29yZD48a2V5d29yZD5OZXVyb211c2N1bGFy
IEp1bmN0aW9uL3BoeXNpb2xvZ3k8L2tleXdvcmQ+PGtleXdvcmQ+UmFuZ2Ugb2YgTW90aW9uLCBB
cnRpY3VsYXIvcGh5c2lvbG9neTwva2V5d29yZD48a2V5d29yZD4qU2V4IENoYXJhY3RlcmlzdGlj
czwva2V5d29yZD48a2V5d29yZD5Ub3JxdWU8L2tleXdvcmQ+PGtleXdvcmQ+V2VpZ2h0LUJlYXJp
bmcvKnBoeXNpb2xvZ3k8L2tleXdvcmQ+PC9rZXl3b3Jkcz48ZGF0ZXM+PHllYXI+MjAwOTwveWVh
cj48cHViLWRhdGVzPjxkYXRlPkFwcjwvZGF0ZT48L3B1Yi1kYXRlcz48L2RhdGVzPjxpc2JuPjE0
MzktNjMyNyAoRWxlY3Ryb25pYykmI3hEOzE0MzktNjMxOSAoTGlua2luZyk8L2lzYm4+PGFjY2Vz
c2lvbi1udW0+MTkxMjUyNzY8L2FjY2Vzc2lvbi1udW0+PHVybHM+PHJlbGF0ZWQtdXJscz48dXJs
Pmh0dHBzOi8vd3d3Lm5jYmkubmxtLm5paC5nb3YvcHVibWVkLzE5MTI1Mjc2PC91cmw+PC9yZWxh
dGVkLXVybHM+PC91cmxzPjxlbGVjdHJvbmljLXJlc291cmNlLW51bT4xMC4xMDA3L3MwMDQyMS0w
MDgtMDk3NC01PC9lbGVjdHJvbmljLXJlc291cmNlLW51bT48cmVtb3RlLWRhdGFiYXNlLW5hbWU+
TWVkbGluZTwvcmVtb3RlLWRhdGFiYXNlLW5hbWU+PHJlbW90ZS1kYXRhYmFzZS1wcm92aWRlcj5O
TE08L3JlbW90ZS1kYXRhYmFzZS1wcm92aWRlcj48L3JlY29yZD48L0NpdGU+PENpdGU+PEF1dGhv
cj5EZXNjaGVuZXM8L0F1dGhvcj48WWVhcj4yMDEyPC9ZZWFyPjxSZWNOdW0+MjM8L1JlY051bT48
cmVjb3JkPjxyZWMtbnVtYmVyPjIzPC9yZWMtbnVtYmVyPjxmb3JlaWduLWtleXM+PGtleSBhcHA9
IkVOIiBkYi1pZD0iZDB0dHJzdnIycHN3NTRlZmR2MXZwdngwZHd3dnZldHdwc3plIiB0aW1lc3Rh
bXA9IjE2NTIxMzM0MzYiPjIzPC9rZXk+PC9mb3JlaWduLWtleXM+PHJlZi10eXBlIG5hbWU9Ikpv
dXJuYWwgQXJ0aWNsZSI+MTc8L3JlZi10eXBlPjxjb250cmlidXRvcnM+PGF1dGhvcnM+PGF1dGhv
cj5EZXNjaGVuZXMsIE0uIFIuPC9hdXRob3I+PGF1dGhvcj5NY0NveSwgUi4gVy48L2F1dGhvcj48
YXV0aG9yPk1hbmdpcywgSy4gQS48L2F1dGhvcj48L2F1dGhvcnM+PC9jb250cmlidXRvcnM+PGF1
dGgtYWRkcmVzcz5EZXBhcnRtZW50IG9mIEtpbmVzaW9sb2d5ICZhbXA7IEhlYWx0aCBTY2llbmNl
cywgVGhlIENvbGxlZ2Ugb2YgV2lsbGlhbSAmYW1wOyBNYXJ5LCBXaWxsaWFtc2J1cmcsIFZpcmdp
bmlhIDIzMTg3LTg3OTUsIFVTQS4gbXJkZXNjQHdtLmVkdTwvYXV0aC1hZGRyZXNzPjx0aXRsZXM+
PHRpdGxlPkZhY3RvcnMgcmVsYXRpbmcgdG8gZ2VuZGVyIHNwZWNpZmljaXR5IG9mIHVubG9hZGlu
Zy1pbmR1Y2VkIGRlY2xpbmVzIGluIHN0cmVuZ3RoPC90aXRsZT48c2Vjb25kYXJ5LXRpdGxlPk11
c2NsZSBOZXJ2ZTwvc2Vjb25kYXJ5LXRpdGxlPjwvdGl0bGVzPjxwZXJpb2RpY2FsPjxmdWxsLXRp
dGxlPk11c2NsZSBOZXJ2ZTwvZnVsbC10aXRsZT48L3BlcmlvZGljYWw+PHBhZ2VzPjIxMC03PC9w
YWdlcz48dm9sdW1lPjQ2PC92b2x1bWU+PG51bWJlcj4yPC9udW1iZXI+PGtleXdvcmRzPjxrZXl3
b3JkPkZlbWFsZTwva2V5d29yZD48a2V5d29yZD5IdW1hbnM8L2tleXdvcmQ+PGtleXdvcmQ+SXNv
bWV0cmljIENvbnRyYWN0aW9uLypwaHlzaW9sb2d5PC9rZXl3b3JkPjxrZXl3b3JkPk1hbGU8L2tl
eXdvcmQ+PGtleXdvcmQ+TXVzY2xlIFN0cmVuZ3RoLypwaHlzaW9sb2d5PC9rZXl3b3JkPjxrZXl3
b3JkPk11c2NsZSwgU2tlbGV0YWwvKnBoeXNpb2xvZ3k8L2tleXdvcmQ+PGtleXdvcmQ+U2V4IEZh
Y3RvcnM8L2tleXdvcmQ+PGtleXdvcmQ+V2VpZ2h0LUJlYXJpbmcvKnBoeXNpb2xvZ3k8L2tleXdv
cmQ+PGtleXdvcmQ+WW91bmcgQWR1bHQ8L2tleXdvcmQ+PC9rZXl3b3Jkcz48ZGF0ZXM+PHllYXI+
MjAxMjwveWVhcj48cHViLWRhdGVzPjxkYXRlPkF1ZzwvZGF0ZT48L3B1Yi1kYXRlcz48L2RhdGVz
Pjxpc2JuPjEwOTctNDU5OCAoRWxlY3Ryb25pYykmI3hEOzAxNDgtNjM5WCAoTGlua2luZyk8L2lz
Ym4+PGFjY2Vzc2lvbi1udW0+MjI4MDYzNzA8L2FjY2Vzc2lvbi1udW0+PHVybHM+PHJlbGF0ZWQt
dXJscz48dXJsPmh0dHBzOi8vd3d3Lm5jYmkubmxtLm5paC5nb3YvcHVibWVkLzIyODA2MzcwPC91
cmw+PC9yZWxhdGVkLXVybHM+PC91cmxzPjxjdXN0b20yPlBNQzM0MDAxMTg8L2N1c3RvbTI+PGVs
ZWN0cm9uaWMtcmVzb3VyY2UtbnVtPjEwLjEwMDIvbXVzLjIzMjg5PC9lbGVjdHJvbmljLXJlc291
cmNlLW51bT48cmVtb3RlLWRhdGFiYXNlLW5hbWU+TWVkbGluZTwvcmVtb3RlLWRhdGFiYXNlLW5h
bWU+PHJlbW90ZS1kYXRhYmFzZS1wcm92aWRlcj5OTE08L3JlbW90ZS1kYXRhYmFzZS1wcm92aWRl
cj48L3JlY29yZD48L0NpdGU+PC9FbmROb3RlPgB=
</w:fldData>
        </w:fldChar>
      </w:r>
      <w:r w:rsidR="00B40D9A">
        <w:rPr>
          <w:sz w:val="20"/>
          <w:szCs w:val="20"/>
        </w:rPr>
        <w:instrText xml:space="preserve"> ADDIN EN.CITE.DATA </w:instrText>
      </w:r>
      <w:r w:rsidR="00B40D9A">
        <w:rPr>
          <w:sz w:val="20"/>
          <w:szCs w:val="20"/>
        </w:rPr>
      </w:r>
      <w:r w:rsidR="00B40D9A">
        <w:rPr>
          <w:sz w:val="20"/>
          <w:szCs w:val="20"/>
        </w:rPr>
        <w:fldChar w:fldCharType="end"/>
      </w:r>
      <w:r w:rsidR="00C10847" w:rsidRPr="00C10847">
        <w:rPr>
          <w:sz w:val="20"/>
          <w:szCs w:val="20"/>
        </w:rPr>
      </w:r>
      <w:r w:rsidR="00C10847" w:rsidRPr="00C10847">
        <w:rPr>
          <w:sz w:val="20"/>
          <w:szCs w:val="20"/>
        </w:rPr>
        <w:fldChar w:fldCharType="separate"/>
      </w:r>
      <w:r w:rsidR="00B40D9A">
        <w:rPr>
          <w:noProof/>
          <w:sz w:val="20"/>
          <w:szCs w:val="20"/>
        </w:rPr>
        <w:t>[74, 75]</w:t>
      </w:r>
      <w:r w:rsidR="00C10847" w:rsidRPr="00C10847">
        <w:rPr>
          <w:sz w:val="20"/>
          <w:szCs w:val="20"/>
        </w:rPr>
        <w:fldChar w:fldCharType="end"/>
      </w:r>
      <w:r w:rsidR="00C10847" w:rsidRPr="00C10847">
        <w:rPr>
          <w:sz w:val="20"/>
          <w:szCs w:val="20"/>
        </w:rPr>
        <w:t xml:space="preserve">. </w:t>
      </w:r>
      <w:r w:rsidR="100CAE68" w:rsidRPr="100CAE68">
        <w:rPr>
          <w:sz w:val="20"/>
          <w:szCs w:val="20"/>
        </w:rPr>
        <w:t>Similarly,</w:t>
      </w:r>
      <w:r w:rsidR="00C10847" w:rsidRPr="00C10847">
        <w:rPr>
          <w:sz w:val="20"/>
          <w:szCs w:val="20"/>
        </w:rPr>
        <w:t xml:space="preserve"> longer duration </w:t>
      </w:r>
      <w:r w:rsidR="100CAE68" w:rsidRPr="100CAE68">
        <w:rPr>
          <w:sz w:val="20"/>
          <w:szCs w:val="20"/>
        </w:rPr>
        <w:t xml:space="preserve">bed rest </w:t>
      </w:r>
      <w:r w:rsidR="00C10847" w:rsidRPr="00C10847">
        <w:rPr>
          <w:sz w:val="20"/>
          <w:szCs w:val="20"/>
        </w:rPr>
        <w:t>(14</w:t>
      </w:r>
      <w:r w:rsidR="00C73C87">
        <w:rPr>
          <w:sz w:val="20"/>
          <w:szCs w:val="20"/>
        </w:rPr>
        <w:t>-</w:t>
      </w:r>
      <w:r w:rsidR="00C10847" w:rsidRPr="00C10847">
        <w:rPr>
          <w:sz w:val="20"/>
          <w:szCs w:val="20"/>
        </w:rPr>
        <w:t xml:space="preserve">day) in females </w:t>
      </w:r>
      <w:r w:rsidR="100CAE68" w:rsidRPr="100CAE68">
        <w:rPr>
          <w:sz w:val="20"/>
          <w:szCs w:val="20"/>
        </w:rPr>
        <w:t xml:space="preserve">results in </w:t>
      </w:r>
      <w:r w:rsidR="00C10847" w:rsidRPr="00C10847">
        <w:rPr>
          <w:sz w:val="20"/>
          <w:szCs w:val="20"/>
        </w:rPr>
        <w:t xml:space="preserve">greater reduction in </w:t>
      </w:r>
      <w:r w:rsidR="009205B3">
        <w:rPr>
          <w:sz w:val="20"/>
          <w:szCs w:val="20"/>
        </w:rPr>
        <w:t xml:space="preserve">isokinetic </w:t>
      </w:r>
      <w:r w:rsidR="00C10847" w:rsidRPr="00C10847">
        <w:rPr>
          <w:sz w:val="20"/>
          <w:szCs w:val="20"/>
        </w:rPr>
        <w:t xml:space="preserve">knee extensor strength compared to males (16.6% reduction in females vs 4.7% in males) after unloading </w:t>
      </w:r>
      <w:r w:rsidR="00C10847" w:rsidRPr="00C10847">
        <w:rPr>
          <w:sz w:val="20"/>
          <w:szCs w:val="20"/>
        </w:rPr>
        <w:fldChar w:fldCharType="begin"/>
      </w:r>
      <w:r w:rsidR="00B40D9A">
        <w:rPr>
          <w:sz w:val="20"/>
          <w:szCs w:val="20"/>
        </w:rPr>
        <w:instrText xml:space="preserve"> ADDIN EN.CITE &lt;EndNote&gt;&lt;Cite&gt;&lt;Author&gt;Yasuda&lt;/Author&gt;&lt;Year&gt;2005&lt;/Year&gt;&lt;RecNum&gt;24&lt;/RecNum&gt;&lt;DisplayText&gt;[76]&lt;/DisplayText&gt;&lt;record&gt;&lt;rec-number&gt;24&lt;/rec-number&gt;&lt;foreign-keys&gt;&lt;key app="EN" db-id="d0ttrsvr2psw54efdv1vpvx0dwwvvetwpsze" timestamp="1652134619"&gt;24&lt;/key&gt;&lt;/foreign-keys&gt;&lt;ref-type name="Journal Article"&gt;17&lt;/ref-type&gt;&lt;contributors&gt;&lt;authors&gt;&lt;author&gt;Yasuda, N.&lt;/author&gt;&lt;author&gt;Glover, E. I.&lt;/author&gt;&lt;author&gt;Phillips, S. M.&lt;/author&gt;&lt;author&gt;Isfort, R. J.&lt;/author&gt;&lt;author&gt;Tarnopolsky, M. A.&lt;/author&gt;&lt;/authors&gt;&lt;/contributors&gt;&lt;auth-address&gt;Dept. of Kinesiology, McMaster Univ., Hamilton, Ontario, Canada.&lt;/auth-address&gt;&lt;titles&gt;&lt;title&gt;Sex-based differences in skeletal muscle function and morphology with short-term limb immobilization&lt;/title&gt;&lt;secondary-title&gt;J Appl Physiol (1985)&lt;/secondary-title&gt;&lt;/titles&gt;&lt;periodical&gt;&lt;full-title&gt;J Appl Physiol (1985)&lt;/full-title&gt;&lt;/periodical&gt;&lt;pages&gt;1085-92&lt;/pages&gt;&lt;volume&gt;99&lt;/volume&gt;&lt;number&gt;3&lt;/number&gt;&lt;edition&gt;20050428&lt;/edition&gt;&lt;keywords&gt;&lt;keyword&gt;Adaptation, Physiological&lt;/keyword&gt;&lt;keyword&gt;Adult&lt;/keyword&gt;&lt;keyword&gt;Female&lt;/keyword&gt;&lt;keyword&gt;Humans&lt;/keyword&gt;&lt;keyword&gt;Immobilization/*methods&lt;/keyword&gt;&lt;keyword&gt;Knee Joint/physiopathology&lt;/keyword&gt;&lt;keyword&gt;Male&lt;/keyword&gt;&lt;keyword&gt;*Muscle Contraction&lt;/keyword&gt;&lt;keyword&gt;Muscle Fibers, Skeletal/*pathology&lt;/keyword&gt;&lt;keyword&gt;Muscle, Skeletal/*pathology/*physiopathology&lt;/keyword&gt;&lt;keyword&gt;Muscular Atrophy/*pathology/*physiopathology&lt;/keyword&gt;&lt;keyword&gt;Sex Factors&lt;/keyword&gt;&lt;keyword&gt;Stress, Mechanical&lt;/keyword&gt;&lt;keyword&gt;Time Factors&lt;/keyword&gt;&lt;/keywords&gt;&lt;dates&gt;&lt;year&gt;2005&lt;/year&gt;&lt;pub-dates&gt;&lt;date&gt;Sep&lt;/date&gt;&lt;/pub-dates&gt;&lt;/dates&gt;&lt;isbn&gt;8750-7587 (Print)&amp;#xD;0161-7567 (Linking)&lt;/isbn&gt;&lt;accession-num&gt;15860685&lt;/accession-num&gt;&lt;urls&gt;&lt;related-urls&gt;&lt;url&gt;https://www.ncbi.nlm.nih.gov/pubmed/15860685&lt;/url&gt;&lt;/related-urls&gt;&lt;/urls&gt;&lt;electronic-resource-num&gt;10.1152/japplphysiol.00247.2005&lt;/electronic-resource-num&gt;&lt;remote-database-name&gt;Medline&lt;/remote-database-name&gt;&lt;remote-database-provider&gt;NLM&lt;/remote-database-provider&gt;&lt;/record&gt;&lt;/Cite&gt;&lt;/EndNote&gt;</w:instrText>
      </w:r>
      <w:r w:rsidR="00C10847" w:rsidRPr="00C10847">
        <w:rPr>
          <w:sz w:val="20"/>
          <w:szCs w:val="20"/>
        </w:rPr>
        <w:fldChar w:fldCharType="separate"/>
      </w:r>
      <w:r w:rsidR="00B40D9A">
        <w:rPr>
          <w:noProof/>
          <w:sz w:val="20"/>
          <w:szCs w:val="20"/>
        </w:rPr>
        <w:t>[76]</w:t>
      </w:r>
      <w:r w:rsidR="00C10847" w:rsidRPr="00C10847">
        <w:rPr>
          <w:sz w:val="20"/>
          <w:szCs w:val="20"/>
        </w:rPr>
        <w:fldChar w:fldCharType="end"/>
      </w:r>
      <w:r w:rsidR="00C10847" w:rsidRPr="00C10847">
        <w:rPr>
          <w:sz w:val="20"/>
          <w:szCs w:val="20"/>
        </w:rPr>
        <w:t xml:space="preserve">. </w:t>
      </w:r>
      <w:r w:rsidR="100CAE68" w:rsidRPr="100CAE68">
        <w:rPr>
          <w:sz w:val="20"/>
          <w:szCs w:val="20"/>
        </w:rPr>
        <w:t xml:space="preserve">One plausible mechanism to support the </w:t>
      </w:r>
      <w:r w:rsidR="00C10847" w:rsidRPr="00C10847">
        <w:rPr>
          <w:sz w:val="20"/>
          <w:szCs w:val="20"/>
        </w:rPr>
        <w:t xml:space="preserve">sex-specific strength decrements, despite </w:t>
      </w:r>
      <w:r w:rsidR="100CAE68" w:rsidRPr="100CAE68">
        <w:rPr>
          <w:sz w:val="20"/>
          <w:szCs w:val="20"/>
        </w:rPr>
        <w:t>comparable</w:t>
      </w:r>
      <w:r w:rsidR="00C10847" w:rsidRPr="00C10847">
        <w:rPr>
          <w:sz w:val="20"/>
          <w:szCs w:val="20"/>
        </w:rPr>
        <w:t xml:space="preserve"> muscular atrophy</w:t>
      </w:r>
      <w:r w:rsidR="100CAE68" w:rsidRPr="100CAE68">
        <w:rPr>
          <w:sz w:val="20"/>
          <w:szCs w:val="20"/>
        </w:rPr>
        <w:t xml:space="preserve"> in males and females with </w:t>
      </w:r>
      <w:r>
        <w:rPr>
          <w:sz w:val="20"/>
          <w:szCs w:val="20"/>
        </w:rPr>
        <w:t>bed rest</w:t>
      </w:r>
      <w:r w:rsidR="00C10847" w:rsidRPr="00C10847">
        <w:rPr>
          <w:sz w:val="20"/>
          <w:szCs w:val="20"/>
        </w:rPr>
        <w:t xml:space="preserve"> </w:t>
      </w:r>
      <w:r w:rsidR="00C10847" w:rsidRPr="00C10847">
        <w:rPr>
          <w:sz w:val="20"/>
          <w:szCs w:val="20"/>
        </w:rPr>
        <w:fldChar w:fldCharType="begin"/>
      </w:r>
      <w:r w:rsidR="00B40D9A">
        <w:rPr>
          <w:sz w:val="20"/>
          <w:szCs w:val="20"/>
        </w:rPr>
        <w:instrText xml:space="preserve"> ADDIN EN.CITE &lt;EndNote&gt;&lt;Cite&gt;&lt;Author&gt;Yasuda&lt;/Author&gt;&lt;Year&gt;2005&lt;/Year&gt;&lt;RecNum&gt;24&lt;/RecNum&gt;&lt;DisplayText&gt;[76]&lt;/DisplayText&gt;&lt;record&gt;&lt;rec-number&gt;24&lt;/rec-number&gt;&lt;foreign-keys&gt;&lt;key app="EN" db-id="d0ttrsvr2psw54efdv1vpvx0dwwvvetwpsze" timestamp="1652134619"&gt;24&lt;/key&gt;&lt;/foreign-keys&gt;&lt;ref-type name="Journal Article"&gt;17&lt;/ref-type&gt;&lt;contributors&gt;&lt;authors&gt;&lt;author&gt;Yasuda, N.&lt;/author&gt;&lt;author&gt;Glover, E. I.&lt;/author&gt;&lt;author&gt;Phillips, S. M.&lt;/author&gt;&lt;author&gt;Isfort, R. J.&lt;/author&gt;&lt;author&gt;Tarnopolsky, M. A.&lt;/author&gt;&lt;/authors&gt;&lt;/contributors&gt;&lt;auth-address&gt;Dept. of Kinesiology, McMaster Univ., Hamilton, Ontario, Canada.&lt;/auth-address&gt;&lt;titles&gt;&lt;title&gt;Sex-based differences in skeletal muscle function and morphology with short-term limb immobilization&lt;/title&gt;&lt;secondary-title&gt;J Appl Physiol (1985)&lt;/secondary-title&gt;&lt;/titles&gt;&lt;periodical&gt;&lt;full-title&gt;J Appl Physiol (1985)&lt;/full-title&gt;&lt;/periodical&gt;&lt;pages&gt;1085-92&lt;/pages&gt;&lt;volume&gt;99&lt;/volume&gt;&lt;number&gt;3&lt;/number&gt;&lt;edition&gt;20050428&lt;/edition&gt;&lt;keywords&gt;&lt;keyword&gt;Adaptation, Physiological&lt;/keyword&gt;&lt;keyword&gt;Adult&lt;/keyword&gt;&lt;keyword&gt;Female&lt;/keyword&gt;&lt;keyword&gt;Humans&lt;/keyword&gt;&lt;keyword&gt;Immobilization/*methods&lt;/keyword&gt;&lt;keyword&gt;Knee Joint/physiopathology&lt;/keyword&gt;&lt;keyword&gt;Male&lt;/keyword&gt;&lt;keyword&gt;*Muscle Contraction&lt;/keyword&gt;&lt;keyword&gt;Muscle Fibers, Skeletal/*pathology&lt;/keyword&gt;&lt;keyword&gt;Muscle, Skeletal/*pathology/*physiopathology&lt;/keyword&gt;&lt;keyword&gt;Muscular Atrophy/*pathology/*physiopathology&lt;/keyword&gt;&lt;keyword&gt;Sex Factors&lt;/keyword&gt;&lt;keyword&gt;Stress, Mechanical&lt;/keyword&gt;&lt;keyword&gt;Time Factors&lt;/keyword&gt;&lt;/keywords&gt;&lt;dates&gt;&lt;year&gt;2005&lt;/year&gt;&lt;pub-dates&gt;&lt;date&gt;Sep&lt;/date&gt;&lt;/pub-dates&gt;&lt;/dates&gt;&lt;isbn&gt;8750-7587 (Print)&amp;#xD;0161-7567 (Linking)&lt;/isbn&gt;&lt;accession-num&gt;15860685&lt;/accession-num&gt;&lt;urls&gt;&lt;related-urls&gt;&lt;url&gt;https://www.ncbi.nlm.nih.gov/pubmed/15860685&lt;/url&gt;&lt;/related-urls&gt;&lt;/urls&gt;&lt;electronic-resource-num&gt;10.1152/japplphysiol.00247.2005&lt;/electronic-resource-num&gt;&lt;remote-database-name&gt;Medline&lt;/remote-database-name&gt;&lt;remote-database-provider&gt;NLM&lt;/remote-database-provider&gt;&lt;/record&gt;&lt;/Cite&gt;&lt;/EndNote&gt;</w:instrText>
      </w:r>
      <w:r w:rsidR="00C10847" w:rsidRPr="00C10847">
        <w:rPr>
          <w:sz w:val="20"/>
          <w:szCs w:val="20"/>
        </w:rPr>
        <w:fldChar w:fldCharType="separate"/>
      </w:r>
      <w:r w:rsidR="00B40D9A">
        <w:rPr>
          <w:noProof/>
          <w:sz w:val="20"/>
          <w:szCs w:val="20"/>
        </w:rPr>
        <w:t>[76]</w:t>
      </w:r>
      <w:r w:rsidR="00C10847" w:rsidRPr="00C10847">
        <w:rPr>
          <w:sz w:val="20"/>
          <w:szCs w:val="20"/>
        </w:rPr>
        <w:fldChar w:fldCharType="end"/>
      </w:r>
      <w:r w:rsidR="00C10847" w:rsidRPr="00C10847">
        <w:rPr>
          <w:sz w:val="20"/>
          <w:szCs w:val="20"/>
        </w:rPr>
        <w:t xml:space="preserve">, </w:t>
      </w:r>
      <w:r w:rsidR="100CAE68" w:rsidRPr="100CAE68">
        <w:rPr>
          <w:sz w:val="20"/>
          <w:szCs w:val="20"/>
        </w:rPr>
        <w:t>is</w:t>
      </w:r>
      <w:r w:rsidR="00C10847" w:rsidRPr="00C10847">
        <w:rPr>
          <w:sz w:val="20"/>
          <w:szCs w:val="20"/>
        </w:rPr>
        <w:t xml:space="preserve"> that differing neural input may be driving these adaptations. </w:t>
      </w:r>
      <w:r w:rsidR="100CAE68" w:rsidRPr="100CAE68">
        <w:rPr>
          <w:sz w:val="20"/>
          <w:szCs w:val="20"/>
        </w:rPr>
        <w:t>Indeed,</w:t>
      </w:r>
      <w:r w:rsidR="00C10847" w:rsidRPr="00C10847">
        <w:rPr>
          <w:sz w:val="20"/>
          <w:szCs w:val="20"/>
        </w:rPr>
        <w:t xml:space="preserve"> </w:t>
      </w:r>
      <w:r w:rsidR="100CAE68" w:rsidRPr="100CAE68">
        <w:rPr>
          <w:sz w:val="20"/>
          <w:szCs w:val="20"/>
        </w:rPr>
        <w:t xml:space="preserve">following unloading, </w:t>
      </w:r>
      <w:r w:rsidR="00C10847" w:rsidRPr="00C10847">
        <w:rPr>
          <w:sz w:val="20"/>
          <w:szCs w:val="20"/>
        </w:rPr>
        <w:t>electromyography activity</w:t>
      </w:r>
      <w:r w:rsidR="100CAE68" w:rsidRPr="100CAE68">
        <w:rPr>
          <w:sz w:val="20"/>
          <w:szCs w:val="20"/>
        </w:rPr>
        <w:t xml:space="preserve"> reductions of</w:t>
      </w:r>
      <w:r w:rsidR="00C10847" w:rsidRPr="00C10847">
        <w:rPr>
          <w:sz w:val="20"/>
          <w:szCs w:val="20"/>
        </w:rPr>
        <w:t xml:space="preserve"> </w:t>
      </w:r>
      <w:r w:rsidR="100CAE68" w:rsidRPr="100CAE68">
        <w:rPr>
          <w:sz w:val="20"/>
          <w:szCs w:val="20"/>
        </w:rPr>
        <w:t>27</w:t>
      </w:r>
      <w:r w:rsidR="00C73C87">
        <w:rPr>
          <w:sz w:val="20"/>
          <w:szCs w:val="20"/>
        </w:rPr>
        <w:t>–</w:t>
      </w:r>
      <w:r w:rsidR="100CAE68" w:rsidRPr="100CAE68">
        <w:rPr>
          <w:sz w:val="20"/>
          <w:szCs w:val="20"/>
        </w:rPr>
        <w:t xml:space="preserve">24% have </w:t>
      </w:r>
      <w:r w:rsidR="00C10847" w:rsidRPr="00C10847">
        <w:rPr>
          <w:sz w:val="20"/>
          <w:szCs w:val="20"/>
        </w:rPr>
        <w:t>been documented in females, compared to 8% in males</w:t>
      </w:r>
      <w:r w:rsidR="002E13E7">
        <w:rPr>
          <w:sz w:val="20"/>
          <w:szCs w:val="20"/>
        </w:rPr>
        <w:t xml:space="preserve"> </w:t>
      </w:r>
      <w:r w:rsidR="00C10847" w:rsidRPr="00C10847">
        <w:rPr>
          <w:sz w:val="20"/>
          <w:szCs w:val="20"/>
        </w:rPr>
        <w:fldChar w:fldCharType="begin">
          <w:fldData xml:space="preserve">PEVuZE5vdGU+PENpdGU+PEF1dGhvcj5NYWNMZW5uYW48L0F1dGhvcj48WWVhcj4yMDIxPC9ZZWFy
PjxSZWNOdW0+Mjc8L1JlY051bT48RGlzcGxheVRleHQ+Wzc3XTwvRGlzcGxheVRleHQ+PHJlY29y
ZD48cmVjLW51bWJlcj4yNzwvcmVjLW51bWJlcj48Zm9yZWlnbi1rZXlzPjxrZXkgYXBwPSJFTiIg
ZGItaWQ9ImQwdHRyc3ZyMnBzdzU0ZWZkdjF2cHZ4MGR3d3Z2ZXR3cHN6ZSIgdGltZXN0YW1wPSIx
NjUyMTM1NTg4Ij4yNzwva2V5PjwvZm9yZWlnbi1rZXlzPjxyZWYtdHlwZSBuYW1lPSJKb3VybmFs
IEFydGljbGUiPjE3PC9yZWYtdHlwZT48Y29udHJpYnV0b3JzPjxhdXRob3JzPjxhdXRob3I+TWFj
TGVubmFuLCBSLiBKLjwvYXV0aG9yPjxhdXRob3I+T2dpbHZpZSwgRC48L2F1dGhvcj48YXV0aG9y
Pk1jRG9ybWFuLCBKLjwvYXV0aG9yPjxhdXRob3I+VmFyZ2FzLCBFLjwvYXV0aG9yPjxhdXRob3I+
R3J1c2t5LCBBLiBSLjwvYXV0aG9yPjxhdXRob3I+S2ltLCBZLjwvYXV0aG9yPjxhdXRob3I+R2Fy
Y2lhLCBKLiBNLjwvYXV0aG9yPjxhdXRob3I+U3RvY2ssIE0uIFMuPC9hdXRob3I+PC9hdXRob3Jz
PjwvY29udHJpYnV0b3JzPjxhdXRoLWFkZHJlc3M+QXBwbGllZCBOZXVyb211c2N1bGFyIFBoeXNp
b2xvZ3kgTGFib3JhdG9yeSwgT2tsYWhvbWEgU3RhdGUgVW5pdmVyc2l0eSwgU3RpbGx3YXRlciwg
T0ssIFVTQS4mI3hEO1NjaG9vbCBvZiBLaW5lc2lvbG9neSAmYW1wOyBQaHlzaWNhbCBUaGVyYXB5
LCBVbml2ZXJzaXR5IG9mIENlbnRyYWwgRmxvcmlkYSwgT3JsYW5kbywgRkwsIFVTQS4mI3hEO05l
dXJvbXVzY3VsYXIgUGxhc3RpY2l0eSBMYWJvcmF0b3J5LCBJbnN0aXR1dGUgb2YgRXhlcmNpc2Ug
UGh5c2lvbG9neSBhbmQgUmVoYWJpbGl0YXRpb24gU2NpZW5jZSwgVW5pdmVyc2l0eSBvZiBDZW50
cmFsIEZsb3JpZGEsIE9ybGFuZG8sIEZMLCBVU0EuJiN4RDtEZXBhcnRtZW50IG9mIEtpbmVzaW9s
b2d5IGFuZCBIZWFsdGggU2NpZW5jZXMsIFZpcmdpbmlhIENvbW1vbndlYWx0aCBVbml2ZXJzaXR5
LCBSaWNobW9uZCwgVkEsIFVTQS4mI3hEO0RlcGFydG1lbnQgb2YgSGVhbHRoIFNjaWVuY2VzLCBV
bml2ZXJzaXR5IG9mIENlbnRyYWwgRmxvcmlkYSwgT3JsYW5kbywgRkwsIFVTQS48L2F1dGgtYWRk
cmVzcz48dGl0bGVzPjx0aXRsZT5UaGUgdGltZSBjb3Vyc2Ugb2YgbmV1cm9tdXNjdWxhciBpbXBh
aXJtZW50IGR1cmluZyBzaG9ydC10ZXJtIGRpc3VzZSBpbiB5b3VuZyB3b21lbjwvdGl0bGU+PHNl
Y29uZGFyeS10aXRsZT5QaHlzaW9sIFJlcDwvc2Vjb25kYXJ5LXRpdGxlPjwvdGl0bGVzPjxwZXJp
b2RpY2FsPjxmdWxsLXRpdGxlPlBoeXNpb2wgUmVwPC9mdWxsLXRpdGxlPjwvcGVyaW9kaWNhbD48
cGFnZXM+ZTE0Njc3PC9wYWdlcz48dm9sdW1lPjk8L3ZvbHVtZT48bnVtYmVyPjE8L251bWJlcj48
a2V5d29yZHM+PGtleXdvcmQ+QWN0aW9uIFBvdGVudGlhbHM8L2tleXdvcmQ+PGtleXdvcmQ+QWRv
bGVzY2VudDwva2V5d29yZD48a2V5d29yZD5DZW50cmFsIE5lcnZvdXMgU3lzdGVtL21ldGFib2xp
c208L2tleXdvcmQ+PGtleXdvcmQ+RWxlY3Ryb215b2dyYXBoeS9tZXRob2RzPC9rZXl3b3JkPjxr
ZXl3b3JkPkZlbWFsZTwva2V5d29yZD48a2V5d29yZD5IdW1hbnM8L2tleXdvcmQ+PGtleXdvcmQ+
SW1tb2JpbGl6YXRpb248L2tleXdvcmQ+PGtleXdvcmQ+S25lZSBKb2ludC8qcGh5c2lvcGF0aG9s
b2d5PC9rZXl3b3JkPjxrZXl3b3JkPk11c2NsZSBTdHJlbmd0aDwva2V5d29yZD48a2V5d29yZD5N
dXNjbGUsIFNrZWxldGFsLypwaHlzaW9wYXRob2xvZ3k8L2tleXdvcmQ+PGtleXdvcmQ+TmV1cm9t
dXNjdWxhciBEaXNlYXNlcy9ldGlvbG9neS8qcGF0aG9sb2d5PC9rZXl3b3JkPjxrZXl3b3JkPlRp
bWUgRmFjdG9yczwva2V5d29yZD48a2V5d29yZD5Zb3VuZyBBZHVsdDwva2V5d29yZD48a2V5d29y
ZD4qZGlzdXNlPC9rZXl3b3JkPjxrZXl3b3JkPiptb3RvciB1bml0PC9rZXl3b3JkPjxrZXl3b3Jk
PiptdXNjbGU8L2tleXdvcmQ+PGtleXdvcmQ+KnZvbHVudGFyeSBhY3RpdmF0aW9uPC9rZXl3b3Jk
PjxrZXl3b3JkPip3ZWFrbmVzczwva2V5d29yZD48L2tleXdvcmRzPjxkYXRlcz48eWVhcj4yMDIx
PC95ZWFyPjxwdWItZGF0ZXM+PGRhdGU+SmFuPC9kYXRlPjwvcHViLWRhdGVzPjwvZGF0ZXM+PGlz
Ym4+MjA1MS04MTdYIChFbGVjdHJvbmljKSYjeEQ7MjA1MS04MTdYIChMaW5raW5nKTwvaXNibj48
YWNjZXNzaW9uLW51bT4zMzQyNjgwOTwvYWNjZXNzaW9uLW51bT48dXJscz48cmVsYXRlZC11cmxz
Pjx1cmw+aHR0cHM6Ly93d3cubmNiaS5ubG0ubmloLmdvdi9wdWJtZWQvMzM0MjY4MDk8L3VybD48
L3JlbGF0ZWQtdXJscz48L3VybHM+PGN1c3RvbTI+UE1DNzc5Nzk0ODwvY3VzdG9tMj48ZWxlY3Ry
b25pYy1yZXNvdXJjZS1udW0+MTAuMTQ4MTQvcGh5Mi4xNDY3NzwvZWxlY3Ryb25pYy1yZXNvdXJj
ZS1udW0+PHJlbW90ZS1kYXRhYmFzZS1uYW1lPk1lZGxpbmU8L3JlbW90ZS1kYXRhYmFzZS1uYW1l
PjxyZW1vdGUtZGF0YWJhc2UtcHJvdmlkZXI+TkxNPC9yZW1vdGUtZGF0YWJhc2UtcHJvdmlkZXI+
PC9yZWNvcmQ+PC9DaXRlPjwvRW5kTm90ZT4A
</w:fldData>
        </w:fldChar>
      </w:r>
      <w:r w:rsidR="00B40D9A">
        <w:rPr>
          <w:sz w:val="20"/>
          <w:szCs w:val="20"/>
        </w:rPr>
        <w:instrText xml:space="preserve"> ADDIN EN.CITE </w:instrText>
      </w:r>
      <w:r w:rsidR="00B40D9A">
        <w:rPr>
          <w:sz w:val="20"/>
          <w:szCs w:val="20"/>
        </w:rPr>
        <w:fldChar w:fldCharType="begin">
          <w:fldData xml:space="preserve">PEVuZE5vdGU+PENpdGU+PEF1dGhvcj5NYWNMZW5uYW48L0F1dGhvcj48WWVhcj4yMDIxPC9ZZWFy
PjxSZWNOdW0+Mjc8L1JlY051bT48RGlzcGxheVRleHQ+Wzc3XTwvRGlzcGxheVRleHQ+PHJlY29y
ZD48cmVjLW51bWJlcj4yNzwvcmVjLW51bWJlcj48Zm9yZWlnbi1rZXlzPjxrZXkgYXBwPSJFTiIg
ZGItaWQ9ImQwdHRyc3ZyMnBzdzU0ZWZkdjF2cHZ4MGR3d3Z2ZXR3cHN6ZSIgdGltZXN0YW1wPSIx
NjUyMTM1NTg4Ij4yNzwva2V5PjwvZm9yZWlnbi1rZXlzPjxyZWYtdHlwZSBuYW1lPSJKb3VybmFs
IEFydGljbGUiPjE3PC9yZWYtdHlwZT48Y29udHJpYnV0b3JzPjxhdXRob3JzPjxhdXRob3I+TWFj
TGVubmFuLCBSLiBKLjwvYXV0aG9yPjxhdXRob3I+T2dpbHZpZSwgRC48L2F1dGhvcj48YXV0aG9y
Pk1jRG9ybWFuLCBKLjwvYXV0aG9yPjxhdXRob3I+VmFyZ2FzLCBFLjwvYXV0aG9yPjxhdXRob3I+
R3J1c2t5LCBBLiBSLjwvYXV0aG9yPjxhdXRob3I+S2ltLCBZLjwvYXV0aG9yPjxhdXRob3I+R2Fy
Y2lhLCBKLiBNLjwvYXV0aG9yPjxhdXRob3I+U3RvY2ssIE0uIFMuPC9hdXRob3I+PC9hdXRob3Jz
PjwvY29udHJpYnV0b3JzPjxhdXRoLWFkZHJlc3M+QXBwbGllZCBOZXVyb211c2N1bGFyIFBoeXNp
b2xvZ3kgTGFib3JhdG9yeSwgT2tsYWhvbWEgU3RhdGUgVW5pdmVyc2l0eSwgU3RpbGx3YXRlciwg
T0ssIFVTQS4mI3hEO1NjaG9vbCBvZiBLaW5lc2lvbG9neSAmYW1wOyBQaHlzaWNhbCBUaGVyYXB5
LCBVbml2ZXJzaXR5IG9mIENlbnRyYWwgRmxvcmlkYSwgT3JsYW5kbywgRkwsIFVTQS4mI3hEO05l
dXJvbXVzY3VsYXIgUGxhc3RpY2l0eSBMYWJvcmF0b3J5LCBJbnN0aXR1dGUgb2YgRXhlcmNpc2Ug
UGh5c2lvbG9neSBhbmQgUmVoYWJpbGl0YXRpb24gU2NpZW5jZSwgVW5pdmVyc2l0eSBvZiBDZW50
cmFsIEZsb3JpZGEsIE9ybGFuZG8sIEZMLCBVU0EuJiN4RDtEZXBhcnRtZW50IG9mIEtpbmVzaW9s
b2d5IGFuZCBIZWFsdGggU2NpZW5jZXMsIFZpcmdpbmlhIENvbW1vbndlYWx0aCBVbml2ZXJzaXR5
LCBSaWNobW9uZCwgVkEsIFVTQS4mI3hEO0RlcGFydG1lbnQgb2YgSGVhbHRoIFNjaWVuY2VzLCBV
bml2ZXJzaXR5IG9mIENlbnRyYWwgRmxvcmlkYSwgT3JsYW5kbywgRkwsIFVTQS48L2F1dGgtYWRk
cmVzcz48dGl0bGVzPjx0aXRsZT5UaGUgdGltZSBjb3Vyc2Ugb2YgbmV1cm9tdXNjdWxhciBpbXBh
aXJtZW50IGR1cmluZyBzaG9ydC10ZXJtIGRpc3VzZSBpbiB5b3VuZyB3b21lbjwvdGl0bGU+PHNl
Y29uZGFyeS10aXRsZT5QaHlzaW9sIFJlcDwvc2Vjb25kYXJ5LXRpdGxlPjwvdGl0bGVzPjxwZXJp
b2RpY2FsPjxmdWxsLXRpdGxlPlBoeXNpb2wgUmVwPC9mdWxsLXRpdGxlPjwvcGVyaW9kaWNhbD48
cGFnZXM+ZTE0Njc3PC9wYWdlcz48dm9sdW1lPjk8L3ZvbHVtZT48bnVtYmVyPjE8L251bWJlcj48
a2V5d29yZHM+PGtleXdvcmQ+QWN0aW9uIFBvdGVudGlhbHM8L2tleXdvcmQ+PGtleXdvcmQ+QWRv
bGVzY2VudDwva2V5d29yZD48a2V5d29yZD5DZW50cmFsIE5lcnZvdXMgU3lzdGVtL21ldGFib2xp
c208L2tleXdvcmQ+PGtleXdvcmQ+RWxlY3Ryb215b2dyYXBoeS9tZXRob2RzPC9rZXl3b3JkPjxr
ZXl3b3JkPkZlbWFsZTwva2V5d29yZD48a2V5d29yZD5IdW1hbnM8L2tleXdvcmQ+PGtleXdvcmQ+
SW1tb2JpbGl6YXRpb248L2tleXdvcmQ+PGtleXdvcmQ+S25lZSBKb2ludC8qcGh5c2lvcGF0aG9s
b2d5PC9rZXl3b3JkPjxrZXl3b3JkPk11c2NsZSBTdHJlbmd0aDwva2V5d29yZD48a2V5d29yZD5N
dXNjbGUsIFNrZWxldGFsLypwaHlzaW9wYXRob2xvZ3k8L2tleXdvcmQ+PGtleXdvcmQ+TmV1cm9t
dXNjdWxhciBEaXNlYXNlcy9ldGlvbG9neS8qcGF0aG9sb2d5PC9rZXl3b3JkPjxrZXl3b3JkPlRp
bWUgRmFjdG9yczwva2V5d29yZD48a2V5d29yZD5Zb3VuZyBBZHVsdDwva2V5d29yZD48a2V5d29y
ZD4qZGlzdXNlPC9rZXl3b3JkPjxrZXl3b3JkPiptb3RvciB1bml0PC9rZXl3b3JkPjxrZXl3b3Jk
PiptdXNjbGU8L2tleXdvcmQ+PGtleXdvcmQ+KnZvbHVudGFyeSBhY3RpdmF0aW9uPC9rZXl3b3Jk
PjxrZXl3b3JkPip3ZWFrbmVzczwva2V5d29yZD48L2tleXdvcmRzPjxkYXRlcz48eWVhcj4yMDIx
PC95ZWFyPjxwdWItZGF0ZXM+PGRhdGU+SmFuPC9kYXRlPjwvcHViLWRhdGVzPjwvZGF0ZXM+PGlz
Ym4+MjA1MS04MTdYIChFbGVjdHJvbmljKSYjeEQ7MjA1MS04MTdYIChMaW5raW5nKTwvaXNibj48
YWNjZXNzaW9uLW51bT4zMzQyNjgwOTwvYWNjZXNzaW9uLW51bT48dXJscz48cmVsYXRlZC11cmxz
Pjx1cmw+aHR0cHM6Ly93d3cubmNiaS5ubG0ubmloLmdvdi9wdWJtZWQvMzM0MjY4MDk8L3VybD48
L3JlbGF0ZWQtdXJscz48L3VybHM+PGN1c3RvbTI+UE1DNzc5Nzk0ODwvY3VzdG9tMj48ZWxlY3Ry
b25pYy1yZXNvdXJjZS1udW0+MTAuMTQ4MTQvcGh5Mi4xNDY3NzwvZWxlY3Ryb25pYy1yZXNvdXJj
ZS1udW0+PHJlbW90ZS1kYXRhYmFzZS1uYW1lPk1lZGxpbmU8L3JlbW90ZS1kYXRhYmFzZS1uYW1l
PjxyZW1vdGUtZGF0YWJhc2UtcHJvdmlkZXI+TkxNPC9yZW1vdGUtZGF0YWJhc2UtcHJvdmlkZXI+
PC9yZWNvcmQ+PC9DaXRlPjwvRW5kTm90ZT4A
</w:fldData>
        </w:fldChar>
      </w:r>
      <w:r w:rsidR="00B40D9A">
        <w:rPr>
          <w:sz w:val="20"/>
          <w:szCs w:val="20"/>
        </w:rPr>
        <w:instrText xml:space="preserve"> ADDIN EN.CITE.DATA </w:instrText>
      </w:r>
      <w:r w:rsidR="00B40D9A">
        <w:rPr>
          <w:sz w:val="20"/>
          <w:szCs w:val="20"/>
        </w:rPr>
      </w:r>
      <w:r w:rsidR="00B40D9A">
        <w:rPr>
          <w:sz w:val="20"/>
          <w:szCs w:val="20"/>
        </w:rPr>
        <w:fldChar w:fldCharType="end"/>
      </w:r>
      <w:r w:rsidR="00C10847" w:rsidRPr="00C10847">
        <w:rPr>
          <w:sz w:val="20"/>
          <w:szCs w:val="20"/>
        </w:rPr>
      </w:r>
      <w:r w:rsidR="00C10847" w:rsidRPr="00C10847">
        <w:rPr>
          <w:sz w:val="20"/>
          <w:szCs w:val="20"/>
        </w:rPr>
        <w:fldChar w:fldCharType="separate"/>
      </w:r>
      <w:r w:rsidR="00B40D9A">
        <w:rPr>
          <w:noProof/>
          <w:sz w:val="20"/>
          <w:szCs w:val="20"/>
        </w:rPr>
        <w:t>[77]</w:t>
      </w:r>
      <w:r w:rsidR="00C10847" w:rsidRPr="00C10847">
        <w:rPr>
          <w:sz w:val="20"/>
          <w:szCs w:val="20"/>
        </w:rPr>
        <w:fldChar w:fldCharType="end"/>
      </w:r>
      <w:r w:rsidR="00C10847" w:rsidRPr="00C10847">
        <w:rPr>
          <w:sz w:val="20"/>
          <w:szCs w:val="20"/>
        </w:rPr>
        <w:t xml:space="preserve">. </w:t>
      </w:r>
      <w:r w:rsidR="100CAE68" w:rsidRPr="100CAE68">
        <w:rPr>
          <w:sz w:val="20"/>
          <w:szCs w:val="20"/>
        </w:rPr>
        <w:t>Based on t</w:t>
      </w:r>
      <w:r w:rsidR="00C10847" w:rsidRPr="00C10847">
        <w:rPr>
          <w:sz w:val="20"/>
          <w:szCs w:val="20"/>
        </w:rPr>
        <w:t>hese results</w:t>
      </w:r>
      <w:r w:rsidR="100CAE68" w:rsidRPr="100CAE68">
        <w:rPr>
          <w:sz w:val="20"/>
          <w:szCs w:val="20"/>
        </w:rPr>
        <w:t>,</w:t>
      </w:r>
      <w:r w:rsidR="00C10847" w:rsidRPr="00C10847">
        <w:rPr>
          <w:sz w:val="20"/>
          <w:szCs w:val="20"/>
        </w:rPr>
        <w:t xml:space="preserve"> </w:t>
      </w:r>
      <w:r w:rsidR="100CAE68" w:rsidRPr="100CAE68">
        <w:rPr>
          <w:sz w:val="20"/>
          <w:szCs w:val="20"/>
        </w:rPr>
        <w:t>it is suggested that females have greater loss in leg strength and an impaired</w:t>
      </w:r>
      <w:r w:rsidR="00C10847" w:rsidRPr="00C10847">
        <w:rPr>
          <w:sz w:val="20"/>
          <w:szCs w:val="20"/>
        </w:rPr>
        <w:t xml:space="preserve"> capacity to stimulate muscular contraction following unloading.  </w:t>
      </w:r>
    </w:p>
    <w:p w14:paraId="6A4738D6" w14:textId="77777777" w:rsidR="00913428" w:rsidRDefault="00913428" w:rsidP="00C10847">
      <w:pPr>
        <w:rPr>
          <w:sz w:val="20"/>
          <w:szCs w:val="20"/>
        </w:rPr>
      </w:pPr>
    </w:p>
    <w:p w14:paraId="181769A6" w14:textId="069B466F" w:rsidR="00522CAE" w:rsidRDefault="00C10847" w:rsidP="00522CAE">
      <w:pPr>
        <w:rPr>
          <w:sz w:val="20"/>
          <w:szCs w:val="20"/>
        </w:rPr>
      </w:pPr>
      <w:r w:rsidRPr="00C10847">
        <w:rPr>
          <w:sz w:val="20"/>
          <w:szCs w:val="20"/>
        </w:rPr>
        <w:t xml:space="preserve">Importantly, neuromuscular impairment </w:t>
      </w:r>
      <w:r w:rsidR="100CAE68" w:rsidRPr="100CAE68">
        <w:rPr>
          <w:sz w:val="20"/>
          <w:szCs w:val="20"/>
        </w:rPr>
        <w:t>in females appears to</w:t>
      </w:r>
      <w:r w:rsidRPr="00C10847">
        <w:rPr>
          <w:sz w:val="20"/>
          <w:szCs w:val="20"/>
        </w:rPr>
        <w:t xml:space="preserve"> occur earl</w:t>
      </w:r>
      <w:r w:rsidR="100CAE68" w:rsidRPr="100CAE68">
        <w:rPr>
          <w:sz w:val="20"/>
          <w:szCs w:val="20"/>
        </w:rPr>
        <w:t>ier</w:t>
      </w:r>
      <w:r w:rsidRPr="00C10847">
        <w:rPr>
          <w:sz w:val="20"/>
          <w:szCs w:val="20"/>
        </w:rPr>
        <w:t xml:space="preserve"> in immobilization</w:t>
      </w:r>
      <w:r w:rsidR="100CAE68" w:rsidRPr="100CAE68">
        <w:rPr>
          <w:sz w:val="20"/>
          <w:szCs w:val="20"/>
        </w:rPr>
        <w:t xml:space="preserve"> and may require a longer recovery period</w:t>
      </w:r>
      <w:r w:rsidRPr="00C10847">
        <w:rPr>
          <w:sz w:val="20"/>
          <w:szCs w:val="20"/>
        </w:rPr>
        <w:t xml:space="preserve">. </w:t>
      </w:r>
      <w:r w:rsidR="100CAE68" w:rsidRPr="100CAE68">
        <w:rPr>
          <w:sz w:val="20"/>
          <w:szCs w:val="20"/>
        </w:rPr>
        <w:t>For instance, within 48 hours following knee joint immobilization, females experience m</w:t>
      </w:r>
      <w:r w:rsidRPr="00C10847">
        <w:rPr>
          <w:sz w:val="20"/>
          <w:szCs w:val="20"/>
        </w:rPr>
        <w:t xml:space="preserve">oderate to large decrements in isometric strength </w:t>
      </w:r>
      <w:r w:rsidR="100CAE68" w:rsidRPr="100CAE68">
        <w:rPr>
          <w:sz w:val="20"/>
          <w:szCs w:val="20"/>
        </w:rPr>
        <w:t>(7.5%)</w:t>
      </w:r>
      <w:r w:rsidRPr="00C10847">
        <w:rPr>
          <w:sz w:val="20"/>
          <w:szCs w:val="20"/>
        </w:rPr>
        <w:t xml:space="preserve">, with significant reductions at 1 week (10.6%) and 2 weeks (14.2%) </w:t>
      </w:r>
      <w:r w:rsidRPr="00C10847">
        <w:rPr>
          <w:sz w:val="20"/>
          <w:szCs w:val="20"/>
        </w:rPr>
        <w:fldChar w:fldCharType="begin">
          <w:fldData xml:space="preserve">PEVuZE5vdGU+PENpdGU+PEF1dGhvcj5NYWNMZW5uYW48L0F1dGhvcj48WWVhcj4yMDIxPC9ZZWFy
PjxSZWNOdW0+Mjc8L1JlY051bT48RGlzcGxheVRleHQ+Wzc3XTwvRGlzcGxheVRleHQ+PHJlY29y
ZD48cmVjLW51bWJlcj4yNzwvcmVjLW51bWJlcj48Zm9yZWlnbi1rZXlzPjxrZXkgYXBwPSJFTiIg
ZGItaWQ9ImQwdHRyc3ZyMnBzdzU0ZWZkdjF2cHZ4MGR3d3Z2ZXR3cHN6ZSIgdGltZXN0YW1wPSIx
NjUyMTM1NTg4Ij4yNzwva2V5PjwvZm9yZWlnbi1rZXlzPjxyZWYtdHlwZSBuYW1lPSJKb3VybmFs
IEFydGljbGUiPjE3PC9yZWYtdHlwZT48Y29udHJpYnV0b3JzPjxhdXRob3JzPjxhdXRob3I+TWFj
TGVubmFuLCBSLiBKLjwvYXV0aG9yPjxhdXRob3I+T2dpbHZpZSwgRC48L2F1dGhvcj48YXV0aG9y
Pk1jRG9ybWFuLCBKLjwvYXV0aG9yPjxhdXRob3I+VmFyZ2FzLCBFLjwvYXV0aG9yPjxhdXRob3I+
R3J1c2t5LCBBLiBSLjwvYXV0aG9yPjxhdXRob3I+S2ltLCBZLjwvYXV0aG9yPjxhdXRob3I+R2Fy
Y2lhLCBKLiBNLjwvYXV0aG9yPjxhdXRob3I+U3RvY2ssIE0uIFMuPC9hdXRob3I+PC9hdXRob3Jz
PjwvY29udHJpYnV0b3JzPjxhdXRoLWFkZHJlc3M+QXBwbGllZCBOZXVyb211c2N1bGFyIFBoeXNp
b2xvZ3kgTGFib3JhdG9yeSwgT2tsYWhvbWEgU3RhdGUgVW5pdmVyc2l0eSwgU3RpbGx3YXRlciwg
T0ssIFVTQS4mI3hEO1NjaG9vbCBvZiBLaW5lc2lvbG9neSAmYW1wOyBQaHlzaWNhbCBUaGVyYXB5
LCBVbml2ZXJzaXR5IG9mIENlbnRyYWwgRmxvcmlkYSwgT3JsYW5kbywgRkwsIFVTQS4mI3hEO05l
dXJvbXVzY3VsYXIgUGxhc3RpY2l0eSBMYWJvcmF0b3J5LCBJbnN0aXR1dGUgb2YgRXhlcmNpc2Ug
UGh5c2lvbG9neSBhbmQgUmVoYWJpbGl0YXRpb24gU2NpZW5jZSwgVW5pdmVyc2l0eSBvZiBDZW50
cmFsIEZsb3JpZGEsIE9ybGFuZG8sIEZMLCBVU0EuJiN4RDtEZXBhcnRtZW50IG9mIEtpbmVzaW9s
b2d5IGFuZCBIZWFsdGggU2NpZW5jZXMsIFZpcmdpbmlhIENvbW1vbndlYWx0aCBVbml2ZXJzaXR5
LCBSaWNobW9uZCwgVkEsIFVTQS4mI3hEO0RlcGFydG1lbnQgb2YgSGVhbHRoIFNjaWVuY2VzLCBV
bml2ZXJzaXR5IG9mIENlbnRyYWwgRmxvcmlkYSwgT3JsYW5kbywgRkwsIFVTQS48L2F1dGgtYWRk
cmVzcz48dGl0bGVzPjx0aXRsZT5UaGUgdGltZSBjb3Vyc2Ugb2YgbmV1cm9tdXNjdWxhciBpbXBh
aXJtZW50IGR1cmluZyBzaG9ydC10ZXJtIGRpc3VzZSBpbiB5b3VuZyB3b21lbjwvdGl0bGU+PHNl
Y29uZGFyeS10aXRsZT5QaHlzaW9sIFJlcDwvc2Vjb25kYXJ5LXRpdGxlPjwvdGl0bGVzPjxwZXJp
b2RpY2FsPjxmdWxsLXRpdGxlPlBoeXNpb2wgUmVwPC9mdWxsLXRpdGxlPjwvcGVyaW9kaWNhbD48
cGFnZXM+ZTE0Njc3PC9wYWdlcz48dm9sdW1lPjk8L3ZvbHVtZT48bnVtYmVyPjE8L251bWJlcj48
a2V5d29yZHM+PGtleXdvcmQ+QWN0aW9uIFBvdGVudGlhbHM8L2tleXdvcmQ+PGtleXdvcmQ+QWRv
bGVzY2VudDwva2V5d29yZD48a2V5d29yZD5DZW50cmFsIE5lcnZvdXMgU3lzdGVtL21ldGFib2xp
c208L2tleXdvcmQ+PGtleXdvcmQ+RWxlY3Ryb215b2dyYXBoeS9tZXRob2RzPC9rZXl3b3JkPjxr
ZXl3b3JkPkZlbWFsZTwva2V5d29yZD48a2V5d29yZD5IdW1hbnM8L2tleXdvcmQ+PGtleXdvcmQ+
SW1tb2JpbGl6YXRpb248L2tleXdvcmQ+PGtleXdvcmQ+S25lZSBKb2ludC8qcGh5c2lvcGF0aG9s
b2d5PC9rZXl3b3JkPjxrZXl3b3JkPk11c2NsZSBTdHJlbmd0aDwva2V5d29yZD48a2V5d29yZD5N
dXNjbGUsIFNrZWxldGFsLypwaHlzaW9wYXRob2xvZ3k8L2tleXdvcmQ+PGtleXdvcmQ+TmV1cm9t
dXNjdWxhciBEaXNlYXNlcy9ldGlvbG9neS8qcGF0aG9sb2d5PC9rZXl3b3JkPjxrZXl3b3JkPlRp
bWUgRmFjdG9yczwva2V5d29yZD48a2V5d29yZD5Zb3VuZyBBZHVsdDwva2V5d29yZD48a2V5d29y
ZD4qZGlzdXNlPC9rZXl3b3JkPjxrZXl3b3JkPiptb3RvciB1bml0PC9rZXl3b3JkPjxrZXl3b3Jk
PiptdXNjbGU8L2tleXdvcmQ+PGtleXdvcmQ+KnZvbHVudGFyeSBhY3RpdmF0aW9uPC9rZXl3b3Jk
PjxrZXl3b3JkPip3ZWFrbmVzczwva2V5d29yZD48L2tleXdvcmRzPjxkYXRlcz48eWVhcj4yMDIx
PC95ZWFyPjxwdWItZGF0ZXM+PGRhdGU+SmFuPC9kYXRlPjwvcHViLWRhdGVzPjwvZGF0ZXM+PGlz
Ym4+MjA1MS04MTdYIChFbGVjdHJvbmljKSYjeEQ7MjA1MS04MTdYIChMaW5raW5nKTwvaXNibj48
YWNjZXNzaW9uLW51bT4zMzQyNjgwOTwvYWNjZXNzaW9uLW51bT48dXJscz48cmVsYXRlZC11cmxz
Pjx1cmw+aHR0cHM6Ly93d3cubmNiaS5ubG0ubmloLmdvdi9wdWJtZWQvMzM0MjY4MDk8L3VybD48
L3JlbGF0ZWQtdXJscz48L3VybHM+PGN1c3RvbTI+UE1DNzc5Nzk0ODwvY3VzdG9tMj48ZWxlY3Ry
b25pYy1yZXNvdXJjZS1udW0+MTAuMTQ4MTQvcGh5Mi4xNDY3NzwvZWxlY3Ryb25pYy1yZXNvdXJj
ZS1udW0+PHJlbW90ZS1kYXRhYmFzZS1uYW1lPk1lZGxpbmU8L3JlbW90ZS1kYXRhYmFzZS1uYW1l
PjxyZW1vdGUtZGF0YWJhc2UtcHJvdmlkZXI+TkxNPC9yZW1vdGUtZGF0YWJhc2UtcHJvdmlkZXI+
PC9yZWNvcmQ+PC9DaXRlPjwvRW5kTm90ZT4A
</w:fldData>
        </w:fldChar>
      </w:r>
      <w:r w:rsidR="00B40D9A">
        <w:rPr>
          <w:sz w:val="20"/>
          <w:szCs w:val="20"/>
        </w:rPr>
        <w:instrText xml:space="preserve"> ADDIN EN.CITE </w:instrText>
      </w:r>
      <w:r w:rsidR="00B40D9A">
        <w:rPr>
          <w:sz w:val="20"/>
          <w:szCs w:val="20"/>
        </w:rPr>
        <w:fldChar w:fldCharType="begin">
          <w:fldData xml:space="preserve">PEVuZE5vdGU+PENpdGU+PEF1dGhvcj5NYWNMZW5uYW48L0F1dGhvcj48WWVhcj4yMDIxPC9ZZWFy
PjxSZWNOdW0+Mjc8L1JlY051bT48RGlzcGxheVRleHQ+Wzc3XTwvRGlzcGxheVRleHQ+PHJlY29y
ZD48cmVjLW51bWJlcj4yNzwvcmVjLW51bWJlcj48Zm9yZWlnbi1rZXlzPjxrZXkgYXBwPSJFTiIg
ZGItaWQ9ImQwdHRyc3ZyMnBzdzU0ZWZkdjF2cHZ4MGR3d3Z2ZXR3cHN6ZSIgdGltZXN0YW1wPSIx
NjUyMTM1NTg4Ij4yNzwva2V5PjwvZm9yZWlnbi1rZXlzPjxyZWYtdHlwZSBuYW1lPSJKb3VybmFs
IEFydGljbGUiPjE3PC9yZWYtdHlwZT48Y29udHJpYnV0b3JzPjxhdXRob3JzPjxhdXRob3I+TWFj
TGVubmFuLCBSLiBKLjwvYXV0aG9yPjxhdXRob3I+T2dpbHZpZSwgRC48L2F1dGhvcj48YXV0aG9y
Pk1jRG9ybWFuLCBKLjwvYXV0aG9yPjxhdXRob3I+VmFyZ2FzLCBFLjwvYXV0aG9yPjxhdXRob3I+
R3J1c2t5LCBBLiBSLjwvYXV0aG9yPjxhdXRob3I+S2ltLCBZLjwvYXV0aG9yPjxhdXRob3I+R2Fy
Y2lhLCBKLiBNLjwvYXV0aG9yPjxhdXRob3I+U3RvY2ssIE0uIFMuPC9hdXRob3I+PC9hdXRob3Jz
PjwvY29udHJpYnV0b3JzPjxhdXRoLWFkZHJlc3M+QXBwbGllZCBOZXVyb211c2N1bGFyIFBoeXNp
b2xvZ3kgTGFib3JhdG9yeSwgT2tsYWhvbWEgU3RhdGUgVW5pdmVyc2l0eSwgU3RpbGx3YXRlciwg
T0ssIFVTQS4mI3hEO1NjaG9vbCBvZiBLaW5lc2lvbG9neSAmYW1wOyBQaHlzaWNhbCBUaGVyYXB5
LCBVbml2ZXJzaXR5IG9mIENlbnRyYWwgRmxvcmlkYSwgT3JsYW5kbywgRkwsIFVTQS4mI3hEO05l
dXJvbXVzY3VsYXIgUGxhc3RpY2l0eSBMYWJvcmF0b3J5LCBJbnN0aXR1dGUgb2YgRXhlcmNpc2Ug
UGh5c2lvbG9neSBhbmQgUmVoYWJpbGl0YXRpb24gU2NpZW5jZSwgVW5pdmVyc2l0eSBvZiBDZW50
cmFsIEZsb3JpZGEsIE9ybGFuZG8sIEZMLCBVU0EuJiN4RDtEZXBhcnRtZW50IG9mIEtpbmVzaW9s
b2d5IGFuZCBIZWFsdGggU2NpZW5jZXMsIFZpcmdpbmlhIENvbW1vbndlYWx0aCBVbml2ZXJzaXR5
LCBSaWNobW9uZCwgVkEsIFVTQS4mI3hEO0RlcGFydG1lbnQgb2YgSGVhbHRoIFNjaWVuY2VzLCBV
bml2ZXJzaXR5IG9mIENlbnRyYWwgRmxvcmlkYSwgT3JsYW5kbywgRkwsIFVTQS48L2F1dGgtYWRk
cmVzcz48dGl0bGVzPjx0aXRsZT5UaGUgdGltZSBjb3Vyc2Ugb2YgbmV1cm9tdXNjdWxhciBpbXBh
aXJtZW50IGR1cmluZyBzaG9ydC10ZXJtIGRpc3VzZSBpbiB5b3VuZyB3b21lbjwvdGl0bGU+PHNl
Y29uZGFyeS10aXRsZT5QaHlzaW9sIFJlcDwvc2Vjb25kYXJ5LXRpdGxlPjwvdGl0bGVzPjxwZXJp
b2RpY2FsPjxmdWxsLXRpdGxlPlBoeXNpb2wgUmVwPC9mdWxsLXRpdGxlPjwvcGVyaW9kaWNhbD48
cGFnZXM+ZTE0Njc3PC9wYWdlcz48dm9sdW1lPjk8L3ZvbHVtZT48bnVtYmVyPjE8L251bWJlcj48
a2V5d29yZHM+PGtleXdvcmQ+QWN0aW9uIFBvdGVudGlhbHM8L2tleXdvcmQ+PGtleXdvcmQ+QWRv
bGVzY2VudDwva2V5d29yZD48a2V5d29yZD5DZW50cmFsIE5lcnZvdXMgU3lzdGVtL21ldGFib2xp
c208L2tleXdvcmQ+PGtleXdvcmQ+RWxlY3Ryb215b2dyYXBoeS9tZXRob2RzPC9rZXl3b3JkPjxr
ZXl3b3JkPkZlbWFsZTwva2V5d29yZD48a2V5d29yZD5IdW1hbnM8L2tleXdvcmQ+PGtleXdvcmQ+
SW1tb2JpbGl6YXRpb248L2tleXdvcmQ+PGtleXdvcmQ+S25lZSBKb2ludC8qcGh5c2lvcGF0aG9s
b2d5PC9rZXl3b3JkPjxrZXl3b3JkPk11c2NsZSBTdHJlbmd0aDwva2V5d29yZD48a2V5d29yZD5N
dXNjbGUsIFNrZWxldGFsLypwaHlzaW9wYXRob2xvZ3k8L2tleXdvcmQ+PGtleXdvcmQ+TmV1cm9t
dXNjdWxhciBEaXNlYXNlcy9ldGlvbG9neS8qcGF0aG9sb2d5PC9rZXl3b3JkPjxrZXl3b3JkPlRp
bWUgRmFjdG9yczwva2V5d29yZD48a2V5d29yZD5Zb3VuZyBBZHVsdDwva2V5d29yZD48a2V5d29y
ZD4qZGlzdXNlPC9rZXl3b3JkPjxrZXl3b3JkPiptb3RvciB1bml0PC9rZXl3b3JkPjxrZXl3b3Jk
PiptdXNjbGU8L2tleXdvcmQ+PGtleXdvcmQ+KnZvbHVudGFyeSBhY3RpdmF0aW9uPC9rZXl3b3Jk
PjxrZXl3b3JkPip3ZWFrbmVzczwva2V5d29yZD48L2tleXdvcmRzPjxkYXRlcz48eWVhcj4yMDIx
PC95ZWFyPjxwdWItZGF0ZXM+PGRhdGU+SmFuPC9kYXRlPjwvcHViLWRhdGVzPjwvZGF0ZXM+PGlz
Ym4+MjA1MS04MTdYIChFbGVjdHJvbmljKSYjeEQ7MjA1MS04MTdYIChMaW5raW5nKTwvaXNibj48
YWNjZXNzaW9uLW51bT4zMzQyNjgwOTwvYWNjZXNzaW9uLW51bT48dXJscz48cmVsYXRlZC11cmxz
Pjx1cmw+aHR0cHM6Ly93d3cubmNiaS5ubG0ubmloLmdvdi9wdWJtZWQvMzM0MjY4MDk8L3VybD48
L3JlbGF0ZWQtdXJscz48L3VybHM+PGN1c3RvbTI+UE1DNzc5Nzk0ODwvY3VzdG9tMj48ZWxlY3Ry
b25pYy1yZXNvdXJjZS1udW0+MTAuMTQ4MTQvcGh5Mi4xNDY3NzwvZWxlY3Ryb25pYy1yZXNvdXJj
ZS1udW0+PHJlbW90ZS1kYXRhYmFzZS1uYW1lPk1lZGxpbmU8L3JlbW90ZS1kYXRhYmFzZS1uYW1l
PjxyZW1vdGUtZGF0YWJhc2UtcHJvdmlkZXI+TkxNPC9yZW1vdGUtZGF0YWJhc2UtcHJvdmlkZXI+
PC9yZWNvcmQ+PC9DaXRlPjwvRW5kTm90ZT4A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C10847">
        <w:rPr>
          <w:sz w:val="20"/>
          <w:szCs w:val="20"/>
        </w:rPr>
      </w:r>
      <w:r w:rsidRPr="00C10847">
        <w:rPr>
          <w:sz w:val="20"/>
          <w:szCs w:val="20"/>
        </w:rPr>
        <w:fldChar w:fldCharType="separate"/>
      </w:r>
      <w:r w:rsidR="00B40D9A">
        <w:rPr>
          <w:noProof/>
          <w:sz w:val="20"/>
          <w:szCs w:val="20"/>
        </w:rPr>
        <w:t>[77]</w:t>
      </w:r>
      <w:r w:rsidRPr="00C10847">
        <w:rPr>
          <w:sz w:val="20"/>
          <w:szCs w:val="20"/>
        </w:rPr>
        <w:fldChar w:fldCharType="end"/>
      </w:r>
      <w:r w:rsidRPr="00C10847">
        <w:rPr>
          <w:sz w:val="20"/>
          <w:szCs w:val="20"/>
        </w:rPr>
        <w:t>. Similar</w:t>
      </w:r>
      <w:r w:rsidR="100CAE68" w:rsidRPr="100CAE68">
        <w:rPr>
          <w:sz w:val="20"/>
          <w:szCs w:val="20"/>
        </w:rPr>
        <w:t xml:space="preserve"> patterns of impa</w:t>
      </w:r>
      <w:r w:rsidR="00355CBA">
        <w:rPr>
          <w:sz w:val="20"/>
          <w:szCs w:val="20"/>
        </w:rPr>
        <w:t>ir</w:t>
      </w:r>
      <w:r w:rsidR="100CAE68" w:rsidRPr="100CAE68">
        <w:rPr>
          <w:sz w:val="20"/>
          <w:szCs w:val="20"/>
        </w:rPr>
        <w:t xml:space="preserve">ment were reported with </w:t>
      </w:r>
      <w:r w:rsidRPr="00C10847">
        <w:rPr>
          <w:sz w:val="20"/>
          <w:szCs w:val="20"/>
        </w:rPr>
        <w:t>isokinetic strength</w:t>
      </w:r>
      <w:r w:rsidR="100CAE68" w:rsidRPr="100CAE68">
        <w:rPr>
          <w:sz w:val="20"/>
          <w:szCs w:val="20"/>
        </w:rPr>
        <w:t xml:space="preserve">, which was </w:t>
      </w:r>
      <w:r w:rsidRPr="00C10847">
        <w:rPr>
          <w:sz w:val="20"/>
          <w:szCs w:val="20"/>
        </w:rPr>
        <w:t>reduced by 5.5%</w:t>
      </w:r>
      <w:r w:rsidR="100CAE68" w:rsidRPr="100CAE68">
        <w:rPr>
          <w:sz w:val="20"/>
          <w:szCs w:val="20"/>
        </w:rPr>
        <w:t xml:space="preserve"> within 48 hours of immobilization and progressed to approximately </w:t>
      </w:r>
      <w:r w:rsidRPr="00C10847">
        <w:rPr>
          <w:sz w:val="20"/>
          <w:szCs w:val="20"/>
        </w:rPr>
        <w:t>10%</w:t>
      </w:r>
      <w:r w:rsidR="100CAE68" w:rsidRPr="100CAE68">
        <w:rPr>
          <w:sz w:val="20"/>
          <w:szCs w:val="20"/>
        </w:rPr>
        <w:t xml:space="preserve"> reduction in strength at</w:t>
      </w:r>
      <w:r w:rsidRPr="00C10847">
        <w:rPr>
          <w:sz w:val="20"/>
          <w:szCs w:val="20"/>
        </w:rPr>
        <w:t xml:space="preserve"> 1 week and 2 weeks </w:t>
      </w:r>
      <w:r w:rsidRPr="00C10847">
        <w:rPr>
          <w:sz w:val="20"/>
          <w:szCs w:val="20"/>
        </w:rPr>
        <w:fldChar w:fldCharType="begin">
          <w:fldData xml:space="preserve">PEVuZE5vdGU+PENpdGU+PEF1dGhvcj5NYWNMZW5uYW48L0F1dGhvcj48WWVhcj4yMDIxPC9ZZWFy
PjxSZWNOdW0+Mjc8L1JlY051bT48RGlzcGxheVRleHQ+Wzc3XTwvRGlzcGxheVRleHQ+PHJlY29y
ZD48cmVjLW51bWJlcj4yNzwvcmVjLW51bWJlcj48Zm9yZWlnbi1rZXlzPjxrZXkgYXBwPSJFTiIg
ZGItaWQ9ImQwdHRyc3ZyMnBzdzU0ZWZkdjF2cHZ4MGR3d3Z2ZXR3cHN6ZSIgdGltZXN0YW1wPSIx
NjUyMTM1NTg4Ij4yNzwva2V5PjwvZm9yZWlnbi1rZXlzPjxyZWYtdHlwZSBuYW1lPSJKb3VybmFs
IEFydGljbGUiPjE3PC9yZWYtdHlwZT48Y29udHJpYnV0b3JzPjxhdXRob3JzPjxhdXRob3I+TWFj
TGVubmFuLCBSLiBKLjwvYXV0aG9yPjxhdXRob3I+T2dpbHZpZSwgRC48L2F1dGhvcj48YXV0aG9y
Pk1jRG9ybWFuLCBKLjwvYXV0aG9yPjxhdXRob3I+VmFyZ2FzLCBFLjwvYXV0aG9yPjxhdXRob3I+
R3J1c2t5LCBBLiBSLjwvYXV0aG9yPjxhdXRob3I+S2ltLCBZLjwvYXV0aG9yPjxhdXRob3I+R2Fy
Y2lhLCBKLiBNLjwvYXV0aG9yPjxhdXRob3I+U3RvY2ssIE0uIFMuPC9hdXRob3I+PC9hdXRob3Jz
PjwvY29udHJpYnV0b3JzPjxhdXRoLWFkZHJlc3M+QXBwbGllZCBOZXVyb211c2N1bGFyIFBoeXNp
b2xvZ3kgTGFib3JhdG9yeSwgT2tsYWhvbWEgU3RhdGUgVW5pdmVyc2l0eSwgU3RpbGx3YXRlciwg
T0ssIFVTQS4mI3hEO1NjaG9vbCBvZiBLaW5lc2lvbG9neSAmYW1wOyBQaHlzaWNhbCBUaGVyYXB5
LCBVbml2ZXJzaXR5IG9mIENlbnRyYWwgRmxvcmlkYSwgT3JsYW5kbywgRkwsIFVTQS4mI3hEO05l
dXJvbXVzY3VsYXIgUGxhc3RpY2l0eSBMYWJvcmF0b3J5LCBJbnN0aXR1dGUgb2YgRXhlcmNpc2Ug
UGh5c2lvbG9neSBhbmQgUmVoYWJpbGl0YXRpb24gU2NpZW5jZSwgVW5pdmVyc2l0eSBvZiBDZW50
cmFsIEZsb3JpZGEsIE9ybGFuZG8sIEZMLCBVU0EuJiN4RDtEZXBhcnRtZW50IG9mIEtpbmVzaW9s
b2d5IGFuZCBIZWFsdGggU2NpZW5jZXMsIFZpcmdpbmlhIENvbW1vbndlYWx0aCBVbml2ZXJzaXR5
LCBSaWNobW9uZCwgVkEsIFVTQS4mI3hEO0RlcGFydG1lbnQgb2YgSGVhbHRoIFNjaWVuY2VzLCBV
bml2ZXJzaXR5IG9mIENlbnRyYWwgRmxvcmlkYSwgT3JsYW5kbywgRkwsIFVTQS48L2F1dGgtYWRk
cmVzcz48dGl0bGVzPjx0aXRsZT5UaGUgdGltZSBjb3Vyc2Ugb2YgbmV1cm9tdXNjdWxhciBpbXBh
aXJtZW50IGR1cmluZyBzaG9ydC10ZXJtIGRpc3VzZSBpbiB5b3VuZyB3b21lbjwvdGl0bGU+PHNl
Y29uZGFyeS10aXRsZT5QaHlzaW9sIFJlcDwvc2Vjb25kYXJ5LXRpdGxlPjwvdGl0bGVzPjxwZXJp
b2RpY2FsPjxmdWxsLXRpdGxlPlBoeXNpb2wgUmVwPC9mdWxsLXRpdGxlPjwvcGVyaW9kaWNhbD48
cGFnZXM+ZTE0Njc3PC9wYWdlcz48dm9sdW1lPjk8L3ZvbHVtZT48bnVtYmVyPjE8L251bWJlcj48
a2V5d29yZHM+PGtleXdvcmQ+QWN0aW9uIFBvdGVudGlhbHM8L2tleXdvcmQ+PGtleXdvcmQ+QWRv
bGVzY2VudDwva2V5d29yZD48a2V5d29yZD5DZW50cmFsIE5lcnZvdXMgU3lzdGVtL21ldGFib2xp
c208L2tleXdvcmQ+PGtleXdvcmQ+RWxlY3Ryb215b2dyYXBoeS9tZXRob2RzPC9rZXl3b3JkPjxr
ZXl3b3JkPkZlbWFsZTwva2V5d29yZD48a2V5d29yZD5IdW1hbnM8L2tleXdvcmQ+PGtleXdvcmQ+
SW1tb2JpbGl6YXRpb248L2tleXdvcmQ+PGtleXdvcmQ+S25lZSBKb2ludC8qcGh5c2lvcGF0aG9s
b2d5PC9rZXl3b3JkPjxrZXl3b3JkPk11c2NsZSBTdHJlbmd0aDwva2V5d29yZD48a2V5d29yZD5N
dXNjbGUsIFNrZWxldGFsLypwaHlzaW9wYXRob2xvZ3k8L2tleXdvcmQ+PGtleXdvcmQ+TmV1cm9t
dXNjdWxhciBEaXNlYXNlcy9ldGlvbG9neS8qcGF0aG9sb2d5PC9rZXl3b3JkPjxrZXl3b3JkPlRp
bWUgRmFjdG9yczwva2V5d29yZD48a2V5d29yZD5Zb3VuZyBBZHVsdDwva2V5d29yZD48a2V5d29y
ZD4qZGlzdXNlPC9rZXl3b3JkPjxrZXl3b3JkPiptb3RvciB1bml0PC9rZXl3b3JkPjxrZXl3b3Jk
PiptdXNjbGU8L2tleXdvcmQ+PGtleXdvcmQ+KnZvbHVudGFyeSBhY3RpdmF0aW9uPC9rZXl3b3Jk
PjxrZXl3b3JkPip3ZWFrbmVzczwva2V5d29yZD48L2tleXdvcmRzPjxkYXRlcz48eWVhcj4yMDIx
PC95ZWFyPjxwdWItZGF0ZXM+PGRhdGU+SmFuPC9kYXRlPjwvcHViLWRhdGVzPjwvZGF0ZXM+PGlz
Ym4+MjA1MS04MTdYIChFbGVjdHJvbmljKSYjeEQ7MjA1MS04MTdYIChMaW5raW5nKTwvaXNibj48
YWNjZXNzaW9uLW51bT4zMzQyNjgwOTwvYWNjZXNzaW9uLW51bT48dXJscz48cmVsYXRlZC11cmxz
Pjx1cmw+aHR0cHM6Ly93d3cubmNiaS5ubG0ubmloLmdvdi9wdWJtZWQvMzM0MjY4MDk8L3VybD48
L3JlbGF0ZWQtdXJscz48L3VybHM+PGN1c3RvbTI+UE1DNzc5Nzk0ODwvY3VzdG9tMj48ZWxlY3Ry
b25pYy1yZXNvdXJjZS1udW0+MTAuMTQ4MTQvcGh5Mi4xNDY3NzwvZWxlY3Ryb25pYy1yZXNvdXJj
ZS1udW0+PHJlbW90ZS1kYXRhYmFzZS1uYW1lPk1lZGxpbmU8L3JlbW90ZS1kYXRhYmFzZS1uYW1l
PjxyZW1vdGUtZGF0YWJhc2UtcHJvdmlkZXI+TkxNPC9yZW1vdGUtZGF0YWJhc2UtcHJvdmlkZXI+
PC9yZWNvcmQ+PC9DaXRlPjwvRW5kTm90ZT4A
</w:fldData>
        </w:fldChar>
      </w:r>
      <w:r w:rsidR="00B40D9A">
        <w:rPr>
          <w:sz w:val="20"/>
          <w:szCs w:val="20"/>
        </w:rPr>
        <w:instrText xml:space="preserve"> ADDIN EN.CITE </w:instrText>
      </w:r>
      <w:r w:rsidR="00B40D9A">
        <w:rPr>
          <w:sz w:val="20"/>
          <w:szCs w:val="20"/>
        </w:rPr>
        <w:fldChar w:fldCharType="begin">
          <w:fldData xml:space="preserve">PEVuZE5vdGU+PENpdGU+PEF1dGhvcj5NYWNMZW5uYW48L0F1dGhvcj48WWVhcj4yMDIxPC9ZZWFy
PjxSZWNOdW0+Mjc8L1JlY051bT48RGlzcGxheVRleHQ+Wzc3XTwvRGlzcGxheVRleHQ+PHJlY29y
ZD48cmVjLW51bWJlcj4yNzwvcmVjLW51bWJlcj48Zm9yZWlnbi1rZXlzPjxrZXkgYXBwPSJFTiIg
ZGItaWQ9ImQwdHRyc3ZyMnBzdzU0ZWZkdjF2cHZ4MGR3d3Z2ZXR3cHN6ZSIgdGltZXN0YW1wPSIx
NjUyMTM1NTg4Ij4yNzwva2V5PjwvZm9yZWlnbi1rZXlzPjxyZWYtdHlwZSBuYW1lPSJKb3VybmFs
IEFydGljbGUiPjE3PC9yZWYtdHlwZT48Y29udHJpYnV0b3JzPjxhdXRob3JzPjxhdXRob3I+TWFj
TGVubmFuLCBSLiBKLjwvYXV0aG9yPjxhdXRob3I+T2dpbHZpZSwgRC48L2F1dGhvcj48YXV0aG9y
Pk1jRG9ybWFuLCBKLjwvYXV0aG9yPjxhdXRob3I+VmFyZ2FzLCBFLjwvYXV0aG9yPjxhdXRob3I+
R3J1c2t5LCBBLiBSLjwvYXV0aG9yPjxhdXRob3I+S2ltLCBZLjwvYXV0aG9yPjxhdXRob3I+R2Fy
Y2lhLCBKLiBNLjwvYXV0aG9yPjxhdXRob3I+U3RvY2ssIE0uIFMuPC9hdXRob3I+PC9hdXRob3Jz
PjwvY29udHJpYnV0b3JzPjxhdXRoLWFkZHJlc3M+QXBwbGllZCBOZXVyb211c2N1bGFyIFBoeXNp
b2xvZ3kgTGFib3JhdG9yeSwgT2tsYWhvbWEgU3RhdGUgVW5pdmVyc2l0eSwgU3RpbGx3YXRlciwg
T0ssIFVTQS4mI3hEO1NjaG9vbCBvZiBLaW5lc2lvbG9neSAmYW1wOyBQaHlzaWNhbCBUaGVyYXB5
LCBVbml2ZXJzaXR5IG9mIENlbnRyYWwgRmxvcmlkYSwgT3JsYW5kbywgRkwsIFVTQS4mI3hEO05l
dXJvbXVzY3VsYXIgUGxhc3RpY2l0eSBMYWJvcmF0b3J5LCBJbnN0aXR1dGUgb2YgRXhlcmNpc2Ug
UGh5c2lvbG9neSBhbmQgUmVoYWJpbGl0YXRpb24gU2NpZW5jZSwgVW5pdmVyc2l0eSBvZiBDZW50
cmFsIEZsb3JpZGEsIE9ybGFuZG8sIEZMLCBVU0EuJiN4RDtEZXBhcnRtZW50IG9mIEtpbmVzaW9s
b2d5IGFuZCBIZWFsdGggU2NpZW5jZXMsIFZpcmdpbmlhIENvbW1vbndlYWx0aCBVbml2ZXJzaXR5
LCBSaWNobW9uZCwgVkEsIFVTQS4mI3hEO0RlcGFydG1lbnQgb2YgSGVhbHRoIFNjaWVuY2VzLCBV
bml2ZXJzaXR5IG9mIENlbnRyYWwgRmxvcmlkYSwgT3JsYW5kbywgRkwsIFVTQS48L2F1dGgtYWRk
cmVzcz48dGl0bGVzPjx0aXRsZT5UaGUgdGltZSBjb3Vyc2Ugb2YgbmV1cm9tdXNjdWxhciBpbXBh
aXJtZW50IGR1cmluZyBzaG9ydC10ZXJtIGRpc3VzZSBpbiB5b3VuZyB3b21lbjwvdGl0bGU+PHNl
Y29uZGFyeS10aXRsZT5QaHlzaW9sIFJlcDwvc2Vjb25kYXJ5LXRpdGxlPjwvdGl0bGVzPjxwZXJp
b2RpY2FsPjxmdWxsLXRpdGxlPlBoeXNpb2wgUmVwPC9mdWxsLXRpdGxlPjwvcGVyaW9kaWNhbD48
cGFnZXM+ZTE0Njc3PC9wYWdlcz48dm9sdW1lPjk8L3ZvbHVtZT48bnVtYmVyPjE8L251bWJlcj48
a2V5d29yZHM+PGtleXdvcmQ+QWN0aW9uIFBvdGVudGlhbHM8L2tleXdvcmQ+PGtleXdvcmQ+QWRv
bGVzY2VudDwva2V5d29yZD48a2V5d29yZD5DZW50cmFsIE5lcnZvdXMgU3lzdGVtL21ldGFib2xp
c208L2tleXdvcmQ+PGtleXdvcmQ+RWxlY3Ryb215b2dyYXBoeS9tZXRob2RzPC9rZXl3b3JkPjxr
ZXl3b3JkPkZlbWFsZTwva2V5d29yZD48a2V5d29yZD5IdW1hbnM8L2tleXdvcmQ+PGtleXdvcmQ+
SW1tb2JpbGl6YXRpb248L2tleXdvcmQ+PGtleXdvcmQ+S25lZSBKb2ludC8qcGh5c2lvcGF0aG9s
b2d5PC9rZXl3b3JkPjxrZXl3b3JkPk11c2NsZSBTdHJlbmd0aDwva2V5d29yZD48a2V5d29yZD5N
dXNjbGUsIFNrZWxldGFsLypwaHlzaW9wYXRob2xvZ3k8L2tleXdvcmQ+PGtleXdvcmQ+TmV1cm9t
dXNjdWxhciBEaXNlYXNlcy9ldGlvbG9neS8qcGF0aG9sb2d5PC9rZXl3b3JkPjxrZXl3b3JkPlRp
bWUgRmFjdG9yczwva2V5d29yZD48a2V5d29yZD5Zb3VuZyBBZHVsdDwva2V5d29yZD48a2V5d29y
ZD4qZGlzdXNlPC9rZXl3b3JkPjxrZXl3b3JkPiptb3RvciB1bml0PC9rZXl3b3JkPjxrZXl3b3Jk
PiptdXNjbGU8L2tleXdvcmQ+PGtleXdvcmQ+KnZvbHVudGFyeSBhY3RpdmF0aW9uPC9rZXl3b3Jk
PjxrZXl3b3JkPip3ZWFrbmVzczwva2V5d29yZD48L2tleXdvcmRzPjxkYXRlcz48eWVhcj4yMDIx
PC95ZWFyPjxwdWItZGF0ZXM+PGRhdGU+SmFuPC9kYXRlPjwvcHViLWRhdGVzPjwvZGF0ZXM+PGlz
Ym4+MjA1MS04MTdYIChFbGVjdHJvbmljKSYjeEQ7MjA1MS04MTdYIChMaW5raW5nKTwvaXNibj48
YWNjZXNzaW9uLW51bT4zMzQyNjgwOTwvYWNjZXNzaW9uLW51bT48dXJscz48cmVsYXRlZC11cmxz
Pjx1cmw+aHR0cHM6Ly93d3cubmNiaS5ubG0ubmloLmdvdi9wdWJtZWQvMzM0MjY4MDk8L3VybD48
L3JlbGF0ZWQtdXJscz48L3VybHM+PGN1c3RvbTI+UE1DNzc5Nzk0ODwvY3VzdG9tMj48ZWxlY3Ry
b25pYy1yZXNvdXJjZS1udW0+MTAuMTQ4MTQvcGh5Mi4xNDY3NzwvZWxlY3Ryb25pYy1yZXNvdXJj
ZS1udW0+PHJlbW90ZS1kYXRhYmFzZS1uYW1lPk1lZGxpbmU8L3JlbW90ZS1kYXRhYmFzZS1uYW1l
PjxyZW1vdGUtZGF0YWJhc2UtcHJvdmlkZXI+TkxNPC9yZW1vdGUtZGF0YWJhc2UtcHJvdmlkZXI+
PC9yZWNvcmQ+PC9DaXRlPjwvRW5kTm90ZT4A
</w:fldData>
        </w:fldChar>
      </w:r>
      <w:r w:rsidR="00B40D9A">
        <w:rPr>
          <w:sz w:val="20"/>
          <w:szCs w:val="20"/>
        </w:rPr>
        <w:instrText xml:space="preserve"> ADDIN EN.CITE.DATA </w:instrText>
      </w:r>
      <w:r w:rsidR="00B40D9A">
        <w:rPr>
          <w:sz w:val="20"/>
          <w:szCs w:val="20"/>
        </w:rPr>
      </w:r>
      <w:r w:rsidR="00B40D9A">
        <w:rPr>
          <w:sz w:val="20"/>
          <w:szCs w:val="20"/>
        </w:rPr>
        <w:fldChar w:fldCharType="end"/>
      </w:r>
      <w:r w:rsidRPr="00C10847">
        <w:rPr>
          <w:sz w:val="20"/>
          <w:szCs w:val="20"/>
        </w:rPr>
      </w:r>
      <w:r w:rsidRPr="00C10847">
        <w:rPr>
          <w:sz w:val="20"/>
          <w:szCs w:val="20"/>
        </w:rPr>
        <w:fldChar w:fldCharType="separate"/>
      </w:r>
      <w:r w:rsidR="00B40D9A">
        <w:rPr>
          <w:noProof/>
          <w:sz w:val="20"/>
          <w:szCs w:val="20"/>
        </w:rPr>
        <w:t>[77]</w:t>
      </w:r>
      <w:r w:rsidRPr="00C10847">
        <w:rPr>
          <w:sz w:val="20"/>
          <w:szCs w:val="20"/>
        </w:rPr>
        <w:fldChar w:fldCharType="end"/>
      </w:r>
      <w:r w:rsidRPr="00C10847">
        <w:rPr>
          <w:sz w:val="20"/>
          <w:szCs w:val="20"/>
        </w:rPr>
        <w:t xml:space="preserve">. Importantly, </w:t>
      </w:r>
      <w:r w:rsidR="100CAE68" w:rsidRPr="100CAE68">
        <w:rPr>
          <w:sz w:val="20"/>
          <w:szCs w:val="20"/>
        </w:rPr>
        <w:t xml:space="preserve">females appear to have slower </w:t>
      </w:r>
      <w:r w:rsidRPr="00C10847">
        <w:rPr>
          <w:sz w:val="20"/>
          <w:szCs w:val="20"/>
        </w:rPr>
        <w:t xml:space="preserve">recovery from immobilization. Following 3 weeks of wrist immobilization, male participants fully recovered strength within 1 week, while female participants failed to improve and strength remained 30% lower than baseline values </w:t>
      </w:r>
      <w:r w:rsidRPr="00C10847">
        <w:rPr>
          <w:sz w:val="20"/>
          <w:szCs w:val="20"/>
        </w:rPr>
        <w:fldChar w:fldCharType="begin"/>
      </w:r>
      <w:r w:rsidR="00B40D9A">
        <w:rPr>
          <w:sz w:val="20"/>
          <w:szCs w:val="20"/>
        </w:rPr>
        <w:instrText xml:space="preserve"> ADDIN EN.CITE &lt;EndNote&gt;&lt;Cite&gt;&lt;Author&gt;Clark&lt;/Author&gt;&lt;Year&gt;2009&lt;/Year&gt;&lt;RecNum&gt;28&lt;/RecNum&gt;&lt;DisplayText&gt;[78]&lt;/DisplayText&gt;&lt;record&gt;&lt;rec-number&gt;28&lt;/rec-number&gt;&lt;foreign-keys&gt;&lt;key app="EN" db-id="d0ttrsvr2psw54efdv1vpvx0dwwvvetwpsze" timestamp="1652136434"&gt;28&lt;/key&gt;&lt;/foreign-keys&gt;&lt;ref-type name="Journal Article"&gt;17&lt;/ref-type&gt;&lt;contributors&gt;&lt;authors&gt;&lt;author&gt;Clark, B. C.&lt;/author&gt;&lt;author&gt;Manini, T. M.&lt;/author&gt;&lt;author&gt;Hoffman, R. L.&lt;/author&gt;&lt;author&gt;Russ, D. W.&lt;/author&gt;&lt;/authors&gt;&lt;/contributors&gt;&lt;auth-address&gt;Interdisciplinary Institute for Neuromusculoskeletal Research, Department of Biomedical Sciences, Ohio University, Athens, OH 45701, USA. clarkb2@ohio.edu&lt;/auth-address&gt;&lt;titles&gt;&lt;title&gt;Restoration of voluntary muscle strength after 3 weeks of cast immobilization is suppressed in women compared with men&lt;/title&gt;&lt;secondary-title&gt;Arch Phys Med Rehabil&lt;/secondary-title&gt;&lt;/titles&gt;&lt;periodical&gt;&lt;full-title&gt;Arch Phys Med Rehabil&lt;/full-title&gt;&lt;/periodical&gt;&lt;pages&gt;178-80&lt;/pages&gt;&lt;volume&gt;90&lt;/volume&gt;&lt;number&gt;1&lt;/number&gt;&lt;keywords&gt;&lt;keyword&gt;*Adaptation, Physiological&lt;/keyword&gt;&lt;keyword&gt;Adolescent&lt;/keyword&gt;&lt;keyword&gt;Adult&lt;/keyword&gt;&lt;keyword&gt;Female&lt;/keyword&gt;&lt;keyword&gt;Forearm&lt;/keyword&gt;&lt;keyword&gt;Humans&lt;/keyword&gt;&lt;keyword&gt;Longitudinal Studies&lt;/keyword&gt;&lt;keyword&gt;Male&lt;/keyword&gt;&lt;keyword&gt;*Muscle Strength&lt;/keyword&gt;&lt;keyword&gt;Muscular Atrophy/etiology/*rehabilitation&lt;/keyword&gt;&lt;keyword&gt;*Recovery of Function&lt;/keyword&gt;&lt;keyword&gt;Rehabilitation/*methods&lt;/keyword&gt;&lt;keyword&gt;*Restraint, Physical&lt;/keyword&gt;&lt;keyword&gt;Sex Factors&lt;/keyword&gt;&lt;keyword&gt;Young Adult&lt;/keyword&gt;&lt;/keywords&gt;&lt;dates&gt;&lt;year&gt;2009&lt;/year&gt;&lt;pub-dates&gt;&lt;date&gt;Jan&lt;/date&gt;&lt;/pub-dates&gt;&lt;/dates&gt;&lt;isbn&gt;1532-821X (Electronic)&amp;#xD;0003-9993 (Linking)&lt;/isbn&gt;&lt;accession-num&gt;19154845&lt;/accession-num&gt;&lt;urls&gt;&lt;related-urls&gt;&lt;url&gt;https://www.ncbi.nlm.nih.gov/pubmed/19154845&lt;/url&gt;&lt;/related-urls&gt;&lt;/urls&gt;&lt;electronic-resource-num&gt;10.1016/j.apmr.2008.06.032&lt;/electronic-resource-num&gt;&lt;remote-database-name&gt;Medline&lt;/remote-database-name&gt;&lt;remote-database-provider&gt;NLM&lt;/remote-database-provider&gt;&lt;/record&gt;&lt;/Cite&gt;&lt;/EndNote&gt;</w:instrText>
      </w:r>
      <w:r w:rsidRPr="00C10847">
        <w:rPr>
          <w:sz w:val="20"/>
          <w:szCs w:val="20"/>
        </w:rPr>
        <w:fldChar w:fldCharType="separate"/>
      </w:r>
      <w:r w:rsidR="00B40D9A">
        <w:rPr>
          <w:noProof/>
          <w:sz w:val="20"/>
          <w:szCs w:val="20"/>
        </w:rPr>
        <w:t>[78]</w:t>
      </w:r>
      <w:r w:rsidRPr="00C10847">
        <w:rPr>
          <w:sz w:val="20"/>
          <w:szCs w:val="20"/>
        </w:rPr>
        <w:fldChar w:fldCharType="end"/>
      </w:r>
      <w:r w:rsidRPr="00C10847">
        <w:rPr>
          <w:sz w:val="20"/>
          <w:szCs w:val="20"/>
        </w:rPr>
        <w:t xml:space="preserve">. </w:t>
      </w:r>
      <w:r w:rsidR="100CAE68" w:rsidRPr="100CAE68">
        <w:rPr>
          <w:sz w:val="20"/>
          <w:szCs w:val="20"/>
        </w:rPr>
        <w:t>Notably, the</w:t>
      </w:r>
      <w:r w:rsidRPr="00C10847">
        <w:rPr>
          <w:sz w:val="20"/>
          <w:szCs w:val="20"/>
        </w:rPr>
        <w:t xml:space="preserve"> time course for strength decrements and recovery associated with space flight </w:t>
      </w:r>
      <w:r w:rsidR="100CAE68" w:rsidRPr="100CAE68">
        <w:rPr>
          <w:sz w:val="20"/>
          <w:szCs w:val="20"/>
        </w:rPr>
        <w:t>has not been evaluated</w:t>
      </w:r>
      <w:r w:rsidRPr="00C10847">
        <w:rPr>
          <w:sz w:val="20"/>
          <w:szCs w:val="20"/>
        </w:rPr>
        <w:t xml:space="preserve"> in female astronauts</w:t>
      </w:r>
      <w:r w:rsidR="100CAE68" w:rsidRPr="100CAE68">
        <w:rPr>
          <w:sz w:val="20"/>
          <w:szCs w:val="20"/>
        </w:rPr>
        <w:t>;</w:t>
      </w:r>
      <w:r w:rsidRPr="00C10847">
        <w:rPr>
          <w:sz w:val="20"/>
          <w:szCs w:val="20"/>
        </w:rPr>
        <w:t xml:space="preserve"> </w:t>
      </w:r>
      <w:r w:rsidR="100CAE68" w:rsidRPr="100CAE68">
        <w:rPr>
          <w:sz w:val="20"/>
          <w:szCs w:val="20"/>
        </w:rPr>
        <w:t>however, the data from these immobilization studies provide important insight to</w:t>
      </w:r>
      <w:r w:rsidRPr="00C10847">
        <w:rPr>
          <w:sz w:val="20"/>
          <w:szCs w:val="20"/>
        </w:rPr>
        <w:t xml:space="preserve"> demonstrate the need for rapid implementation of exercise countermeasures in order to minimize deconditioning</w:t>
      </w:r>
      <w:r>
        <w:rPr>
          <w:sz w:val="20"/>
          <w:szCs w:val="20"/>
        </w:rPr>
        <w:t>.</w:t>
      </w:r>
      <w:r w:rsidR="00522CAE">
        <w:rPr>
          <w:sz w:val="20"/>
          <w:szCs w:val="20"/>
        </w:rPr>
        <w:t xml:space="preserve"> </w:t>
      </w:r>
    </w:p>
    <w:p w14:paraId="192A188F" w14:textId="77777777" w:rsidR="00522CAE" w:rsidRDefault="00522CAE" w:rsidP="00522CAE">
      <w:pPr>
        <w:rPr>
          <w:sz w:val="20"/>
          <w:szCs w:val="20"/>
        </w:rPr>
      </w:pPr>
    </w:p>
    <w:p w14:paraId="46DA4900" w14:textId="77777777" w:rsidR="00522CAE" w:rsidRDefault="00522CAE" w:rsidP="00522CAE">
      <w:pPr>
        <w:rPr>
          <w:sz w:val="20"/>
          <w:szCs w:val="20"/>
        </w:rPr>
      </w:pPr>
    </w:p>
    <w:p w14:paraId="158EFA29" w14:textId="55D79286" w:rsidR="00522CAE" w:rsidRDefault="00B93B6E" w:rsidP="008B257F">
      <w:pPr>
        <w:pStyle w:val="ieeehead"/>
      </w:pPr>
      <w:bookmarkStart w:id="7" w:name="_Toc115341740"/>
      <w:r>
        <w:t>3</w:t>
      </w:r>
      <w:r w:rsidR="00522CAE">
        <w:t>. METHODS</w:t>
      </w:r>
      <w:bookmarkEnd w:id="7"/>
    </w:p>
    <w:p w14:paraId="37D3B804" w14:textId="77777777" w:rsidR="00444700" w:rsidRPr="00522CAE" w:rsidRDefault="00444700" w:rsidP="00444700">
      <w:pPr>
        <w:rPr>
          <w:i/>
          <w:iCs/>
          <w:sz w:val="20"/>
        </w:rPr>
      </w:pPr>
      <w:r w:rsidRPr="00522CAE">
        <w:rPr>
          <w:i/>
          <w:iCs/>
          <w:sz w:val="20"/>
        </w:rPr>
        <w:t>Demographic &amp; Injury Characteristics</w:t>
      </w:r>
    </w:p>
    <w:p w14:paraId="5047399C" w14:textId="77777777" w:rsidR="00444700" w:rsidRDefault="00444700" w:rsidP="00444700">
      <w:pPr>
        <w:rPr>
          <w:sz w:val="20"/>
        </w:rPr>
      </w:pPr>
    </w:p>
    <w:p w14:paraId="546D68D8" w14:textId="19484B0F" w:rsidR="00444700" w:rsidRDefault="00567727" w:rsidP="00444700">
      <w:pPr>
        <w:rPr>
          <w:iCs/>
          <w:sz w:val="20"/>
        </w:rPr>
      </w:pPr>
      <w:r>
        <w:rPr>
          <w:iCs/>
          <w:sz w:val="20"/>
        </w:rPr>
        <w:t>Astronaut d</w:t>
      </w:r>
      <w:r w:rsidR="00444700" w:rsidRPr="00E839EB">
        <w:rPr>
          <w:iCs/>
          <w:sz w:val="20"/>
        </w:rPr>
        <w:t xml:space="preserve">emographic and injury data </w:t>
      </w:r>
      <w:r w:rsidR="00C73C87">
        <w:rPr>
          <w:iCs/>
          <w:sz w:val="20"/>
        </w:rPr>
        <w:t>were</w:t>
      </w:r>
      <w:r w:rsidR="00444700" w:rsidRPr="00E839EB">
        <w:rPr>
          <w:iCs/>
          <w:sz w:val="20"/>
        </w:rPr>
        <w:t xml:space="preserve"> </w:t>
      </w:r>
      <w:r w:rsidR="00444700">
        <w:rPr>
          <w:iCs/>
          <w:sz w:val="20"/>
        </w:rPr>
        <w:t xml:space="preserve">collected as part of the Lifetime Surveillance of Astronaut Health (LSAH) </w:t>
      </w:r>
      <w:r w:rsidR="00435547">
        <w:rPr>
          <w:iCs/>
          <w:sz w:val="20"/>
        </w:rPr>
        <w:t>program.</w:t>
      </w:r>
      <w:r w:rsidR="00435547" w:rsidRPr="100CAE68">
        <w:rPr>
          <w:sz w:val="20"/>
          <w:szCs w:val="20"/>
        </w:rPr>
        <w:t xml:space="preserve"> Available</w:t>
      </w:r>
      <w:r w:rsidR="100CAE68" w:rsidRPr="100CAE68">
        <w:rPr>
          <w:sz w:val="20"/>
          <w:szCs w:val="20"/>
        </w:rPr>
        <w:t xml:space="preserve"> data w</w:t>
      </w:r>
      <w:r w:rsidR="00C73C87">
        <w:rPr>
          <w:sz w:val="20"/>
          <w:szCs w:val="20"/>
        </w:rPr>
        <w:t>ere</w:t>
      </w:r>
      <w:r w:rsidR="100CAE68" w:rsidRPr="100CAE68">
        <w:rPr>
          <w:sz w:val="20"/>
          <w:szCs w:val="20"/>
        </w:rPr>
        <w:t xml:space="preserve"> queried from NASA astronauts who participated in Mercury missions through </w:t>
      </w:r>
      <w:r>
        <w:rPr>
          <w:sz w:val="20"/>
          <w:szCs w:val="20"/>
        </w:rPr>
        <w:t xml:space="preserve">ISS </w:t>
      </w:r>
      <w:r w:rsidR="100CAE68" w:rsidRPr="100CAE68">
        <w:rPr>
          <w:sz w:val="20"/>
          <w:szCs w:val="20"/>
        </w:rPr>
        <w:t>Expedition 66 (n=360)</w:t>
      </w:r>
      <w:r w:rsidR="100CAE68" w:rsidRPr="100CAE68">
        <w:rPr>
          <w:i/>
          <w:iCs/>
          <w:sz w:val="20"/>
          <w:szCs w:val="20"/>
        </w:rPr>
        <w:t xml:space="preserve">, </w:t>
      </w:r>
      <w:r w:rsidR="100CAE68" w:rsidRPr="100CAE68">
        <w:rPr>
          <w:sz w:val="20"/>
          <w:szCs w:val="20"/>
        </w:rPr>
        <w:t xml:space="preserve">as of August 2022. </w:t>
      </w:r>
      <w:r w:rsidR="00444700">
        <w:rPr>
          <w:iCs/>
          <w:sz w:val="20"/>
        </w:rPr>
        <w:t xml:space="preserve">Diagnosed musculoskeletal injuries and conditions were queried from </w:t>
      </w:r>
      <w:r w:rsidR="00444700">
        <w:rPr>
          <w:iCs/>
          <w:sz w:val="20"/>
        </w:rPr>
        <w:lastRenderedPageBreak/>
        <w:t>the LSAH database to include muscle s</w:t>
      </w:r>
      <w:r w:rsidR="00444700" w:rsidRPr="00C9762A">
        <w:rPr>
          <w:iCs/>
          <w:sz w:val="20"/>
        </w:rPr>
        <w:t>prain/strain</w:t>
      </w:r>
      <w:r w:rsidR="00444700">
        <w:rPr>
          <w:iCs/>
          <w:sz w:val="20"/>
        </w:rPr>
        <w:t>s, t</w:t>
      </w:r>
      <w:r w:rsidR="00444700" w:rsidRPr="00C9762A">
        <w:rPr>
          <w:iCs/>
          <w:sz w:val="20"/>
        </w:rPr>
        <w:t>endonitis</w:t>
      </w:r>
      <w:r w:rsidR="00444700">
        <w:rPr>
          <w:iCs/>
          <w:sz w:val="20"/>
        </w:rPr>
        <w:t xml:space="preserve">, </w:t>
      </w:r>
      <w:r w:rsidR="00444700" w:rsidRPr="00C9762A">
        <w:rPr>
          <w:iCs/>
          <w:sz w:val="20"/>
        </w:rPr>
        <w:t>ACL injur</w:t>
      </w:r>
      <w:r w:rsidR="00444700">
        <w:rPr>
          <w:iCs/>
          <w:sz w:val="20"/>
        </w:rPr>
        <w:t>ies, and diagnoses of o</w:t>
      </w:r>
      <w:r w:rsidR="00444700" w:rsidRPr="00C9762A">
        <w:rPr>
          <w:iCs/>
          <w:sz w:val="20"/>
        </w:rPr>
        <w:t xml:space="preserve">steopenia </w:t>
      </w:r>
      <w:r w:rsidR="00444700">
        <w:rPr>
          <w:iCs/>
          <w:sz w:val="20"/>
        </w:rPr>
        <w:t>and o</w:t>
      </w:r>
      <w:r w:rsidR="00444700" w:rsidRPr="00C9762A">
        <w:rPr>
          <w:iCs/>
          <w:sz w:val="20"/>
        </w:rPr>
        <w:t>steoporosis</w:t>
      </w:r>
      <w:r w:rsidR="00444700">
        <w:rPr>
          <w:iCs/>
          <w:sz w:val="20"/>
        </w:rPr>
        <w:t>. Injuries were reported as occurring in-flight or postflight (ranging from R+0</w:t>
      </w:r>
      <w:r w:rsidR="00435547">
        <w:rPr>
          <w:iCs/>
          <w:sz w:val="20"/>
        </w:rPr>
        <w:t xml:space="preserve"> days</w:t>
      </w:r>
      <w:r w:rsidR="00444700">
        <w:rPr>
          <w:iCs/>
          <w:sz w:val="20"/>
        </w:rPr>
        <w:t xml:space="preserve"> to 2 years postflight). </w:t>
      </w:r>
    </w:p>
    <w:p w14:paraId="045C0F86" w14:textId="77777777" w:rsidR="00444700" w:rsidRDefault="00444700" w:rsidP="00444700">
      <w:pPr>
        <w:rPr>
          <w:iCs/>
          <w:sz w:val="20"/>
        </w:rPr>
      </w:pPr>
    </w:p>
    <w:p w14:paraId="5ACC2E1E" w14:textId="77777777" w:rsidR="00444700" w:rsidRPr="00522CAE" w:rsidRDefault="00444700" w:rsidP="00444700">
      <w:pPr>
        <w:rPr>
          <w:i/>
          <w:iCs/>
          <w:sz w:val="20"/>
        </w:rPr>
      </w:pPr>
      <w:r w:rsidRPr="00522CAE">
        <w:rPr>
          <w:i/>
          <w:iCs/>
          <w:sz w:val="20"/>
        </w:rPr>
        <w:t>Aerobic and Muscular Strength Performance Characteristics</w:t>
      </w:r>
    </w:p>
    <w:p w14:paraId="661215B4" w14:textId="77777777" w:rsidR="00444700" w:rsidRDefault="00444700" w:rsidP="00444700">
      <w:pPr>
        <w:rPr>
          <w:sz w:val="20"/>
        </w:rPr>
      </w:pPr>
    </w:p>
    <w:p w14:paraId="5ED78E4E" w14:textId="0D05BD5F" w:rsidR="00444700" w:rsidRDefault="100CAE68" w:rsidP="100CAE68">
      <w:pPr>
        <w:rPr>
          <w:i/>
          <w:iCs/>
          <w:sz w:val="20"/>
          <w:szCs w:val="20"/>
        </w:rPr>
      </w:pPr>
      <w:r w:rsidRPr="100CAE68">
        <w:rPr>
          <w:sz w:val="20"/>
          <w:szCs w:val="20"/>
        </w:rPr>
        <w:t xml:space="preserve">Pre- and post-mission </w:t>
      </w:r>
      <w:r w:rsidR="003E2A51">
        <w:rPr>
          <w:sz w:val="20"/>
          <w:szCs w:val="20"/>
        </w:rPr>
        <w:t xml:space="preserve">outcomes </w:t>
      </w:r>
      <w:r w:rsidRPr="100CAE68">
        <w:rPr>
          <w:sz w:val="20"/>
          <w:szCs w:val="20"/>
        </w:rPr>
        <w:t>from</w:t>
      </w:r>
      <w:r w:rsidR="003E2A51">
        <w:rPr>
          <w:sz w:val="20"/>
          <w:szCs w:val="20"/>
        </w:rPr>
        <w:t xml:space="preserve"> the</w:t>
      </w:r>
      <w:r w:rsidRPr="100CAE68">
        <w:rPr>
          <w:sz w:val="20"/>
          <w:szCs w:val="20"/>
        </w:rPr>
        <w:t xml:space="preserve"> ISS </w:t>
      </w:r>
      <w:r w:rsidR="00435547">
        <w:rPr>
          <w:sz w:val="20"/>
          <w:szCs w:val="20"/>
        </w:rPr>
        <w:t xml:space="preserve">crewmember </w:t>
      </w:r>
      <w:r w:rsidRPr="100CAE68">
        <w:rPr>
          <w:sz w:val="20"/>
          <w:szCs w:val="20"/>
        </w:rPr>
        <w:t xml:space="preserve">standard </w:t>
      </w:r>
      <w:r w:rsidR="00435547" w:rsidRPr="100CAE68">
        <w:rPr>
          <w:sz w:val="20"/>
          <w:szCs w:val="20"/>
        </w:rPr>
        <w:t>me</w:t>
      </w:r>
      <w:r w:rsidR="00435547">
        <w:rPr>
          <w:sz w:val="20"/>
          <w:szCs w:val="20"/>
        </w:rPr>
        <w:t>dical assessments (“</w:t>
      </w:r>
      <w:proofErr w:type="spellStart"/>
      <w:r w:rsidR="00435547">
        <w:rPr>
          <w:sz w:val="20"/>
          <w:szCs w:val="20"/>
        </w:rPr>
        <w:t>MedB</w:t>
      </w:r>
      <w:proofErr w:type="spellEnd"/>
      <w:r w:rsidR="00435547">
        <w:rPr>
          <w:sz w:val="20"/>
          <w:szCs w:val="20"/>
        </w:rPr>
        <w:t>”)</w:t>
      </w:r>
      <w:r w:rsidR="00435547" w:rsidRPr="100CAE68">
        <w:rPr>
          <w:sz w:val="20"/>
          <w:szCs w:val="20"/>
        </w:rPr>
        <w:t xml:space="preserve"> </w:t>
      </w:r>
      <w:r w:rsidRPr="100CAE68">
        <w:rPr>
          <w:sz w:val="20"/>
          <w:szCs w:val="20"/>
        </w:rPr>
        <w:t>were analyzed to determine whether sex differences exist for aerobic and strength space flight deconditioning. Aerobic and muscular fitness testing occurred at NASA Johnson Space Center in Houston, TX</w:t>
      </w:r>
      <w:r w:rsidRPr="100CAE68">
        <w:rPr>
          <w:i/>
          <w:iCs/>
          <w:sz w:val="20"/>
          <w:szCs w:val="20"/>
        </w:rPr>
        <w:t>.</w:t>
      </w:r>
    </w:p>
    <w:p w14:paraId="0E7B201A" w14:textId="77777777" w:rsidR="00444700" w:rsidRDefault="00444700" w:rsidP="00444700">
      <w:pPr>
        <w:rPr>
          <w:i/>
          <w:iCs/>
          <w:sz w:val="20"/>
        </w:rPr>
      </w:pPr>
    </w:p>
    <w:p w14:paraId="248B5027" w14:textId="495B25B1" w:rsidR="00444700" w:rsidRDefault="100CAE68" w:rsidP="100CAE68">
      <w:pPr>
        <w:rPr>
          <w:sz w:val="20"/>
          <w:szCs w:val="20"/>
        </w:rPr>
      </w:pPr>
      <w:r w:rsidRPr="100CAE68">
        <w:rPr>
          <w:sz w:val="20"/>
          <w:szCs w:val="20"/>
        </w:rPr>
        <w:t>Aerobic capacity (VO</w:t>
      </w:r>
      <w:r w:rsidRPr="100CAE68">
        <w:rPr>
          <w:sz w:val="20"/>
          <w:szCs w:val="20"/>
          <w:vertAlign w:val="subscript"/>
        </w:rPr>
        <w:t>2</w:t>
      </w:r>
      <w:r w:rsidRPr="100CAE68">
        <w:rPr>
          <w:sz w:val="20"/>
          <w:szCs w:val="20"/>
        </w:rPr>
        <w:t>pk) and power (W) were assessed via an upright cycle ergometer (Lode, Groningen, Netherlands) in 11 female and 36 male astronauts. Methods and calibration for VO</w:t>
      </w:r>
      <w:r w:rsidRPr="100CAE68">
        <w:rPr>
          <w:sz w:val="20"/>
          <w:szCs w:val="20"/>
          <w:vertAlign w:val="subscript"/>
        </w:rPr>
        <w:t>2</w:t>
      </w:r>
      <w:r w:rsidRPr="100CAE68">
        <w:rPr>
          <w:sz w:val="20"/>
          <w:szCs w:val="20"/>
        </w:rPr>
        <w:t xml:space="preserve">pk testing has been previously described </w:t>
      </w:r>
      <w:r w:rsidR="00444700" w:rsidRPr="100CAE68">
        <w:rPr>
          <w:sz w:val="20"/>
          <w:szCs w:val="20"/>
        </w:rPr>
        <w:fldChar w:fldCharType="begin">
          <w:fldData xml:space="preserve">PEVuZE5vdGU+PENpdGU+PEF1dGhvcj5FbmdsaXNoPC9BdXRob3I+PFllYXI+MjAyMDwvWWVhcj48
UmVjTnVtPjQ8L1JlY051bT48RGlzcGxheVRleHQ+Wzc5XTwvRGlzcGxheVRleHQ+PHJlY29yZD48
cmVjLW51bWJlcj40PC9yZWMtbnVtYmVyPjxmb3JlaWduLWtleXM+PGtleSBhcHA9IkVOIiBkYi1p
ZD0iZDB0dHJzdnIycHN3NTRlZmR2MXZwdngwZHd3dnZldHdwc3plIiB0aW1lc3RhbXA9IjE2NTE4
NTI4MjciPjQ8L2tleT48L2ZvcmVpZ24ta2V5cz48cmVmLXR5cGUgbmFtZT0iSm91cm5hbCBBcnRp
Y2xlIj4xNzwvcmVmLXR5cGU+PGNvbnRyaWJ1dG9ycz48YXV0aG9ycz48YXV0aG9yPkVuZ2xpc2gs
IEsuIEwuPC9hdXRob3I+PGF1dGhvcj5Eb3ducywgTS48L2F1dGhvcj48YXV0aG9yPkdvZXRjaGl1
cywgRS48L2F1dGhvcj48YXV0aG9yPkJ1eHRvbiwgUi48L2F1dGhvcj48YXV0aG9yPlJ5ZGVyLCBK
LiBXLjwvYXV0aG9yPjxhdXRob3I+UGxvdXR6LVNueWRlciwgUi48L2F1dGhvcj48YXV0aG9yPkd1
aWxsaWFtcywgTS48L2F1dGhvcj48YXV0aG9yPlNjb3R0LCBKLiBNLjwvYXV0aG9yPjxhdXRob3I+
UGxvdXR6LVNueWRlciwgTC4gTC48L2F1dGhvcj48L2F1dGhvcnM+PC9jb250cmlidXRvcnM+PGF1
dGgtYWRkcmVzcz5Vbml2ZXJzaXR5IG9mIEhvdXN0b24tQ2xlYXIgTGFrZSwgSG91c3RvbiwgVFgg
VVNBLmdyaWQuMjg5MjU1LjEwMDAwIDAwMDAgOTU0NSAwNTQ5JiN4RDtIZWFsdGggYW5kIEh1bWFu
IFBlcmZvcm1hbmNlIEluc3RpdHV0ZSwgSG91c3RvbiwgVFggVVNBLiYjeEQ7TkFTQSBKb2huc29u
IFNwYWNlIENlbnRlciwgSG91c3RvbiwgVFggVVNBLmdyaWQuNDE5MDg1LjEwMDAwIDAwMDQgMDYx
MyAyODY0JiN4RDtVbml2ZXJzaXR5IG9mIEhvdXN0b24sIEhvdXN0b24sIFRYIFVTQS5ncmlkLjI2
NjQzNi4zMDAwMCAwMDA0IDE1NjkgOTcwNyYjeEQ7S0JSLCBIb3VzdG9uLCBUWCBVU0EuZ3JpZC40
ODE2ODAuMzAwMDAgMDAwNCAwNjM0IDg3MjkmI3hEO1VuaXZlcnNpdHkgb2YgTWljaGlnYW4sIEFu
biBBcmJvciwgTUkgVVNBLmdyaWQuMjE0NDU4LmUwMDAwMDAwMDg2ODM3MzcwJiN4RDtNZW1vcmlh
bCBTbG9hbiBLZXR0ZXJpbmcgQ2FuY2VyIENlbnRlciwgTmV3IFlvcmssIE5ZIFVTQS5ncmlkLjUx
NDYyLjM0MDAwMCAwMDAxIDIxNzEgOTk1MjwvYXV0aC1hZGRyZXNzPjx0aXRsZXM+PHRpdGxlPkhp
Z2ggaW50ZW5zaXR5IHRyYWluaW5nIGR1cmluZyBzcGFjZWZsaWdodDogcmVzdWx0cyBmcm9tIHRo
ZSBOQVNBIFNwcmludCBTdHVkeTwvdGl0bGU+PHNlY29uZGFyeS10aXRsZT5OUEogTWljcm9ncmF2
aXR5PC9zZWNvbmRhcnktdGl0bGU+PC90aXRsZXM+PHBlcmlvZGljYWw+PGZ1bGwtdGl0bGU+TlBK
IE1pY3JvZ3Jhdml0eTwvZnVsbC10aXRsZT48L3BlcmlvZGljYWw+PHBhZ2VzPjIxPC9wYWdlcz48
dm9sdW1lPjY8L3ZvbHVtZT48ZWRpdGlvbj4yMDIwMDgxODwvZWRpdGlvbj48a2V5d29yZHM+PGtl
eXdvcmQ+T3V0Y29tZXMgcmVzZWFyY2g8L2tleXdvcmQ+PGtleXdvcmQ+UGh5c2lvbG9neTwva2V5
d29yZD48L2tleXdvcmRzPjxkYXRlcz48eWVhcj4yMDIwPC95ZWFyPjwvZGF0ZXM+PGlzYm4+MjM3
My04MDY1IChQcmludCkmI3hEOzIzNzMtODA2NSAoTGlua2luZyk8L2lzYm4+PGFjY2Vzc2lvbi1u
dW0+MzI4NjQ0Mjg8L2FjY2Vzc2lvbi1udW0+PHVybHM+PHJlbGF0ZWQtdXJscz48dXJsPmh0dHBz
Oi8vd3d3Lm5jYmkubmxtLm5paC5nb3YvcHVibWVkLzMyODY0NDI4PC91cmw+PC9yZWxhdGVkLXVy
bHM+PC91cmxzPjxjdXN0b20xPkNvbXBldGluZyBpbnRlcmVzdHNUaGUgYXV0aG9ycyBkZWNsYXJl
IG5vIGNvbXBldGluZyBpbnRlcmVzdHMuIFRoZSByZXN1bHRzIG9mIHRoZSBzdHVkeSBhcmUgcHJl
c2VudGVkIGNsZWFybHksIGhvbmVzdGx5LCBhbmQgd2l0aG91dCBmYWJyaWNhdGlvbiwgZmFsc2lm
aWNhdGlvbiwgb3IgaW5hcHByb3ByaWF0ZSBkYXRhIG1hbmlwdWxhdGlvbi48L2N1c3RvbTE+PGN1
c3RvbTI+UE1DNzQzNDg4NDwvY3VzdG9tMj48ZWxlY3Ryb25pYy1yZXNvdXJjZS1udW0+MTAuMTAz
OC9zNDE1MjYtMDIwLTAwMTExLXg8L2VsZWN0cm9uaWMtcmVzb3VyY2UtbnVtPjxyZW1vdGUtZGF0
YWJhc2UtbmFtZT5QdWJNZWQtbm90LU1FRExJTkU8L3JlbW90ZS1kYXRhYmFzZS1uYW1lPjxyZW1v
dGUtZGF0YWJhc2UtcHJvdmlkZXI+TkxNPC9yZW1vdGUtZGF0YWJhc2UtcHJvdmlkZXI+PC9yZWNv
cmQ+PC9DaXRlPjwvRW5kTm90ZT4A
</w:fldData>
        </w:fldChar>
      </w:r>
      <w:r w:rsidR="00B40D9A">
        <w:rPr>
          <w:sz w:val="20"/>
          <w:szCs w:val="20"/>
        </w:rPr>
        <w:instrText xml:space="preserve"> ADDIN EN.CITE </w:instrText>
      </w:r>
      <w:r w:rsidR="00B40D9A">
        <w:rPr>
          <w:sz w:val="20"/>
          <w:szCs w:val="20"/>
        </w:rPr>
        <w:fldChar w:fldCharType="begin">
          <w:fldData xml:space="preserve">PEVuZE5vdGU+PENpdGU+PEF1dGhvcj5FbmdsaXNoPC9BdXRob3I+PFllYXI+MjAyMDwvWWVhcj48
UmVjTnVtPjQ8L1JlY051bT48RGlzcGxheVRleHQ+Wzc5XTwvRGlzcGxheVRleHQ+PHJlY29yZD48
cmVjLW51bWJlcj40PC9yZWMtbnVtYmVyPjxmb3JlaWduLWtleXM+PGtleSBhcHA9IkVOIiBkYi1p
ZD0iZDB0dHJzdnIycHN3NTRlZmR2MXZwdngwZHd3dnZldHdwc3plIiB0aW1lc3RhbXA9IjE2NTE4
NTI4MjciPjQ8L2tleT48L2ZvcmVpZ24ta2V5cz48cmVmLXR5cGUgbmFtZT0iSm91cm5hbCBBcnRp
Y2xlIj4xNzwvcmVmLXR5cGU+PGNvbnRyaWJ1dG9ycz48YXV0aG9ycz48YXV0aG9yPkVuZ2xpc2gs
IEsuIEwuPC9hdXRob3I+PGF1dGhvcj5Eb3ducywgTS48L2F1dGhvcj48YXV0aG9yPkdvZXRjaGl1
cywgRS48L2F1dGhvcj48YXV0aG9yPkJ1eHRvbiwgUi48L2F1dGhvcj48YXV0aG9yPlJ5ZGVyLCBK
LiBXLjwvYXV0aG9yPjxhdXRob3I+UGxvdXR6LVNueWRlciwgUi48L2F1dGhvcj48YXV0aG9yPkd1
aWxsaWFtcywgTS48L2F1dGhvcj48YXV0aG9yPlNjb3R0LCBKLiBNLjwvYXV0aG9yPjxhdXRob3I+
UGxvdXR6LVNueWRlciwgTC4gTC48L2F1dGhvcj48L2F1dGhvcnM+PC9jb250cmlidXRvcnM+PGF1
dGgtYWRkcmVzcz5Vbml2ZXJzaXR5IG9mIEhvdXN0b24tQ2xlYXIgTGFrZSwgSG91c3RvbiwgVFgg
VVNBLmdyaWQuMjg5MjU1LjEwMDAwIDAwMDAgOTU0NSAwNTQ5JiN4RDtIZWFsdGggYW5kIEh1bWFu
IFBlcmZvcm1hbmNlIEluc3RpdHV0ZSwgSG91c3RvbiwgVFggVVNBLiYjeEQ7TkFTQSBKb2huc29u
IFNwYWNlIENlbnRlciwgSG91c3RvbiwgVFggVVNBLmdyaWQuNDE5MDg1LjEwMDAwIDAwMDQgMDYx
MyAyODY0JiN4RDtVbml2ZXJzaXR5IG9mIEhvdXN0b24sIEhvdXN0b24sIFRYIFVTQS5ncmlkLjI2
NjQzNi4zMDAwMCAwMDA0IDE1NjkgOTcwNyYjeEQ7S0JSLCBIb3VzdG9uLCBUWCBVU0EuZ3JpZC40
ODE2ODAuMzAwMDAgMDAwNCAwNjM0IDg3MjkmI3hEO1VuaXZlcnNpdHkgb2YgTWljaGlnYW4sIEFu
biBBcmJvciwgTUkgVVNBLmdyaWQuMjE0NDU4LmUwMDAwMDAwMDg2ODM3MzcwJiN4RDtNZW1vcmlh
bCBTbG9hbiBLZXR0ZXJpbmcgQ2FuY2VyIENlbnRlciwgTmV3IFlvcmssIE5ZIFVTQS5ncmlkLjUx
NDYyLjM0MDAwMCAwMDAxIDIxNzEgOTk1MjwvYXV0aC1hZGRyZXNzPjx0aXRsZXM+PHRpdGxlPkhp
Z2ggaW50ZW5zaXR5IHRyYWluaW5nIGR1cmluZyBzcGFjZWZsaWdodDogcmVzdWx0cyBmcm9tIHRo
ZSBOQVNBIFNwcmludCBTdHVkeTwvdGl0bGU+PHNlY29uZGFyeS10aXRsZT5OUEogTWljcm9ncmF2
aXR5PC9zZWNvbmRhcnktdGl0bGU+PC90aXRsZXM+PHBlcmlvZGljYWw+PGZ1bGwtdGl0bGU+TlBK
IE1pY3JvZ3Jhdml0eTwvZnVsbC10aXRsZT48L3BlcmlvZGljYWw+PHBhZ2VzPjIxPC9wYWdlcz48
dm9sdW1lPjY8L3ZvbHVtZT48ZWRpdGlvbj4yMDIwMDgxODwvZWRpdGlvbj48a2V5d29yZHM+PGtl
eXdvcmQ+T3V0Y29tZXMgcmVzZWFyY2g8L2tleXdvcmQ+PGtleXdvcmQ+UGh5c2lvbG9neTwva2V5
d29yZD48L2tleXdvcmRzPjxkYXRlcz48eWVhcj4yMDIwPC95ZWFyPjwvZGF0ZXM+PGlzYm4+MjM3
My04MDY1IChQcmludCkmI3hEOzIzNzMtODA2NSAoTGlua2luZyk8L2lzYm4+PGFjY2Vzc2lvbi1u
dW0+MzI4NjQ0Mjg8L2FjY2Vzc2lvbi1udW0+PHVybHM+PHJlbGF0ZWQtdXJscz48dXJsPmh0dHBz
Oi8vd3d3Lm5jYmkubmxtLm5paC5nb3YvcHVibWVkLzMyODY0NDI4PC91cmw+PC9yZWxhdGVkLXVy
bHM+PC91cmxzPjxjdXN0b20xPkNvbXBldGluZyBpbnRlcmVzdHNUaGUgYXV0aG9ycyBkZWNsYXJl
IG5vIGNvbXBldGluZyBpbnRlcmVzdHMuIFRoZSByZXN1bHRzIG9mIHRoZSBzdHVkeSBhcmUgcHJl
c2VudGVkIGNsZWFybHksIGhvbmVzdGx5LCBhbmQgd2l0aG91dCBmYWJyaWNhdGlvbiwgZmFsc2lm
aWNhdGlvbiwgb3IgaW5hcHByb3ByaWF0ZSBkYXRhIG1hbmlwdWxhdGlvbi48L2N1c3RvbTE+PGN1
c3RvbTI+UE1DNzQzNDg4NDwvY3VzdG9tMj48ZWxlY3Ryb25pYy1yZXNvdXJjZS1udW0+MTAuMTAz
OC9zNDE1MjYtMDIwLTAwMTExLXg8L2VsZWN0cm9uaWMtcmVzb3VyY2UtbnVtPjxyZW1vdGUtZGF0
YWJhc2UtbmFtZT5QdWJNZWQtbm90LU1FRExJTkU8L3JlbW90ZS1kYXRhYmFzZS1uYW1lPjxyZW1v
dGUtZGF0YWJhc2UtcHJvdmlkZXI+TkxNPC9yZW1vdGUtZGF0YWJhc2UtcHJvdmlkZXI+PC9yZWNv
cmQ+PC9DaXRlPjwvRW5kTm90ZT4A
</w:fldData>
        </w:fldChar>
      </w:r>
      <w:r w:rsidR="00B40D9A">
        <w:rPr>
          <w:sz w:val="20"/>
          <w:szCs w:val="20"/>
        </w:rPr>
        <w:instrText xml:space="preserve"> ADDIN EN.CITE.DATA </w:instrText>
      </w:r>
      <w:r w:rsidR="00B40D9A">
        <w:rPr>
          <w:sz w:val="20"/>
          <w:szCs w:val="20"/>
        </w:rPr>
      </w:r>
      <w:r w:rsidR="00B40D9A">
        <w:rPr>
          <w:sz w:val="20"/>
          <w:szCs w:val="20"/>
        </w:rPr>
        <w:fldChar w:fldCharType="end"/>
      </w:r>
      <w:r w:rsidR="00444700" w:rsidRPr="100CAE68">
        <w:rPr>
          <w:sz w:val="20"/>
          <w:szCs w:val="20"/>
        </w:rPr>
      </w:r>
      <w:r w:rsidR="00444700" w:rsidRPr="100CAE68">
        <w:rPr>
          <w:sz w:val="20"/>
          <w:szCs w:val="20"/>
        </w:rPr>
        <w:fldChar w:fldCharType="separate"/>
      </w:r>
      <w:r w:rsidR="00B40D9A">
        <w:rPr>
          <w:noProof/>
          <w:sz w:val="20"/>
          <w:szCs w:val="20"/>
        </w:rPr>
        <w:t>[79]</w:t>
      </w:r>
      <w:r w:rsidR="00444700" w:rsidRPr="100CAE68">
        <w:rPr>
          <w:sz w:val="20"/>
          <w:szCs w:val="20"/>
        </w:rPr>
        <w:fldChar w:fldCharType="end"/>
      </w:r>
      <w:r w:rsidRPr="100CAE68">
        <w:rPr>
          <w:sz w:val="20"/>
          <w:szCs w:val="20"/>
        </w:rPr>
        <w:t>. Briefly, crewmembers followed a ramped protocol that included a 3-minute warmup at 50 W, with stepwise increases in resistance (25</w:t>
      </w:r>
      <w:r w:rsidR="001D33A7">
        <w:rPr>
          <w:sz w:val="20"/>
          <w:szCs w:val="20"/>
        </w:rPr>
        <w:t xml:space="preserve"> </w:t>
      </w:r>
      <w:r w:rsidRPr="100CAE68">
        <w:rPr>
          <w:sz w:val="20"/>
          <w:szCs w:val="20"/>
        </w:rPr>
        <w:t>W every minute) until volitional fatigue. VO</w:t>
      </w:r>
      <w:r w:rsidRPr="100CAE68">
        <w:rPr>
          <w:sz w:val="20"/>
          <w:szCs w:val="20"/>
          <w:vertAlign w:val="subscript"/>
        </w:rPr>
        <w:t>2</w:t>
      </w:r>
      <w:r w:rsidRPr="100CAE68">
        <w:rPr>
          <w:sz w:val="20"/>
          <w:szCs w:val="20"/>
        </w:rPr>
        <w:t>pk was measured via a metabolic gas analyzer (Parvo Medics, Salt Lake City, UT, USA) and was defined as the highest recorded value attained using 30-second averaging.  Preflight data collection for aerobic capacity and power occurred at L-3/1 month and postflight data collection at R+3</w:t>
      </w:r>
      <w:r w:rsidR="00435547">
        <w:rPr>
          <w:sz w:val="20"/>
          <w:szCs w:val="20"/>
        </w:rPr>
        <w:t xml:space="preserve"> days</w:t>
      </w:r>
      <w:r w:rsidRPr="100CAE68">
        <w:rPr>
          <w:sz w:val="20"/>
          <w:szCs w:val="20"/>
        </w:rPr>
        <w:t xml:space="preserve">. </w:t>
      </w:r>
    </w:p>
    <w:p w14:paraId="0F8E9F52" w14:textId="794E29DF" w:rsidR="00444700" w:rsidRDefault="00444700" w:rsidP="00444700">
      <w:pPr>
        <w:rPr>
          <w:iCs/>
          <w:sz w:val="20"/>
        </w:rPr>
      </w:pPr>
    </w:p>
    <w:p w14:paraId="65244601" w14:textId="6106EC1D" w:rsidR="003E7B87" w:rsidRDefault="003E7B87" w:rsidP="003E7B87">
      <w:pPr>
        <w:pStyle w:val="IEEEsubhead"/>
        <w:spacing w:line="240" w:lineRule="auto"/>
        <w:contextualSpacing/>
        <w:rPr>
          <w:i w:val="0"/>
          <w:iCs/>
          <w:sz w:val="20"/>
          <w:szCs w:val="20"/>
        </w:rPr>
      </w:pPr>
      <w:r w:rsidRPr="003E7B87">
        <w:rPr>
          <w:i w:val="0"/>
          <w:iCs/>
          <w:sz w:val="20"/>
          <w:szCs w:val="20"/>
        </w:rPr>
        <w:t>Muscular strength and endurance were assessed via isokinetic testing in 17 female and 70 male astronauts. As outlined in the NASA Medical Volume B 5.3 (isokinetic testing), preflight data collection for muscle strength and endurance occurred at L-3/1 month and postflight data collection at R+5</w:t>
      </w:r>
      <w:r w:rsidR="00435547">
        <w:rPr>
          <w:i w:val="0"/>
          <w:iCs/>
          <w:sz w:val="20"/>
          <w:szCs w:val="20"/>
        </w:rPr>
        <w:t xml:space="preserve"> days</w:t>
      </w:r>
      <w:r w:rsidRPr="003E7B87">
        <w:rPr>
          <w:i w:val="0"/>
          <w:iCs/>
          <w:sz w:val="20"/>
          <w:szCs w:val="20"/>
        </w:rPr>
        <w:t xml:space="preserve">. Methods for isokinetic testing has been previously described </w:t>
      </w:r>
      <w:r w:rsidRPr="003E7B87">
        <w:rPr>
          <w:i w:val="0"/>
          <w:iCs/>
          <w:sz w:val="20"/>
          <w:szCs w:val="20"/>
        </w:rPr>
        <w:fldChar w:fldCharType="begin"/>
      </w:r>
      <w:r w:rsidRPr="003E7B87">
        <w:rPr>
          <w:i w:val="0"/>
          <w:iCs/>
          <w:sz w:val="20"/>
          <w:szCs w:val="20"/>
        </w:rPr>
        <w:instrText xml:space="preserve"> ADDIN EN.CITE &lt;EndNote&gt;&lt;Cite&gt;&lt;Author&gt;English&lt;/Author&gt;&lt;Year&gt;2015&lt;/Year&gt;&lt;RecNum&gt;5&lt;/RecNum&gt;&lt;DisplayText&gt;[73]&lt;/DisplayText&gt;&lt;record&gt;&lt;rec-number&gt;5&lt;/rec-number&gt;&lt;foreign-keys&gt;&lt;key app="EN" db-id="d0ttrsvr2psw54efdv1vpvx0dwwvvetwpsze" timestamp="1651852860"&gt;5&lt;/key&gt;&lt;/foreign-keys&gt;&lt;ref-type name="Journal Article"&gt;17&lt;/ref-type&gt;&lt;contributors&gt;&lt;authors&gt;&lt;author&gt;English, K. L.&lt;/author&gt;&lt;author&gt;Lee, S. M. C.&lt;/author&gt;&lt;author&gt;Loehr, J. A.&lt;/author&gt;&lt;author&gt;Ploutz-Snyder, R. J.&lt;/author&gt;&lt;author&gt;Ploutz-Snyder, L. L.&lt;/author&gt;&lt;/authors&gt;&lt;/contributors&gt;&lt;auth-address&gt;JES Tech; Wyle Science, Technology, and Engineering Group, TX, USA.&lt;/auth-address&gt;&lt;titles&gt;&lt;title&gt;Isokinetic Strength Changes Following Long-Duration Spaceflight on the ISS&lt;/title&gt;&lt;secondary-title&gt;Aerosp Med Hum Perform&lt;/secondary-title&gt;&lt;/titles&gt;&lt;periodical&gt;&lt;full-title&gt;Aerosp Med Hum Perform&lt;/full-title&gt;&lt;/periodical&gt;&lt;pages&gt;A68-A77&lt;/pages&gt;&lt;volume&gt;86&lt;/volume&gt;&lt;number&gt;12 Suppl&lt;/number&gt;&lt;keywords&gt;&lt;keyword&gt;Adult&lt;/keyword&gt;&lt;keyword&gt;Exercise&lt;/keyword&gt;&lt;keyword&gt;Female&lt;/keyword&gt;&lt;keyword&gt;Humans&lt;/keyword&gt;&lt;keyword&gt;Male&lt;/keyword&gt;&lt;keyword&gt;Middle Aged&lt;/keyword&gt;&lt;keyword&gt;*Muscle Strength&lt;/keyword&gt;&lt;keyword&gt;Muscle Weakness/*physiopathology&lt;/keyword&gt;&lt;keyword&gt;Muscle, Skeletal/*physiopathology&lt;/keyword&gt;&lt;keyword&gt;*Resistance Training&lt;/keyword&gt;&lt;keyword&gt;Retrospective Studies&lt;/keyword&gt;&lt;keyword&gt;Sex Factors&lt;/keyword&gt;&lt;keyword&gt;*Space Flight&lt;/keyword&gt;&lt;keyword&gt;Spacecraft&lt;/keyword&gt;&lt;keyword&gt;*Weightlessness Countermeasures&lt;/keyword&gt;&lt;/keywords&gt;&lt;dates&gt;&lt;year&gt;2015&lt;/year&gt;&lt;pub-dates&gt;&lt;date&gt;Dec&lt;/date&gt;&lt;/pub-dates&gt;&lt;/dates&gt;&lt;isbn&gt;2375-6314 (Print)&amp;#xD;2375-6314 (Linking)&lt;/isbn&gt;&lt;accession-num&gt;26630197&lt;/accession-num&gt;&lt;urls&gt;&lt;related-urls&gt;&lt;url&gt;https://www.ncbi.nlm.nih.gov/pubmed/26630197&lt;/url&gt;&lt;/related-urls&gt;&lt;/urls&gt;&lt;electronic-resource-num&gt;10.3357/AMHP.EC09.2015&lt;/electronic-resource-num&gt;&lt;remote-database-name&gt;Medline&lt;/remote-database-name&gt;&lt;remote-database-provider&gt;NLM&lt;/remote-database-provider&gt;&lt;/record&gt;&lt;/Cite&gt;&lt;/EndNote&gt;</w:instrText>
      </w:r>
      <w:r w:rsidRPr="003E7B87">
        <w:rPr>
          <w:i w:val="0"/>
          <w:iCs/>
          <w:sz w:val="20"/>
          <w:szCs w:val="20"/>
        </w:rPr>
        <w:fldChar w:fldCharType="separate"/>
      </w:r>
      <w:r w:rsidRPr="003E7B87">
        <w:rPr>
          <w:i w:val="0"/>
          <w:iCs/>
          <w:noProof/>
          <w:sz w:val="20"/>
          <w:szCs w:val="20"/>
        </w:rPr>
        <w:t>[73]</w:t>
      </w:r>
      <w:r w:rsidRPr="003E7B87">
        <w:rPr>
          <w:i w:val="0"/>
          <w:iCs/>
          <w:sz w:val="20"/>
          <w:szCs w:val="20"/>
        </w:rPr>
        <w:fldChar w:fldCharType="end"/>
      </w:r>
      <w:r w:rsidRPr="003E7B87">
        <w:rPr>
          <w:i w:val="0"/>
          <w:iCs/>
          <w:sz w:val="20"/>
          <w:szCs w:val="20"/>
        </w:rPr>
        <w:t>. Briefly, crewmembers wore athletic clothing and footwear and completed a 5-minute warmup (50 W) on cycle ergometer (Lode, Groningen, Netherlands). Isokinetic testing was performed in a dynamometer (</w:t>
      </w:r>
      <w:proofErr w:type="spellStart"/>
      <w:r w:rsidRPr="003E7B87">
        <w:rPr>
          <w:i w:val="0"/>
          <w:iCs/>
          <w:sz w:val="20"/>
          <w:szCs w:val="20"/>
        </w:rPr>
        <w:t>Biodex</w:t>
      </w:r>
      <w:proofErr w:type="spellEnd"/>
      <w:r w:rsidRPr="003E7B87">
        <w:rPr>
          <w:i w:val="0"/>
          <w:iCs/>
          <w:sz w:val="20"/>
          <w:szCs w:val="20"/>
        </w:rPr>
        <w:t xml:space="preserve">, Shirley, NY, USA), with calibrations performed prior to each testing session. The dynamometer was adjusted to each crewmember, with position settings recorded at preflight to ensure correct position at the postflight measurement. A handheld goniometer was used to measure the anatomical reference point in a seated position for the knee (90°), and knee strength was assessed over a range of motion from 95° for flexion and 20° for extension. Knee extension and flexion strength were assessed at 60°/s (concentric/concentric) during five maximal efforts. Knee extension endurance was assessed at 180°/s (concentric/concentric) during 21 consecutive maximal repetitions. All data </w:t>
      </w:r>
      <w:r w:rsidR="00435547">
        <w:rPr>
          <w:i w:val="0"/>
          <w:iCs/>
          <w:sz w:val="20"/>
          <w:szCs w:val="20"/>
        </w:rPr>
        <w:t xml:space="preserve">are </w:t>
      </w:r>
      <w:r w:rsidRPr="003E7B87">
        <w:rPr>
          <w:i w:val="0"/>
          <w:iCs/>
          <w:sz w:val="20"/>
          <w:szCs w:val="20"/>
        </w:rPr>
        <w:t>reported as mean</w:t>
      </w:r>
      <w:ins w:id="8" w:author="Author" w:date="2022-10-10T09:41:00Z">
        <w:r w:rsidR="00435547">
          <w:rPr>
            <w:i w:val="0"/>
            <w:iCs/>
            <w:sz w:val="20"/>
            <w:szCs w:val="20"/>
          </w:rPr>
          <w:t xml:space="preserve"> </w:t>
        </w:r>
      </w:ins>
      <w:r w:rsidRPr="003E7B87">
        <w:rPr>
          <w:i w:val="0"/>
          <w:iCs/>
          <w:sz w:val="20"/>
          <w:szCs w:val="20"/>
        </w:rPr>
        <w:t>±</w:t>
      </w:r>
      <w:r w:rsidR="00435547">
        <w:rPr>
          <w:i w:val="0"/>
          <w:iCs/>
          <w:sz w:val="20"/>
          <w:szCs w:val="20"/>
        </w:rPr>
        <w:t xml:space="preserve"> standard deviation</w:t>
      </w:r>
      <w:r w:rsidRPr="003E7B87">
        <w:rPr>
          <w:i w:val="0"/>
          <w:iCs/>
          <w:sz w:val="20"/>
          <w:szCs w:val="20"/>
        </w:rPr>
        <w:t>.</w:t>
      </w:r>
    </w:p>
    <w:p w14:paraId="16C5D631" w14:textId="77777777" w:rsidR="001D33A7" w:rsidRDefault="001D33A7" w:rsidP="003E7B87">
      <w:pPr>
        <w:pStyle w:val="IEEEsubhead"/>
        <w:spacing w:line="240" w:lineRule="auto"/>
        <w:contextualSpacing/>
        <w:rPr>
          <w:i w:val="0"/>
          <w:iCs/>
          <w:sz w:val="20"/>
          <w:szCs w:val="20"/>
        </w:rPr>
      </w:pPr>
    </w:p>
    <w:p w14:paraId="3A9CAF51" w14:textId="77777777" w:rsidR="003E7B87" w:rsidRDefault="003E7B87" w:rsidP="003E7B87">
      <w:pPr>
        <w:pStyle w:val="IEEEsubhead"/>
        <w:rPr>
          <w:sz w:val="20"/>
        </w:rPr>
      </w:pPr>
      <w:r>
        <w:rPr>
          <w:sz w:val="20"/>
        </w:rPr>
        <w:t>Statistical Methods</w:t>
      </w:r>
    </w:p>
    <w:p w14:paraId="384FBC3A" w14:textId="4EC19284" w:rsidR="00444700" w:rsidRPr="003E7B87" w:rsidRDefault="003E7B87" w:rsidP="003E7B87">
      <w:pPr>
        <w:rPr>
          <w:iCs/>
          <w:sz w:val="20"/>
        </w:rPr>
      </w:pPr>
      <w:r>
        <w:rPr>
          <w:iCs/>
          <w:sz w:val="20"/>
        </w:rPr>
        <w:t xml:space="preserve">Data was assessed for normality using the Shapiro-Wilk test. For normally distributed variables, independent t-tests were performed to compare preflight demographic data and percent change data between female and male astronauts; for non-normally distributed data, the Mann-Whitney U test was </w:t>
      </w:r>
      <w:r>
        <w:rPr>
          <w:iCs/>
          <w:sz w:val="20"/>
        </w:rPr>
        <w:t xml:space="preserve">performed. </w:t>
      </w:r>
      <w:r w:rsidR="00444700">
        <w:rPr>
          <w:iCs/>
          <w:sz w:val="20"/>
        </w:rPr>
        <w:t xml:space="preserve">GraphPad Prism 9 (version 9.3.1) was used for analyses. Data were reported as mean ± </w:t>
      </w:r>
      <w:r w:rsidR="00435547">
        <w:rPr>
          <w:iCs/>
          <w:sz w:val="20"/>
        </w:rPr>
        <w:t>SD</w:t>
      </w:r>
      <w:r w:rsidR="001D33A7">
        <w:rPr>
          <w:iCs/>
          <w:sz w:val="20"/>
        </w:rPr>
        <w:t>,</w:t>
      </w:r>
      <w:r w:rsidR="00444700">
        <w:rPr>
          <w:iCs/>
          <w:sz w:val="20"/>
        </w:rPr>
        <w:t xml:space="preserve"> and the significance level was α=0.05. The data presented in this manuscript represents private medical information; therefore, the data</w:t>
      </w:r>
      <w:r w:rsidR="00444700" w:rsidRPr="00444F73">
        <w:rPr>
          <w:sz w:val="20"/>
        </w:rPr>
        <w:t xml:space="preserve"> </w:t>
      </w:r>
      <w:r w:rsidR="00B93B6E" w:rsidRPr="00444F73">
        <w:rPr>
          <w:sz w:val="20"/>
        </w:rPr>
        <w:t>provided by LSAH for this manuscript was</w:t>
      </w:r>
      <w:r w:rsidR="00444700">
        <w:rPr>
          <w:iCs/>
          <w:sz w:val="20"/>
        </w:rPr>
        <w:t xml:space="preserve"> de-identified and stratified by sex</w:t>
      </w:r>
      <w:r w:rsidR="003E2A51">
        <w:rPr>
          <w:iCs/>
          <w:sz w:val="20"/>
        </w:rPr>
        <w:t>.</w:t>
      </w:r>
    </w:p>
    <w:p w14:paraId="494C9DF5" w14:textId="03BB4724" w:rsidR="00444700" w:rsidRDefault="00444700" w:rsidP="00522CAE">
      <w:pPr>
        <w:rPr>
          <w:i/>
          <w:iCs/>
          <w:sz w:val="20"/>
        </w:rPr>
      </w:pPr>
    </w:p>
    <w:p w14:paraId="4A5E9465" w14:textId="77777777" w:rsidR="008B257F" w:rsidRDefault="008B257F" w:rsidP="008B257F">
      <w:pPr>
        <w:pStyle w:val="ieeehead"/>
      </w:pPr>
      <w:bookmarkStart w:id="9" w:name="_Toc115341741"/>
      <w:r>
        <w:t>4. Analysis of Crew Data</w:t>
      </w:r>
      <w:bookmarkEnd w:id="9"/>
    </w:p>
    <w:p w14:paraId="2219ABEC" w14:textId="1AD59CEC" w:rsidR="00D01E6F" w:rsidRPr="00D7566A" w:rsidRDefault="000F447D">
      <w:pPr>
        <w:pStyle w:val="IEEEsubhead"/>
        <w:rPr>
          <w:sz w:val="20"/>
        </w:rPr>
      </w:pPr>
      <w:r>
        <w:rPr>
          <w:sz w:val="20"/>
        </w:rPr>
        <w:t>Demographic Characteristics</w:t>
      </w:r>
    </w:p>
    <w:p w14:paraId="06E770A7" w14:textId="6DB9073A" w:rsidR="000F447D" w:rsidRPr="00451632" w:rsidRDefault="000F447D" w:rsidP="000F447D">
      <w:pPr>
        <w:pStyle w:val="IEEEsubhead"/>
        <w:spacing w:line="240" w:lineRule="auto"/>
        <w:contextualSpacing/>
        <w:rPr>
          <w:i w:val="0"/>
          <w:sz w:val="20"/>
        </w:rPr>
      </w:pPr>
      <w:r w:rsidRPr="000F447D">
        <w:rPr>
          <w:i w:val="0"/>
          <w:sz w:val="20"/>
        </w:rPr>
        <w:t xml:space="preserve">As of 2022, </w:t>
      </w:r>
      <w:r w:rsidR="008E78B1">
        <w:rPr>
          <w:i w:val="0"/>
          <w:sz w:val="20"/>
        </w:rPr>
        <w:t xml:space="preserve">there have been </w:t>
      </w:r>
      <w:r w:rsidRPr="000F447D">
        <w:rPr>
          <w:i w:val="0"/>
          <w:sz w:val="20"/>
        </w:rPr>
        <w:t xml:space="preserve">a total of 360 people selected </w:t>
      </w:r>
      <w:r w:rsidR="008E78B1">
        <w:rPr>
          <w:i w:val="0"/>
          <w:sz w:val="20"/>
        </w:rPr>
        <w:t>as</w:t>
      </w:r>
      <w:r w:rsidRPr="000F447D">
        <w:rPr>
          <w:i w:val="0"/>
          <w:sz w:val="20"/>
        </w:rPr>
        <w:t xml:space="preserve"> NASA astronauts</w:t>
      </w:r>
      <w:r w:rsidR="008E78B1">
        <w:rPr>
          <w:i w:val="0"/>
          <w:sz w:val="20"/>
        </w:rPr>
        <w:t>. Of these</w:t>
      </w:r>
      <w:r w:rsidR="003F449E">
        <w:rPr>
          <w:i w:val="0"/>
          <w:sz w:val="20"/>
        </w:rPr>
        <w:t>,</w:t>
      </w:r>
      <w:r w:rsidR="008E78B1">
        <w:rPr>
          <w:i w:val="0"/>
          <w:sz w:val="20"/>
        </w:rPr>
        <w:t xml:space="preserve"> </w:t>
      </w:r>
      <w:r w:rsidR="003F449E">
        <w:rPr>
          <w:i w:val="0"/>
          <w:sz w:val="20"/>
        </w:rPr>
        <w:t xml:space="preserve">a majority have been male (83%), with only </w:t>
      </w:r>
      <w:r w:rsidRPr="000F447D">
        <w:rPr>
          <w:i w:val="0"/>
          <w:sz w:val="20"/>
        </w:rPr>
        <w:t xml:space="preserve">17% </w:t>
      </w:r>
      <w:r w:rsidR="003F449E">
        <w:rPr>
          <w:i w:val="0"/>
          <w:sz w:val="20"/>
        </w:rPr>
        <w:t xml:space="preserve">of NASA astronauts </w:t>
      </w:r>
      <w:r w:rsidR="009B7A50">
        <w:rPr>
          <w:i w:val="0"/>
          <w:sz w:val="20"/>
        </w:rPr>
        <w:t>being female</w:t>
      </w:r>
      <w:r w:rsidRPr="000F447D">
        <w:rPr>
          <w:i w:val="0"/>
          <w:sz w:val="20"/>
        </w:rPr>
        <w:t xml:space="preserve"> </w:t>
      </w:r>
      <w:r w:rsidRPr="00451632">
        <w:rPr>
          <w:i w:val="0"/>
          <w:sz w:val="20"/>
        </w:rPr>
        <w:t xml:space="preserve">(Table </w:t>
      </w:r>
      <w:r w:rsidR="00504782" w:rsidRPr="00451632">
        <w:rPr>
          <w:i w:val="0"/>
          <w:sz w:val="20"/>
        </w:rPr>
        <w:t>1</w:t>
      </w:r>
      <w:r w:rsidRPr="00451632">
        <w:rPr>
          <w:i w:val="0"/>
          <w:sz w:val="20"/>
        </w:rPr>
        <w:t xml:space="preserve">). </w:t>
      </w:r>
      <w:r w:rsidR="000D1EB8" w:rsidRPr="00451632">
        <w:rPr>
          <w:i w:val="0"/>
          <w:sz w:val="20"/>
        </w:rPr>
        <w:t>Similarly, f</w:t>
      </w:r>
      <w:r w:rsidRPr="00451632">
        <w:rPr>
          <w:i w:val="0"/>
          <w:sz w:val="20"/>
        </w:rPr>
        <w:t xml:space="preserve">emale astronauts have performed far fewer space flight missions (12.7% </w:t>
      </w:r>
      <w:r w:rsidR="00C41E71" w:rsidRPr="00451632">
        <w:rPr>
          <w:i w:val="0"/>
          <w:sz w:val="20"/>
        </w:rPr>
        <w:t>vs</w:t>
      </w:r>
      <w:r w:rsidRPr="00451632">
        <w:rPr>
          <w:i w:val="0"/>
          <w:sz w:val="20"/>
        </w:rPr>
        <w:t xml:space="preserve"> 87.3% of male space flight missions)</w:t>
      </w:r>
      <w:r w:rsidR="000D1EB8" w:rsidRPr="00451632">
        <w:rPr>
          <w:i w:val="0"/>
          <w:sz w:val="20"/>
        </w:rPr>
        <w:t xml:space="preserve">. </w:t>
      </w:r>
      <w:r w:rsidR="006B2B33" w:rsidRPr="00451632">
        <w:rPr>
          <w:i w:val="0"/>
          <w:sz w:val="20"/>
        </w:rPr>
        <w:t xml:space="preserve">Age at selection </w:t>
      </w:r>
      <w:r w:rsidR="004A3E1C" w:rsidRPr="00451632">
        <w:rPr>
          <w:i w:val="0"/>
          <w:sz w:val="20"/>
        </w:rPr>
        <w:t xml:space="preserve">was </w:t>
      </w:r>
      <w:r w:rsidR="000F61E4" w:rsidRPr="00451632">
        <w:rPr>
          <w:i w:val="0"/>
          <w:sz w:val="20"/>
        </w:rPr>
        <w:t xml:space="preserve">comparable between male and female astronauts, </w:t>
      </w:r>
      <w:r w:rsidR="00A941D0" w:rsidRPr="00451632">
        <w:rPr>
          <w:i w:val="0"/>
          <w:sz w:val="20"/>
        </w:rPr>
        <w:t>all falling with the range of 25</w:t>
      </w:r>
      <w:r w:rsidR="001D33A7">
        <w:rPr>
          <w:i w:val="0"/>
          <w:sz w:val="20"/>
        </w:rPr>
        <w:t>–</w:t>
      </w:r>
      <w:r w:rsidR="00A941D0" w:rsidRPr="00451632">
        <w:rPr>
          <w:i w:val="0"/>
          <w:sz w:val="20"/>
        </w:rPr>
        <w:t xml:space="preserve">46 years of age. </w:t>
      </w:r>
      <w:r w:rsidR="00C70B61" w:rsidRPr="00451632">
        <w:rPr>
          <w:i w:val="0"/>
          <w:sz w:val="20"/>
        </w:rPr>
        <w:t xml:space="preserve">Likewise, </w:t>
      </w:r>
      <w:r w:rsidR="00EA511E" w:rsidRPr="00451632">
        <w:rPr>
          <w:i w:val="0"/>
          <w:sz w:val="20"/>
        </w:rPr>
        <w:t>male and female astronauts</w:t>
      </w:r>
      <w:r w:rsidR="00FE27DC" w:rsidRPr="00451632">
        <w:rPr>
          <w:i w:val="0"/>
          <w:sz w:val="20"/>
        </w:rPr>
        <w:t xml:space="preserve"> </w:t>
      </w:r>
      <w:r w:rsidR="004A3E1C" w:rsidRPr="00451632">
        <w:rPr>
          <w:i w:val="0"/>
          <w:sz w:val="20"/>
        </w:rPr>
        <w:t xml:space="preserve">were of </w:t>
      </w:r>
      <w:r w:rsidR="00FE27DC" w:rsidRPr="00451632">
        <w:rPr>
          <w:i w:val="0"/>
          <w:sz w:val="20"/>
        </w:rPr>
        <w:t>similar age at the time of their first space</w:t>
      </w:r>
      <w:r w:rsidR="00A22246" w:rsidRPr="00451632">
        <w:rPr>
          <w:i w:val="0"/>
          <w:sz w:val="20"/>
        </w:rPr>
        <w:t xml:space="preserve"> </w:t>
      </w:r>
      <w:r w:rsidR="00FE27DC" w:rsidRPr="00451632">
        <w:rPr>
          <w:i w:val="0"/>
          <w:sz w:val="20"/>
        </w:rPr>
        <w:t xml:space="preserve">flight mission, </w:t>
      </w:r>
      <w:r w:rsidR="00A22246" w:rsidRPr="00451632">
        <w:rPr>
          <w:i w:val="0"/>
          <w:sz w:val="20"/>
        </w:rPr>
        <w:t xml:space="preserve">which, on average, occurred 6 years after selection. </w:t>
      </w:r>
    </w:p>
    <w:p w14:paraId="357E38A9" w14:textId="658DBD73" w:rsidR="000F447D" w:rsidRPr="00451632" w:rsidRDefault="000F447D" w:rsidP="000F447D">
      <w:pPr>
        <w:pStyle w:val="IEEEsubhead"/>
        <w:spacing w:line="240" w:lineRule="auto"/>
        <w:contextualSpacing/>
        <w:rPr>
          <w:i w:val="0"/>
          <w:sz w:val="20"/>
        </w:rPr>
      </w:pPr>
    </w:p>
    <w:p w14:paraId="1475CA16" w14:textId="2EFE6CCF" w:rsidR="000F447D" w:rsidRDefault="000F447D" w:rsidP="000F447D">
      <w:pPr>
        <w:pStyle w:val="ieeenormal"/>
        <w:rPr>
          <w:b/>
          <w:sz w:val="20"/>
        </w:rPr>
      </w:pPr>
      <w:r w:rsidRPr="00451632">
        <w:rPr>
          <w:b/>
          <w:sz w:val="20"/>
        </w:rPr>
        <w:t>Table 1. NASA</w:t>
      </w:r>
      <w:r w:rsidRPr="00F25B1E">
        <w:rPr>
          <w:b/>
          <w:sz w:val="20"/>
        </w:rPr>
        <w:t xml:space="preserve"> Astronaut Demographics Grouped by Sex</w:t>
      </w:r>
    </w:p>
    <w:tbl>
      <w:tblPr>
        <w:tblStyle w:val="TableGrid"/>
        <w:tblW w:w="0" w:type="auto"/>
        <w:tblLook w:val="04A0" w:firstRow="1" w:lastRow="0" w:firstColumn="1" w:lastColumn="0" w:noHBand="0" w:noVBand="1"/>
      </w:tblPr>
      <w:tblGrid>
        <w:gridCol w:w="2314"/>
        <w:gridCol w:w="1310"/>
        <w:gridCol w:w="1226"/>
      </w:tblGrid>
      <w:tr w:rsidR="006B1527" w:rsidRPr="006B1527" w14:paraId="1804EB99" w14:textId="77777777" w:rsidTr="00AA2595">
        <w:trPr>
          <w:trHeight w:val="315"/>
        </w:trPr>
        <w:tc>
          <w:tcPr>
            <w:tcW w:w="2314" w:type="dxa"/>
            <w:shd w:val="clear" w:color="auto" w:fill="BFBFBF" w:themeFill="background1" w:themeFillShade="BF"/>
            <w:noWrap/>
            <w:hideMark/>
          </w:tcPr>
          <w:p w14:paraId="380FF664" w14:textId="0DE1A099" w:rsidR="006B1527" w:rsidRPr="006B1527" w:rsidRDefault="006B1527" w:rsidP="006B1527">
            <w:pPr>
              <w:pStyle w:val="IEEEsubhead"/>
              <w:contextualSpacing/>
              <w:rPr>
                <w:b/>
                <w:bCs/>
                <w:i w:val="0"/>
                <w:iCs/>
                <w:sz w:val="20"/>
              </w:rPr>
            </w:pPr>
            <w:r w:rsidRPr="006B1527">
              <w:rPr>
                <w:b/>
                <w:bCs/>
                <w:i w:val="0"/>
                <w:iCs/>
                <w:sz w:val="20"/>
              </w:rPr>
              <w:t>Demographics</w:t>
            </w:r>
          </w:p>
        </w:tc>
        <w:tc>
          <w:tcPr>
            <w:tcW w:w="1310" w:type="dxa"/>
            <w:shd w:val="clear" w:color="auto" w:fill="BFBFBF" w:themeFill="background1" w:themeFillShade="BF"/>
            <w:noWrap/>
            <w:hideMark/>
          </w:tcPr>
          <w:p w14:paraId="576C1FA3" w14:textId="77777777" w:rsidR="006B1527" w:rsidRPr="006B1527" w:rsidRDefault="006B1527" w:rsidP="006B1527">
            <w:pPr>
              <w:pStyle w:val="IEEEsubhead"/>
              <w:contextualSpacing/>
              <w:rPr>
                <w:b/>
                <w:bCs/>
                <w:i w:val="0"/>
                <w:iCs/>
                <w:sz w:val="20"/>
              </w:rPr>
            </w:pPr>
            <w:r w:rsidRPr="006B1527">
              <w:rPr>
                <w:b/>
                <w:bCs/>
                <w:i w:val="0"/>
                <w:iCs/>
                <w:sz w:val="20"/>
              </w:rPr>
              <w:t xml:space="preserve">Male </w:t>
            </w:r>
          </w:p>
        </w:tc>
        <w:tc>
          <w:tcPr>
            <w:tcW w:w="1226" w:type="dxa"/>
            <w:shd w:val="clear" w:color="auto" w:fill="BFBFBF" w:themeFill="background1" w:themeFillShade="BF"/>
            <w:noWrap/>
            <w:hideMark/>
          </w:tcPr>
          <w:p w14:paraId="6A068ABA" w14:textId="77777777" w:rsidR="006B1527" w:rsidRPr="006B1527" w:rsidRDefault="006B1527" w:rsidP="006B1527">
            <w:pPr>
              <w:pStyle w:val="IEEEsubhead"/>
              <w:contextualSpacing/>
              <w:rPr>
                <w:b/>
                <w:bCs/>
                <w:i w:val="0"/>
                <w:iCs/>
                <w:sz w:val="20"/>
              </w:rPr>
            </w:pPr>
            <w:r w:rsidRPr="006B1527">
              <w:rPr>
                <w:b/>
                <w:bCs/>
                <w:i w:val="0"/>
                <w:iCs/>
                <w:sz w:val="20"/>
              </w:rPr>
              <w:t>Female</w:t>
            </w:r>
          </w:p>
        </w:tc>
      </w:tr>
      <w:tr w:rsidR="006B1527" w:rsidRPr="006B1527" w14:paraId="41E86620" w14:textId="77777777" w:rsidTr="00AA2595">
        <w:trPr>
          <w:trHeight w:val="300"/>
        </w:trPr>
        <w:tc>
          <w:tcPr>
            <w:tcW w:w="2314" w:type="dxa"/>
            <w:noWrap/>
            <w:hideMark/>
          </w:tcPr>
          <w:p w14:paraId="0FCF00E3" w14:textId="77777777" w:rsidR="006B1527" w:rsidRPr="006B1527" w:rsidRDefault="006B1527" w:rsidP="00125B33">
            <w:pPr>
              <w:pStyle w:val="IEEEsubhead"/>
              <w:contextualSpacing/>
              <w:jc w:val="left"/>
              <w:rPr>
                <w:b/>
                <w:bCs/>
                <w:i w:val="0"/>
                <w:iCs/>
                <w:sz w:val="20"/>
              </w:rPr>
            </w:pPr>
            <w:r w:rsidRPr="006B1527">
              <w:rPr>
                <w:b/>
                <w:bCs/>
                <w:i w:val="0"/>
                <w:iCs/>
                <w:sz w:val="20"/>
              </w:rPr>
              <w:t>Astronauts (n, %)</w:t>
            </w:r>
          </w:p>
        </w:tc>
        <w:tc>
          <w:tcPr>
            <w:tcW w:w="1310" w:type="dxa"/>
            <w:noWrap/>
            <w:hideMark/>
          </w:tcPr>
          <w:p w14:paraId="1361AFB4" w14:textId="77777777" w:rsidR="006B1527" w:rsidRPr="006B1527" w:rsidRDefault="006B1527" w:rsidP="006B1527">
            <w:pPr>
              <w:pStyle w:val="IEEEsubhead"/>
              <w:contextualSpacing/>
              <w:rPr>
                <w:i w:val="0"/>
                <w:iCs/>
                <w:sz w:val="20"/>
              </w:rPr>
            </w:pPr>
            <w:r w:rsidRPr="006B1527">
              <w:rPr>
                <w:i w:val="0"/>
                <w:iCs/>
                <w:sz w:val="20"/>
              </w:rPr>
              <w:t>299 (83.1%)</w:t>
            </w:r>
          </w:p>
        </w:tc>
        <w:tc>
          <w:tcPr>
            <w:tcW w:w="1226" w:type="dxa"/>
            <w:noWrap/>
            <w:hideMark/>
          </w:tcPr>
          <w:p w14:paraId="259E3873" w14:textId="77777777" w:rsidR="006B1527" w:rsidRPr="006B1527" w:rsidRDefault="006B1527" w:rsidP="006B1527">
            <w:pPr>
              <w:pStyle w:val="IEEEsubhead"/>
              <w:contextualSpacing/>
              <w:rPr>
                <w:i w:val="0"/>
                <w:iCs/>
                <w:sz w:val="20"/>
              </w:rPr>
            </w:pPr>
            <w:r w:rsidRPr="006B1527">
              <w:rPr>
                <w:i w:val="0"/>
                <w:iCs/>
                <w:sz w:val="20"/>
              </w:rPr>
              <w:t>61 (16.9%)</w:t>
            </w:r>
          </w:p>
        </w:tc>
      </w:tr>
      <w:tr w:rsidR="006B1527" w:rsidRPr="006B1527" w14:paraId="2F1C3DCB" w14:textId="77777777" w:rsidTr="00AA2595">
        <w:trPr>
          <w:trHeight w:val="300"/>
        </w:trPr>
        <w:tc>
          <w:tcPr>
            <w:tcW w:w="2314" w:type="dxa"/>
            <w:noWrap/>
            <w:hideMark/>
          </w:tcPr>
          <w:p w14:paraId="0BA2A502" w14:textId="665C4C70" w:rsidR="006B1527" w:rsidRPr="006B1527" w:rsidRDefault="006B1527" w:rsidP="00125B33">
            <w:pPr>
              <w:pStyle w:val="IEEEsubhead"/>
              <w:contextualSpacing/>
              <w:jc w:val="left"/>
              <w:rPr>
                <w:b/>
                <w:bCs/>
                <w:i w:val="0"/>
                <w:iCs/>
                <w:sz w:val="20"/>
              </w:rPr>
            </w:pPr>
            <w:r w:rsidRPr="006B1527">
              <w:rPr>
                <w:b/>
                <w:bCs/>
                <w:i w:val="0"/>
                <w:iCs/>
                <w:sz w:val="20"/>
              </w:rPr>
              <w:t>Astronauts with ≥</w:t>
            </w:r>
            <w:r w:rsidR="001D33A7">
              <w:rPr>
                <w:b/>
                <w:bCs/>
                <w:i w:val="0"/>
                <w:iCs/>
                <w:sz w:val="20"/>
              </w:rPr>
              <w:t xml:space="preserve"> </w:t>
            </w:r>
            <w:r w:rsidRPr="006B1527">
              <w:rPr>
                <w:b/>
                <w:bCs/>
                <w:i w:val="0"/>
                <w:iCs/>
                <w:sz w:val="20"/>
              </w:rPr>
              <w:t>1 space flight (n, %)</w:t>
            </w:r>
          </w:p>
        </w:tc>
        <w:tc>
          <w:tcPr>
            <w:tcW w:w="1310" w:type="dxa"/>
            <w:noWrap/>
            <w:hideMark/>
          </w:tcPr>
          <w:p w14:paraId="79A0E6DC" w14:textId="77777777" w:rsidR="006B1527" w:rsidRPr="006B1527" w:rsidRDefault="006B1527" w:rsidP="006B1527">
            <w:pPr>
              <w:pStyle w:val="IEEEsubhead"/>
              <w:contextualSpacing/>
              <w:rPr>
                <w:i w:val="0"/>
                <w:iCs/>
                <w:sz w:val="20"/>
              </w:rPr>
            </w:pPr>
            <w:r w:rsidRPr="006B1527">
              <w:rPr>
                <w:i w:val="0"/>
                <w:iCs/>
                <w:sz w:val="20"/>
              </w:rPr>
              <w:t>270 (84.4%)</w:t>
            </w:r>
          </w:p>
        </w:tc>
        <w:tc>
          <w:tcPr>
            <w:tcW w:w="1226" w:type="dxa"/>
            <w:noWrap/>
            <w:hideMark/>
          </w:tcPr>
          <w:p w14:paraId="2CC57B69" w14:textId="77777777" w:rsidR="006B1527" w:rsidRPr="006B1527" w:rsidRDefault="006B1527" w:rsidP="006B1527">
            <w:pPr>
              <w:pStyle w:val="IEEEsubhead"/>
              <w:contextualSpacing/>
              <w:rPr>
                <w:i w:val="0"/>
                <w:iCs/>
                <w:sz w:val="20"/>
              </w:rPr>
            </w:pPr>
            <w:r w:rsidRPr="006B1527">
              <w:rPr>
                <w:i w:val="0"/>
                <w:iCs/>
                <w:sz w:val="20"/>
              </w:rPr>
              <w:t>50 (15.6%)</w:t>
            </w:r>
          </w:p>
        </w:tc>
      </w:tr>
      <w:tr w:rsidR="006B1527" w:rsidRPr="006B1527" w14:paraId="37594102" w14:textId="77777777" w:rsidTr="00AA2595">
        <w:trPr>
          <w:trHeight w:val="300"/>
        </w:trPr>
        <w:tc>
          <w:tcPr>
            <w:tcW w:w="2314" w:type="dxa"/>
            <w:noWrap/>
            <w:hideMark/>
          </w:tcPr>
          <w:p w14:paraId="697B55A2" w14:textId="77777777" w:rsidR="006B1527" w:rsidRPr="006B1527" w:rsidRDefault="006B1527" w:rsidP="00125B33">
            <w:pPr>
              <w:pStyle w:val="IEEEsubhead"/>
              <w:contextualSpacing/>
              <w:jc w:val="left"/>
              <w:rPr>
                <w:b/>
                <w:bCs/>
                <w:i w:val="0"/>
                <w:iCs/>
                <w:sz w:val="20"/>
              </w:rPr>
            </w:pPr>
            <w:r w:rsidRPr="006B1527">
              <w:rPr>
                <w:b/>
                <w:bCs/>
                <w:i w:val="0"/>
                <w:iCs/>
                <w:sz w:val="20"/>
              </w:rPr>
              <w:t>Space Flight Missions (n, %)</w:t>
            </w:r>
          </w:p>
        </w:tc>
        <w:tc>
          <w:tcPr>
            <w:tcW w:w="1310" w:type="dxa"/>
            <w:noWrap/>
            <w:hideMark/>
          </w:tcPr>
          <w:p w14:paraId="3B910D3B" w14:textId="77777777" w:rsidR="006B1527" w:rsidRPr="006B1527" w:rsidRDefault="006B1527" w:rsidP="006B1527">
            <w:pPr>
              <w:pStyle w:val="IEEEsubhead"/>
              <w:contextualSpacing/>
              <w:rPr>
                <w:i w:val="0"/>
                <w:iCs/>
                <w:sz w:val="20"/>
              </w:rPr>
            </w:pPr>
            <w:r w:rsidRPr="006B1527">
              <w:rPr>
                <w:i w:val="0"/>
                <w:iCs/>
                <w:sz w:val="20"/>
              </w:rPr>
              <w:t>955 (87.3%)</w:t>
            </w:r>
          </w:p>
        </w:tc>
        <w:tc>
          <w:tcPr>
            <w:tcW w:w="1226" w:type="dxa"/>
            <w:noWrap/>
            <w:hideMark/>
          </w:tcPr>
          <w:p w14:paraId="46B5610E" w14:textId="77777777" w:rsidR="006B1527" w:rsidRPr="006B1527" w:rsidRDefault="006B1527" w:rsidP="006B1527">
            <w:pPr>
              <w:pStyle w:val="IEEEsubhead"/>
              <w:contextualSpacing/>
              <w:rPr>
                <w:i w:val="0"/>
                <w:iCs/>
                <w:sz w:val="20"/>
              </w:rPr>
            </w:pPr>
            <w:r w:rsidRPr="006B1527">
              <w:rPr>
                <w:i w:val="0"/>
                <w:iCs/>
                <w:sz w:val="20"/>
              </w:rPr>
              <w:t>139 (12.7%)</w:t>
            </w:r>
          </w:p>
        </w:tc>
      </w:tr>
      <w:tr w:rsidR="006B1527" w:rsidRPr="006B1527" w14:paraId="438F5FF9" w14:textId="77777777" w:rsidTr="00AA2595">
        <w:trPr>
          <w:trHeight w:val="300"/>
        </w:trPr>
        <w:tc>
          <w:tcPr>
            <w:tcW w:w="2314" w:type="dxa"/>
            <w:shd w:val="clear" w:color="auto" w:fill="BFBFBF" w:themeFill="background1" w:themeFillShade="BF"/>
            <w:noWrap/>
            <w:hideMark/>
          </w:tcPr>
          <w:p w14:paraId="3CC67607" w14:textId="38531FCE" w:rsidR="006B1527" w:rsidRPr="006B1527" w:rsidRDefault="006B1527" w:rsidP="00125B33">
            <w:pPr>
              <w:pStyle w:val="IEEEsubhead"/>
              <w:contextualSpacing/>
              <w:jc w:val="left"/>
              <w:rPr>
                <w:i w:val="0"/>
                <w:iCs/>
                <w:sz w:val="20"/>
              </w:rPr>
            </w:pPr>
            <w:r w:rsidRPr="006B1527">
              <w:rPr>
                <w:i w:val="0"/>
                <w:iCs/>
                <w:sz w:val="20"/>
              </w:rPr>
              <w:t> </w:t>
            </w:r>
          </w:p>
        </w:tc>
        <w:tc>
          <w:tcPr>
            <w:tcW w:w="1310" w:type="dxa"/>
            <w:shd w:val="clear" w:color="auto" w:fill="BFBFBF" w:themeFill="background1" w:themeFillShade="BF"/>
            <w:noWrap/>
            <w:hideMark/>
          </w:tcPr>
          <w:p w14:paraId="24AAC189" w14:textId="77777777" w:rsidR="006B1527" w:rsidRPr="006B1527" w:rsidRDefault="006B1527" w:rsidP="006B1527">
            <w:pPr>
              <w:pStyle w:val="IEEEsubhead"/>
              <w:contextualSpacing/>
              <w:rPr>
                <w:i w:val="0"/>
                <w:iCs/>
                <w:sz w:val="20"/>
              </w:rPr>
            </w:pPr>
            <w:proofErr w:type="spellStart"/>
            <w:r w:rsidRPr="006B1527">
              <w:rPr>
                <w:i w:val="0"/>
                <w:iCs/>
                <w:sz w:val="20"/>
              </w:rPr>
              <w:t>Mean±SD</w:t>
            </w:r>
            <w:proofErr w:type="spellEnd"/>
          </w:p>
        </w:tc>
        <w:tc>
          <w:tcPr>
            <w:tcW w:w="1226" w:type="dxa"/>
            <w:shd w:val="clear" w:color="auto" w:fill="BFBFBF" w:themeFill="background1" w:themeFillShade="BF"/>
            <w:noWrap/>
            <w:hideMark/>
          </w:tcPr>
          <w:p w14:paraId="45CF7A30" w14:textId="77777777" w:rsidR="006B1527" w:rsidRPr="006B1527" w:rsidRDefault="006B1527" w:rsidP="006B1527">
            <w:pPr>
              <w:pStyle w:val="IEEEsubhead"/>
              <w:contextualSpacing/>
              <w:rPr>
                <w:i w:val="0"/>
                <w:iCs/>
                <w:sz w:val="20"/>
              </w:rPr>
            </w:pPr>
            <w:proofErr w:type="spellStart"/>
            <w:r w:rsidRPr="006B1527">
              <w:rPr>
                <w:i w:val="0"/>
                <w:iCs/>
                <w:sz w:val="20"/>
              </w:rPr>
              <w:t>Mean±SD</w:t>
            </w:r>
            <w:proofErr w:type="spellEnd"/>
          </w:p>
        </w:tc>
      </w:tr>
      <w:tr w:rsidR="006B1527" w:rsidRPr="006B1527" w14:paraId="59E82FD1" w14:textId="77777777" w:rsidTr="00AA2595">
        <w:trPr>
          <w:trHeight w:val="300"/>
        </w:trPr>
        <w:tc>
          <w:tcPr>
            <w:tcW w:w="2314" w:type="dxa"/>
            <w:noWrap/>
            <w:hideMark/>
          </w:tcPr>
          <w:p w14:paraId="6E61B9CE" w14:textId="77777777" w:rsidR="006B1527" w:rsidRPr="006B1527" w:rsidRDefault="006B1527" w:rsidP="00125B33">
            <w:pPr>
              <w:pStyle w:val="IEEEsubhead"/>
              <w:contextualSpacing/>
              <w:jc w:val="left"/>
              <w:rPr>
                <w:b/>
                <w:bCs/>
                <w:i w:val="0"/>
                <w:iCs/>
                <w:sz w:val="20"/>
              </w:rPr>
            </w:pPr>
            <w:r w:rsidRPr="006B1527">
              <w:rPr>
                <w:b/>
                <w:bCs/>
                <w:i w:val="0"/>
                <w:iCs/>
                <w:sz w:val="20"/>
              </w:rPr>
              <w:t>Age at selection (</w:t>
            </w:r>
            <w:proofErr w:type="spellStart"/>
            <w:r w:rsidRPr="006B1527">
              <w:rPr>
                <w:b/>
                <w:bCs/>
                <w:i w:val="0"/>
                <w:iCs/>
                <w:sz w:val="20"/>
              </w:rPr>
              <w:t>yr</w:t>
            </w:r>
            <w:proofErr w:type="spellEnd"/>
            <w:r w:rsidRPr="006B1527">
              <w:rPr>
                <w:b/>
                <w:bCs/>
                <w:i w:val="0"/>
                <w:iCs/>
                <w:sz w:val="20"/>
              </w:rPr>
              <w:t>)</w:t>
            </w:r>
          </w:p>
        </w:tc>
        <w:tc>
          <w:tcPr>
            <w:tcW w:w="1310" w:type="dxa"/>
            <w:noWrap/>
            <w:hideMark/>
          </w:tcPr>
          <w:p w14:paraId="362218AF" w14:textId="77777777" w:rsidR="006B1527" w:rsidRPr="006B1527" w:rsidRDefault="006B1527" w:rsidP="006B1527">
            <w:pPr>
              <w:pStyle w:val="IEEEsubhead"/>
              <w:contextualSpacing/>
              <w:rPr>
                <w:i w:val="0"/>
                <w:iCs/>
                <w:sz w:val="20"/>
              </w:rPr>
            </w:pPr>
            <w:r w:rsidRPr="006B1527">
              <w:rPr>
                <w:i w:val="0"/>
                <w:iCs/>
                <w:sz w:val="20"/>
              </w:rPr>
              <w:t>34.4±3.7</w:t>
            </w:r>
          </w:p>
        </w:tc>
        <w:tc>
          <w:tcPr>
            <w:tcW w:w="1226" w:type="dxa"/>
            <w:noWrap/>
            <w:hideMark/>
          </w:tcPr>
          <w:p w14:paraId="5519CD5C" w14:textId="77777777" w:rsidR="006B1527" w:rsidRPr="006B1527" w:rsidRDefault="006B1527" w:rsidP="006B1527">
            <w:pPr>
              <w:pStyle w:val="IEEEsubhead"/>
              <w:contextualSpacing/>
              <w:rPr>
                <w:i w:val="0"/>
                <w:iCs/>
                <w:sz w:val="20"/>
              </w:rPr>
            </w:pPr>
            <w:r w:rsidRPr="006B1527">
              <w:rPr>
                <w:i w:val="0"/>
                <w:iCs/>
                <w:sz w:val="20"/>
              </w:rPr>
              <w:t>32.5±3.5</w:t>
            </w:r>
          </w:p>
        </w:tc>
      </w:tr>
      <w:tr w:rsidR="006B1527" w:rsidRPr="006B1527" w14:paraId="1E0DE9B5" w14:textId="77777777" w:rsidTr="00AA2595">
        <w:trPr>
          <w:trHeight w:val="300"/>
        </w:trPr>
        <w:tc>
          <w:tcPr>
            <w:tcW w:w="2314" w:type="dxa"/>
            <w:noWrap/>
            <w:hideMark/>
          </w:tcPr>
          <w:p w14:paraId="3B7F4642" w14:textId="77777777" w:rsidR="006B1527" w:rsidRPr="006B1527" w:rsidRDefault="006B1527" w:rsidP="00125B33">
            <w:pPr>
              <w:pStyle w:val="IEEEsubhead"/>
              <w:contextualSpacing/>
              <w:jc w:val="left"/>
              <w:rPr>
                <w:b/>
                <w:bCs/>
                <w:i w:val="0"/>
                <w:iCs/>
                <w:sz w:val="20"/>
              </w:rPr>
            </w:pPr>
            <w:r w:rsidRPr="006B1527">
              <w:rPr>
                <w:b/>
                <w:bCs/>
                <w:i w:val="0"/>
                <w:iCs/>
                <w:sz w:val="20"/>
              </w:rPr>
              <w:t>Age at first mission (</w:t>
            </w:r>
            <w:proofErr w:type="spellStart"/>
            <w:r w:rsidRPr="006B1527">
              <w:rPr>
                <w:b/>
                <w:bCs/>
                <w:i w:val="0"/>
                <w:iCs/>
                <w:sz w:val="20"/>
              </w:rPr>
              <w:t>yr</w:t>
            </w:r>
            <w:proofErr w:type="spellEnd"/>
            <w:r w:rsidRPr="006B1527">
              <w:rPr>
                <w:b/>
                <w:bCs/>
                <w:i w:val="0"/>
                <w:iCs/>
                <w:sz w:val="20"/>
              </w:rPr>
              <w:t>)</w:t>
            </w:r>
          </w:p>
        </w:tc>
        <w:tc>
          <w:tcPr>
            <w:tcW w:w="1310" w:type="dxa"/>
            <w:noWrap/>
            <w:hideMark/>
          </w:tcPr>
          <w:p w14:paraId="1CB729F2" w14:textId="77777777" w:rsidR="006B1527" w:rsidRPr="006B1527" w:rsidRDefault="006B1527" w:rsidP="006B1527">
            <w:pPr>
              <w:pStyle w:val="IEEEsubhead"/>
              <w:contextualSpacing/>
              <w:rPr>
                <w:i w:val="0"/>
                <w:iCs/>
                <w:sz w:val="20"/>
              </w:rPr>
            </w:pPr>
            <w:r w:rsidRPr="006B1527">
              <w:rPr>
                <w:i w:val="0"/>
                <w:iCs/>
                <w:sz w:val="20"/>
              </w:rPr>
              <w:t>40.7±4.6</w:t>
            </w:r>
          </w:p>
        </w:tc>
        <w:tc>
          <w:tcPr>
            <w:tcW w:w="1226" w:type="dxa"/>
            <w:noWrap/>
            <w:hideMark/>
          </w:tcPr>
          <w:p w14:paraId="39D0E5D5" w14:textId="77777777" w:rsidR="006B1527" w:rsidRPr="006B1527" w:rsidRDefault="006B1527" w:rsidP="006B1527">
            <w:pPr>
              <w:pStyle w:val="IEEEsubhead"/>
              <w:contextualSpacing/>
              <w:rPr>
                <w:i w:val="0"/>
                <w:iCs/>
                <w:sz w:val="20"/>
              </w:rPr>
            </w:pPr>
            <w:r w:rsidRPr="006B1527">
              <w:rPr>
                <w:i w:val="0"/>
                <w:iCs/>
                <w:sz w:val="20"/>
              </w:rPr>
              <w:t>37.8±4.2</w:t>
            </w:r>
          </w:p>
        </w:tc>
      </w:tr>
      <w:tr w:rsidR="006B1527" w:rsidRPr="006B1527" w14:paraId="196FF569" w14:textId="77777777" w:rsidTr="00AA2595">
        <w:trPr>
          <w:trHeight w:val="300"/>
        </w:trPr>
        <w:tc>
          <w:tcPr>
            <w:tcW w:w="2314" w:type="dxa"/>
            <w:noWrap/>
            <w:hideMark/>
          </w:tcPr>
          <w:p w14:paraId="48746179" w14:textId="77777777" w:rsidR="006B1527" w:rsidRPr="006B1527" w:rsidRDefault="006B1527" w:rsidP="00125B33">
            <w:pPr>
              <w:pStyle w:val="IEEEsubhead"/>
              <w:contextualSpacing/>
              <w:jc w:val="left"/>
              <w:rPr>
                <w:b/>
                <w:bCs/>
                <w:i w:val="0"/>
                <w:iCs/>
                <w:sz w:val="20"/>
              </w:rPr>
            </w:pPr>
            <w:r w:rsidRPr="006B1527">
              <w:rPr>
                <w:b/>
                <w:bCs/>
                <w:i w:val="0"/>
                <w:iCs/>
                <w:sz w:val="20"/>
              </w:rPr>
              <w:t xml:space="preserve">Flight Duration (days) </w:t>
            </w:r>
          </w:p>
        </w:tc>
        <w:tc>
          <w:tcPr>
            <w:tcW w:w="1310" w:type="dxa"/>
            <w:noWrap/>
            <w:hideMark/>
          </w:tcPr>
          <w:p w14:paraId="33CC39EC" w14:textId="77777777" w:rsidR="006B1527" w:rsidRPr="006B1527" w:rsidRDefault="006B1527" w:rsidP="006B1527">
            <w:pPr>
              <w:pStyle w:val="IEEEsubhead"/>
              <w:contextualSpacing/>
              <w:rPr>
                <w:i w:val="0"/>
                <w:iCs/>
                <w:sz w:val="20"/>
              </w:rPr>
            </w:pPr>
            <w:r w:rsidRPr="006B1527">
              <w:rPr>
                <w:i w:val="0"/>
                <w:iCs/>
                <w:sz w:val="20"/>
              </w:rPr>
              <w:t>25.7±49.7</w:t>
            </w:r>
          </w:p>
        </w:tc>
        <w:tc>
          <w:tcPr>
            <w:tcW w:w="1226" w:type="dxa"/>
            <w:noWrap/>
            <w:hideMark/>
          </w:tcPr>
          <w:p w14:paraId="3CD6D9D8" w14:textId="77777777" w:rsidR="006B1527" w:rsidRPr="006B1527" w:rsidRDefault="006B1527" w:rsidP="006B1527">
            <w:pPr>
              <w:pStyle w:val="IEEEsubhead"/>
              <w:contextualSpacing/>
              <w:rPr>
                <w:i w:val="0"/>
                <w:iCs/>
                <w:sz w:val="20"/>
              </w:rPr>
            </w:pPr>
            <w:r w:rsidRPr="006B1527">
              <w:rPr>
                <w:i w:val="0"/>
                <w:iCs/>
                <w:sz w:val="20"/>
              </w:rPr>
              <w:t>40.6±68.7</w:t>
            </w:r>
          </w:p>
        </w:tc>
      </w:tr>
      <w:tr w:rsidR="006B1527" w:rsidRPr="006B1527" w14:paraId="71235639" w14:textId="77777777" w:rsidTr="00AA2595">
        <w:trPr>
          <w:trHeight w:val="300"/>
        </w:trPr>
        <w:tc>
          <w:tcPr>
            <w:tcW w:w="2314" w:type="dxa"/>
            <w:noWrap/>
            <w:hideMark/>
          </w:tcPr>
          <w:p w14:paraId="77266A9F" w14:textId="77777777" w:rsidR="006B1527" w:rsidRPr="006B1527" w:rsidRDefault="006B1527" w:rsidP="00125B33">
            <w:pPr>
              <w:pStyle w:val="IEEEsubhead"/>
              <w:contextualSpacing/>
              <w:jc w:val="left"/>
              <w:rPr>
                <w:b/>
                <w:bCs/>
                <w:i w:val="0"/>
                <w:iCs/>
                <w:sz w:val="20"/>
              </w:rPr>
            </w:pPr>
            <w:r w:rsidRPr="006B1527">
              <w:rPr>
                <w:b/>
                <w:bCs/>
                <w:i w:val="0"/>
                <w:iCs/>
                <w:sz w:val="20"/>
              </w:rPr>
              <w:t>Cumulative Duration in Space (days)</w:t>
            </w:r>
          </w:p>
        </w:tc>
        <w:tc>
          <w:tcPr>
            <w:tcW w:w="1310" w:type="dxa"/>
            <w:noWrap/>
            <w:hideMark/>
          </w:tcPr>
          <w:p w14:paraId="17D55FC8" w14:textId="77777777" w:rsidR="006B1527" w:rsidRPr="006B1527" w:rsidRDefault="006B1527" w:rsidP="006B1527">
            <w:pPr>
              <w:pStyle w:val="IEEEsubhead"/>
              <w:contextualSpacing/>
              <w:rPr>
                <w:i w:val="0"/>
                <w:iCs/>
                <w:sz w:val="20"/>
              </w:rPr>
            </w:pPr>
            <w:r w:rsidRPr="006B1527">
              <w:rPr>
                <w:i w:val="0"/>
                <w:iCs/>
                <w:sz w:val="20"/>
              </w:rPr>
              <w:t>67.6±94.8</w:t>
            </w:r>
          </w:p>
        </w:tc>
        <w:tc>
          <w:tcPr>
            <w:tcW w:w="1226" w:type="dxa"/>
            <w:noWrap/>
            <w:hideMark/>
          </w:tcPr>
          <w:p w14:paraId="6FC8459C" w14:textId="77777777" w:rsidR="006B1527" w:rsidRPr="006B1527" w:rsidRDefault="006B1527" w:rsidP="006B1527">
            <w:pPr>
              <w:pStyle w:val="IEEEsubhead"/>
              <w:contextualSpacing/>
              <w:rPr>
                <w:i w:val="0"/>
                <w:iCs/>
                <w:sz w:val="20"/>
              </w:rPr>
            </w:pPr>
            <w:r w:rsidRPr="006B1527">
              <w:rPr>
                <w:i w:val="0"/>
                <w:iCs/>
                <w:sz w:val="20"/>
              </w:rPr>
              <w:t>102.4±127.2</w:t>
            </w:r>
          </w:p>
        </w:tc>
      </w:tr>
    </w:tbl>
    <w:p w14:paraId="5EEBBB1A" w14:textId="04BC897B" w:rsidR="000F447D" w:rsidRDefault="000F447D" w:rsidP="000F447D">
      <w:pPr>
        <w:pStyle w:val="IEEEsubhead"/>
        <w:spacing w:line="240" w:lineRule="auto"/>
        <w:contextualSpacing/>
        <w:rPr>
          <w:i w:val="0"/>
          <w:sz w:val="20"/>
        </w:rPr>
      </w:pPr>
    </w:p>
    <w:p w14:paraId="18C0EFBB" w14:textId="74409A6C" w:rsidR="000F447D" w:rsidRDefault="000F447D" w:rsidP="000F447D">
      <w:pPr>
        <w:pStyle w:val="IEEEsubhead"/>
        <w:spacing w:line="240" w:lineRule="auto"/>
        <w:contextualSpacing/>
        <w:rPr>
          <w:i w:val="0"/>
          <w:sz w:val="20"/>
        </w:rPr>
      </w:pPr>
    </w:p>
    <w:p w14:paraId="19A3ADB1" w14:textId="1ABA4188" w:rsidR="00D01E6F" w:rsidRPr="00057C2F" w:rsidRDefault="00370D63" w:rsidP="00057C2F">
      <w:pPr>
        <w:pStyle w:val="IEEEsubhead"/>
        <w:rPr>
          <w:sz w:val="20"/>
        </w:rPr>
      </w:pPr>
      <w:r>
        <w:rPr>
          <w:sz w:val="20"/>
        </w:rPr>
        <w:t>Injury</w:t>
      </w:r>
    </w:p>
    <w:p w14:paraId="45B91E88" w14:textId="15DF5FD2" w:rsidR="00F25461" w:rsidRDefault="00370D63" w:rsidP="00370D63">
      <w:pPr>
        <w:rPr>
          <w:sz w:val="20"/>
          <w:szCs w:val="20"/>
        </w:rPr>
      </w:pPr>
      <w:r w:rsidRPr="00370D63">
        <w:rPr>
          <w:sz w:val="20"/>
          <w:szCs w:val="20"/>
        </w:rPr>
        <w:t xml:space="preserve">Preliminary data </w:t>
      </w:r>
      <w:r w:rsidR="00D850AC">
        <w:rPr>
          <w:sz w:val="20"/>
          <w:szCs w:val="20"/>
        </w:rPr>
        <w:t xml:space="preserve">(as of August 2022) </w:t>
      </w:r>
      <w:r w:rsidRPr="00370D63">
        <w:rPr>
          <w:sz w:val="20"/>
          <w:szCs w:val="20"/>
        </w:rPr>
        <w:t>for astronaut musculoskeletal injuries and diagnoses</w:t>
      </w:r>
      <w:r w:rsidR="00D850AC">
        <w:rPr>
          <w:sz w:val="20"/>
          <w:szCs w:val="20"/>
        </w:rPr>
        <w:t xml:space="preserve"> include those determined to be</w:t>
      </w:r>
      <w:r w:rsidRPr="00370D63">
        <w:rPr>
          <w:sz w:val="20"/>
          <w:szCs w:val="20"/>
        </w:rPr>
        <w:t xml:space="preserve"> muscle sprains/strains, tendinitis/tendinopathy, fracture, and diagnosis of low bone mineral density</w:t>
      </w:r>
      <w:r w:rsidR="00D850AC">
        <w:rPr>
          <w:sz w:val="20"/>
          <w:szCs w:val="20"/>
        </w:rPr>
        <w:t xml:space="preserve">. </w:t>
      </w:r>
      <w:r w:rsidR="00E15634">
        <w:rPr>
          <w:sz w:val="20"/>
          <w:szCs w:val="20"/>
        </w:rPr>
        <w:t>A total of 283 musculoskeletal injuries were reported</w:t>
      </w:r>
      <w:r w:rsidR="00527041">
        <w:rPr>
          <w:sz w:val="20"/>
          <w:szCs w:val="20"/>
        </w:rPr>
        <w:t xml:space="preserve"> (either in-flight or postflight)</w:t>
      </w:r>
      <w:r w:rsidR="00E15634">
        <w:rPr>
          <w:sz w:val="20"/>
          <w:szCs w:val="20"/>
        </w:rPr>
        <w:t xml:space="preserve"> in 151 astronauts</w:t>
      </w:r>
      <w:r w:rsidR="002314EA">
        <w:rPr>
          <w:sz w:val="20"/>
          <w:szCs w:val="20"/>
        </w:rPr>
        <w:t xml:space="preserve"> </w:t>
      </w:r>
      <w:r w:rsidR="002314EA" w:rsidRPr="00451632">
        <w:rPr>
          <w:sz w:val="20"/>
          <w:szCs w:val="20"/>
        </w:rPr>
        <w:t xml:space="preserve">(Figure </w:t>
      </w:r>
      <w:r w:rsidR="00504782" w:rsidRPr="00451632">
        <w:rPr>
          <w:sz w:val="20"/>
          <w:szCs w:val="20"/>
        </w:rPr>
        <w:t>1</w:t>
      </w:r>
      <w:r w:rsidR="002314EA" w:rsidRPr="00451632">
        <w:rPr>
          <w:sz w:val="20"/>
          <w:szCs w:val="20"/>
        </w:rPr>
        <w:t>)</w:t>
      </w:r>
      <w:r w:rsidR="00E15634" w:rsidRPr="00451632">
        <w:rPr>
          <w:sz w:val="20"/>
          <w:szCs w:val="20"/>
        </w:rPr>
        <w:t>.</w:t>
      </w:r>
      <w:r w:rsidR="00E15634">
        <w:rPr>
          <w:sz w:val="20"/>
          <w:szCs w:val="20"/>
        </w:rPr>
        <w:t xml:space="preserve"> Approximately half of these astronauts (49.7%) had multiple diagnosed injuries, with </w:t>
      </w:r>
      <w:r w:rsidR="00C8154C">
        <w:rPr>
          <w:sz w:val="20"/>
          <w:szCs w:val="20"/>
        </w:rPr>
        <w:t>an</w:t>
      </w:r>
      <w:r w:rsidR="00E15634">
        <w:rPr>
          <w:sz w:val="20"/>
          <w:szCs w:val="20"/>
        </w:rPr>
        <w:t xml:space="preserve"> average </w:t>
      </w:r>
      <w:r w:rsidR="00C8154C">
        <w:rPr>
          <w:sz w:val="20"/>
          <w:szCs w:val="20"/>
        </w:rPr>
        <w:t>of</w:t>
      </w:r>
      <w:r w:rsidR="00E15634">
        <w:rPr>
          <w:sz w:val="20"/>
          <w:szCs w:val="20"/>
        </w:rPr>
        <w:t xml:space="preserve"> 1.8 injuries </w:t>
      </w:r>
      <w:r w:rsidR="00C8154C">
        <w:rPr>
          <w:sz w:val="20"/>
          <w:szCs w:val="20"/>
        </w:rPr>
        <w:t xml:space="preserve">reported </w:t>
      </w:r>
      <w:r w:rsidR="00E15634">
        <w:rPr>
          <w:sz w:val="20"/>
          <w:szCs w:val="20"/>
        </w:rPr>
        <w:t>per astronaut (range 1</w:t>
      </w:r>
      <w:r w:rsidR="001D33A7">
        <w:rPr>
          <w:sz w:val="20"/>
          <w:szCs w:val="20"/>
        </w:rPr>
        <w:t>–</w:t>
      </w:r>
      <w:r w:rsidR="00E15634">
        <w:rPr>
          <w:sz w:val="20"/>
          <w:szCs w:val="20"/>
        </w:rPr>
        <w:t xml:space="preserve">8 injuries). </w:t>
      </w:r>
      <w:r w:rsidR="00C8154C">
        <w:rPr>
          <w:sz w:val="20"/>
          <w:szCs w:val="20"/>
        </w:rPr>
        <w:t xml:space="preserve">The </w:t>
      </w:r>
      <w:r w:rsidR="00AC5E43">
        <w:rPr>
          <w:sz w:val="20"/>
          <w:szCs w:val="20"/>
        </w:rPr>
        <w:t>most diagnosed</w:t>
      </w:r>
      <w:r w:rsidR="00C8154C">
        <w:rPr>
          <w:sz w:val="20"/>
          <w:szCs w:val="20"/>
        </w:rPr>
        <w:t xml:space="preserve"> injuries </w:t>
      </w:r>
      <w:r w:rsidR="00C8154C" w:rsidRPr="00370D63">
        <w:rPr>
          <w:sz w:val="20"/>
          <w:szCs w:val="20"/>
        </w:rPr>
        <w:t>were</w:t>
      </w:r>
      <w:r w:rsidR="00C8154C">
        <w:rPr>
          <w:sz w:val="20"/>
          <w:szCs w:val="20"/>
        </w:rPr>
        <w:t xml:space="preserve"> classified as</w:t>
      </w:r>
      <w:r w:rsidR="00C8154C" w:rsidRPr="00370D63">
        <w:rPr>
          <w:sz w:val="20"/>
          <w:szCs w:val="20"/>
        </w:rPr>
        <w:t xml:space="preserve"> muscle strains/sprains (59%)</w:t>
      </w:r>
      <w:r w:rsidR="00C8154C">
        <w:rPr>
          <w:sz w:val="20"/>
          <w:szCs w:val="20"/>
        </w:rPr>
        <w:t>.</w:t>
      </w:r>
    </w:p>
    <w:p w14:paraId="305DC014" w14:textId="77777777" w:rsidR="00F25461" w:rsidRDefault="00F25461" w:rsidP="00370D63">
      <w:pPr>
        <w:rPr>
          <w:sz w:val="20"/>
          <w:szCs w:val="20"/>
        </w:rPr>
      </w:pPr>
    </w:p>
    <w:p w14:paraId="0B3D7046" w14:textId="77777777" w:rsidR="00F320A4" w:rsidRDefault="00F320A4" w:rsidP="00370D63">
      <w:pPr>
        <w:rPr>
          <w:sz w:val="20"/>
          <w:szCs w:val="20"/>
        </w:rPr>
      </w:pPr>
      <w:r>
        <w:rPr>
          <w:b/>
          <w:noProof/>
          <w:sz w:val="20"/>
        </w:rPr>
        <w:lastRenderedPageBreak/>
        <w:drawing>
          <wp:inline distT="0" distB="0" distL="0" distR="0" wp14:anchorId="403EB24F" wp14:editId="3DB7DB9D">
            <wp:extent cx="3086100" cy="4035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6100" cy="4035425"/>
                    </a:xfrm>
                    <a:prstGeom prst="rect">
                      <a:avLst/>
                    </a:prstGeom>
                    <a:noFill/>
                  </pic:spPr>
                </pic:pic>
              </a:graphicData>
            </a:graphic>
          </wp:inline>
        </w:drawing>
      </w:r>
    </w:p>
    <w:p w14:paraId="5B3A951E" w14:textId="0618C964" w:rsidR="00F320A4" w:rsidRPr="00913C64" w:rsidRDefault="00F320A4" w:rsidP="00F320A4">
      <w:pPr>
        <w:jc w:val="center"/>
        <w:rPr>
          <w:b/>
          <w:bCs/>
          <w:sz w:val="20"/>
          <w:szCs w:val="20"/>
        </w:rPr>
      </w:pPr>
      <w:r w:rsidRPr="00451632">
        <w:rPr>
          <w:b/>
          <w:sz w:val="20"/>
          <w:szCs w:val="20"/>
        </w:rPr>
        <w:t xml:space="preserve">Figure </w:t>
      </w:r>
      <w:r w:rsidR="00504782" w:rsidRPr="00451632">
        <w:rPr>
          <w:b/>
          <w:sz w:val="20"/>
          <w:szCs w:val="20"/>
        </w:rPr>
        <w:t>1</w:t>
      </w:r>
      <w:r w:rsidRPr="00451632">
        <w:rPr>
          <w:b/>
          <w:sz w:val="20"/>
          <w:szCs w:val="20"/>
        </w:rPr>
        <w:t>. In</w:t>
      </w:r>
      <w:r>
        <w:rPr>
          <w:b/>
          <w:sz w:val="20"/>
          <w:szCs w:val="20"/>
        </w:rPr>
        <w:t>-flight and Postflight Injuries in Female and Male Crewmembers</w:t>
      </w:r>
    </w:p>
    <w:p w14:paraId="21EE1E5D" w14:textId="77777777" w:rsidR="00F320A4" w:rsidRDefault="00F320A4" w:rsidP="00370D63">
      <w:pPr>
        <w:rPr>
          <w:sz w:val="20"/>
          <w:szCs w:val="20"/>
        </w:rPr>
      </w:pPr>
    </w:p>
    <w:p w14:paraId="39E682F4" w14:textId="77777777" w:rsidR="00F320A4" w:rsidRDefault="00F320A4" w:rsidP="00370D63">
      <w:pPr>
        <w:rPr>
          <w:sz w:val="20"/>
          <w:szCs w:val="20"/>
        </w:rPr>
      </w:pPr>
    </w:p>
    <w:p w14:paraId="55C59567" w14:textId="0CDE1A29" w:rsidR="002314EA" w:rsidRDefault="100CAE68" w:rsidP="00370D63">
      <w:pPr>
        <w:rPr>
          <w:sz w:val="20"/>
          <w:szCs w:val="20"/>
        </w:rPr>
      </w:pPr>
      <w:r w:rsidRPr="100CAE68">
        <w:rPr>
          <w:sz w:val="20"/>
          <w:szCs w:val="20"/>
        </w:rPr>
        <w:t xml:space="preserve">Of these specific conditions, a majority of musculoskeletal injuries occur postflight (260/283; 92%), with far fewer occurring in-flight (18/283; 6%) or at landing (5/283; 1%) </w:t>
      </w:r>
      <w:r w:rsidRPr="00451632">
        <w:rPr>
          <w:sz w:val="20"/>
          <w:szCs w:val="20"/>
        </w:rPr>
        <w:t xml:space="preserve">(Figure 1). During the postflight period, the most common injuries </w:t>
      </w:r>
      <w:r w:rsidR="001D33A7">
        <w:rPr>
          <w:sz w:val="20"/>
          <w:szCs w:val="20"/>
        </w:rPr>
        <w:t>were</w:t>
      </w:r>
      <w:r w:rsidRPr="100CAE68">
        <w:rPr>
          <w:sz w:val="20"/>
          <w:szCs w:val="20"/>
        </w:rPr>
        <w:t xml:space="preserve"> muscle strains/sprains (55%) and occur</w:t>
      </w:r>
      <w:r w:rsidR="001D33A7">
        <w:rPr>
          <w:sz w:val="20"/>
          <w:szCs w:val="20"/>
        </w:rPr>
        <w:t>red</w:t>
      </w:r>
      <w:r w:rsidRPr="100CAE68">
        <w:rPr>
          <w:sz w:val="20"/>
          <w:szCs w:val="20"/>
        </w:rPr>
        <w:t xml:space="preserve"> mainly in the back, neck, shoulder, and leg. Tendon-related injuries were the second most prevalent group of injuries postflight (21%), </w:t>
      </w:r>
      <w:r w:rsidR="001D33A7">
        <w:rPr>
          <w:sz w:val="20"/>
          <w:szCs w:val="20"/>
        </w:rPr>
        <w:t>occurring</w:t>
      </w:r>
      <w:r w:rsidRPr="100CAE68">
        <w:rPr>
          <w:sz w:val="20"/>
          <w:szCs w:val="20"/>
        </w:rPr>
        <w:t xml:space="preserve"> mainly in the shoulder, elbow, wrist, and ankles. Interestingly, only </w:t>
      </w:r>
      <w:r w:rsidR="001D33A7">
        <w:rPr>
          <w:sz w:val="20"/>
          <w:szCs w:val="20"/>
        </w:rPr>
        <w:t>two</w:t>
      </w:r>
      <w:r w:rsidRPr="100CAE68">
        <w:rPr>
          <w:sz w:val="20"/>
          <w:szCs w:val="20"/>
        </w:rPr>
        <w:t xml:space="preserve"> ACL injuries were reported postflight, </w:t>
      </w:r>
      <w:r w:rsidR="001D33A7">
        <w:rPr>
          <w:sz w:val="20"/>
          <w:szCs w:val="20"/>
        </w:rPr>
        <w:t>both occurring</w:t>
      </w:r>
      <w:r w:rsidRPr="100CAE68">
        <w:rPr>
          <w:sz w:val="20"/>
          <w:szCs w:val="20"/>
        </w:rPr>
        <w:t xml:space="preserve"> in male astronauts. On average, postflight injuries were diagnosed 352±217 days post-landing. A majority of postflight injuries (49.6%) occurred of within 1 year of landing, with 7.3% occurring within 1 month, 8.1% occurring between 1</w:t>
      </w:r>
      <w:r w:rsidR="001D33A7">
        <w:rPr>
          <w:sz w:val="20"/>
          <w:szCs w:val="20"/>
        </w:rPr>
        <w:t>–</w:t>
      </w:r>
      <w:r w:rsidRPr="100CAE68">
        <w:rPr>
          <w:sz w:val="20"/>
          <w:szCs w:val="20"/>
        </w:rPr>
        <w:t>3 months, 9.2% occurring between 3</w:t>
      </w:r>
      <w:r w:rsidR="001D33A7">
        <w:rPr>
          <w:sz w:val="20"/>
          <w:szCs w:val="20"/>
        </w:rPr>
        <w:t>–</w:t>
      </w:r>
      <w:r w:rsidRPr="100CAE68">
        <w:rPr>
          <w:sz w:val="20"/>
          <w:szCs w:val="20"/>
        </w:rPr>
        <w:t>6 months, and 25% occurring between 6</w:t>
      </w:r>
      <w:r w:rsidR="001D33A7">
        <w:rPr>
          <w:sz w:val="20"/>
          <w:szCs w:val="20"/>
        </w:rPr>
        <w:t>–</w:t>
      </w:r>
      <w:r w:rsidRPr="100CAE68">
        <w:rPr>
          <w:sz w:val="20"/>
          <w:szCs w:val="20"/>
        </w:rPr>
        <w:t>12 months after landing.  These data suggest a continued prolonged exercise rehabilitation program may be needed to reduce postflight injuries for all crewmembers.</w:t>
      </w:r>
    </w:p>
    <w:p w14:paraId="0D050D3C" w14:textId="5AE710DC" w:rsidR="002314EA" w:rsidRDefault="002314EA" w:rsidP="00370D63">
      <w:pPr>
        <w:rPr>
          <w:sz w:val="20"/>
          <w:szCs w:val="20"/>
        </w:rPr>
      </w:pPr>
    </w:p>
    <w:p w14:paraId="3299A351" w14:textId="0D071E5C" w:rsidR="002314EA" w:rsidRDefault="100CAE68" w:rsidP="00370D63">
      <w:pPr>
        <w:rPr>
          <w:sz w:val="20"/>
          <w:szCs w:val="20"/>
        </w:rPr>
      </w:pPr>
      <w:r w:rsidRPr="100CAE68">
        <w:rPr>
          <w:sz w:val="20"/>
          <w:szCs w:val="20"/>
        </w:rPr>
        <w:t>Fewer total musculoskeletal injuries were reported in female astronauts</w:t>
      </w:r>
      <w:r w:rsidR="00FD3D76">
        <w:rPr>
          <w:sz w:val="20"/>
          <w:szCs w:val="20"/>
        </w:rPr>
        <w:t xml:space="preserve"> (39 injuries in 20 participants)</w:t>
      </w:r>
      <w:r w:rsidRPr="100CAE68">
        <w:rPr>
          <w:sz w:val="20"/>
          <w:szCs w:val="20"/>
        </w:rPr>
        <w:t xml:space="preserve"> compared to males (244 injuries in 131</w:t>
      </w:r>
      <w:r w:rsidR="00FD3D76">
        <w:rPr>
          <w:sz w:val="20"/>
          <w:szCs w:val="20"/>
        </w:rPr>
        <w:t xml:space="preserve"> participants</w:t>
      </w:r>
      <w:r w:rsidRPr="100CAE68">
        <w:rPr>
          <w:sz w:val="20"/>
          <w:szCs w:val="20"/>
        </w:rPr>
        <w:t xml:space="preserve">) </w:t>
      </w:r>
      <w:r w:rsidRPr="00451632">
        <w:rPr>
          <w:sz w:val="20"/>
          <w:szCs w:val="20"/>
        </w:rPr>
        <w:t>(Figure 1)</w:t>
      </w:r>
      <w:r w:rsidR="00FB5C61" w:rsidRPr="00451632">
        <w:rPr>
          <w:sz w:val="20"/>
          <w:szCs w:val="20"/>
        </w:rPr>
        <w:t>,</w:t>
      </w:r>
      <w:r w:rsidR="00FB5C61">
        <w:rPr>
          <w:sz w:val="20"/>
          <w:szCs w:val="20"/>
        </w:rPr>
        <w:t xml:space="preserve"> </w:t>
      </w:r>
      <w:r w:rsidR="00173229">
        <w:rPr>
          <w:sz w:val="20"/>
          <w:szCs w:val="20"/>
        </w:rPr>
        <w:t xml:space="preserve">though </w:t>
      </w:r>
      <w:r w:rsidR="00F06F50">
        <w:rPr>
          <w:sz w:val="20"/>
          <w:szCs w:val="20"/>
        </w:rPr>
        <w:t>prevalence was slightly higher (1.95 injuries per female, 1.86 injuries per male)</w:t>
      </w:r>
      <w:r w:rsidRPr="100CAE68">
        <w:rPr>
          <w:sz w:val="20"/>
          <w:szCs w:val="20"/>
        </w:rPr>
        <w:t xml:space="preserve">. Despite in-flight injuries occurring less frequently overall, in-flight injuries made up 20% of injuries reported in female astronauts, compared to 4% in males. Postflight injuries, which made up 94% of male and 80% of </w:t>
      </w:r>
      <w:r w:rsidRPr="100CAE68">
        <w:rPr>
          <w:sz w:val="20"/>
          <w:szCs w:val="20"/>
        </w:rPr>
        <w:t xml:space="preserve">female astronaut musculoskeletal injuries, muscle strains/sprains were comparably prominent in all astronauts. However, diagnoses of low BMD appeared higher in female astronauts (15%) compared to male astronauts (4%). </w:t>
      </w:r>
    </w:p>
    <w:p w14:paraId="05C10F5C" w14:textId="2328142E" w:rsidR="00D850AC" w:rsidRDefault="00D850AC" w:rsidP="002314EA">
      <w:pPr>
        <w:rPr>
          <w:b/>
          <w:sz w:val="20"/>
        </w:rPr>
      </w:pPr>
    </w:p>
    <w:p w14:paraId="05AEF820" w14:textId="36CF5145" w:rsidR="00C10847" w:rsidRDefault="00C10847" w:rsidP="00C10847">
      <w:pPr>
        <w:pStyle w:val="IEEEsubhead"/>
        <w:rPr>
          <w:sz w:val="20"/>
        </w:rPr>
      </w:pPr>
      <w:r>
        <w:rPr>
          <w:sz w:val="20"/>
        </w:rPr>
        <w:t>Sex differences in Aerobic Capacity</w:t>
      </w:r>
    </w:p>
    <w:p w14:paraId="7F9DFA11" w14:textId="24D15395" w:rsidR="00D10C94" w:rsidRPr="00451632" w:rsidRDefault="001F5564" w:rsidP="00C10847">
      <w:pPr>
        <w:pStyle w:val="IEEEsubhead"/>
        <w:spacing w:line="240" w:lineRule="auto"/>
        <w:contextualSpacing/>
        <w:rPr>
          <w:i w:val="0"/>
          <w:iCs/>
          <w:sz w:val="20"/>
          <w:szCs w:val="20"/>
        </w:rPr>
      </w:pPr>
      <w:bookmarkStart w:id="10" w:name="_Hlk114737366"/>
      <w:r>
        <w:rPr>
          <w:i w:val="0"/>
          <w:iCs/>
          <w:sz w:val="20"/>
          <w:szCs w:val="20"/>
        </w:rPr>
        <w:t>A</w:t>
      </w:r>
      <w:r w:rsidR="00764B32">
        <w:rPr>
          <w:i w:val="0"/>
          <w:iCs/>
          <w:sz w:val="20"/>
          <w:szCs w:val="20"/>
        </w:rPr>
        <w:t>erobic capacity</w:t>
      </w:r>
      <w:r w:rsidR="00D10C94">
        <w:rPr>
          <w:i w:val="0"/>
          <w:iCs/>
          <w:sz w:val="20"/>
          <w:szCs w:val="20"/>
        </w:rPr>
        <w:t xml:space="preserve"> </w:t>
      </w:r>
      <w:r>
        <w:rPr>
          <w:i w:val="0"/>
          <w:iCs/>
          <w:sz w:val="20"/>
          <w:szCs w:val="20"/>
        </w:rPr>
        <w:t xml:space="preserve">in the ISS cohort </w:t>
      </w:r>
      <w:r w:rsidR="00D10C94">
        <w:rPr>
          <w:i w:val="0"/>
          <w:iCs/>
          <w:sz w:val="20"/>
          <w:szCs w:val="20"/>
        </w:rPr>
        <w:t xml:space="preserve">demonstrated that female crewmembers were significantly </w:t>
      </w:r>
      <w:r w:rsidR="00D10C94" w:rsidRPr="00451632">
        <w:rPr>
          <w:i w:val="0"/>
          <w:iCs/>
          <w:sz w:val="20"/>
          <w:szCs w:val="20"/>
        </w:rPr>
        <w:t xml:space="preserve">younger, weighed less, and had lower </w:t>
      </w:r>
      <w:r w:rsidR="00223F8C" w:rsidRPr="00451632">
        <w:rPr>
          <w:i w:val="0"/>
          <w:iCs/>
          <w:sz w:val="20"/>
          <w:szCs w:val="20"/>
        </w:rPr>
        <w:t xml:space="preserve">relative </w:t>
      </w:r>
      <w:r w:rsidR="00D10C94" w:rsidRPr="00451632">
        <w:rPr>
          <w:i w:val="0"/>
          <w:iCs/>
          <w:sz w:val="20"/>
          <w:szCs w:val="20"/>
        </w:rPr>
        <w:t>aerobic fitness compared to their male counterparts at the L-</w:t>
      </w:r>
      <w:r w:rsidR="00D0296F">
        <w:rPr>
          <w:i w:val="0"/>
          <w:iCs/>
          <w:sz w:val="20"/>
          <w:szCs w:val="20"/>
        </w:rPr>
        <w:t>3</w:t>
      </w:r>
      <w:r w:rsidR="00B35220">
        <w:rPr>
          <w:i w:val="0"/>
          <w:iCs/>
          <w:sz w:val="20"/>
          <w:szCs w:val="20"/>
        </w:rPr>
        <w:t>/1</w:t>
      </w:r>
      <w:r w:rsidR="00D0296F">
        <w:rPr>
          <w:i w:val="0"/>
          <w:iCs/>
          <w:sz w:val="20"/>
          <w:szCs w:val="20"/>
        </w:rPr>
        <w:t xml:space="preserve"> </w:t>
      </w:r>
      <w:r w:rsidR="00D10C94" w:rsidRPr="00451632">
        <w:rPr>
          <w:i w:val="0"/>
          <w:iCs/>
          <w:sz w:val="20"/>
          <w:szCs w:val="20"/>
        </w:rPr>
        <w:t xml:space="preserve">month preflight timepoint (Table </w:t>
      </w:r>
      <w:r w:rsidR="00504782" w:rsidRPr="00451632">
        <w:rPr>
          <w:i w:val="0"/>
          <w:iCs/>
          <w:sz w:val="20"/>
          <w:szCs w:val="20"/>
        </w:rPr>
        <w:t>2</w:t>
      </w:r>
      <w:r w:rsidR="00D10C94" w:rsidRPr="00451632">
        <w:rPr>
          <w:i w:val="0"/>
          <w:iCs/>
          <w:sz w:val="20"/>
          <w:szCs w:val="20"/>
        </w:rPr>
        <w:t xml:space="preserve">). </w:t>
      </w:r>
    </w:p>
    <w:p w14:paraId="115C3F4E" w14:textId="4BFE4146" w:rsidR="00913428" w:rsidRPr="00451632" w:rsidRDefault="00913428" w:rsidP="00C10847">
      <w:pPr>
        <w:pStyle w:val="IEEEsubhead"/>
        <w:spacing w:line="240" w:lineRule="auto"/>
        <w:contextualSpacing/>
        <w:rPr>
          <w:i w:val="0"/>
          <w:iCs/>
          <w:sz w:val="20"/>
          <w:szCs w:val="20"/>
        </w:rPr>
      </w:pPr>
    </w:p>
    <w:p w14:paraId="2E1AF553" w14:textId="05901E46" w:rsidR="00913428" w:rsidRDefault="00913428" w:rsidP="00C10847">
      <w:pPr>
        <w:pStyle w:val="IEEEsubhead"/>
        <w:spacing w:line="240" w:lineRule="auto"/>
        <w:contextualSpacing/>
        <w:rPr>
          <w:i w:val="0"/>
          <w:iCs/>
          <w:sz w:val="20"/>
          <w:szCs w:val="20"/>
        </w:rPr>
      </w:pPr>
      <w:r w:rsidRPr="00451632">
        <w:rPr>
          <w:b/>
          <w:i w:val="0"/>
          <w:iCs/>
          <w:sz w:val="20"/>
        </w:rPr>
        <w:t>Table 2.</w:t>
      </w:r>
      <w:r w:rsidRPr="00913428">
        <w:rPr>
          <w:b/>
          <w:i w:val="0"/>
          <w:iCs/>
          <w:sz w:val="20"/>
        </w:rPr>
        <w:t xml:space="preserve"> Preflight Astronaut Aerobic Capacity Demographics</w:t>
      </w:r>
    </w:p>
    <w:tbl>
      <w:tblPr>
        <w:tblW w:w="5040" w:type="dxa"/>
        <w:tblLook w:val="04A0" w:firstRow="1" w:lastRow="0" w:firstColumn="1" w:lastColumn="0" w:noHBand="0" w:noVBand="1"/>
      </w:tblPr>
      <w:tblGrid>
        <w:gridCol w:w="2160"/>
        <w:gridCol w:w="1035"/>
        <w:gridCol w:w="1035"/>
        <w:gridCol w:w="960"/>
      </w:tblGrid>
      <w:tr w:rsidR="00FB5C61" w:rsidRPr="00FB5C61" w14:paraId="6AF1F4CF" w14:textId="77777777" w:rsidTr="00FB5C61">
        <w:trPr>
          <w:trHeight w:val="480"/>
        </w:trPr>
        <w:tc>
          <w:tcPr>
            <w:tcW w:w="2160" w:type="dxa"/>
            <w:tcBorders>
              <w:top w:val="nil"/>
              <w:left w:val="nil"/>
              <w:bottom w:val="nil"/>
              <w:right w:val="nil"/>
            </w:tcBorders>
            <w:shd w:val="clear" w:color="000000" w:fill="FFFFFF"/>
            <w:noWrap/>
            <w:vAlign w:val="center"/>
            <w:hideMark/>
          </w:tcPr>
          <w:p w14:paraId="1832F6B3" w14:textId="77777777" w:rsidR="00FB5C61" w:rsidRPr="00FB5C61" w:rsidRDefault="00FB5C61" w:rsidP="00FB5C61">
            <w:pPr>
              <w:widowControl/>
              <w:rPr>
                <w:color w:val="000000"/>
                <w:sz w:val="18"/>
                <w:szCs w:val="18"/>
              </w:rPr>
            </w:pPr>
            <w:r w:rsidRPr="00FB5C61">
              <w:rPr>
                <w:color w:val="000000"/>
                <w:sz w:val="18"/>
                <w:szCs w:val="18"/>
              </w:rPr>
              <w:t> </w:t>
            </w:r>
          </w:p>
        </w:tc>
        <w:tc>
          <w:tcPr>
            <w:tcW w:w="960" w:type="dxa"/>
            <w:tcBorders>
              <w:top w:val="nil"/>
              <w:left w:val="nil"/>
              <w:bottom w:val="single" w:sz="4" w:space="0" w:color="auto"/>
              <w:right w:val="nil"/>
            </w:tcBorders>
            <w:shd w:val="clear" w:color="000000" w:fill="FFFFFF"/>
            <w:vAlign w:val="center"/>
            <w:hideMark/>
          </w:tcPr>
          <w:p w14:paraId="762F0026" w14:textId="77777777" w:rsidR="00FB5C61" w:rsidRPr="00FB5C61" w:rsidRDefault="00FB5C61" w:rsidP="00FB5C61">
            <w:pPr>
              <w:widowControl/>
              <w:jc w:val="center"/>
              <w:rPr>
                <w:b/>
                <w:bCs/>
                <w:color w:val="000000"/>
                <w:sz w:val="18"/>
                <w:szCs w:val="18"/>
              </w:rPr>
            </w:pPr>
            <w:r w:rsidRPr="00FB5C61">
              <w:rPr>
                <w:b/>
                <w:bCs/>
                <w:color w:val="000000"/>
                <w:sz w:val="18"/>
                <w:szCs w:val="18"/>
              </w:rPr>
              <w:t>Female (n=11)</w:t>
            </w:r>
          </w:p>
        </w:tc>
        <w:tc>
          <w:tcPr>
            <w:tcW w:w="960" w:type="dxa"/>
            <w:tcBorders>
              <w:top w:val="nil"/>
              <w:left w:val="nil"/>
              <w:bottom w:val="single" w:sz="4" w:space="0" w:color="auto"/>
              <w:right w:val="nil"/>
            </w:tcBorders>
            <w:shd w:val="clear" w:color="000000" w:fill="FFFFFF"/>
            <w:vAlign w:val="center"/>
            <w:hideMark/>
          </w:tcPr>
          <w:p w14:paraId="0425AAD1" w14:textId="77777777" w:rsidR="00FB5C61" w:rsidRPr="00FB5C61" w:rsidRDefault="00FB5C61" w:rsidP="00FB5C61">
            <w:pPr>
              <w:widowControl/>
              <w:jc w:val="center"/>
              <w:rPr>
                <w:b/>
                <w:bCs/>
                <w:color w:val="000000"/>
                <w:sz w:val="18"/>
                <w:szCs w:val="18"/>
              </w:rPr>
            </w:pPr>
            <w:r w:rsidRPr="00FB5C61">
              <w:rPr>
                <w:b/>
                <w:bCs/>
                <w:color w:val="000000"/>
                <w:sz w:val="18"/>
                <w:szCs w:val="18"/>
              </w:rPr>
              <w:t>Male (n=36)</w:t>
            </w:r>
          </w:p>
        </w:tc>
        <w:tc>
          <w:tcPr>
            <w:tcW w:w="960" w:type="dxa"/>
            <w:tcBorders>
              <w:top w:val="nil"/>
              <w:left w:val="nil"/>
              <w:bottom w:val="single" w:sz="4" w:space="0" w:color="auto"/>
              <w:right w:val="nil"/>
            </w:tcBorders>
            <w:shd w:val="clear" w:color="000000" w:fill="FFFFFF"/>
            <w:vAlign w:val="center"/>
            <w:hideMark/>
          </w:tcPr>
          <w:p w14:paraId="3416D4E4" w14:textId="77777777" w:rsidR="00FB5C61" w:rsidRPr="00FB5C61" w:rsidRDefault="00FB5C61" w:rsidP="00FB5C61">
            <w:pPr>
              <w:widowControl/>
              <w:jc w:val="center"/>
              <w:rPr>
                <w:b/>
                <w:bCs/>
                <w:color w:val="000000"/>
                <w:sz w:val="18"/>
                <w:szCs w:val="18"/>
              </w:rPr>
            </w:pPr>
            <w:r w:rsidRPr="00FB5C61">
              <w:rPr>
                <w:b/>
                <w:bCs/>
                <w:color w:val="000000"/>
                <w:sz w:val="18"/>
                <w:szCs w:val="18"/>
              </w:rPr>
              <w:t>P-value</w:t>
            </w:r>
          </w:p>
        </w:tc>
      </w:tr>
      <w:tr w:rsidR="00FB5C61" w:rsidRPr="00FB5C61" w14:paraId="7E769D4E" w14:textId="77777777" w:rsidTr="00FB5C61">
        <w:trPr>
          <w:trHeight w:val="300"/>
        </w:trPr>
        <w:tc>
          <w:tcPr>
            <w:tcW w:w="2160" w:type="dxa"/>
            <w:tcBorders>
              <w:top w:val="nil"/>
              <w:left w:val="nil"/>
              <w:bottom w:val="nil"/>
              <w:right w:val="nil"/>
            </w:tcBorders>
            <w:shd w:val="clear" w:color="000000" w:fill="FFFFFF"/>
            <w:noWrap/>
            <w:vAlign w:val="center"/>
            <w:hideMark/>
          </w:tcPr>
          <w:p w14:paraId="5F499C10" w14:textId="77777777" w:rsidR="00FB5C61" w:rsidRPr="00FB5C61" w:rsidRDefault="00FB5C61" w:rsidP="00FB5C61">
            <w:pPr>
              <w:widowControl/>
              <w:jc w:val="left"/>
              <w:rPr>
                <w:color w:val="000000"/>
                <w:sz w:val="18"/>
                <w:szCs w:val="18"/>
              </w:rPr>
            </w:pPr>
            <w:r w:rsidRPr="00FB5C61">
              <w:rPr>
                <w:color w:val="000000"/>
                <w:sz w:val="18"/>
                <w:szCs w:val="18"/>
              </w:rPr>
              <w:t>Age (</w:t>
            </w:r>
            <w:proofErr w:type="spellStart"/>
            <w:r w:rsidRPr="00FB5C61">
              <w:rPr>
                <w:color w:val="000000"/>
                <w:sz w:val="18"/>
                <w:szCs w:val="18"/>
              </w:rPr>
              <w:t>yr</w:t>
            </w:r>
            <w:proofErr w:type="spellEnd"/>
            <w:r w:rsidRPr="00FB5C61">
              <w:rPr>
                <w:color w:val="000000"/>
                <w:sz w:val="18"/>
                <w:szCs w:val="18"/>
              </w:rPr>
              <w:t>)</w:t>
            </w:r>
          </w:p>
        </w:tc>
        <w:tc>
          <w:tcPr>
            <w:tcW w:w="960" w:type="dxa"/>
            <w:tcBorders>
              <w:top w:val="nil"/>
              <w:left w:val="nil"/>
              <w:bottom w:val="nil"/>
              <w:right w:val="nil"/>
            </w:tcBorders>
            <w:shd w:val="clear" w:color="000000" w:fill="FFFFFF"/>
            <w:noWrap/>
            <w:vAlign w:val="center"/>
            <w:hideMark/>
          </w:tcPr>
          <w:p w14:paraId="25F4FD30" w14:textId="77777777" w:rsidR="00FB5C61" w:rsidRPr="00FB5C61" w:rsidRDefault="00FB5C61" w:rsidP="00FB5C61">
            <w:pPr>
              <w:widowControl/>
              <w:jc w:val="center"/>
              <w:rPr>
                <w:color w:val="000000"/>
                <w:sz w:val="18"/>
                <w:szCs w:val="18"/>
              </w:rPr>
            </w:pPr>
            <w:r w:rsidRPr="00FB5C61">
              <w:rPr>
                <w:color w:val="000000"/>
                <w:sz w:val="18"/>
                <w:szCs w:val="18"/>
              </w:rPr>
              <w:t>44.5±6.6</w:t>
            </w:r>
          </w:p>
        </w:tc>
        <w:tc>
          <w:tcPr>
            <w:tcW w:w="960" w:type="dxa"/>
            <w:tcBorders>
              <w:top w:val="nil"/>
              <w:left w:val="nil"/>
              <w:bottom w:val="nil"/>
              <w:right w:val="nil"/>
            </w:tcBorders>
            <w:shd w:val="clear" w:color="000000" w:fill="FFFFFF"/>
            <w:noWrap/>
            <w:vAlign w:val="center"/>
            <w:hideMark/>
          </w:tcPr>
          <w:p w14:paraId="42A1D914" w14:textId="77777777" w:rsidR="00FB5C61" w:rsidRPr="00FB5C61" w:rsidRDefault="00FB5C61" w:rsidP="00FB5C61">
            <w:pPr>
              <w:widowControl/>
              <w:jc w:val="center"/>
              <w:rPr>
                <w:color w:val="000000"/>
                <w:sz w:val="18"/>
                <w:szCs w:val="18"/>
              </w:rPr>
            </w:pPr>
            <w:r w:rsidRPr="00FB5C61">
              <w:rPr>
                <w:color w:val="000000"/>
                <w:sz w:val="18"/>
                <w:szCs w:val="18"/>
              </w:rPr>
              <w:t>48.6±5.6</w:t>
            </w:r>
          </w:p>
        </w:tc>
        <w:tc>
          <w:tcPr>
            <w:tcW w:w="960" w:type="dxa"/>
            <w:tcBorders>
              <w:top w:val="nil"/>
              <w:left w:val="nil"/>
              <w:bottom w:val="nil"/>
              <w:right w:val="nil"/>
            </w:tcBorders>
            <w:shd w:val="clear" w:color="000000" w:fill="FFFFFF"/>
            <w:noWrap/>
            <w:vAlign w:val="center"/>
            <w:hideMark/>
          </w:tcPr>
          <w:p w14:paraId="5611A869" w14:textId="77777777" w:rsidR="00FB5C61" w:rsidRPr="00FB5C61" w:rsidRDefault="00FB5C61" w:rsidP="00FB5C61">
            <w:pPr>
              <w:widowControl/>
              <w:jc w:val="center"/>
              <w:rPr>
                <w:color w:val="000000"/>
                <w:sz w:val="18"/>
                <w:szCs w:val="18"/>
              </w:rPr>
            </w:pPr>
            <w:r w:rsidRPr="00FB5C61">
              <w:rPr>
                <w:color w:val="000000"/>
                <w:sz w:val="18"/>
                <w:szCs w:val="18"/>
              </w:rPr>
              <w:t>0.041</w:t>
            </w:r>
          </w:p>
        </w:tc>
      </w:tr>
      <w:tr w:rsidR="00FB5C61" w:rsidRPr="00FB5C61" w14:paraId="622D3D58" w14:textId="77777777" w:rsidTr="00FB5C61">
        <w:trPr>
          <w:trHeight w:val="300"/>
        </w:trPr>
        <w:tc>
          <w:tcPr>
            <w:tcW w:w="2160" w:type="dxa"/>
            <w:tcBorders>
              <w:top w:val="nil"/>
              <w:left w:val="nil"/>
              <w:bottom w:val="nil"/>
              <w:right w:val="nil"/>
            </w:tcBorders>
            <w:shd w:val="clear" w:color="000000" w:fill="FFFFFF"/>
            <w:noWrap/>
            <w:vAlign w:val="center"/>
            <w:hideMark/>
          </w:tcPr>
          <w:p w14:paraId="277DBF62" w14:textId="77777777" w:rsidR="00FB5C61" w:rsidRPr="00FB5C61" w:rsidRDefault="00FB5C61" w:rsidP="00FB5C61">
            <w:pPr>
              <w:widowControl/>
              <w:jc w:val="left"/>
              <w:rPr>
                <w:color w:val="000000"/>
                <w:sz w:val="18"/>
                <w:szCs w:val="18"/>
              </w:rPr>
            </w:pPr>
            <w:r w:rsidRPr="00FB5C61">
              <w:rPr>
                <w:color w:val="000000"/>
                <w:sz w:val="18"/>
                <w:szCs w:val="18"/>
              </w:rPr>
              <w:t>Body Mass (kg)</w:t>
            </w:r>
          </w:p>
        </w:tc>
        <w:tc>
          <w:tcPr>
            <w:tcW w:w="960" w:type="dxa"/>
            <w:tcBorders>
              <w:top w:val="nil"/>
              <w:left w:val="nil"/>
              <w:bottom w:val="nil"/>
              <w:right w:val="nil"/>
            </w:tcBorders>
            <w:shd w:val="clear" w:color="000000" w:fill="FFFFFF"/>
            <w:noWrap/>
            <w:vAlign w:val="center"/>
            <w:hideMark/>
          </w:tcPr>
          <w:p w14:paraId="1E23EACB" w14:textId="77777777" w:rsidR="00FB5C61" w:rsidRPr="00FB5C61" w:rsidRDefault="00FB5C61" w:rsidP="00FB5C61">
            <w:pPr>
              <w:widowControl/>
              <w:jc w:val="center"/>
              <w:rPr>
                <w:color w:val="000000"/>
                <w:sz w:val="18"/>
                <w:szCs w:val="18"/>
              </w:rPr>
            </w:pPr>
            <w:r w:rsidRPr="00FB5C61">
              <w:rPr>
                <w:color w:val="000000"/>
                <w:sz w:val="18"/>
                <w:szCs w:val="18"/>
              </w:rPr>
              <w:t>68.8±10.0</w:t>
            </w:r>
          </w:p>
        </w:tc>
        <w:tc>
          <w:tcPr>
            <w:tcW w:w="960" w:type="dxa"/>
            <w:tcBorders>
              <w:top w:val="nil"/>
              <w:left w:val="nil"/>
              <w:bottom w:val="nil"/>
              <w:right w:val="nil"/>
            </w:tcBorders>
            <w:shd w:val="clear" w:color="000000" w:fill="FFFFFF"/>
            <w:noWrap/>
            <w:vAlign w:val="center"/>
            <w:hideMark/>
          </w:tcPr>
          <w:p w14:paraId="62F33F91" w14:textId="77777777" w:rsidR="00FB5C61" w:rsidRPr="00FB5C61" w:rsidRDefault="00FB5C61" w:rsidP="00FB5C61">
            <w:pPr>
              <w:widowControl/>
              <w:jc w:val="center"/>
              <w:rPr>
                <w:color w:val="000000"/>
                <w:sz w:val="18"/>
                <w:szCs w:val="18"/>
              </w:rPr>
            </w:pPr>
            <w:r w:rsidRPr="00FB5C61">
              <w:rPr>
                <w:color w:val="000000"/>
                <w:sz w:val="18"/>
                <w:szCs w:val="18"/>
              </w:rPr>
              <w:t>81.0±8.8</w:t>
            </w:r>
          </w:p>
        </w:tc>
        <w:tc>
          <w:tcPr>
            <w:tcW w:w="960" w:type="dxa"/>
            <w:tcBorders>
              <w:top w:val="nil"/>
              <w:left w:val="nil"/>
              <w:bottom w:val="nil"/>
              <w:right w:val="nil"/>
            </w:tcBorders>
            <w:shd w:val="clear" w:color="000000" w:fill="FFFFFF"/>
            <w:noWrap/>
            <w:vAlign w:val="center"/>
            <w:hideMark/>
          </w:tcPr>
          <w:p w14:paraId="28DA8501" w14:textId="2AA89015" w:rsidR="00FB5C61" w:rsidRPr="00FB5C61" w:rsidRDefault="00FB5C61" w:rsidP="00FB5C61">
            <w:pPr>
              <w:widowControl/>
              <w:jc w:val="center"/>
              <w:rPr>
                <w:color w:val="000000"/>
                <w:sz w:val="18"/>
                <w:szCs w:val="18"/>
              </w:rPr>
            </w:pPr>
            <w:r w:rsidRPr="00FB5C61">
              <w:rPr>
                <w:color w:val="000000"/>
                <w:sz w:val="18"/>
                <w:szCs w:val="18"/>
              </w:rPr>
              <w:t>&lt;</w:t>
            </w:r>
            <w:r w:rsidR="00D0296F">
              <w:rPr>
                <w:color w:val="000000"/>
                <w:sz w:val="18"/>
                <w:szCs w:val="18"/>
              </w:rPr>
              <w:t xml:space="preserve"> </w:t>
            </w:r>
            <w:r w:rsidRPr="00FB5C61">
              <w:rPr>
                <w:color w:val="000000"/>
                <w:sz w:val="18"/>
                <w:szCs w:val="18"/>
              </w:rPr>
              <w:t>0.001</w:t>
            </w:r>
          </w:p>
        </w:tc>
      </w:tr>
      <w:tr w:rsidR="00FB5C61" w:rsidRPr="00FB5C61" w14:paraId="7C6F0FEF" w14:textId="77777777" w:rsidTr="00FB5C61">
        <w:trPr>
          <w:trHeight w:val="300"/>
        </w:trPr>
        <w:tc>
          <w:tcPr>
            <w:tcW w:w="2160" w:type="dxa"/>
            <w:tcBorders>
              <w:top w:val="nil"/>
              <w:left w:val="nil"/>
              <w:bottom w:val="nil"/>
              <w:right w:val="nil"/>
            </w:tcBorders>
            <w:shd w:val="clear" w:color="000000" w:fill="FFFFFF"/>
            <w:noWrap/>
            <w:vAlign w:val="center"/>
            <w:hideMark/>
          </w:tcPr>
          <w:p w14:paraId="7C974BD5" w14:textId="77777777" w:rsidR="00FB5C61" w:rsidRPr="00FB5C61" w:rsidRDefault="00FB5C61" w:rsidP="00FB5C61">
            <w:pPr>
              <w:widowControl/>
              <w:jc w:val="left"/>
              <w:rPr>
                <w:color w:val="000000"/>
                <w:sz w:val="18"/>
                <w:szCs w:val="18"/>
              </w:rPr>
            </w:pPr>
            <w:r w:rsidRPr="00FB5C61">
              <w:rPr>
                <w:color w:val="000000"/>
                <w:sz w:val="18"/>
                <w:szCs w:val="18"/>
              </w:rPr>
              <w:t>Flight Duration (days)</w:t>
            </w:r>
          </w:p>
        </w:tc>
        <w:tc>
          <w:tcPr>
            <w:tcW w:w="960" w:type="dxa"/>
            <w:tcBorders>
              <w:top w:val="nil"/>
              <w:left w:val="nil"/>
              <w:bottom w:val="nil"/>
              <w:right w:val="nil"/>
            </w:tcBorders>
            <w:shd w:val="clear" w:color="000000" w:fill="FFFFFF"/>
            <w:noWrap/>
            <w:vAlign w:val="center"/>
            <w:hideMark/>
          </w:tcPr>
          <w:p w14:paraId="534515AD" w14:textId="77777777" w:rsidR="00FB5C61" w:rsidRPr="00FB5C61" w:rsidRDefault="00FB5C61" w:rsidP="00FB5C61">
            <w:pPr>
              <w:widowControl/>
              <w:jc w:val="center"/>
              <w:rPr>
                <w:color w:val="000000"/>
                <w:sz w:val="18"/>
                <w:szCs w:val="18"/>
              </w:rPr>
            </w:pPr>
            <w:r w:rsidRPr="00FB5C61">
              <w:rPr>
                <w:color w:val="000000"/>
                <w:sz w:val="18"/>
                <w:szCs w:val="18"/>
              </w:rPr>
              <w:t>205.0±58.3</w:t>
            </w:r>
          </w:p>
        </w:tc>
        <w:tc>
          <w:tcPr>
            <w:tcW w:w="960" w:type="dxa"/>
            <w:tcBorders>
              <w:top w:val="nil"/>
              <w:left w:val="nil"/>
              <w:bottom w:val="nil"/>
              <w:right w:val="nil"/>
            </w:tcBorders>
            <w:shd w:val="clear" w:color="000000" w:fill="FFFFFF"/>
            <w:noWrap/>
            <w:vAlign w:val="center"/>
            <w:hideMark/>
          </w:tcPr>
          <w:p w14:paraId="1C5D6BE3" w14:textId="77777777" w:rsidR="00FB5C61" w:rsidRPr="00FB5C61" w:rsidRDefault="00FB5C61" w:rsidP="00FB5C61">
            <w:pPr>
              <w:widowControl/>
              <w:jc w:val="center"/>
              <w:rPr>
                <w:color w:val="000000"/>
                <w:sz w:val="18"/>
                <w:szCs w:val="18"/>
              </w:rPr>
            </w:pPr>
            <w:r w:rsidRPr="00FB5C61">
              <w:rPr>
                <w:color w:val="000000"/>
                <w:sz w:val="18"/>
                <w:szCs w:val="18"/>
              </w:rPr>
              <w:t>176.0±40.5</w:t>
            </w:r>
          </w:p>
        </w:tc>
        <w:tc>
          <w:tcPr>
            <w:tcW w:w="960" w:type="dxa"/>
            <w:tcBorders>
              <w:top w:val="nil"/>
              <w:left w:val="nil"/>
              <w:bottom w:val="nil"/>
              <w:right w:val="nil"/>
            </w:tcBorders>
            <w:shd w:val="clear" w:color="000000" w:fill="FFFFFF"/>
            <w:noWrap/>
            <w:vAlign w:val="center"/>
            <w:hideMark/>
          </w:tcPr>
          <w:p w14:paraId="4700955E" w14:textId="77777777" w:rsidR="00FB5C61" w:rsidRPr="00FB5C61" w:rsidRDefault="00FB5C61" w:rsidP="00FB5C61">
            <w:pPr>
              <w:widowControl/>
              <w:jc w:val="center"/>
              <w:rPr>
                <w:color w:val="000000"/>
                <w:sz w:val="18"/>
                <w:szCs w:val="18"/>
              </w:rPr>
            </w:pPr>
            <w:r w:rsidRPr="00FB5C61">
              <w:rPr>
                <w:color w:val="000000"/>
                <w:sz w:val="18"/>
                <w:szCs w:val="18"/>
              </w:rPr>
              <w:t>0.061</w:t>
            </w:r>
          </w:p>
        </w:tc>
      </w:tr>
      <w:tr w:rsidR="00FB5C61" w:rsidRPr="00FB5C61" w14:paraId="7406D289" w14:textId="77777777" w:rsidTr="00FB5C61">
        <w:trPr>
          <w:trHeight w:val="300"/>
        </w:trPr>
        <w:tc>
          <w:tcPr>
            <w:tcW w:w="2160" w:type="dxa"/>
            <w:tcBorders>
              <w:top w:val="nil"/>
              <w:left w:val="nil"/>
              <w:bottom w:val="nil"/>
              <w:right w:val="nil"/>
            </w:tcBorders>
            <w:shd w:val="clear" w:color="000000" w:fill="FFFFFF"/>
            <w:noWrap/>
            <w:vAlign w:val="center"/>
            <w:hideMark/>
          </w:tcPr>
          <w:p w14:paraId="4BC34D64" w14:textId="77777777" w:rsidR="00FB5C61" w:rsidRPr="00FB5C61" w:rsidRDefault="00FB5C61" w:rsidP="00FB5C61">
            <w:pPr>
              <w:widowControl/>
              <w:jc w:val="left"/>
              <w:rPr>
                <w:color w:val="000000"/>
                <w:sz w:val="18"/>
                <w:szCs w:val="18"/>
              </w:rPr>
            </w:pPr>
            <w:r w:rsidRPr="00FB5C61">
              <w:rPr>
                <w:color w:val="000000"/>
                <w:sz w:val="18"/>
                <w:szCs w:val="18"/>
              </w:rPr>
              <w:t>VO</w:t>
            </w:r>
            <w:r w:rsidRPr="00FB5C61">
              <w:rPr>
                <w:color w:val="000000"/>
                <w:sz w:val="18"/>
                <w:szCs w:val="18"/>
                <w:vertAlign w:val="subscript"/>
              </w:rPr>
              <w:t>2</w:t>
            </w:r>
            <w:r w:rsidRPr="00FB5C61">
              <w:rPr>
                <w:color w:val="000000"/>
                <w:sz w:val="18"/>
                <w:szCs w:val="18"/>
              </w:rPr>
              <w:t>peak (ml/kg/min)</w:t>
            </w:r>
          </w:p>
        </w:tc>
        <w:tc>
          <w:tcPr>
            <w:tcW w:w="960" w:type="dxa"/>
            <w:tcBorders>
              <w:top w:val="nil"/>
              <w:left w:val="nil"/>
              <w:bottom w:val="nil"/>
              <w:right w:val="nil"/>
            </w:tcBorders>
            <w:shd w:val="clear" w:color="000000" w:fill="FFFFFF"/>
            <w:noWrap/>
            <w:vAlign w:val="center"/>
            <w:hideMark/>
          </w:tcPr>
          <w:p w14:paraId="1E7CE20D" w14:textId="77777777" w:rsidR="00FB5C61" w:rsidRPr="00FB5C61" w:rsidRDefault="00FB5C61" w:rsidP="00FB5C61">
            <w:pPr>
              <w:widowControl/>
              <w:jc w:val="center"/>
              <w:rPr>
                <w:color w:val="000000"/>
                <w:sz w:val="18"/>
                <w:szCs w:val="18"/>
              </w:rPr>
            </w:pPr>
            <w:r w:rsidRPr="00FB5C61">
              <w:rPr>
                <w:color w:val="000000"/>
                <w:sz w:val="18"/>
                <w:szCs w:val="18"/>
              </w:rPr>
              <w:t>32.8±5.9</w:t>
            </w:r>
          </w:p>
        </w:tc>
        <w:tc>
          <w:tcPr>
            <w:tcW w:w="960" w:type="dxa"/>
            <w:tcBorders>
              <w:top w:val="nil"/>
              <w:left w:val="nil"/>
              <w:bottom w:val="nil"/>
              <w:right w:val="nil"/>
            </w:tcBorders>
            <w:shd w:val="clear" w:color="000000" w:fill="FFFFFF"/>
            <w:noWrap/>
            <w:vAlign w:val="center"/>
            <w:hideMark/>
          </w:tcPr>
          <w:p w14:paraId="37F8D5B4" w14:textId="77777777" w:rsidR="00FB5C61" w:rsidRPr="00FB5C61" w:rsidRDefault="00FB5C61" w:rsidP="00FB5C61">
            <w:pPr>
              <w:widowControl/>
              <w:jc w:val="center"/>
              <w:rPr>
                <w:color w:val="000000"/>
                <w:sz w:val="18"/>
                <w:szCs w:val="18"/>
              </w:rPr>
            </w:pPr>
            <w:r w:rsidRPr="00FB5C61">
              <w:rPr>
                <w:color w:val="000000"/>
                <w:sz w:val="18"/>
                <w:szCs w:val="18"/>
              </w:rPr>
              <w:t>37.8±6.0</w:t>
            </w:r>
          </w:p>
        </w:tc>
        <w:tc>
          <w:tcPr>
            <w:tcW w:w="960" w:type="dxa"/>
            <w:tcBorders>
              <w:top w:val="nil"/>
              <w:left w:val="nil"/>
              <w:bottom w:val="nil"/>
              <w:right w:val="nil"/>
            </w:tcBorders>
            <w:shd w:val="clear" w:color="000000" w:fill="FFFFFF"/>
            <w:noWrap/>
            <w:vAlign w:val="center"/>
            <w:hideMark/>
          </w:tcPr>
          <w:p w14:paraId="602B3115" w14:textId="77777777" w:rsidR="00FB5C61" w:rsidRPr="00FB5C61" w:rsidRDefault="00FB5C61" w:rsidP="00FB5C61">
            <w:pPr>
              <w:widowControl/>
              <w:jc w:val="center"/>
              <w:rPr>
                <w:color w:val="000000"/>
                <w:sz w:val="18"/>
                <w:szCs w:val="18"/>
              </w:rPr>
            </w:pPr>
            <w:r w:rsidRPr="00FB5C61">
              <w:rPr>
                <w:color w:val="000000"/>
                <w:sz w:val="18"/>
                <w:szCs w:val="18"/>
              </w:rPr>
              <w:t>0.021</w:t>
            </w:r>
          </w:p>
        </w:tc>
      </w:tr>
      <w:tr w:rsidR="00FB5C61" w:rsidRPr="00FB5C61" w14:paraId="2306DBBA" w14:textId="77777777" w:rsidTr="00FB5C61">
        <w:trPr>
          <w:trHeight w:val="300"/>
        </w:trPr>
        <w:tc>
          <w:tcPr>
            <w:tcW w:w="2160" w:type="dxa"/>
            <w:tcBorders>
              <w:top w:val="nil"/>
              <w:left w:val="nil"/>
              <w:bottom w:val="nil"/>
              <w:right w:val="nil"/>
            </w:tcBorders>
            <w:shd w:val="clear" w:color="000000" w:fill="FFFFFF"/>
            <w:noWrap/>
            <w:vAlign w:val="center"/>
            <w:hideMark/>
          </w:tcPr>
          <w:p w14:paraId="44C7BECA" w14:textId="77777777" w:rsidR="00FB5C61" w:rsidRPr="00FB5C61" w:rsidRDefault="00FB5C61" w:rsidP="00FB5C61">
            <w:pPr>
              <w:widowControl/>
              <w:jc w:val="left"/>
              <w:rPr>
                <w:color w:val="000000"/>
                <w:sz w:val="18"/>
                <w:szCs w:val="18"/>
              </w:rPr>
            </w:pPr>
            <w:r w:rsidRPr="00FB5C61">
              <w:rPr>
                <w:color w:val="000000"/>
                <w:sz w:val="18"/>
                <w:szCs w:val="18"/>
              </w:rPr>
              <w:t>Peak Watt (W)</w:t>
            </w:r>
          </w:p>
        </w:tc>
        <w:tc>
          <w:tcPr>
            <w:tcW w:w="960" w:type="dxa"/>
            <w:tcBorders>
              <w:top w:val="nil"/>
              <w:left w:val="nil"/>
              <w:bottom w:val="nil"/>
              <w:right w:val="nil"/>
            </w:tcBorders>
            <w:shd w:val="clear" w:color="000000" w:fill="FFFFFF"/>
            <w:noWrap/>
            <w:vAlign w:val="center"/>
            <w:hideMark/>
          </w:tcPr>
          <w:p w14:paraId="3DEF3050" w14:textId="77777777" w:rsidR="00FB5C61" w:rsidRPr="00FB5C61" w:rsidRDefault="00FB5C61" w:rsidP="00FB5C61">
            <w:pPr>
              <w:widowControl/>
              <w:jc w:val="center"/>
              <w:rPr>
                <w:color w:val="000000"/>
                <w:sz w:val="18"/>
                <w:szCs w:val="18"/>
              </w:rPr>
            </w:pPr>
            <w:r w:rsidRPr="00FB5C61">
              <w:rPr>
                <w:color w:val="000000"/>
                <w:sz w:val="18"/>
                <w:szCs w:val="18"/>
              </w:rPr>
              <w:t>229.0±41.5</w:t>
            </w:r>
          </w:p>
        </w:tc>
        <w:tc>
          <w:tcPr>
            <w:tcW w:w="960" w:type="dxa"/>
            <w:tcBorders>
              <w:top w:val="nil"/>
              <w:left w:val="nil"/>
              <w:bottom w:val="nil"/>
              <w:right w:val="nil"/>
            </w:tcBorders>
            <w:shd w:val="clear" w:color="000000" w:fill="FFFFFF"/>
            <w:noWrap/>
            <w:vAlign w:val="center"/>
            <w:hideMark/>
          </w:tcPr>
          <w:p w14:paraId="1C1D3A3E" w14:textId="77777777" w:rsidR="00FB5C61" w:rsidRPr="00FB5C61" w:rsidRDefault="00FB5C61" w:rsidP="00FB5C61">
            <w:pPr>
              <w:widowControl/>
              <w:jc w:val="center"/>
              <w:rPr>
                <w:color w:val="000000"/>
                <w:sz w:val="18"/>
                <w:szCs w:val="18"/>
              </w:rPr>
            </w:pPr>
            <w:r w:rsidRPr="00FB5C61">
              <w:rPr>
                <w:color w:val="000000"/>
                <w:sz w:val="18"/>
                <w:szCs w:val="18"/>
              </w:rPr>
              <w:t>299.0±52.4</w:t>
            </w:r>
          </w:p>
        </w:tc>
        <w:tc>
          <w:tcPr>
            <w:tcW w:w="960" w:type="dxa"/>
            <w:tcBorders>
              <w:top w:val="nil"/>
              <w:left w:val="nil"/>
              <w:bottom w:val="nil"/>
              <w:right w:val="nil"/>
            </w:tcBorders>
            <w:shd w:val="clear" w:color="000000" w:fill="FFFFFF"/>
            <w:noWrap/>
            <w:vAlign w:val="center"/>
            <w:hideMark/>
          </w:tcPr>
          <w:p w14:paraId="28501373" w14:textId="1FAC2F67" w:rsidR="00FB5C61" w:rsidRPr="00FB5C61" w:rsidRDefault="00FB5C61" w:rsidP="00FB5C61">
            <w:pPr>
              <w:widowControl/>
              <w:jc w:val="center"/>
              <w:rPr>
                <w:color w:val="000000"/>
                <w:sz w:val="18"/>
                <w:szCs w:val="18"/>
              </w:rPr>
            </w:pPr>
            <w:r w:rsidRPr="00FB5C61">
              <w:rPr>
                <w:color w:val="000000"/>
                <w:sz w:val="18"/>
                <w:szCs w:val="18"/>
              </w:rPr>
              <w:t>&lt;</w:t>
            </w:r>
            <w:r w:rsidR="00D0296F">
              <w:rPr>
                <w:color w:val="000000"/>
                <w:sz w:val="18"/>
                <w:szCs w:val="18"/>
              </w:rPr>
              <w:t xml:space="preserve"> </w:t>
            </w:r>
            <w:r w:rsidRPr="00FB5C61">
              <w:rPr>
                <w:color w:val="000000"/>
                <w:sz w:val="18"/>
                <w:szCs w:val="18"/>
              </w:rPr>
              <w:t>0.001</w:t>
            </w:r>
          </w:p>
        </w:tc>
      </w:tr>
      <w:tr w:rsidR="00FB5C61" w:rsidRPr="00FB5C61" w14:paraId="1661FF4D" w14:textId="77777777" w:rsidTr="00FB5C61">
        <w:trPr>
          <w:trHeight w:val="300"/>
        </w:trPr>
        <w:tc>
          <w:tcPr>
            <w:tcW w:w="2160" w:type="dxa"/>
            <w:tcBorders>
              <w:top w:val="nil"/>
              <w:left w:val="nil"/>
              <w:bottom w:val="nil"/>
              <w:right w:val="nil"/>
            </w:tcBorders>
            <w:shd w:val="clear" w:color="000000" w:fill="FFFFFF"/>
            <w:noWrap/>
            <w:vAlign w:val="center"/>
            <w:hideMark/>
          </w:tcPr>
          <w:p w14:paraId="592823D8" w14:textId="77777777" w:rsidR="00FB5C61" w:rsidRPr="00FB5C61" w:rsidRDefault="00FB5C61" w:rsidP="00FB5C61">
            <w:pPr>
              <w:widowControl/>
              <w:jc w:val="left"/>
              <w:rPr>
                <w:color w:val="000000"/>
                <w:sz w:val="18"/>
                <w:szCs w:val="18"/>
              </w:rPr>
            </w:pPr>
            <w:r w:rsidRPr="00FB5C61">
              <w:rPr>
                <w:color w:val="000000"/>
                <w:sz w:val="18"/>
                <w:szCs w:val="18"/>
              </w:rPr>
              <w:t>Peak Heart Rate (beats/min)</w:t>
            </w:r>
          </w:p>
        </w:tc>
        <w:tc>
          <w:tcPr>
            <w:tcW w:w="960" w:type="dxa"/>
            <w:tcBorders>
              <w:top w:val="nil"/>
              <w:left w:val="nil"/>
              <w:bottom w:val="nil"/>
              <w:right w:val="nil"/>
            </w:tcBorders>
            <w:shd w:val="clear" w:color="000000" w:fill="FFFFFF"/>
            <w:noWrap/>
            <w:vAlign w:val="center"/>
            <w:hideMark/>
          </w:tcPr>
          <w:p w14:paraId="73F3F4ED" w14:textId="77777777" w:rsidR="00FB5C61" w:rsidRPr="00FB5C61" w:rsidRDefault="00FB5C61" w:rsidP="00FB5C61">
            <w:pPr>
              <w:widowControl/>
              <w:jc w:val="center"/>
              <w:rPr>
                <w:color w:val="000000"/>
                <w:sz w:val="18"/>
                <w:szCs w:val="18"/>
              </w:rPr>
            </w:pPr>
            <w:r w:rsidRPr="00FB5C61">
              <w:rPr>
                <w:color w:val="000000"/>
                <w:sz w:val="18"/>
                <w:szCs w:val="18"/>
              </w:rPr>
              <w:t>176.0±7.3</w:t>
            </w:r>
          </w:p>
        </w:tc>
        <w:tc>
          <w:tcPr>
            <w:tcW w:w="960" w:type="dxa"/>
            <w:tcBorders>
              <w:top w:val="nil"/>
              <w:left w:val="nil"/>
              <w:bottom w:val="nil"/>
              <w:right w:val="nil"/>
            </w:tcBorders>
            <w:shd w:val="clear" w:color="000000" w:fill="FFFFFF"/>
            <w:noWrap/>
            <w:vAlign w:val="center"/>
            <w:hideMark/>
          </w:tcPr>
          <w:p w14:paraId="710811AB" w14:textId="77777777" w:rsidR="00FB5C61" w:rsidRPr="00FB5C61" w:rsidRDefault="00FB5C61" w:rsidP="00FB5C61">
            <w:pPr>
              <w:widowControl/>
              <w:jc w:val="center"/>
              <w:rPr>
                <w:color w:val="000000"/>
                <w:sz w:val="18"/>
                <w:szCs w:val="18"/>
              </w:rPr>
            </w:pPr>
            <w:r w:rsidRPr="00FB5C61">
              <w:rPr>
                <w:color w:val="000000"/>
                <w:sz w:val="18"/>
                <w:szCs w:val="18"/>
              </w:rPr>
              <w:t>173.0±10.8</w:t>
            </w:r>
          </w:p>
        </w:tc>
        <w:tc>
          <w:tcPr>
            <w:tcW w:w="960" w:type="dxa"/>
            <w:tcBorders>
              <w:top w:val="nil"/>
              <w:left w:val="nil"/>
              <w:bottom w:val="nil"/>
              <w:right w:val="nil"/>
            </w:tcBorders>
            <w:shd w:val="clear" w:color="000000" w:fill="FFFFFF"/>
            <w:noWrap/>
            <w:vAlign w:val="center"/>
            <w:hideMark/>
          </w:tcPr>
          <w:p w14:paraId="5D9ACAC6" w14:textId="77777777" w:rsidR="00FB5C61" w:rsidRPr="00FB5C61" w:rsidRDefault="00FB5C61" w:rsidP="00FB5C61">
            <w:pPr>
              <w:widowControl/>
              <w:jc w:val="center"/>
              <w:rPr>
                <w:color w:val="000000"/>
                <w:sz w:val="18"/>
                <w:szCs w:val="18"/>
              </w:rPr>
            </w:pPr>
            <w:r w:rsidRPr="00FB5C61">
              <w:rPr>
                <w:color w:val="000000"/>
                <w:sz w:val="18"/>
                <w:szCs w:val="18"/>
              </w:rPr>
              <w:t>0.406</w:t>
            </w:r>
          </w:p>
        </w:tc>
      </w:tr>
    </w:tbl>
    <w:p w14:paraId="0B8A0A32" w14:textId="27A8101D" w:rsidR="00913428" w:rsidRDefault="00913428" w:rsidP="00C10847">
      <w:pPr>
        <w:pStyle w:val="IEEEsubhead"/>
        <w:spacing w:line="240" w:lineRule="auto"/>
        <w:contextualSpacing/>
        <w:rPr>
          <w:i w:val="0"/>
          <w:iCs/>
          <w:sz w:val="20"/>
          <w:szCs w:val="20"/>
        </w:rPr>
      </w:pPr>
    </w:p>
    <w:p w14:paraId="5B75CD1C" w14:textId="78124F51" w:rsidR="00913428" w:rsidRDefault="00913428" w:rsidP="00913428">
      <w:pPr>
        <w:pStyle w:val="IEEEsubhead"/>
        <w:spacing w:line="240" w:lineRule="auto"/>
        <w:contextualSpacing/>
        <w:rPr>
          <w:i w:val="0"/>
          <w:iCs/>
          <w:sz w:val="20"/>
          <w:szCs w:val="20"/>
        </w:rPr>
      </w:pPr>
      <w:r>
        <w:rPr>
          <w:i w:val="0"/>
          <w:iCs/>
          <w:sz w:val="20"/>
          <w:szCs w:val="20"/>
        </w:rPr>
        <w:t xml:space="preserve">Female and male crewmembers had comparable flight </w:t>
      </w:r>
      <w:r w:rsidRPr="00451632">
        <w:rPr>
          <w:i w:val="0"/>
          <w:iCs/>
          <w:sz w:val="20"/>
          <w:szCs w:val="20"/>
        </w:rPr>
        <w:t>durations (Table 2) and demonstrated similar reductions in VO</w:t>
      </w:r>
      <w:r w:rsidRPr="00451632">
        <w:rPr>
          <w:i w:val="0"/>
          <w:iCs/>
          <w:sz w:val="20"/>
          <w:szCs w:val="20"/>
          <w:vertAlign w:val="subscript"/>
        </w:rPr>
        <w:t>2</w:t>
      </w:r>
      <w:r w:rsidRPr="00451632">
        <w:rPr>
          <w:i w:val="0"/>
          <w:iCs/>
          <w:sz w:val="20"/>
          <w:szCs w:val="20"/>
        </w:rPr>
        <w:t>peak (Figure 2A),</w:t>
      </w:r>
      <w:r>
        <w:rPr>
          <w:i w:val="0"/>
          <w:iCs/>
          <w:sz w:val="20"/>
          <w:szCs w:val="20"/>
        </w:rPr>
        <w:t xml:space="preserve"> as females decreased 11.8%±10.7% and males decreased 8.8%±7.9% from pre to postflight (p=0.318)</w:t>
      </w:r>
      <w:r w:rsidRPr="00C10847">
        <w:rPr>
          <w:i w:val="0"/>
          <w:iCs/>
          <w:sz w:val="20"/>
          <w:szCs w:val="20"/>
        </w:rPr>
        <w:t xml:space="preserve">. </w:t>
      </w:r>
      <w:r w:rsidR="00CB2CD9">
        <w:rPr>
          <w:i w:val="0"/>
          <w:iCs/>
          <w:sz w:val="20"/>
          <w:szCs w:val="20"/>
        </w:rPr>
        <w:t>Notably</w:t>
      </w:r>
      <w:r w:rsidRPr="00C10847">
        <w:rPr>
          <w:i w:val="0"/>
          <w:iCs/>
          <w:sz w:val="20"/>
          <w:szCs w:val="20"/>
        </w:rPr>
        <w:t>, females ha</w:t>
      </w:r>
      <w:r>
        <w:rPr>
          <w:i w:val="0"/>
          <w:iCs/>
          <w:sz w:val="20"/>
          <w:szCs w:val="20"/>
        </w:rPr>
        <w:t>d</w:t>
      </w:r>
      <w:r w:rsidRPr="00C10847">
        <w:rPr>
          <w:i w:val="0"/>
          <w:iCs/>
          <w:sz w:val="20"/>
          <w:szCs w:val="20"/>
        </w:rPr>
        <w:t xml:space="preserve"> a greater reduction in maximal external work in </w:t>
      </w:r>
      <w:r>
        <w:rPr>
          <w:i w:val="0"/>
          <w:iCs/>
          <w:sz w:val="20"/>
          <w:szCs w:val="20"/>
        </w:rPr>
        <w:t>compared to the</w:t>
      </w:r>
      <w:r w:rsidRPr="00C10847">
        <w:rPr>
          <w:i w:val="0"/>
          <w:iCs/>
          <w:sz w:val="20"/>
          <w:szCs w:val="20"/>
        </w:rPr>
        <w:t xml:space="preserve"> male</w:t>
      </w:r>
      <w:r>
        <w:rPr>
          <w:i w:val="0"/>
          <w:iCs/>
          <w:sz w:val="20"/>
          <w:szCs w:val="20"/>
        </w:rPr>
        <w:t xml:space="preserve"> crewmembers</w:t>
      </w:r>
      <w:r w:rsidRPr="00C10847">
        <w:rPr>
          <w:i w:val="0"/>
          <w:iCs/>
          <w:sz w:val="20"/>
          <w:szCs w:val="20"/>
        </w:rPr>
        <w:t xml:space="preserve"> </w:t>
      </w:r>
      <w:r>
        <w:rPr>
          <w:i w:val="0"/>
          <w:iCs/>
          <w:sz w:val="20"/>
          <w:szCs w:val="20"/>
        </w:rPr>
        <w:t xml:space="preserve">(Figure 2B; </w:t>
      </w:r>
      <w:r w:rsidR="00D0296F">
        <w:rPr>
          <w:i w:val="0"/>
          <w:iCs/>
          <w:sz w:val="20"/>
          <w:szCs w:val="20"/>
        </w:rPr>
        <w:t>−</w:t>
      </w:r>
      <w:r>
        <w:rPr>
          <w:i w:val="0"/>
          <w:iCs/>
          <w:sz w:val="20"/>
          <w:szCs w:val="20"/>
        </w:rPr>
        <w:t xml:space="preserve">13.3%±-8.9% vs </w:t>
      </w:r>
      <w:r w:rsidR="00D0296F">
        <w:rPr>
          <w:i w:val="0"/>
          <w:iCs/>
          <w:sz w:val="20"/>
          <w:szCs w:val="20"/>
        </w:rPr>
        <w:t>−</w:t>
      </w:r>
      <w:r>
        <w:rPr>
          <w:i w:val="0"/>
          <w:iCs/>
          <w:sz w:val="20"/>
          <w:szCs w:val="20"/>
        </w:rPr>
        <w:t>4.9%±-8.8%; p</w:t>
      </w:r>
      <w:r w:rsidR="00D0296F">
        <w:rPr>
          <w:i w:val="0"/>
          <w:iCs/>
          <w:sz w:val="20"/>
          <w:szCs w:val="20"/>
        </w:rPr>
        <w:t xml:space="preserve"> </w:t>
      </w:r>
      <w:r w:rsidRPr="00C10847">
        <w:rPr>
          <w:i w:val="0"/>
          <w:iCs/>
          <w:sz w:val="20"/>
          <w:szCs w:val="20"/>
        </w:rPr>
        <w:t>&lt;</w:t>
      </w:r>
      <w:r w:rsidR="00D0296F">
        <w:rPr>
          <w:i w:val="0"/>
          <w:iCs/>
          <w:sz w:val="20"/>
          <w:szCs w:val="20"/>
        </w:rPr>
        <w:t xml:space="preserve"> </w:t>
      </w:r>
      <w:r w:rsidRPr="00C10847">
        <w:rPr>
          <w:i w:val="0"/>
          <w:iCs/>
          <w:sz w:val="20"/>
          <w:szCs w:val="20"/>
        </w:rPr>
        <w:t>0.01</w:t>
      </w:r>
      <w:r w:rsidRPr="006A2382">
        <w:rPr>
          <w:i w:val="0"/>
          <w:iCs/>
          <w:sz w:val="20"/>
          <w:szCs w:val="20"/>
        </w:rPr>
        <w:t>).</w:t>
      </w:r>
      <w:r w:rsidR="001C3439">
        <w:rPr>
          <w:i w:val="0"/>
          <w:iCs/>
          <w:sz w:val="20"/>
          <w:szCs w:val="20"/>
        </w:rPr>
        <w:t xml:space="preserve"> </w:t>
      </w:r>
      <w:r w:rsidR="001C3439">
        <w:rPr>
          <w:i w:val="0"/>
          <w:iCs/>
          <w:sz w:val="20"/>
          <w:szCs w:val="20"/>
        </w:rPr>
        <w:t>However, there is notable inter-individual variability in pre-to-postflight changes in both sexes</w:t>
      </w:r>
      <w:ins w:id="11" w:author="Author" w:date="2022-10-10T09:45:00Z">
        <w:r w:rsidR="001C3439">
          <w:rPr>
            <w:i w:val="0"/>
            <w:iCs/>
            <w:sz w:val="20"/>
            <w:szCs w:val="20"/>
          </w:rPr>
          <w:t>.</w:t>
        </w:r>
      </w:ins>
      <w:r w:rsidRPr="006A2382">
        <w:rPr>
          <w:i w:val="0"/>
          <w:iCs/>
          <w:sz w:val="20"/>
          <w:szCs w:val="20"/>
        </w:rPr>
        <w:t xml:space="preserve"> A larger sample in females, controlling for age and flight duration, are needed to confirm these preliminary findings.</w:t>
      </w:r>
    </w:p>
    <w:p w14:paraId="757EED9E" w14:textId="3F135F2E" w:rsidR="00913428" w:rsidRDefault="00913428" w:rsidP="00C10847">
      <w:pPr>
        <w:pStyle w:val="IEEEsubhead"/>
        <w:spacing w:line="240" w:lineRule="auto"/>
        <w:contextualSpacing/>
        <w:rPr>
          <w:i w:val="0"/>
          <w:iCs/>
          <w:sz w:val="20"/>
          <w:szCs w:val="20"/>
        </w:rPr>
      </w:pPr>
    </w:p>
    <w:p w14:paraId="7BB92C37" w14:textId="3EECF4A9" w:rsidR="000E7401" w:rsidRDefault="000E7401" w:rsidP="000E7401">
      <w:pPr>
        <w:contextualSpacing/>
        <w:rPr>
          <w:iCs/>
          <w:sz w:val="20"/>
          <w:szCs w:val="20"/>
        </w:rPr>
      </w:pPr>
      <w:r>
        <w:rPr>
          <w:noProof/>
        </w:rPr>
        <mc:AlternateContent>
          <mc:Choice Requires="wps">
            <w:drawing>
              <wp:anchor distT="0" distB="0" distL="114300" distR="114300" simplePos="0" relativeHeight="251660800" behindDoc="1" locked="0" layoutInCell="1" allowOverlap="1" wp14:anchorId="675E805F" wp14:editId="2372C64C">
                <wp:simplePos x="0" y="0"/>
                <wp:positionH relativeFrom="column">
                  <wp:align>left</wp:align>
                </wp:positionH>
                <wp:positionV relativeFrom="paragraph">
                  <wp:posOffset>1880870</wp:posOffset>
                </wp:positionV>
                <wp:extent cx="3157220" cy="552450"/>
                <wp:effectExtent l="0" t="0" r="0" b="0"/>
                <wp:wrapTopAndBottom/>
                <wp:docPr id="34" name="Text Box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3157220" cy="552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EC96C" w14:textId="62112DDC" w:rsidR="00C10847" w:rsidRPr="00FC4B44" w:rsidRDefault="00C10847" w:rsidP="00C10847">
                            <w:pPr>
                              <w:jc w:val="center"/>
                            </w:pPr>
                            <w:bookmarkStart w:id="12" w:name="OLE_LINK1"/>
                            <w:bookmarkStart w:id="13" w:name="OLE_LINK2"/>
                            <w:bookmarkStart w:id="14" w:name="OLE_LINK3"/>
                            <w:bookmarkStart w:id="15" w:name="OLE_LINK4"/>
                            <w:r w:rsidRPr="00451632">
                              <w:rPr>
                                <w:b/>
                                <w:sz w:val="20"/>
                                <w:szCs w:val="20"/>
                              </w:rPr>
                              <w:t xml:space="preserve">Figure 2. </w:t>
                            </w:r>
                            <w:r w:rsidRPr="00451632">
                              <w:rPr>
                                <w:b/>
                                <w:bCs/>
                                <w:sz w:val="20"/>
                                <w:szCs w:val="20"/>
                              </w:rPr>
                              <w:t>Sex</w:t>
                            </w:r>
                            <w:r>
                              <w:rPr>
                                <w:b/>
                                <w:bCs/>
                                <w:sz w:val="20"/>
                                <w:szCs w:val="20"/>
                              </w:rPr>
                              <w:t xml:space="preserve"> differences in aerobic capac</w:t>
                            </w:r>
                            <w:permStart w:id="1978992919" w:edGrp="everyone"/>
                            <w:permEnd w:id="1978992919"/>
                            <w:r>
                              <w:rPr>
                                <w:b/>
                                <w:bCs/>
                                <w:sz w:val="20"/>
                                <w:szCs w:val="20"/>
                              </w:rPr>
                              <w:t>ity and power</w:t>
                            </w:r>
                            <w:bookmarkEnd w:id="12"/>
                            <w:bookmarkEnd w:id="13"/>
                            <w:bookmarkEnd w:id="14"/>
                            <w:bookmarkEnd w:id="15"/>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5E805F" id="_x0000_t202" coordsize="21600,21600" o:spt="202" path="m,l,21600r21600,l21600,xe">
                <v:stroke joinstyle="miter"/>
                <v:path gradientshapeok="t" o:connecttype="rect"/>
              </v:shapetype>
              <v:shape id="Text Box 35" o:spid="_x0000_s1026" type="#_x0000_t202" style="position:absolute;left:0;text-align:left;margin-left:0;margin-top:148.1pt;width:248.6pt;height:43.5pt;z-index:-25165568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gUCDAIAABEEAAAOAAAAZHJzL2Uyb0RvYy54bWysU9uO0zAQfUfiHyy/0/TKJWq6WnZZhLTA&#10;Sls+YOo4jUXiMWO3Sfl6xk63ZOEN8WJ5Lp4558x4fdW3jThq8gZtIWeTqRTaKiyN3Rfy2/bu1Vsp&#10;fABbQoNWF/KkvbzavHyx7lyu51hjU2oSXMT6vHOFrENweZZ5VesW/ASdthyskFoIbNI+Kwk6rt42&#10;2Xw6fZ11SKUjVNp79t4OQblJ9atKq/C1qrwOoikkYwvppHTu4plt1pDvCVxt1BkG/AOKFozlppdS&#10;txBAHMj8Vao1itBjFSYK2wyryiidODCb2fQPNo81OJ24sDjeXWTy/6+s+nJ8IGHKQi6WUlhoeUZb&#10;3QfxHnuxWEV9OudzTnt0nBh69vOcE1fv7lF998LiTQ12r6+9Y71jlF0fShMe0NjAYJPjnEOEXa2h&#10;fO5OTLcnx91TcoQQK0STIWQjDAMgH9Hsus9Y8hM4BEyI+oraOAXWVTBMHvjpMuRISrFzMVu9mc85&#10;pDi2Ws2Xq7QFGeRPrx358FFjK+KlkMSkUnU43vsQ0UD+lBKbWbwzTZMWqbHPHJwYPQl9BDxAD/2u&#10;P8u6w/LEPAi5DSPif8SXGumnFB3vZCH9jwOQlqL5ZFmwd7PlMi7x2KCxsRsbYBWXKmSQYrjehGHx&#10;D47Mvk7aDnCvWb/KJGpR6AHVGTfvXWJ8/iNxscd2yvr9kze/AAAA//8DAFBLAwQUAAYACAAAACEA&#10;955qetwAAAAIAQAADwAAAGRycy9kb3ducmV2LnhtbEyPzU7DMBCE70i8g7VI3KhDCk0asqlQEQ9A&#10;QeLqxNskwl5HsfNDnx5zgtusZjXzTXlYrREzjb53jHC/SUAQN0733CJ8vL/e5SB8UKyVcUwI3+Th&#10;UF1flarQbuE3mk+hFTGEfaEQuhCGQkrfdGSV37iBOHpnN1oV4jm2Uo9qieHWyDRJdtKqnmNDpwY6&#10;dtR8nSaL0Fyml/zY1/NyyT6zeu3M45kN4u3N+vwEItAa/p7hFz+iQxWZajex9sIgxCEBId3vUhDR&#10;fthnUdQI23ybgqxK+X9A9QMAAP//AwBQSwECLQAUAAYACAAAACEAtoM4kv4AAADhAQAAEwAAAAAA&#10;AAAAAAAAAAAAAAAAW0NvbnRlbnRfVHlwZXNdLnhtbFBLAQItABQABgAIAAAAIQA4/SH/1gAAAJQB&#10;AAALAAAAAAAAAAAAAAAAAC8BAABfcmVscy8ucmVsc1BLAQItABQABgAIAAAAIQCS7gUCDAIAABEE&#10;AAAOAAAAAAAAAAAAAAAAAC4CAABkcnMvZTJvRG9jLnhtbFBLAQItABQABgAIAAAAIQD3nmp63AAA&#10;AAgBAAAPAAAAAAAAAAAAAAAAAGYEAABkcnMvZG93bnJldi54bWxQSwUGAAAAAAQABADzAAAAbwUA&#10;AAAA&#10;" filled="f" stroked="f">
                <o:lock v:ext="edit" aspectratio="t" verticies="t" text="t" shapetype="t"/>
                <v:textbox inset=",7.2pt,,7.2pt">
                  <w:txbxContent>
                    <w:p w14:paraId="66AEC96C" w14:textId="62112DDC" w:rsidR="00C10847" w:rsidRPr="00FC4B44" w:rsidRDefault="00C10847" w:rsidP="00C10847">
                      <w:pPr>
                        <w:jc w:val="center"/>
                      </w:pPr>
                      <w:bookmarkStart w:id="16" w:name="OLE_LINK1"/>
                      <w:bookmarkStart w:id="17" w:name="OLE_LINK2"/>
                      <w:bookmarkStart w:id="18" w:name="OLE_LINK3"/>
                      <w:bookmarkStart w:id="19" w:name="OLE_LINK4"/>
                      <w:r w:rsidRPr="00451632">
                        <w:rPr>
                          <w:b/>
                          <w:sz w:val="20"/>
                          <w:szCs w:val="20"/>
                        </w:rPr>
                        <w:t xml:space="preserve">Figure 2. </w:t>
                      </w:r>
                      <w:r w:rsidRPr="00451632">
                        <w:rPr>
                          <w:b/>
                          <w:bCs/>
                          <w:sz w:val="20"/>
                          <w:szCs w:val="20"/>
                        </w:rPr>
                        <w:t>Sex</w:t>
                      </w:r>
                      <w:r>
                        <w:rPr>
                          <w:b/>
                          <w:bCs/>
                          <w:sz w:val="20"/>
                          <w:szCs w:val="20"/>
                        </w:rPr>
                        <w:t xml:space="preserve"> differences in aerobic capac</w:t>
                      </w:r>
                      <w:permStart w:id="1978992919" w:edGrp="everyone"/>
                      <w:permEnd w:id="1978992919"/>
                      <w:r>
                        <w:rPr>
                          <w:b/>
                          <w:bCs/>
                          <w:sz w:val="20"/>
                          <w:szCs w:val="20"/>
                        </w:rPr>
                        <w:t>ity and power</w:t>
                      </w:r>
                      <w:bookmarkEnd w:id="16"/>
                      <w:bookmarkEnd w:id="17"/>
                      <w:bookmarkEnd w:id="18"/>
                      <w:bookmarkEnd w:id="19"/>
                    </w:p>
                  </w:txbxContent>
                </v:textbox>
                <w10:wrap type="topAndBottom"/>
              </v:shape>
            </w:pict>
          </mc:Fallback>
        </mc:AlternateContent>
      </w:r>
      <w:r w:rsidRPr="00B40D16">
        <w:rPr>
          <w:i/>
          <w:iCs/>
          <w:noProof/>
          <w:sz w:val="20"/>
          <w:szCs w:val="20"/>
        </w:rPr>
        <w:drawing>
          <wp:inline distT="0" distB="0" distL="0" distR="0" wp14:anchorId="3CAD63A4" wp14:editId="62D4597A">
            <wp:extent cx="2974755" cy="17760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16">
                      <a:extLst>
                        <a:ext uri="{28A0092B-C50C-407E-A947-70E740481C1C}">
                          <a14:useLocalDpi xmlns:a14="http://schemas.microsoft.com/office/drawing/2010/main" val="0"/>
                        </a:ext>
                      </a:extLst>
                    </a:blip>
                    <a:srcRect t="6035" b="5181"/>
                    <a:stretch/>
                  </pic:blipFill>
                  <pic:spPr bwMode="auto">
                    <a:xfrm>
                      <a:off x="0" y="0"/>
                      <a:ext cx="2978632" cy="1778410"/>
                    </a:xfrm>
                    <a:prstGeom prst="rect">
                      <a:avLst/>
                    </a:prstGeom>
                    <a:noFill/>
                    <a:ln>
                      <a:noFill/>
                    </a:ln>
                    <a:extLst>
                      <a:ext uri="{53640926-AAD7-44D8-BBD7-CCE9431645EC}">
                        <a14:shadowObscured xmlns:a14="http://schemas.microsoft.com/office/drawing/2010/main"/>
                      </a:ext>
                    </a:extLst>
                  </pic:spPr>
                </pic:pic>
              </a:graphicData>
            </a:graphic>
          </wp:inline>
        </w:drawing>
      </w:r>
    </w:p>
    <w:p w14:paraId="09E22BCD" w14:textId="77777777" w:rsidR="000E7401" w:rsidRDefault="000E7401" w:rsidP="000E7401">
      <w:pPr>
        <w:pStyle w:val="IEEEsubhead"/>
        <w:rPr>
          <w:sz w:val="20"/>
        </w:rPr>
      </w:pPr>
      <w:r>
        <w:rPr>
          <w:sz w:val="20"/>
        </w:rPr>
        <w:lastRenderedPageBreak/>
        <w:t>Sex differences in Muscle Strength and Endurance</w:t>
      </w:r>
    </w:p>
    <w:p w14:paraId="2F2692E3" w14:textId="19CD061F" w:rsidR="00764B32" w:rsidRPr="00451632" w:rsidRDefault="00CB2CD9" w:rsidP="00C10847">
      <w:pPr>
        <w:pStyle w:val="IEEEsubhead"/>
        <w:spacing w:line="240" w:lineRule="auto"/>
        <w:contextualSpacing/>
        <w:rPr>
          <w:i w:val="0"/>
          <w:iCs/>
          <w:sz w:val="20"/>
          <w:szCs w:val="20"/>
        </w:rPr>
      </w:pPr>
      <w:r>
        <w:rPr>
          <w:i w:val="0"/>
          <w:iCs/>
          <w:sz w:val="20"/>
          <w:szCs w:val="20"/>
        </w:rPr>
        <w:t>S</w:t>
      </w:r>
      <w:r w:rsidR="000E7401">
        <w:rPr>
          <w:i w:val="0"/>
          <w:iCs/>
          <w:sz w:val="20"/>
          <w:szCs w:val="20"/>
        </w:rPr>
        <w:t xml:space="preserve">trength </w:t>
      </w:r>
      <w:r>
        <w:rPr>
          <w:i w:val="0"/>
          <w:iCs/>
          <w:sz w:val="20"/>
          <w:szCs w:val="20"/>
        </w:rPr>
        <w:t xml:space="preserve">measurements in the ISS cohort </w:t>
      </w:r>
      <w:r w:rsidR="000E7401">
        <w:rPr>
          <w:i w:val="0"/>
          <w:iCs/>
          <w:sz w:val="20"/>
          <w:szCs w:val="20"/>
        </w:rPr>
        <w:t xml:space="preserve">demonstrated that female crewmembers had lower </w:t>
      </w:r>
      <w:r w:rsidR="00A57FA8">
        <w:rPr>
          <w:i w:val="0"/>
          <w:iCs/>
          <w:sz w:val="20"/>
          <w:szCs w:val="20"/>
        </w:rPr>
        <w:t xml:space="preserve">absolute </w:t>
      </w:r>
      <w:r w:rsidR="000E7401">
        <w:rPr>
          <w:i w:val="0"/>
          <w:iCs/>
          <w:sz w:val="20"/>
          <w:szCs w:val="20"/>
        </w:rPr>
        <w:t>muscular strength and endurance compared to their male counterparts at the L-</w:t>
      </w:r>
      <w:r>
        <w:rPr>
          <w:i w:val="0"/>
          <w:iCs/>
          <w:sz w:val="20"/>
          <w:szCs w:val="20"/>
        </w:rPr>
        <w:t>3/1</w:t>
      </w:r>
      <w:r w:rsidR="00173229">
        <w:rPr>
          <w:i w:val="0"/>
          <w:iCs/>
          <w:sz w:val="20"/>
          <w:szCs w:val="20"/>
        </w:rPr>
        <w:t xml:space="preserve"> </w:t>
      </w:r>
      <w:r w:rsidR="000E7401">
        <w:rPr>
          <w:i w:val="0"/>
          <w:iCs/>
          <w:sz w:val="20"/>
          <w:szCs w:val="20"/>
        </w:rPr>
        <w:t xml:space="preserve">month preflight timepoint </w:t>
      </w:r>
      <w:r w:rsidR="000E7401" w:rsidRPr="00451632">
        <w:rPr>
          <w:i w:val="0"/>
          <w:iCs/>
          <w:sz w:val="20"/>
          <w:szCs w:val="20"/>
        </w:rPr>
        <w:t xml:space="preserve">(Table 3). </w:t>
      </w:r>
      <w:bookmarkEnd w:id="10"/>
      <w:r w:rsidR="00E968FE" w:rsidRPr="00451632">
        <w:rPr>
          <w:i w:val="0"/>
          <w:iCs/>
          <w:sz w:val="20"/>
          <w:szCs w:val="20"/>
        </w:rPr>
        <w:t xml:space="preserve">When normalized to body mass, </w:t>
      </w:r>
      <w:r w:rsidR="001C121A" w:rsidRPr="00451632">
        <w:rPr>
          <w:i w:val="0"/>
          <w:iCs/>
          <w:sz w:val="20"/>
          <w:szCs w:val="20"/>
        </w:rPr>
        <w:t>knee extension strength was not different between female and male crewmembers (Table 3).</w:t>
      </w:r>
    </w:p>
    <w:p w14:paraId="048EDF5C" w14:textId="77777777" w:rsidR="00764B32" w:rsidRPr="00451632" w:rsidRDefault="00764B32" w:rsidP="00764B32">
      <w:pPr>
        <w:pStyle w:val="IEEEsubhead"/>
        <w:spacing w:line="240" w:lineRule="auto"/>
        <w:contextualSpacing/>
        <w:rPr>
          <w:i w:val="0"/>
          <w:iCs/>
          <w:sz w:val="20"/>
          <w:szCs w:val="20"/>
        </w:rPr>
      </w:pPr>
    </w:p>
    <w:p w14:paraId="7999E875" w14:textId="6F14D3E5" w:rsidR="00764B32" w:rsidRPr="008B761D" w:rsidRDefault="00764B32" w:rsidP="00764B32">
      <w:pPr>
        <w:pStyle w:val="ieeenormal"/>
        <w:rPr>
          <w:b/>
          <w:sz w:val="20"/>
        </w:rPr>
      </w:pPr>
      <w:r w:rsidRPr="00451632">
        <w:rPr>
          <w:b/>
          <w:sz w:val="20"/>
        </w:rPr>
        <w:t xml:space="preserve">Table </w:t>
      </w:r>
      <w:r w:rsidR="002201A1" w:rsidRPr="00451632">
        <w:rPr>
          <w:b/>
          <w:sz w:val="20"/>
        </w:rPr>
        <w:t>3</w:t>
      </w:r>
      <w:r w:rsidRPr="00451632">
        <w:rPr>
          <w:b/>
          <w:sz w:val="20"/>
        </w:rPr>
        <w:t>. Preflight</w:t>
      </w:r>
      <w:r>
        <w:rPr>
          <w:b/>
          <w:sz w:val="20"/>
        </w:rPr>
        <w:t xml:space="preserve"> Astronaut Strength Demographics</w:t>
      </w:r>
    </w:p>
    <w:tbl>
      <w:tblPr>
        <w:tblW w:w="4860" w:type="dxa"/>
        <w:tblLook w:val="04A0" w:firstRow="1" w:lastRow="0" w:firstColumn="1" w:lastColumn="0" w:noHBand="0" w:noVBand="1"/>
      </w:tblPr>
      <w:tblGrid>
        <w:gridCol w:w="1620"/>
        <w:gridCol w:w="1130"/>
        <w:gridCol w:w="1215"/>
        <w:gridCol w:w="895"/>
      </w:tblGrid>
      <w:tr w:rsidR="005767D7" w:rsidRPr="00FB5C61" w14:paraId="1B929CC2" w14:textId="77777777" w:rsidTr="00FB5C61">
        <w:trPr>
          <w:trHeight w:val="510"/>
        </w:trPr>
        <w:tc>
          <w:tcPr>
            <w:tcW w:w="1620" w:type="dxa"/>
            <w:tcBorders>
              <w:top w:val="nil"/>
              <w:left w:val="nil"/>
              <w:bottom w:val="nil"/>
              <w:right w:val="nil"/>
            </w:tcBorders>
            <w:shd w:val="clear" w:color="000000" w:fill="FFFFFF"/>
            <w:noWrap/>
            <w:vAlign w:val="center"/>
            <w:hideMark/>
          </w:tcPr>
          <w:p w14:paraId="649A0A03" w14:textId="77777777" w:rsidR="00FB5C61" w:rsidRPr="00FB5C61" w:rsidRDefault="00FB5C61" w:rsidP="00FB5C61">
            <w:pPr>
              <w:widowControl/>
              <w:rPr>
                <w:color w:val="000000"/>
                <w:sz w:val="20"/>
                <w:szCs w:val="20"/>
              </w:rPr>
            </w:pPr>
            <w:r w:rsidRPr="00FB5C61">
              <w:rPr>
                <w:color w:val="000000"/>
                <w:sz w:val="20"/>
                <w:szCs w:val="20"/>
              </w:rPr>
              <w:t> </w:t>
            </w:r>
          </w:p>
        </w:tc>
        <w:tc>
          <w:tcPr>
            <w:tcW w:w="1130" w:type="dxa"/>
            <w:tcBorders>
              <w:top w:val="nil"/>
              <w:left w:val="nil"/>
              <w:bottom w:val="single" w:sz="4" w:space="0" w:color="auto"/>
              <w:right w:val="nil"/>
            </w:tcBorders>
            <w:shd w:val="clear" w:color="000000" w:fill="FFFFFF"/>
            <w:vAlign w:val="center"/>
            <w:hideMark/>
          </w:tcPr>
          <w:p w14:paraId="047EF740" w14:textId="77777777" w:rsidR="00FB5C61" w:rsidRPr="00FB5C61" w:rsidRDefault="00FB5C61" w:rsidP="00FB5C61">
            <w:pPr>
              <w:widowControl/>
              <w:jc w:val="center"/>
              <w:rPr>
                <w:b/>
                <w:bCs/>
                <w:color w:val="000000"/>
                <w:sz w:val="20"/>
                <w:szCs w:val="20"/>
              </w:rPr>
            </w:pPr>
            <w:r w:rsidRPr="00FB5C61">
              <w:rPr>
                <w:b/>
                <w:bCs/>
                <w:color w:val="000000"/>
                <w:sz w:val="20"/>
                <w:szCs w:val="20"/>
              </w:rPr>
              <w:t>Female (n=17)</w:t>
            </w:r>
          </w:p>
        </w:tc>
        <w:tc>
          <w:tcPr>
            <w:tcW w:w="1215" w:type="dxa"/>
            <w:tcBorders>
              <w:top w:val="nil"/>
              <w:left w:val="nil"/>
              <w:bottom w:val="single" w:sz="4" w:space="0" w:color="auto"/>
              <w:right w:val="nil"/>
            </w:tcBorders>
            <w:shd w:val="clear" w:color="000000" w:fill="FFFFFF"/>
            <w:vAlign w:val="center"/>
            <w:hideMark/>
          </w:tcPr>
          <w:p w14:paraId="15E003C8" w14:textId="77777777" w:rsidR="00FB5C61" w:rsidRPr="00FB5C61" w:rsidRDefault="00FB5C61" w:rsidP="00FB5C61">
            <w:pPr>
              <w:widowControl/>
              <w:jc w:val="center"/>
              <w:rPr>
                <w:b/>
                <w:bCs/>
                <w:color w:val="000000"/>
                <w:sz w:val="20"/>
                <w:szCs w:val="20"/>
              </w:rPr>
            </w:pPr>
            <w:r w:rsidRPr="00FB5C61">
              <w:rPr>
                <w:b/>
                <w:bCs/>
                <w:color w:val="000000"/>
                <w:sz w:val="20"/>
                <w:szCs w:val="20"/>
              </w:rPr>
              <w:t>Male (n=70)</w:t>
            </w:r>
          </w:p>
        </w:tc>
        <w:tc>
          <w:tcPr>
            <w:tcW w:w="895" w:type="dxa"/>
            <w:tcBorders>
              <w:top w:val="nil"/>
              <w:left w:val="nil"/>
              <w:bottom w:val="single" w:sz="4" w:space="0" w:color="auto"/>
              <w:right w:val="nil"/>
            </w:tcBorders>
            <w:shd w:val="clear" w:color="000000" w:fill="FFFFFF"/>
            <w:vAlign w:val="center"/>
            <w:hideMark/>
          </w:tcPr>
          <w:p w14:paraId="4DFDC59B" w14:textId="77777777" w:rsidR="00FB5C61" w:rsidRPr="00FB5C61" w:rsidRDefault="00FB5C61" w:rsidP="00FB5C61">
            <w:pPr>
              <w:widowControl/>
              <w:jc w:val="center"/>
              <w:rPr>
                <w:b/>
                <w:bCs/>
                <w:color w:val="000000"/>
                <w:sz w:val="20"/>
                <w:szCs w:val="20"/>
              </w:rPr>
            </w:pPr>
            <w:r w:rsidRPr="00FB5C61">
              <w:rPr>
                <w:b/>
                <w:bCs/>
                <w:color w:val="000000"/>
                <w:sz w:val="20"/>
                <w:szCs w:val="20"/>
              </w:rPr>
              <w:t>P-value</w:t>
            </w:r>
          </w:p>
        </w:tc>
      </w:tr>
      <w:tr w:rsidR="005767D7" w:rsidRPr="00FB5C61" w14:paraId="4E7D7BAA" w14:textId="77777777" w:rsidTr="00FB5C61">
        <w:trPr>
          <w:trHeight w:val="585"/>
        </w:trPr>
        <w:tc>
          <w:tcPr>
            <w:tcW w:w="1620" w:type="dxa"/>
            <w:tcBorders>
              <w:top w:val="nil"/>
              <w:left w:val="nil"/>
              <w:bottom w:val="nil"/>
              <w:right w:val="nil"/>
            </w:tcBorders>
            <w:shd w:val="clear" w:color="000000" w:fill="FFFFFF"/>
            <w:vAlign w:val="center"/>
            <w:hideMark/>
          </w:tcPr>
          <w:p w14:paraId="629482F6" w14:textId="77777777" w:rsidR="00FB5C61" w:rsidRPr="00FB5C61" w:rsidRDefault="00FB5C61" w:rsidP="00FB5C61">
            <w:pPr>
              <w:widowControl/>
              <w:jc w:val="left"/>
              <w:rPr>
                <w:color w:val="000000"/>
                <w:sz w:val="20"/>
                <w:szCs w:val="20"/>
              </w:rPr>
            </w:pPr>
            <w:r w:rsidRPr="00FB5C61">
              <w:rPr>
                <w:color w:val="000000"/>
                <w:sz w:val="20"/>
                <w:szCs w:val="20"/>
              </w:rPr>
              <w:t>Age (</w:t>
            </w:r>
            <w:proofErr w:type="spellStart"/>
            <w:r w:rsidRPr="00FB5C61">
              <w:rPr>
                <w:color w:val="000000"/>
                <w:sz w:val="20"/>
                <w:szCs w:val="20"/>
              </w:rPr>
              <w:t>yr</w:t>
            </w:r>
            <w:proofErr w:type="spellEnd"/>
            <w:r w:rsidRPr="00FB5C61">
              <w:rPr>
                <w:color w:val="000000"/>
                <w:sz w:val="20"/>
                <w:szCs w:val="20"/>
              </w:rPr>
              <w:t>)</w:t>
            </w:r>
          </w:p>
        </w:tc>
        <w:tc>
          <w:tcPr>
            <w:tcW w:w="1130" w:type="dxa"/>
            <w:tcBorders>
              <w:top w:val="nil"/>
              <w:left w:val="nil"/>
              <w:bottom w:val="nil"/>
              <w:right w:val="nil"/>
            </w:tcBorders>
            <w:shd w:val="clear" w:color="000000" w:fill="FFFFFF"/>
            <w:noWrap/>
            <w:vAlign w:val="center"/>
            <w:hideMark/>
          </w:tcPr>
          <w:p w14:paraId="7670F1F4" w14:textId="77777777" w:rsidR="00FB5C61" w:rsidRPr="00FB5C61" w:rsidRDefault="00FB5C61" w:rsidP="00FB5C61">
            <w:pPr>
              <w:widowControl/>
              <w:jc w:val="center"/>
              <w:rPr>
                <w:color w:val="000000"/>
                <w:sz w:val="20"/>
                <w:szCs w:val="20"/>
              </w:rPr>
            </w:pPr>
            <w:r w:rsidRPr="00FB5C61">
              <w:rPr>
                <w:color w:val="000000"/>
                <w:sz w:val="20"/>
                <w:szCs w:val="20"/>
              </w:rPr>
              <w:t>42.8±3.7</w:t>
            </w:r>
          </w:p>
        </w:tc>
        <w:tc>
          <w:tcPr>
            <w:tcW w:w="1215" w:type="dxa"/>
            <w:tcBorders>
              <w:top w:val="nil"/>
              <w:left w:val="nil"/>
              <w:bottom w:val="nil"/>
              <w:right w:val="nil"/>
            </w:tcBorders>
            <w:shd w:val="clear" w:color="000000" w:fill="FFFFFF"/>
            <w:noWrap/>
            <w:vAlign w:val="center"/>
            <w:hideMark/>
          </w:tcPr>
          <w:p w14:paraId="65FF0EA1" w14:textId="77777777" w:rsidR="00FB5C61" w:rsidRPr="00FB5C61" w:rsidRDefault="00FB5C61" w:rsidP="00FB5C61">
            <w:pPr>
              <w:widowControl/>
              <w:jc w:val="center"/>
              <w:rPr>
                <w:color w:val="000000"/>
                <w:sz w:val="20"/>
                <w:szCs w:val="20"/>
              </w:rPr>
            </w:pPr>
            <w:r w:rsidRPr="00FB5C61">
              <w:rPr>
                <w:color w:val="000000"/>
                <w:sz w:val="20"/>
                <w:szCs w:val="20"/>
              </w:rPr>
              <w:t>48.4±5.1</w:t>
            </w:r>
          </w:p>
        </w:tc>
        <w:tc>
          <w:tcPr>
            <w:tcW w:w="895" w:type="dxa"/>
            <w:tcBorders>
              <w:top w:val="nil"/>
              <w:left w:val="nil"/>
              <w:bottom w:val="nil"/>
              <w:right w:val="nil"/>
            </w:tcBorders>
            <w:shd w:val="clear" w:color="000000" w:fill="FFFFFF"/>
            <w:noWrap/>
            <w:vAlign w:val="center"/>
            <w:hideMark/>
          </w:tcPr>
          <w:p w14:paraId="04E13366" w14:textId="0A56CF4E" w:rsidR="00FB5C61" w:rsidRPr="00FB5C61" w:rsidRDefault="00FB5C61" w:rsidP="00FB5C61">
            <w:pPr>
              <w:widowControl/>
              <w:jc w:val="center"/>
              <w:rPr>
                <w:color w:val="000000"/>
                <w:sz w:val="20"/>
                <w:szCs w:val="20"/>
              </w:rPr>
            </w:pPr>
            <w:r w:rsidRPr="00FB5C61">
              <w:rPr>
                <w:color w:val="000000"/>
                <w:sz w:val="20"/>
                <w:szCs w:val="20"/>
              </w:rPr>
              <w:t>&lt;</w:t>
            </w:r>
            <w:r w:rsidR="00502696">
              <w:rPr>
                <w:color w:val="000000"/>
                <w:sz w:val="20"/>
                <w:szCs w:val="20"/>
              </w:rPr>
              <w:t xml:space="preserve"> </w:t>
            </w:r>
            <w:r w:rsidRPr="00FB5C61">
              <w:rPr>
                <w:color w:val="000000"/>
                <w:sz w:val="20"/>
                <w:szCs w:val="20"/>
              </w:rPr>
              <w:t>0.001</w:t>
            </w:r>
          </w:p>
        </w:tc>
      </w:tr>
      <w:tr w:rsidR="005767D7" w:rsidRPr="00FB5C61" w14:paraId="70A528BB" w14:textId="77777777" w:rsidTr="00FB5C61">
        <w:trPr>
          <w:trHeight w:val="585"/>
        </w:trPr>
        <w:tc>
          <w:tcPr>
            <w:tcW w:w="1620" w:type="dxa"/>
            <w:tcBorders>
              <w:top w:val="nil"/>
              <w:left w:val="nil"/>
              <w:bottom w:val="nil"/>
              <w:right w:val="nil"/>
            </w:tcBorders>
            <w:shd w:val="clear" w:color="000000" w:fill="FFFFFF"/>
            <w:vAlign w:val="center"/>
            <w:hideMark/>
          </w:tcPr>
          <w:p w14:paraId="3EFDF7A8" w14:textId="77777777" w:rsidR="00FB5C61" w:rsidRPr="00FB5C61" w:rsidRDefault="00FB5C61" w:rsidP="00FB5C61">
            <w:pPr>
              <w:widowControl/>
              <w:jc w:val="left"/>
              <w:rPr>
                <w:color w:val="000000"/>
                <w:sz w:val="20"/>
                <w:szCs w:val="20"/>
              </w:rPr>
            </w:pPr>
            <w:r w:rsidRPr="00FB5C61">
              <w:rPr>
                <w:color w:val="000000"/>
                <w:sz w:val="20"/>
                <w:szCs w:val="20"/>
              </w:rPr>
              <w:t>Body Mass (kg)</w:t>
            </w:r>
          </w:p>
        </w:tc>
        <w:tc>
          <w:tcPr>
            <w:tcW w:w="1130" w:type="dxa"/>
            <w:tcBorders>
              <w:top w:val="nil"/>
              <w:left w:val="nil"/>
              <w:bottom w:val="nil"/>
              <w:right w:val="nil"/>
            </w:tcBorders>
            <w:shd w:val="clear" w:color="000000" w:fill="FFFFFF"/>
            <w:noWrap/>
            <w:vAlign w:val="center"/>
            <w:hideMark/>
          </w:tcPr>
          <w:p w14:paraId="3012CC23" w14:textId="77777777" w:rsidR="00FB5C61" w:rsidRPr="00FB5C61" w:rsidRDefault="00FB5C61" w:rsidP="00FB5C61">
            <w:pPr>
              <w:widowControl/>
              <w:jc w:val="center"/>
              <w:rPr>
                <w:color w:val="000000"/>
                <w:sz w:val="20"/>
                <w:szCs w:val="20"/>
              </w:rPr>
            </w:pPr>
            <w:r w:rsidRPr="00FB5C61">
              <w:rPr>
                <w:color w:val="000000"/>
                <w:sz w:val="20"/>
                <w:szCs w:val="20"/>
              </w:rPr>
              <w:t>65.7±6.3</w:t>
            </w:r>
          </w:p>
        </w:tc>
        <w:tc>
          <w:tcPr>
            <w:tcW w:w="1215" w:type="dxa"/>
            <w:tcBorders>
              <w:top w:val="nil"/>
              <w:left w:val="nil"/>
              <w:bottom w:val="nil"/>
              <w:right w:val="nil"/>
            </w:tcBorders>
            <w:shd w:val="clear" w:color="000000" w:fill="FFFFFF"/>
            <w:noWrap/>
            <w:vAlign w:val="center"/>
            <w:hideMark/>
          </w:tcPr>
          <w:p w14:paraId="5C2E27F7" w14:textId="77777777" w:rsidR="00FB5C61" w:rsidRPr="00FB5C61" w:rsidRDefault="00FB5C61" w:rsidP="00FB5C61">
            <w:pPr>
              <w:widowControl/>
              <w:jc w:val="center"/>
              <w:rPr>
                <w:color w:val="000000"/>
                <w:sz w:val="20"/>
                <w:szCs w:val="20"/>
              </w:rPr>
            </w:pPr>
            <w:r w:rsidRPr="00FB5C61">
              <w:rPr>
                <w:color w:val="000000"/>
                <w:sz w:val="20"/>
                <w:szCs w:val="20"/>
              </w:rPr>
              <w:t>82.9±8.4</w:t>
            </w:r>
          </w:p>
        </w:tc>
        <w:tc>
          <w:tcPr>
            <w:tcW w:w="895" w:type="dxa"/>
            <w:tcBorders>
              <w:top w:val="nil"/>
              <w:left w:val="nil"/>
              <w:bottom w:val="nil"/>
              <w:right w:val="nil"/>
            </w:tcBorders>
            <w:shd w:val="clear" w:color="000000" w:fill="FFFFFF"/>
            <w:noWrap/>
            <w:vAlign w:val="center"/>
            <w:hideMark/>
          </w:tcPr>
          <w:p w14:paraId="71C012FB" w14:textId="3F5B9B15" w:rsidR="00FB5C61" w:rsidRPr="00FB5C61" w:rsidRDefault="00FB5C61" w:rsidP="00FB5C61">
            <w:pPr>
              <w:widowControl/>
              <w:jc w:val="center"/>
              <w:rPr>
                <w:color w:val="000000"/>
                <w:sz w:val="20"/>
                <w:szCs w:val="20"/>
              </w:rPr>
            </w:pPr>
            <w:r w:rsidRPr="00FB5C61">
              <w:rPr>
                <w:color w:val="000000"/>
                <w:sz w:val="20"/>
                <w:szCs w:val="20"/>
              </w:rPr>
              <w:t>&lt;</w:t>
            </w:r>
            <w:r w:rsidR="00502696">
              <w:rPr>
                <w:color w:val="000000"/>
                <w:sz w:val="20"/>
                <w:szCs w:val="20"/>
              </w:rPr>
              <w:t xml:space="preserve"> </w:t>
            </w:r>
            <w:r w:rsidRPr="00FB5C61">
              <w:rPr>
                <w:color w:val="000000"/>
                <w:sz w:val="20"/>
                <w:szCs w:val="20"/>
              </w:rPr>
              <w:t>0.001</w:t>
            </w:r>
          </w:p>
        </w:tc>
      </w:tr>
      <w:tr w:rsidR="005767D7" w:rsidRPr="00FB5C61" w14:paraId="7895FB8B" w14:textId="77777777" w:rsidTr="00FB5C61">
        <w:trPr>
          <w:trHeight w:val="585"/>
        </w:trPr>
        <w:tc>
          <w:tcPr>
            <w:tcW w:w="1620" w:type="dxa"/>
            <w:tcBorders>
              <w:top w:val="nil"/>
              <w:left w:val="nil"/>
              <w:bottom w:val="nil"/>
              <w:right w:val="nil"/>
            </w:tcBorders>
            <w:shd w:val="clear" w:color="000000" w:fill="FFFFFF"/>
            <w:vAlign w:val="center"/>
            <w:hideMark/>
          </w:tcPr>
          <w:p w14:paraId="5A2770E1" w14:textId="77777777" w:rsidR="00FB5C61" w:rsidRDefault="00FB5C61" w:rsidP="00FB5C61">
            <w:pPr>
              <w:widowControl/>
              <w:jc w:val="left"/>
              <w:rPr>
                <w:color w:val="000000"/>
                <w:sz w:val="20"/>
                <w:szCs w:val="20"/>
              </w:rPr>
            </w:pPr>
            <w:r w:rsidRPr="00FB5C61">
              <w:rPr>
                <w:color w:val="000000"/>
                <w:sz w:val="20"/>
                <w:szCs w:val="20"/>
              </w:rPr>
              <w:t>Flight Duration (days)</w:t>
            </w:r>
          </w:p>
          <w:p w14:paraId="0B189063" w14:textId="67704C2E" w:rsidR="00FB5C61" w:rsidRPr="00FB5C61" w:rsidRDefault="00FB5C61" w:rsidP="00FB5C61">
            <w:pPr>
              <w:widowControl/>
              <w:jc w:val="left"/>
              <w:rPr>
                <w:color w:val="000000"/>
                <w:sz w:val="20"/>
                <w:szCs w:val="20"/>
              </w:rPr>
            </w:pPr>
          </w:p>
        </w:tc>
        <w:tc>
          <w:tcPr>
            <w:tcW w:w="1130" w:type="dxa"/>
            <w:tcBorders>
              <w:top w:val="nil"/>
              <w:left w:val="nil"/>
              <w:bottom w:val="nil"/>
              <w:right w:val="nil"/>
            </w:tcBorders>
            <w:shd w:val="clear" w:color="000000" w:fill="FFFFFF"/>
            <w:noWrap/>
            <w:vAlign w:val="center"/>
            <w:hideMark/>
          </w:tcPr>
          <w:p w14:paraId="4867E295" w14:textId="77777777" w:rsidR="00FB5C61" w:rsidRPr="00FB5C61" w:rsidRDefault="00FB5C61" w:rsidP="00FB5C61">
            <w:pPr>
              <w:widowControl/>
              <w:jc w:val="center"/>
              <w:rPr>
                <w:color w:val="000000"/>
                <w:sz w:val="20"/>
                <w:szCs w:val="20"/>
              </w:rPr>
            </w:pPr>
            <w:r w:rsidRPr="00FB5C61">
              <w:rPr>
                <w:color w:val="000000"/>
                <w:sz w:val="20"/>
                <w:szCs w:val="20"/>
              </w:rPr>
              <w:t>179.0±50.3</w:t>
            </w:r>
          </w:p>
        </w:tc>
        <w:tc>
          <w:tcPr>
            <w:tcW w:w="1215" w:type="dxa"/>
            <w:tcBorders>
              <w:top w:val="nil"/>
              <w:left w:val="nil"/>
              <w:bottom w:val="nil"/>
              <w:right w:val="nil"/>
            </w:tcBorders>
            <w:shd w:val="clear" w:color="000000" w:fill="FFFFFF"/>
            <w:noWrap/>
            <w:vAlign w:val="center"/>
            <w:hideMark/>
          </w:tcPr>
          <w:p w14:paraId="546C45F2" w14:textId="77777777" w:rsidR="00FB5C61" w:rsidRPr="00FB5C61" w:rsidRDefault="00FB5C61" w:rsidP="00FB5C61">
            <w:pPr>
              <w:widowControl/>
              <w:jc w:val="center"/>
              <w:rPr>
                <w:color w:val="000000"/>
                <w:sz w:val="20"/>
                <w:szCs w:val="20"/>
              </w:rPr>
            </w:pPr>
            <w:r w:rsidRPr="00FB5C61">
              <w:rPr>
                <w:color w:val="000000"/>
                <w:sz w:val="20"/>
                <w:szCs w:val="20"/>
              </w:rPr>
              <w:t>173.0±33.3</w:t>
            </w:r>
          </w:p>
        </w:tc>
        <w:tc>
          <w:tcPr>
            <w:tcW w:w="895" w:type="dxa"/>
            <w:tcBorders>
              <w:top w:val="nil"/>
              <w:left w:val="nil"/>
              <w:bottom w:val="nil"/>
              <w:right w:val="nil"/>
            </w:tcBorders>
            <w:shd w:val="clear" w:color="000000" w:fill="FFFFFF"/>
            <w:noWrap/>
            <w:vAlign w:val="center"/>
            <w:hideMark/>
          </w:tcPr>
          <w:p w14:paraId="58C42A42" w14:textId="77777777" w:rsidR="00FB5C61" w:rsidRPr="00FB5C61" w:rsidRDefault="00FB5C61" w:rsidP="00FB5C61">
            <w:pPr>
              <w:widowControl/>
              <w:jc w:val="center"/>
              <w:rPr>
                <w:color w:val="000000"/>
                <w:sz w:val="20"/>
                <w:szCs w:val="20"/>
              </w:rPr>
            </w:pPr>
            <w:r w:rsidRPr="00FB5C61">
              <w:rPr>
                <w:color w:val="000000"/>
                <w:sz w:val="20"/>
                <w:szCs w:val="20"/>
              </w:rPr>
              <w:t>0.478</w:t>
            </w:r>
          </w:p>
        </w:tc>
      </w:tr>
      <w:tr w:rsidR="005767D7" w:rsidRPr="00FB5C61" w14:paraId="7DACB006" w14:textId="77777777" w:rsidTr="00FB5C61">
        <w:trPr>
          <w:trHeight w:val="585"/>
        </w:trPr>
        <w:tc>
          <w:tcPr>
            <w:tcW w:w="1620" w:type="dxa"/>
            <w:tcBorders>
              <w:top w:val="nil"/>
              <w:left w:val="nil"/>
              <w:bottom w:val="nil"/>
              <w:right w:val="nil"/>
            </w:tcBorders>
            <w:shd w:val="clear" w:color="000000" w:fill="FFFFFF"/>
            <w:vAlign w:val="center"/>
            <w:hideMark/>
          </w:tcPr>
          <w:p w14:paraId="173EAAC6" w14:textId="643DE5A6" w:rsidR="00FB5C61" w:rsidRDefault="00994856" w:rsidP="00FB5C61">
            <w:pPr>
              <w:widowControl/>
              <w:jc w:val="left"/>
              <w:rPr>
                <w:color w:val="000000"/>
                <w:sz w:val="20"/>
                <w:szCs w:val="20"/>
              </w:rPr>
            </w:pPr>
            <w:r w:rsidRPr="00FB5C61">
              <w:rPr>
                <w:color w:val="000000"/>
                <w:sz w:val="20"/>
                <w:szCs w:val="20"/>
              </w:rPr>
              <w:t>Knee</w:t>
            </w:r>
            <w:r w:rsidRPr="00994856">
              <w:rPr>
                <w:color w:val="000000"/>
                <w:sz w:val="20"/>
                <w:szCs w:val="20"/>
              </w:rPr>
              <w:t xml:space="preserve"> Extension</w:t>
            </w:r>
            <w:r w:rsidR="00FB5C61" w:rsidRPr="00FB5C61">
              <w:rPr>
                <w:color w:val="000000"/>
                <w:sz w:val="20"/>
                <w:szCs w:val="20"/>
              </w:rPr>
              <w:t xml:space="preserve"> Strength </w:t>
            </w:r>
          </w:p>
          <w:p w14:paraId="10069434" w14:textId="6CBC84C7" w:rsidR="00FB5C61" w:rsidRDefault="00FB5C61" w:rsidP="00FB5C61">
            <w:pPr>
              <w:widowControl/>
              <w:jc w:val="left"/>
              <w:rPr>
                <w:color w:val="000000"/>
                <w:sz w:val="20"/>
                <w:szCs w:val="20"/>
              </w:rPr>
            </w:pPr>
            <w:r w:rsidRPr="00FB5C61">
              <w:rPr>
                <w:color w:val="000000"/>
                <w:sz w:val="20"/>
                <w:szCs w:val="20"/>
              </w:rPr>
              <w:t>(Nm; 60/sec)</w:t>
            </w:r>
          </w:p>
          <w:p w14:paraId="2CDFEDF8" w14:textId="1F0EA617" w:rsidR="00FB5C61" w:rsidRPr="00FB5C61" w:rsidRDefault="00FB5C61" w:rsidP="00FB5C61">
            <w:pPr>
              <w:widowControl/>
              <w:jc w:val="left"/>
              <w:rPr>
                <w:color w:val="000000"/>
                <w:sz w:val="20"/>
                <w:szCs w:val="20"/>
              </w:rPr>
            </w:pPr>
          </w:p>
        </w:tc>
        <w:tc>
          <w:tcPr>
            <w:tcW w:w="1130" w:type="dxa"/>
            <w:tcBorders>
              <w:top w:val="nil"/>
              <w:left w:val="nil"/>
              <w:bottom w:val="nil"/>
              <w:right w:val="nil"/>
            </w:tcBorders>
            <w:shd w:val="clear" w:color="000000" w:fill="FFFFFF"/>
            <w:noWrap/>
            <w:vAlign w:val="center"/>
            <w:hideMark/>
          </w:tcPr>
          <w:p w14:paraId="25B92148" w14:textId="77777777" w:rsidR="00FB5C61" w:rsidRPr="00FB5C61" w:rsidRDefault="00FB5C61" w:rsidP="00FB5C61">
            <w:pPr>
              <w:widowControl/>
              <w:jc w:val="center"/>
              <w:rPr>
                <w:color w:val="000000"/>
                <w:sz w:val="20"/>
                <w:szCs w:val="20"/>
              </w:rPr>
            </w:pPr>
            <w:r w:rsidRPr="00FB5C61">
              <w:rPr>
                <w:color w:val="000000"/>
                <w:sz w:val="20"/>
                <w:szCs w:val="20"/>
              </w:rPr>
              <w:t>150.0±24.6</w:t>
            </w:r>
          </w:p>
        </w:tc>
        <w:tc>
          <w:tcPr>
            <w:tcW w:w="1215" w:type="dxa"/>
            <w:tcBorders>
              <w:top w:val="nil"/>
              <w:left w:val="nil"/>
              <w:bottom w:val="nil"/>
              <w:right w:val="nil"/>
            </w:tcBorders>
            <w:shd w:val="clear" w:color="000000" w:fill="FFFFFF"/>
            <w:noWrap/>
            <w:vAlign w:val="center"/>
            <w:hideMark/>
          </w:tcPr>
          <w:p w14:paraId="4A3E86FF" w14:textId="77777777" w:rsidR="00FB5C61" w:rsidRPr="00FB5C61" w:rsidRDefault="00FB5C61" w:rsidP="00FB5C61">
            <w:pPr>
              <w:widowControl/>
              <w:jc w:val="center"/>
              <w:rPr>
                <w:color w:val="000000"/>
                <w:sz w:val="20"/>
                <w:szCs w:val="20"/>
              </w:rPr>
            </w:pPr>
            <w:r w:rsidRPr="00FB5C61">
              <w:rPr>
                <w:color w:val="000000"/>
                <w:sz w:val="20"/>
                <w:szCs w:val="20"/>
              </w:rPr>
              <w:t>206.0±42.0</w:t>
            </w:r>
          </w:p>
        </w:tc>
        <w:tc>
          <w:tcPr>
            <w:tcW w:w="895" w:type="dxa"/>
            <w:tcBorders>
              <w:top w:val="nil"/>
              <w:left w:val="nil"/>
              <w:bottom w:val="nil"/>
              <w:right w:val="nil"/>
            </w:tcBorders>
            <w:shd w:val="clear" w:color="000000" w:fill="FFFFFF"/>
            <w:noWrap/>
            <w:vAlign w:val="center"/>
            <w:hideMark/>
          </w:tcPr>
          <w:p w14:paraId="5BCDB52F" w14:textId="385953DD" w:rsidR="00FB5C61" w:rsidRPr="00FB5C61" w:rsidRDefault="00FB5C61" w:rsidP="00FB5C61">
            <w:pPr>
              <w:widowControl/>
              <w:jc w:val="center"/>
              <w:rPr>
                <w:color w:val="000000"/>
                <w:sz w:val="20"/>
                <w:szCs w:val="20"/>
              </w:rPr>
            </w:pPr>
            <w:r w:rsidRPr="00FB5C61">
              <w:rPr>
                <w:color w:val="000000"/>
                <w:sz w:val="20"/>
                <w:szCs w:val="20"/>
              </w:rPr>
              <w:t>&lt;</w:t>
            </w:r>
            <w:r w:rsidR="00502696">
              <w:rPr>
                <w:color w:val="000000"/>
                <w:sz w:val="20"/>
                <w:szCs w:val="20"/>
              </w:rPr>
              <w:t xml:space="preserve"> </w:t>
            </w:r>
            <w:r w:rsidRPr="00FB5C61">
              <w:rPr>
                <w:color w:val="000000"/>
                <w:sz w:val="20"/>
                <w:szCs w:val="20"/>
              </w:rPr>
              <w:t>0.001</w:t>
            </w:r>
          </w:p>
        </w:tc>
      </w:tr>
      <w:tr w:rsidR="00E968FE" w:rsidRPr="00FB5C61" w14:paraId="5036DD8D" w14:textId="77777777" w:rsidTr="00FB5C61">
        <w:trPr>
          <w:trHeight w:val="585"/>
        </w:trPr>
        <w:tc>
          <w:tcPr>
            <w:tcW w:w="1620" w:type="dxa"/>
            <w:tcBorders>
              <w:top w:val="nil"/>
              <w:left w:val="nil"/>
              <w:bottom w:val="nil"/>
              <w:right w:val="nil"/>
            </w:tcBorders>
            <w:shd w:val="clear" w:color="000000" w:fill="FFFFFF"/>
            <w:vAlign w:val="center"/>
          </w:tcPr>
          <w:p w14:paraId="5DA84BC7" w14:textId="5D66EE86" w:rsidR="007A0AFB" w:rsidRDefault="007A0AFB" w:rsidP="007A0AFB">
            <w:pPr>
              <w:widowControl/>
              <w:jc w:val="left"/>
              <w:rPr>
                <w:color w:val="000000"/>
                <w:sz w:val="20"/>
                <w:szCs w:val="20"/>
              </w:rPr>
            </w:pPr>
            <w:r>
              <w:rPr>
                <w:color w:val="000000"/>
                <w:sz w:val="20"/>
                <w:szCs w:val="20"/>
              </w:rPr>
              <w:t xml:space="preserve">Normalized </w:t>
            </w:r>
            <w:r w:rsidR="00994856" w:rsidRPr="00FB5C61">
              <w:rPr>
                <w:color w:val="000000"/>
                <w:sz w:val="20"/>
                <w:szCs w:val="20"/>
              </w:rPr>
              <w:t xml:space="preserve">Knee </w:t>
            </w:r>
            <w:r w:rsidR="00994856" w:rsidRPr="00994856">
              <w:rPr>
                <w:i/>
                <w:iCs/>
                <w:color w:val="000000"/>
                <w:sz w:val="20"/>
                <w:szCs w:val="20"/>
              </w:rPr>
              <w:t>Extension</w:t>
            </w:r>
            <w:r w:rsidRPr="00FB5C61">
              <w:rPr>
                <w:i/>
                <w:iCs/>
                <w:color w:val="000000"/>
                <w:sz w:val="20"/>
                <w:szCs w:val="20"/>
              </w:rPr>
              <w:t xml:space="preserve"> </w:t>
            </w:r>
            <w:r w:rsidRPr="00FB5C61">
              <w:rPr>
                <w:color w:val="000000"/>
                <w:sz w:val="20"/>
                <w:szCs w:val="20"/>
              </w:rPr>
              <w:t xml:space="preserve">Strength </w:t>
            </w:r>
          </w:p>
          <w:p w14:paraId="1C6FEA29" w14:textId="03E2D7A3" w:rsidR="007A0AFB" w:rsidRDefault="007A0AFB" w:rsidP="007A0AFB">
            <w:pPr>
              <w:widowControl/>
              <w:jc w:val="left"/>
              <w:rPr>
                <w:color w:val="000000"/>
                <w:sz w:val="20"/>
                <w:szCs w:val="20"/>
              </w:rPr>
            </w:pPr>
            <w:r w:rsidRPr="00FB5C61">
              <w:rPr>
                <w:color w:val="000000"/>
                <w:sz w:val="20"/>
                <w:szCs w:val="20"/>
              </w:rPr>
              <w:t>(Nm</w:t>
            </w:r>
            <w:r>
              <w:rPr>
                <w:color w:val="000000"/>
                <w:sz w:val="20"/>
                <w:szCs w:val="20"/>
              </w:rPr>
              <w:t>/kg</w:t>
            </w:r>
            <w:r w:rsidRPr="00FB5C61">
              <w:rPr>
                <w:color w:val="000000"/>
                <w:sz w:val="20"/>
                <w:szCs w:val="20"/>
              </w:rPr>
              <w:t>; 60/sec)</w:t>
            </w:r>
          </w:p>
          <w:p w14:paraId="6BD48803" w14:textId="74D4D335" w:rsidR="007A0AFB" w:rsidRPr="00FB5C61" w:rsidRDefault="007A0AFB" w:rsidP="007A0AFB">
            <w:pPr>
              <w:widowControl/>
              <w:jc w:val="left"/>
              <w:rPr>
                <w:color w:val="000000"/>
                <w:sz w:val="20"/>
                <w:szCs w:val="20"/>
              </w:rPr>
            </w:pPr>
          </w:p>
        </w:tc>
        <w:tc>
          <w:tcPr>
            <w:tcW w:w="1130" w:type="dxa"/>
            <w:tcBorders>
              <w:top w:val="nil"/>
              <w:left w:val="nil"/>
              <w:bottom w:val="nil"/>
              <w:right w:val="nil"/>
            </w:tcBorders>
            <w:shd w:val="clear" w:color="000000" w:fill="FFFFFF"/>
            <w:noWrap/>
            <w:vAlign w:val="center"/>
          </w:tcPr>
          <w:p w14:paraId="5372CC4E" w14:textId="0D31E791" w:rsidR="007A0AFB" w:rsidRPr="00FB5C61" w:rsidRDefault="007A0AFB" w:rsidP="007A0AFB">
            <w:pPr>
              <w:widowControl/>
              <w:jc w:val="center"/>
              <w:rPr>
                <w:color w:val="000000"/>
                <w:sz w:val="20"/>
                <w:szCs w:val="20"/>
              </w:rPr>
            </w:pPr>
            <w:r>
              <w:rPr>
                <w:color w:val="000000"/>
                <w:sz w:val="20"/>
                <w:szCs w:val="20"/>
              </w:rPr>
              <w:t>2.3</w:t>
            </w:r>
            <w:r w:rsidRPr="00FB5C61">
              <w:rPr>
                <w:color w:val="000000"/>
                <w:sz w:val="20"/>
                <w:szCs w:val="20"/>
              </w:rPr>
              <w:t>±</w:t>
            </w:r>
            <w:r>
              <w:rPr>
                <w:color w:val="000000"/>
                <w:sz w:val="20"/>
                <w:szCs w:val="20"/>
              </w:rPr>
              <w:t>0.3</w:t>
            </w:r>
          </w:p>
        </w:tc>
        <w:tc>
          <w:tcPr>
            <w:tcW w:w="1215" w:type="dxa"/>
            <w:tcBorders>
              <w:top w:val="nil"/>
              <w:left w:val="nil"/>
              <w:bottom w:val="nil"/>
              <w:right w:val="nil"/>
            </w:tcBorders>
            <w:shd w:val="clear" w:color="000000" w:fill="FFFFFF"/>
            <w:noWrap/>
            <w:vAlign w:val="center"/>
          </w:tcPr>
          <w:p w14:paraId="7614B7DB" w14:textId="511DB2E9" w:rsidR="007A0AFB" w:rsidRPr="00FB5C61" w:rsidRDefault="007A0AFB" w:rsidP="007A0AFB">
            <w:pPr>
              <w:widowControl/>
              <w:jc w:val="center"/>
              <w:rPr>
                <w:color w:val="000000"/>
                <w:sz w:val="20"/>
                <w:szCs w:val="20"/>
              </w:rPr>
            </w:pPr>
            <w:r>
              <w:rPr>
                <w:color w:val="000000"/>
                <w:sz w:val="20"/>
                <w:szCs w:val="20"/>
              </w:rPr>
              <w:t>2.5</w:t>
            </w:r>
            <w:r w:rsidRPr="00FB5C61">
              <w:rPr>
                <w:color w:val="000000"/>
                <w:sz w:val="20"/>
                <w:szCs w:val="20"/>
              </w:rPr>
              <w:t>±</w:t>
            </w:r>
            <w:r>
              <w:rPr>
                <w:color w:val="000000"/>
                <w:sz w:val="20"/>
                <w:szCs w:val="20"/>
              </w:rPr>
              <w:t>0.5</w:t>
            </w:r>
          </w:p>
        </w:tc>
        <w:tc>
          <w:tcPr>
            <w:tcW w:w="895" w:type="dxa"/>
            <w:tcBorders>
              <w:top w:val="nil"/>
              <w:left w:val="nil"/>
              <w:bottom w:val="nil"/>
              <w:right w:val="nil"/>
            </w:tcBorders>
            <w:shd w:val="clear" w:color="000000" w:fill="FFFFFF"/>
            <w:noWrap/>
            <w:vAlign w:val="center"/>
          </w:tcPr>
          <w:p w14:paraId="13DE3F80" w14:textId="72203ECB" w:rsidR="007A0AFB" w:rsidRPr="00FB5C61" w:rsidRDefault="007A0AFB" w:rsidP="007A0AFB">
            <w:pPr>
              <w:widowControl/>
              <w:jc w:val="center"/>
              <w:rPr>
                <w:color w:val="000000"/>
                <w:sz w:val="20"/>
                <w:szCs w:val="20"/>
              </w:rPr>
            </w:pPr>
            <w:r>
              <w:rPr>
                <w:color w:val="000000"/>
                <w:sz w:val="20"/>
                <w:szCs w:val="20"/>
              </w:rPr>
              <w:t>0.199</w:t>
            </w:r>
          </w:p>
        </w:tc>
      </w:tr>
      <w:tr w:rsidR="007A0AFB" w:rsidRPr="00FB5C61" w14:paraId="604EFF35" w14:textId="77777777" w:rsidTr="00FB5C61">
        <w:trPr>
          <w:trHeight w:val="585"/>
        </w:trPr>
        <w:tc>
          <w:tcPr>
            <w:tcW w:w="1620" w:type="dxa"/>
            <w:tcBorders>
              <w:top w:val="nil"/>
              <w:left w:val="nil"/>
              <w:bottom w:val="nil"/>
              <w:right w:val="nil"/>
            </w:tcBorders>
            <w:shd w:val="clear" w:color="000000" w:fill="FFFFFF"/>
            <w:vAlign w:val="center"/>
            <w:hideMark/>
          </w:tcPr>
          <w:p w14:paraId="20A8FDEB" w14:textId="77777777" w:rsidR="007A0AFB" w:rsidRDefault="007A0AFB" w:rsidP="007A0AFB">
            <w:pPr>
              <w:widowControl/>
              <w:jc w:val="left"/>
              <w:rPr>
                <w:color w:val="000000"/>
                <w:sz w:val="20"/>
                <w:szCs w:val="20"/>
              </w:rPr>
            </w:pPr>
            <w:r w:rsidRPr="00FB5C61">
              <w:rPr>
                <w:color w:val="000000"/>
                <w:sz w:val="20"/>
                <w:szCs w:val="20"/>
              </w:rPr>
              <w:t xml:space="preserve">Knee Extension Endurance </w:t>
            </w:r>
          </w:p>
          <w:p w14:paraId="3CC40AC2" w14:textId="77777777" w:rsidR="007A0AFB" w:rsidRDefault="007A0AFB" w:rsidP="007A0AFB">
            <w:pPr>
              <w:widowControl/>
              <w:jc w:val="left"/>
              <w:rPr>
                <w:color w:val="000000"/>
                <w:sz w:val="20"/>
                <w:szCs w:val="20"/>
              </w:rPr>
            </w:pPr>
            <w:r w:rsidRPr="00FB5C61">
              <w:rPr>
                <w:color w:val="000000"/>
                <w:sz w:val="20"/>
                <w:szCs w:val="20"/>
              </w:rPr>
              <w:t>(Nm; 180/sec)</w:t>
            </w:r>
          </w:p>
          <w:p w14:paraId="64E9E238" w14:textId="475FAEDC" w:rsidR="00A57FA8" w:rsidRPr="00FB5C61" w:rsidRDefault="00A57FA8" w:rsidP="007A0AFB">
            <w:pPr>
              <w:widowControl/>
              <w:jc w:val="left"/>
              <w:rPr>
                <w:color w:val="000000"/>
                <w:sz w:val="20"/>
                <w:szCs w:val="20"/>
              </w:rPr>
            </w:pPr>
          </w:p>
        </w:tc>
        <w:tc>
          <w:tcPr>
            <w:tcW w:w="1130" w:type="dxa"/>
            <w:tcBorders>
              <w:top w:val="nil"/>
              <w:left w:val="nil"/>
              <w:bottom w:val="nil"/>
              <w:right w:val="nil"/>
            </w:tcBorders>
            <w:shd w:val="clear" w:color="000000" w:fill="FFFFFF"/>
            <w:noWrap/>
            <w:vAlign w:val="center"/>
            <w:hideMark/>
          </w:tcPr>
          <w:p w14:paraId="7B986AE9" w14:textId="77777777" w:rsidR="007A0AFB" w:rsidRPr="00FB5C61" w:rsidRDefault="007A0AFB" w:rsidP="007A0AFB">
            <w:pPr>
              <w:widowControl/>
              <w:jc w:val="center"/>
              <w:rPr>
                <w:color w:val="000000"/>
                <w:sz w:val="20"/>
                <w:szCs w:val="20"/>
              </w:rPr>
            </w:pPr>
            <w:r w:rsidRPr="00FB5C61">
              <w:rPr>
                <w:color w:val="000000"/>
                <w:sz w:val="20"/>
                <w:szCs w:val="20"/>
              </w:rPr>
              <w:t>1546±507</w:t>
            </w:r>
          </w:p>
        </w:tc>
        <w:tc>
          <w:tcPr>
            <w:tcW w:w="1215" w:type="dxa"/>
            <w:tcBorders>
              <w:top w:val="nil"/>
              <w:left w:val="nil"/>
              <w:bottom w:val="nil"/>
              <w:right w:val="nil"/>
            </w:tcBorders>
            <w:shd w:val="clear" w:color="000000" w:fill="FFFFFF"/>
            <w:noWrap/>
            <w:vAlign w:val="center"/>
            <w:hideMark/>
          </w:tcPr>
          <w:p w14:paraId="214A746B" w14:textId="77777777" w:rsidR="007A0AFB" w:rsidRPr="00FB5C61" w:rsidRDefault="007A0AFB" w:rsidP="007A0AFB">
            <w:pPr>
              <w:widowControl/>
              <w:jc w:val="center"/>
              <w:rPr>
                <w:color w:val="000000"/>
                <w:sz w:val="20"/>
                <w:szCs w:val="20"/>
              </w:rPr>
            </w:pPr>
            <w:r w:rsidRPr="00FB5C61">
              <w:rPr>
                <w:color w:val="000000"/>
                <w:sz w:val="20"/>
                <w:szCs w:val="20"/>
              </w:rPr>
              <w:t>2374±585</w:t>
            </w:r>
          </w:p>
        </w:tc>
        <w:tc>
          <w:tcPr>
            <w:tcW w:w="895" w:type="dxa"/>
            <w:tcBorders>
              <w:top w:val="nil"/>
              <w:left w:val="nil"/>
              <w:bottom w:val="nil"/>
              <w:right w:val="nil"/>
            </w:tcBorders>
            <w:shd w:val="clear" w:color="000000" w:fill="FFFFFF"/>
            <w:noWrap/>
            <w:vAlign w:val="center"/>
            <w:hideMark/>
          </w:tcPr>
          <w:p w14:paraId="4060E571" w14:textId="55F319F4" w:rsidR="007A0AFB" w:rsidRPr="00FB5C61" w:rsidRDefault="007A0AFB" w:rsidP="007A0AFB">
            <w:pPr>
              <w:widowControl/>
              <w:jc w:val="center"/>
              <w:rPr>
                <w:color w:val="000000"/>
                <w:sz w:val="20"/>
                <w:szCs w:val="20"/>
              </w:rPr>
            </w:pPr>
            <w:r w:rsidRPr="00FB5C61">
              <w:rPr>
                <w:color w:val="000000"/>
                <w:sz w:val="20"/>
                <w:szCs w:val="20"/>
              </w:rPr>
              <w:t>&lt;</w:t>
            </w:r>
            <w:r w:rsidR="00502696">
              <w:rPr>
                <w:color w:val="000000"/>
                <w:sz w:val="20"/>
                <w:szCs w:val="20"/>
              </w:rPr>
              <w:t xml:space="preserve"> </w:t>
            </w:r>
            <w:r w:rsidRPr="00FB5C61">
              <w:rPr>
                <w:color w:val="000000"/>
                <w:sz w:val="20"/>
                <w:szCs w:val="20"/>
              </w:rPr>
              <w:t>0.001</w:t>
            </w:r>
          </w:p>
        </w:tc>
      </w:tr>
      <w:tr w:rsidR="00A57FA8" w:rsidRPr="00FB5C61" w14:paraId="4AD392D1" w14:textId="77777777" w:rsidTr="00FB5C61">
        <w:trPr>
          <w:trHeight w:val="585"/>
        </w:trPr>
        <w:tc>
          <w:tcPr>
            <w:tcW w:w="1620" w:type="dxa"/>
            <w:tcBorders>
              <w:top w:val="nil"/>
              <w:left w:val="nil"/>
              <w:bottom w:val="nil"/>
              <w:right w:val="nil"/>
            </w:tcBorders>
            <w:shd w:val="clear" w:color="000000" w:fill="FFFFFF"/>
            <w:vAlign w:val="center"/>
          </w:tcPr>
          <w:p w14:paraId="2657F0D3" w14:textId="6E838A5B" w:rsidR="00A57FA8" w:rsidRDefault="00A57FA8" w:rsidP="00A57FA8">
            <w:pPr>
              <w:widowControl/>
              <w:jc w:val="left"/>
              <w:rPr>
                <w:color w:val="000000"/>
                <w:sz w:val="20"/>
                <w:szCs w:val="20"/>
              </w:rPr>
            </w:pPr>
            <w:r>
              <w:rPr>
                <w:color w:val="000000"/>
                <w:sz w:val="20"/>
                <w:szCs w:val="20"/>
              </w:rPr>
              <w:t xml:space="preserve">Normalized </w:t>
            </w:r>
            <w:r w:rsidRPr="00FB5C61">
              <w:rPr>
                <w:color w:val="000000"/>
                <w:sz w:val="20"/>
                <w:szCs w:val="20"/>
              </w:rPr>
              <w:t xml:space="preserve">Knee Extension Endurance </w:t>
            </w:r>
          </w:p>
          <w:p w14:paraId="1BD237D8" w14:textId="39B74285" w:rsidR="00A57FA8" w:rsidRPr="00FB5C61" w:rsidRDefault="00A57FA8" w:rsidP="00A57FA8">
            <w:pPr>
              <w:widowControl/>
              <w:jc w:val="left"/>
              <w:rPr>
                <w:color w:val="000000"/>
                <w:sz w:val="20"/>
                <w:szCs w:val="20"/>
              </w:rPr>
            </w:pPr>
            <w:r w:rsidRPr="00FB5C61">
              <w:rPr>
                <w:color w:val="000000"/>
                <w:sz w:val="20"/>
                <w:szCs w:val="20"/>
              </w:rPr>
              <w:t>(Nm</w:t>
            </w:r>
            <w:r>
              <w:rPr>
                <w:color w:val="000000"/>
                <w:sz w:val="20"/>
                <w:szCs w:val="20"/>
              </w:rPr>
              <w:t>/kg</w:t>
            </w:r>
            <w:r w:rsidRPr="00FB5C61">
              <w:rPr>
                <w:color w:val="000000"/>
                <w:sz w:val="20"/>
                <w:szCs w:val="20"/>
              </w:rPr>
              <w:t>; 180/sec)</w:t>
            </w:r>
          </w:p>
        </w:tc>
        <w:tc>
          <w:tcPr>
            <w:tcW w:w="1130" w:type="dxa"/>
            <w:tcBorders>
              <w:top w:val="nil"/>
              <w:left w:val="nil"/>
              <w:bottom w:val="nil"/>
              <w:right w:val="nil"/>
            </w:tcBorders>
            <w:shd w:val="clear" w:color="000000" w:fill="FFFFFF"/>
            <w:noWrap/>
            <w:vAlign w:val="center"/>
          </w:tcPr>
          <w:p w14:paraId="6AB50F57" w14:textId="29FC5320" w:rsidR="00A57FA8" w:rsidRPr="00FB5C61" w:rsidRDefault="00D77584" w:rsidP="00A57FA8">
            <w:pPr>
              <w:widowControl/>
              <w:jc w:val="center"/>
              <w:rPr>
                <w:color w:val="000000"/>
                <w:sz w:val="20"/>
                <w:szCs w:val="20"/>
              </w:rPr>
            </w:pPr>
            <w:r>
              <w:rPr>
                <w:color w:val="000000"/>
                <w:sz w:val="20"/>
                <w:szCs w:val="20"/>
              </w:rPr>
              <w:t>23.7</w:t>
            </w:r>
            <w:r w:rsidR="00A57FA8" w:rsidRPr="00FB5C61">
              <w:rPr>
                <w:color w:val="000000"/>
                <w:sz w:val="20"/>
                <w:szCs w:val="20"/>
              </w:rPr>
              <w:t>±</w:t>
            </w:r>
            <w:r>
              <w:rPr>
                <w:color w:val="000000"/>
                <w:sz w:val="20"/>
                <w:szCs w:val="20"/>
              </w:rPr>
              <w:t>6.4</w:t>
            </w:r>
          </w:p>
        </w:tc>
        <w:tc>
          <w:tcPr>
            <w:tcW w:w="1215" w:type="dxa"/>
            <w:tcBorders>
              <w:top w:val="nil"/>
              <w:left w:val="nil"/>
              <w:bottom w:val="nil"/>
              <w:right w:val="nil"/>
            </w:tcBorders>
            <w:shd w:val="clear" w:color="000000" w:fill="FFFFFF"/>
            <w:noWrap/>
            <w:vAlign w:val="center"/>
          </w:tcPr>
          <w:p w14:paraId="3F1A6D73" w14:textId="61CC50D9" w:rsidR="00A57FA8" w:rsidRPr="00FB5C61" w:rsidRDefault="00D77584" w:rsidP="00A57FA8">
            <w:pPr>
              <w:widowControl/>
              <w:jc w:val="center"/>
              <w:rPr>
                <w:color w:val="000000"/>
                <w:sz w:val="20"/>
                <w:szCs w:val="20"/>
              </w:rPr>
            </w:pPr>
            <w:r>
              <w:rPr>
                <w:color w:val="000000"/>
                <w:sz w:val="20"/>
                <w:szCs w:val="20"/>
              </w:rPr>
              <w:t>28.7</w:t>
            </w:r>
            <w:r w:rsidR="00A57FA8" w:rsidRPr="00FB5C61">
              <w:rPr>
                <w:color w:val="000000"/>
                <w:sz w:val="20"/>
                <w:szCs w:val="20"/>
              </w:rPr>
              <w:t>±</w:t>
            </w:r>
            <w:r>
              <w:rPr>
                <w:color w:val="000000"/>
                <w:sz w:val="20"/>
                <w:szCs w:val="20"/>
              </w:rPr>
              <w:t>7.0</w:t>
            </w:r>
          </w:p>
        </w:tc>
        <w:tc>
          <w:tcPr>
            <w:tcW w:w="895" w:type="dxa"/>
            <w:tcBorders>
              <w:top w:val="nil"/>
              <w:left w:val="nil"/>
              <w:bottom w:val="nil"/>
              <w:right w:val="nil"/>
            </w:tcBorders>
            <w:shd w:val="clear" w:color="000000" w:fill="FFFFFF"/>
            <w:noWrap/>
            <w:vAlign w:val="center"/>
          </w:tcPr>
          <w:p w14:paraId="73E59D61" w14:textId="043D32AD" w:rsidR="00A57FA8" w:rsidRPr="00FB5C61" w:rsidRDefault="00E968FE" w:rsidP="00A57FA8">
            <w:pPr>
              <w:widowControl/>
              <w:jc w:val="center"/>
              <w:rPr>
                <w:color w:val="000000"/>
                <w:sz w:val="20"/>
                <w:szCs w:val="20"/>
              </w:rPr>
            </w:pPr>
            <w:r>
              <w:rPr>
                <w:color w:val="000000"/>
                <w:sz w:val="20"/>
                <w:szCs w:val="20"/>
              </w:rPr>
              <w:t>0.019</w:t>
            </w:r>
          </w:p>
        </w:tc>
      </w:tr>
    </w:tbl>
    <w:p w14:paraId="012588D4" w14:textId="1EAA70AA" w:rsidR="00764B32" w:rsidRDefault="00764B32" w:rsidP="00764B32">
      <w:pPr>
        <w:rPr>
          <w:sz w:val="20"/>
          <w:szCs w:val="20"/>
        </w:rPr>
      </w:pPr>
    </w:p>
    <w:p w14:paraId="1AA6DFE1" w14:textId="77777777" w:rsidR="00444F73" w:rsidRDefault="00444F73" w:rsidP="00764B32">
      <w:pPr>
        <w:rPr>
          <w:sz w:val="20"/>
          <w:szCs w:val="20"/>
        </w:rPr>
      </w:pPr>
    </w:p>
    <w:p w14:paraId="16041D34" w14:textId="590A2D98" w:rsidR="00764B32" w:rsidRDefault="100CAE68" w:rsidP="00764B32">
      <w:pPr>
        <w:rPr>
          <w:sz w:val="20"/>
          <w:szCs w:val="20"/>
        </w:rPr>
      </w:pPr>
      <w:r w:rsidRPr="100CAE68">
        <w:rPr>
          <w:sz w:val="20"/>
          <w:szCs w:val="20"/>
        </w:rPr>
        <w:t xml:space="preserve">Preliminary findings from ISS data show that isokinetic knee extension strength decreased by 17.2%±13.3% and 9.9%±14.7% </w:t>
      </w:r>
      <w:r w:rsidRPr="00451632">
        <w:rPr>
          <w:sz w:val="20"/>
          <w:szCs w:val="20"/>
        </w:rPr>
        <w:t>in female and male crewmembers, respectively, after space flight, although there was no statistical difference between the sexes (Figure 3A; p=0.063). Similarly, isokinetic knee endurance decreased comparably by 13.6</w:t>
      </w:r>
      <w:r w:rsidRPr="100CAE68">
        <w:rPr>
          <w:sz w:val="20"/>
          <w:szCs w:val="20"/>
        </w:rPr>
        <w:t xml:space="preserve">%±14.7% and 12.1%±12.7% in female and male crewmembers, respectively (Figure 3B; p=0.921). A larger sample in females, controlling for age and flight duration, are needed to confirm these preliminary findings. </w:t>
      </w:r>
    </w:p>
    <w:p w14:paraId="3823DCAD" w14:textId="52D5A81F" w:rsidR="00913428" w:rsidRDefault="00913428" w:rsidP="00764B32">
      <w:pPr>
        <w:rPr>
          <w:sz w:val="20"/>
          <w:szCs w:val="20"/>
        </w:rPr>
      </w:pPr>
    </w:p>
    <w:p w14:paraId="1DFB0C73" w14:textId="7E5CCADF" w:rsidR="00913428" w:rsidRDefault="00913428" w:rsidP="00764B32">
      <w:pPr>
        <w:rPr>
          <w:sz w:val="20"/>
          <w:szCs w:val="20"/>
        </w:rPr>
      </w:pPr>
      <w:r w:rsidRPr="00470D4C">
        <w:rPr>
          <w:rFonts w:ascii="Arial" w:eastAsia="Arial" w:hAnsi="Arial" w:cs="Arial"/>
          <w:i/>
          <w:noProof/>
          <w:sz w:val="22"/>
          <w:szCs w:val="22"/>
        </w:rPr>
        <w:drawing>
          <wp:inline distT="0" distB="0" distL="0" distR="0" wp14:anchorId="446D5D13" wp14:editId="0F163223">
            <wp:extent cx="3086100" cy="1641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rotWithShape="1">
                    <a:blip r:embed="rId17">
                      <a:extLst>
                        <a:ext uri="{28A0092B-C50C-407E-A947-70E740481C1C}">
                          <a14:useLocalDpi xmlns:a14="http://schemas.microsoft.com/office/drawing/2010/main" val="0"/>
                        </a:ext>
                      </a:extLst>
                    </a:blip>
                    <a:srcRect t="6661" b="7103"/>
                    <a:stretch/>
                  </pic:blipFill>
                  <pic:spPr bwMode="auto">
                    <a:xfrm>
                      <a:off x="0" y="0"/>
                      <a:ext cx="3086100" cy="1641475"/>
                    </a:xfrm>
                    <a:prstGeom prst="rect">
                      <a:avLst/>
                    </a:prstGeom>
                    <a:noFill/>
                    <a:ln>
                      <a:noFill/>
                    </a:ln>
                    <a:extLst>
                      <a:ext uri="{53640926-AAD7-44D8-BBD7-CCE9431645EC}">
                        <a14:shadowObscured xmlns:a14="http://schemas.microsoft.com/office/drawing/2010/main"/>
                      </a:ext>
                    </a:extLst>
                  </pic:spPr>
                </pic:pic>
              </a:graphicData>
            </a:graphic>
          </wp:inline>
        </w:drawing>
      </w:r>
    </w:p>
    <w:p w14:paraId="48DFBB28" w14:textId="4A1BC7F8" w:rsidR="003E7B87" w:rsidRDefault="003E7B87" w:rsidP="00764B32">
      <w:pPr>
        <w:rPr>
          <w:sz w:val="20"/>
          <w:szCs w:val="20"/>
        </w:rPr>
      </w:pPr>
    </w:p>
    <w:p w14:paraId="26D35827" w14:textId="47E063A5" w:rsidR="003E7B87" w:rsidRDefault="003E7B87" w:rsidP="00764B32">
      <w:pPr>
        <w:rPr>
          <w:sz w:val="20"/>
          <w:szCs w:val="20"/>
        </w:rPr>
      </w:pPr>
      <w:r>
        <w:rPr>
          <w:noProof/>
        </w:rPr>
        <mc:AlternateContent>
          <mc:Choice Requires="wps">
            <w:drawing>
              <wp:anchor distT="0" distB="0" distL="114300" distR="114300" simplePos="0" relativeHeight="251665920" behindDoc="1" locked="0" layoutInCell="1" allowOverlap="1" wp14:anchorId="065B91C1" wp14:editId="5F6D4752">
                <wp:simplePos x="0" y="0"/>
                <wp:positionH relativeFrom="column">
                  <wp:align>left</wp:align>
                </wp:positionH>
                <wp:positionV relativeFrom="paragraph">
                  <wp:posOffset>149860</wp:posOffset>
                </wp:positionV>
                <wp:extent cx="2758440" cy="504825"/>
                <wp:effectExtent l="0" t="0" r="0" b="0"/>
                <wp:wrapTopAndBottom/>
                <wp:docPr id="1" name="Text Box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2758464" cy="4954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8FD4B8" w14:textId="29A05F57" w:rsidR="003E7B87" w:rsidRPr="00913C64" w:rsidRDefault="003E7B87" w:rsidP="003E7B87">
                            <w:pPr>
                              <w:jc w:val="center"/>
                              <w:rPr>
                                <w:b/>
                                <w:bCs/>
                                <w:sz w:val="20"/>
                                <w:szCs w:val="20"/>
                              </w:rPr>
                            </w:pPr>
                            <w:r w:rsidRPr="00451632">
                              <w:rPr>
                                <w:b/>
                                <w:sz w:val="20"/>
                                <w:szCs w:val="20"/>
                              </w:rPr>
                              <w:t xml:space="preserve">Figure 3. </w:t>
                            </w:r>
                            <w:r w:rsidRPr="00451632">
                              <w:rPr>
                                <w:b/>
                                <w:bCs/>
                                <w:sz w:val="20"/>
                                <w:szCs w:val="20"/>
                              </w:rPr>
                              <w:t>Sex</w:t>
                            </w:r>
                            <w:r>
                              <w:rPr>
                                <w:b/>
                                <w:bCs/>
                                <w:sz w:val="20"/>
                                <w:szCs w:val="20"/>
                              </w:rPr>
                              <w:t xml:space="preserve"> differences in isokinetic knee extension strength and enduranc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5B91C1" id="_x0000_s1027" type="#_x0000_t202" style="position:absolute;left:0;text-align:left;margin-left:0;margin-top:11.8pt;width:217.2pt;height:39.75pt;z-index:-25165056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h8DgIAABcEAAAOAAAAZHJzL2Uyb0RvYy54bWysU8Fu2zAMvQ/YPwi6L04yJ22NOEXXrsOA&#10;bivQ7ANkWbaF2aJGKbGzry8lJ1na3oZdBJGiHt97olbXQ9eynUKnweR8NplypoyEUps65z839x8u&#10;OXNemFK0YFTO98rx6/X7d6veZmoODbSlQkYgxmW9zXnjvc2SxMlGdcJNwCpDhxVgJzyFWCclip7Q&#10;uzaZT6fLpAcsLYJUzlH2bjzk64hfVUr6H1XllGdtzombjyvGtQhrsl6JrEZhGy0PNMQ/sOiENtT0&#10;BHUnvGBb1G+gOi0RHFR+IqFLoKq0VFEDqZlNX6l5aoRVUQuZ4+zJJvf/YOX33SMyXdLbcWZER0+0&#10;UYNnn2BgHxfBnt66jKqeLNX5gfKhNEh19gHkL8cM3DbC1OrGWbJ7BILPpfaPoI0nrgH5WIMIfaNE&#10;+TIdhW72lrrH4kAhIISQKCRnHEZCLrAp+m9Q0hWx9RAZDRV2gRnZyogmvff+9MZBlKTk/GJxmS5T&#10;ziSdpVeL9GIZW4jseNui818UdCxsco4kKqKL3YPzgY3IjiWhmYF73bZxjlrzIkGFIRPZB8IjdT8U&#10;w8Hwg7sFlHuSg0DdiDP9Jto0gH8462kyc+5+bwUqztqvhny7mqVpGOXzAM+D4jwQRhJUzj1n4/bW&#10;j+O/tajrJlo8sr4hGysdFQa/R1YH+jR9Ufjhp4TxPo9j1d//vH4GAAD//wMAUEsDBBQABgAIAAAA&#10;IQCuMHlb2wAAAAcBAAAPAAAAZHJzL2Rvd25yZXYueG1sTI/NTsMwEITvSLyDtUjcqNMmtFUap0JF&#10;PAAFiasTb5Oo9jqKnR/69CwnOI5mNPNNcVycFRMOofOkYL1KQCDV3nTUKPj8eHvagwhRk9HWEyr4&#10;xgDH8v6u0LnxM73jdI6N4BIKuVbQxtjnUoa6RafDyvdI7F384HRkOTTSDHrmcmflJkm20umOeKHV&#10;PZ5arK/n0Smob+Pr/tRV03zbfe2qpbXPF7JKPT4sLwcQEZf4F4ZffEaHkpkqP5IJwirgI1HBJt2C&#10;YDdLswxExbEkXYMsC/mfv/wBAAD//wMAUEsBAi0AFAAGAAgAAAAhALaDOJL+AAAA4QEAABMAAAAA&#10;AAAAAAAAAAAAAAAAAFtDb250ZW50X1R5cGVzXS54bWxQSwECLQAUAAYACAAAACEAOP0h/9YAAACU&#10;AQAACwAAAAAAAAAAAAAAAAAvAQAAX3JlbHMvLnJlbHNQSwECLQAUAAYACAAAACEAticofA4CAAAX&#10;BAAADgAAAAAAAAAAAAAAAAAuAgAAZHJzL2Uyb0RvYy54bWxQSwECLQAUAAYACAAAACEArjB5W9sA&#10;AAAHAQAADwAAAAAAAAAAAAAAAABoBAAAZHJzL2Rvd25yZXYueG1sUEsFBgAAAAAEAAQA8wAAAHAF&#10;AAAAAA==&#10;" filled="f" stroked="f">
                <o:lock v:ext="edit" aspectratio="t" verticies="t" text="t" shapetype="t"/>
                <v:textbox inset=",7.2pt,,7.2pt">
                  <w:txbxContent>
                    <w:p w14:paraId="2B8FD4B8" w14:textId="29A05F57" w:rsidR="003E7B87" w:rsidRPr="00913C64" w:rsidRDefault="003E7B87" w:rsidP="003E7B87">
                      <w:pPr>
                        <w:jc w:val="center"/>
                        <w:rPr>
                          <w:b/>
                          <w:bCs/>
                          <w:sz w:val="20"/>
                          <w:szCs w:val="20"/>
                        </w:rPr>
                      </w:pPr>
                      <w:r w:rsidRPr="00451632">
                        <w:rPr>
                          <w:b/>
                          <w:sz w:val="20"/>
                          <w:szCs w:val="20"/>
                        </w:rPr>
                        <w:t xml:space="preserve">Figure 3. </w:t>
                      </w:r>
                      <w:r w:rsidRPr="00451632">
                        <w:rPr>
                          <w:b/>
                          <w:bCs/>
                          <w:sz w:val="20"/>
                          <w:szCs w:val="20"/>
                        </w:rPr>
                        <w:t>Sex</w:t>
                      </w:r>
                      <w:r>
                        <w:rPr>
                          <w:b/>
                          <w:bCs/>
                          <w:sz w:val="20"/>
                          <w:szCs w:val="20"/>
                        </w:rPr>
                        <w:t xml:space="preserve"> differences in isokinetic knee extension strength and endurance</w:t>
                      </w:r>
                    </w:p>
                  </w:txbxContent>
                </v:textbox>
                <w10:wrap type="topAndBottom"/>
              </v:shape>
            </w:pict>
          </mc:Fallback>
        </mc:AlternateContent>
      </w:r>
    </w:p>
    <w:p w14:paraId="5E29DA14" w14:textId="77777777" w:rsidR="003E7B87" w:rsidRDefault="003E7B87" w:rsidP="00764B32">
      <w:pPr>
        <w:rPr>
          <w:sz w:val="20"/>
          <w:szCs w:val="20"/>
        </w:rPr>
      </w:pPr>
    </w:p>
    <w:p w14:paraId="3FB8C822" w14:textId="57B03E6E" w:rsidR="00913428" w:rsidRDefault="00913428" w:rsidP="00764B32">
      <w:pPr>
        <w:rPr>
          <w:sz w:val="20"/>
          <w:szCs w:val="20"/>
        </w:rPr>
      </w:pPr>
    </w:p>
    <w:p w14:paraId="389DE41F" w14:textId="7328405C" w:rsidR="00913428" w:rsidRDefault="00223F8C" w:rsidP="00913428">
      <w:pPr>
        <w:pStyle w:val="ieeehead"/>
      </w:pPr>
      <w:bookmarkStart w:id="20" w:name="_Toc115341742"/>
      <w:r w:rsidRPr="00F02921">
        <w:t>5</w:t>
      </w:r>
      <w:r w:rsidR="00913428" w:rsidRPr="00F02921">
        <w:t>. Conclusion</w:t>
      </w:r>
      <w:bookmarkEnd w:id="20"/>
      <w:r w:rsidR="00913428">
        <w:t xml:space="preserve"> </w:t>
      </w:r>
    </w:p>
    <w:p w14:paraId="47F9E7B0" w14:textId="3863C4A8" w:rsidR="00913428" w:rsidRDefault="00913428" w:rsidP="00764B32">
      <w:pPr>
        <w:rPr>
          <w:sz w:val="20"/>
          <w:szCs w:val="20"/>
        </w:rPr>
      </w:pPr>
    </w:p>
    <w:p w14:paraId="240F7595" w14:textId="5FD30F0F" w:rsidR="00913428" w:rsidRDefault="100CAE68" w:rsidP="100CAE68">
      <w:pPr>
        <w:rPr>
          <w:sz w:val="20"/>
          <w:szCs w:val="20"/>
          <w:highlight w:val="yellow"/>
        </w:rPr>
      </w:pPr>
      <w:r w:rsidRPr="100CAE68">
        <w:rPr>
          <w:sz w:val="20"/>
          <w:szCs w:val="20"/>
        </w:rPr>
        <w:t xml:space="preserve">With exploration class missions quickly approaching, a clear understanding of how the physiological effects of space flight differ between male and female astronauts is imperative. Determining whether sex differences exist in aerobic and strength deconditioning could inform targeted countermeasures to help mitigate </w:t>
      </w:r>
      <w:r w:rsidR="00B62FB3">
        <w:rPr>
          <w:sz w:val="20"/>
          <w:szCs w:val="20"/>
        </w:rPr>
        <w:t>risks</w:t>
      </w:r>
      <w:r w:rsidR="00B62FB3" w:rsidRPr="100CAE68">
        <w:rPr>
          <w:sz w:val="20"/>
          <w:szCs w:val="20"/>
        </w:rPr>
        <w:t xml:space="preserve"> </w:t>
      </w:r>
      <w:r w:rsidRPr="100CAE68">
        <w:rPr>
          <w:sz w:val="20"/>
          <w:szCs w:val="20"/>
        </w:rPr>
        <w:t xml:space="preserve">and keep all astronauts safe </w:t>
      </w:r>
      <w:r w:rsidR="003C3305">
        <w:rPr>
          <w:sz w:val="20"/>
          <w:szCs w:val="20"/>
        </w:rPr>
        <w:t>across</w:t>
      </w:r>
      <w:r w:rsidRPr="100CAE68">
        <w:rPr>
          <w:sz w:val="20"/>
          <w:szCs w:val="20"/>
        </w:rPr>
        <w:t xml:space="preserve"> a variety of environments and situation</w:t>
      </w:r>
      <w:r w:rsidR="003C3305">
        <w:rPr>
          <w:sz w:val="20"/>
          <w:szCs w:val="20"/>
        </w:rPr>
        <w:t>al demands</w:t>
      </w:r>
      <w:r w:rsidRPr="100CAE68">
        <w:rPr>
          <w:sz w:val="20"/>
          <w:szCs w:val="20"/>
        </w:rPr>
        <w:t>. Despite the increased attention towards addressing this gap in the space flight literature, more research specifically aimed at understanding how female astronauts physiologically adapt to space flight and how this could vary from their male counterparts is still required.</w:t>
      </w:r>
    </w:p>
    <w:p w14:paraId="489B6BFF" w14:textId="098DAAED" w:rsidR="00875EAA" w:rsidRDefault="00875EAA" w:rsidP="00764B32">
      <w:pPr>
        <w:rPr>
          <w:sz w:val="20"/>
          <w:szCs w:val="20"/>
          <w:highlight w:val="yellow"/>
        </w:rPr>
      </w:pPr>
    </w:p>
    <w:p w14:paraId="13B7E99B" w14:textId="37DDBA55" w:rsidR="00B5312D" w:rsidRPr="00927748" w:rsidRDefault="00B5312D" w:rsidP="00B5312D">
      <w:pPr>
        <w:pStyle w:val="IEEEsubhead"/>
        <w:spacing w:line="240" w:lineRule="auto"/>
        <w:contextualSpacing/>
        <w:rPr>
          <w:i w:val="0"/>
          <w:sz w:val="20"/>
          <w:szCs w:val="20"/>
        </w:rPr>
      </w:pPr>
      <w:r w:rsidRPr="100CAE68">
        <w:rPr>
          <w:i w:val="0"/>
          <w:sz w:val="20"/>
          <w:szCs w:val="20"/>
        </w:rPr>
        <w:t xml:space="preserve">While NASA has made efforts to increase the diversity within recent astronaut classes, to include an equal distribution of male and female astronauts in the Artemis-specific astronaut corps, our data demonstrate that male astronauts remain the overwhelming majority of all NASA astronauts. Interestingly, despite comparable age and time to first mission, the average flight duration for female astronauts is nearly double that of their male counterparts, resulting in greater cumulative days in space compared to male astronauts. </w:t>
      </w:r>
      <w:r w:rsidR="005C1D57">
        <w:rPr>
          <w:i w:val="0"/>
          <w:sz w:val="20"/>
          <w:szCs w:val="20"/>
        </w:rPr>
        <w:t xml:space="preserve">This average difference in duration between the sexes is because </w:t>
      </w:r>
      <w:r w:rsidR="002C43A6">
        <w:rPr>
          <w:i w:val="0"/>
          <w:sz w:val="20"/>
          <w:szCs w:val="20"/>
        </w:rPr>
        <w:t xml:space="preserve">the </w:t>
      </w:r>
      <w:r w:rsidRPr="100CAE68">
        <w:rPr>
          <w:i w:val="0"/>
          <w:sz w:val="20"/>
          <w:szCs w:val="20"/>
        </w:rPr>
        <w:t xml:space="preserve">space flight missions </w:t>
      </w:r>
      <w:r w:rsidR="002A097A">
        <w:rPr>
          <w:i w:val="0"/>
          <w:sz w:val="20"/>
          <w:szCs w:val="20"/>
        </w:rPr>
        <w:t xml:space="preserve">of short duration </w:t>
      </w:r>
      <w:r w:rsidRPr="100CAE68">
        <w:rPr>
          <w:i w:val="0"/>
          <w:sz w:val="20"/>
          <w:szCs w:val="20"/>
        </w:rPr>
        <w:t>during these early programs (i.e., Mercury, Gemini, and Apollo) included only male astronauts. As both male and female astronauts</w:t>
      </w:r>
      <w:r>
        <w:rPr>
          <w:i w:val="0"/>
          <w:sz w:val="20"/>
          <w:szCs w:val="20"/>
        </w:rPr>
        <w:t xml:space="preserve"> </w:t>
      </w:r>
      <w:r w:rsidR="002F4755">
        <w:rPr>
          <w:i w:val="0"/>
          <w:sz w:val="20"/>
          <w:szCs w:val="20"/>
        </w:rPr>
        <w:t>are a part of</w:t>
      </w:r>
      <w:r w:rsidR="002F4755" w:rsidRPr="100CAE68">
        <w:rPr>
          <w:i w:val="0"/>
          <w:sz w:val="20"/>
          <w:szCs w:val="20"/>
        </w:rPr>
        <w:t xml:space="preserve"> </w:t>
      </w:r>
      <w:r w:rsidRPr="100CAE68">
        <w:rPr>
          <w:i w:val="0"/>
          <w:sz w:val="20"/>
          <w:szCs w:val="20"/>
        </w:rPr>
        <w:t xml:space="preserve">longer duration ISS missions and future exploration class missions to the </w:t>
      </w:r>
      <w:r>
        <w:rPr>
          <w:i w:val="0"/>
          <w:sz w:val="20"/>
          <w:szCs w:val="20"/>
        </w:rPr>
        <w:t>Moon</w:t>
      </w:r>
      <w:r w:rsidRPr="100CAE68">
        <w:rPr>
          <w:i w:val="0"/>
          <w:sz w:val="20"/>
          <w:szCs w:val="20"/>
        </w:rPr>
        <w:t xml:space="preserve"> and Mars, understanding how extended microgravity and partial gravity exposure impacts all astronauts is imperative. </w:t>
      </w:r>
    </w:p>
    <w:p w14:paraId="1AE30EB5" w14:textId="501DC99D" w:rsidR="00B5312D" w:rsidRDefault="00B5312D" w:rsidP="00764B32">
      <w:pPr>
        <w:rPr>
          <w:sz w:val="20"/>
          <w:szCs w:val="20"/>
          <w:highlight w:val="yellow"/>
        </w:rPr>
      </w:pPr>
    </w:p>
    <w:p w14:paraId="3A00BDF0" w14:textId="6C576B6D" w:rsidR="00913428" w:rsidRPr="00D8736C" w:rsidRDefault="008743EB" w:rsidP="00913428">
      <w:pPr>
        <w:pStyle w:val="IEEEsubhead"/>
        <w:spacing w:line="240" w:lineRule="auto"/>
        <w:contextualSpacing/>
        <w:rPr>
          <w:i w:val="0"/>
          <w:iCs/>
          <w:sz w:val="20"/>
          <w:szCs w:val="20"/>
          <w:highlight w:val="yellow"/>
        </w:rPr>
      </w:pPr>
      <w:r>
        <w:rPr>
          <w:i w:val="0"/>
          <w:iCs/>
          <w:sz w:val="20"/>
          <w:szCs w:val="20"/>
        </w:rPr>
        <w:lastRenderedPageBreak/>
        <w:t>Regardless of sex, space flight-</w:t>
      </w:r>
      <w:r w:rsidR="0077308B">
        <w:rPr>
          <w:i w:val="0"/>
          <w:iCs/>
          <w:sz w:val="20"/>
          <w:szCs w:val="20"/>
        </w:rPr>
        <w:t>induce</w:t>
      </w:r>
      <w:r w:rsidR="0077308B">
        <w:rPr>
          <w:i w:val="0"/>
          <w:iCs/>
          <w:sz w:val="20"/>
          <w:szCs w:val="20"/>
        </w:rPr>
        <w:t>s</w:t>
      </w:r>
      <w:r w:rsidR="0077308B">
        <w:rPr>
          <w:i w:val="0"/>
          <w:iCs/>
          <w:sz w:val="20"/>
          <w:szCs w:val="20"/>
        </w:rPr>
        <w:t xml:space="preserve"> </w:t>
      </w:r>
      <w:r>
        <w:rPr>
          <w:i w:val="0"/>
          <w:iCs/>
          <w:sz w:val="20"/>
          <w:szCs w:val="20"/>
        </w:rPr>
        <w:t>deconditioning</w:t>
      </w:r>
      <w:r w:rsidR="0077308B">
        <w:rPr>
          <w:i w:val="0"/>
          <w:iCs/>
          <w:sz w:val="20"/>
          <w:szCs w:val="20"/>
        </w:rPr>
        <w:t>,</w:t>
      </w:r>
      <w:r w:rsidRPr="00505C29">
        <w:rPr>
          <w:i w:val="0"/>
          <w:iCs/>
          <w:sz w:val="20"/>
          <w:szCs w:val="20"/>
        </w:rPr>
        <w:t xml:space="preserve"> </w:t>
      </w:r>
      <w:r>
        <w:rPr>
          <w:i w:val="0"/>
          <w:iCs/>
          <w:sz w:val="20"/>
          <w:szCs w:val="20"/>
        </w:rPr>
        <w:t>increases risk of injury</w:t>
      </w:r>
      <w:r w:rsidR="003E7B87" w:rsidRPr="00505C29">
        <w:rPr>
          <w:i w:val="0"/>
          <w:iCs/>
          <w:sz w:val="20"/>
          <w:szCs w:val="20"/>
        </w:rPr>
        <w:t xml:space="preserve">, which could impact the ability to complete EVA-associated tasks or compromise an astronaut’s ability to safely egress in contingency scenarios. </w:t>
      </w:r>
      <w:r w:rsidR="003E7B87">
        <w:rPr>
          <w:i w:val="0"/>
          <w:iCs/>
          <w:sz w:val="20"/>
          <w:szCs w:val="20"/>
        </w:rPr>
        <w:t>Importantly, far fewer injuries were diagnosed in-flight, with a majority</w:t>
      </w:r>
      <w:r w:rsidR="002B3CE4">
        <w:rPr>
          <w:i w:val="0"/>
          <w:iCs/>
          <w:sz w:val="20"/>
          <w:szCs w:val="20"/>
        </w:rPr>
        <w:t>—</w:t>
      </w:r>
      <w:r w:rsidR="003E7B87">
        <w:rPr>
          <w:i w:val="0"/>
          <w:iCs/>
          <w:sz w:val="20"/>
          <w:szCs w:val="20"/>
        </w:rPr>
        <w:t>mainly muscle sprains/strains</w:t>
      </w:r>
      <w:r w:rsidR="002B3CE4">
        <w:rPr>
          <w:i w:val="0"/>
          <w:iCs/>
          <w:sz w:val="20"/>
          <w:szCs w:val="20"/>
        </w:rPr>
        <w:t>—</w:t>
      </w:r>
      <w:r w:rsidR="003E7B87">
        <w:rPr>
          <w:i w:val="0"/>
          <w:iCs/>
          <w:sz w:val="20"/>
          <w:szCs w:val="20"/>
        </w:rPr>
        <w:t>occurring postflight. This indicates that few injuries are occurring in the microgravity environments; it remains to be seen whether the partial gravity environments of Lunar or Martian surfaces would impact the prevalence of in-</w:t>
      </w:r>
      <w:r w:rsidR="0077308B">
        <w:rPr>
          <w:i w:val="0"/>
          <w:iCs/>
          <w:sz w:val="20"/>
          <w:szCs w:val="20"/>
        </w:rPr>
        <w:t>mission</w:t>
      </w:r>
      <w:r w:rsidR="0077308B">
        <w:rPr>
          <w:i w:val="0"/>
          <w:iCs/>
          <w:sz w:val="20"/>
          <w:szCs w:val="20"/>
        </w:rPr>
        <w:t xml:space="preserve"> </w:t>
      </w:r>
      <w:r w:rsidR="003E7B87">
        <w:rPr>
          <w:i w:val="0"/>
          <w:iCs/>
          <w:sz w:val="20"/>
          <w:szCs w:val="20"/>
        </w:rPr>
        <w:t>injuries.</w:t>
      </w:r>
      <w:r w:rsidR="003E7B87">
        <w:rPr>
          <w:iCs/>
          <w:sz w:val="20"/>
          <w:szCs w:val="20"/>
        </w:rPr>
        <w:t xml:space="preserve"> </w:t>
      </w:r>
      <w:r w:rsidR="003E7B87">
        <w:rPr>
          <w:i w:val="0"/>
          <w:iCs/>
          <w:sz w:val="20"/>
          <w:szCs w:val="20"/>
        </w:rPr>
        <w:t>Additionally</w:t>
      </w:r>
      <w:r w:rsidR="003E7B87" w:rsidRPr="00505C29">
        <w:rPr>
          <w:i w:val="0"/>
          <w:iCs/>
          <w:sz w:val="20"/>
          <w:szCs w:val="20"/>
        </w:rPr>
        <w:t>, our findings demonstrate that fewer</w:t>
      </w:r>
      <w:r w:rsidR="003E7B87">
        <w:rPr>
          <w:iCs/>
          <w:sz w:val="20"/>
          <w:szCs w:val="20"/>
        </w:rPr>
        <w:t xml:space="preserve"> </w:t>
      </w:r>
      <w:r w:rsidR="00505C29" w:rsidRPr="00505C29">
        <w:rPr>
          <w:i w:val="0"/>
          <w:iCs/>
          <w:sz w:val="20"/>
          <w:szCs w:val="20"/>
        </w:rPr>
        <w:t xml:space="preserve">musculoskeletal injuries and diagnoses occurred in female astronauts, most likely </w:t>
      </w:r>
      <w:r w:rsidR="00661231">
        <w:rPr>
          <w:i w:val="0"/>
          <w:iCs/>
          <w:sz w:val="20"/>
          <w:szCs w:val="20"/>
        </w:rPr>
        <w:t>due to</w:t>
      </w:r>
      <w:r w:rsidR="00505C29" w:rsidRPr="00505C29">
        <w:rPr>
          <w:i w:val="0"/>
          <w:iCs/>
          <w:sz w:val="20"/>
          <w:szCs w:val="20"/>
        </w:rPr>
        <w:t xml:space="preserve"> the fact that there have been historically fewer female astronauts.</w:t>
      </w:r>
      <w:r w:rsidR="00505C29">
        <w:rPr>
          <w:i w:val="0"/>
          <w:iCs/>
          <w:sz w:val="20"/>
          <w:szCs w:val="20"/>
        </w:rPr>
        <w:t xml:space="preserve"> While fewer injuries are reported in females, the proportion of injuries that occurred in-flight was greater than that reported in males. Similarly, the proportion of low BMD diagnoses </w:t>
      </w:r>
      <w:r w:rsidR="00FB359D">
        <w:rPr>
          <w:i w:val="0"/>
          <w:iCs/>
          <w:sz w:val="20"/>
          <w:szCs w:val="20"/>
        </w:rPr>
        <w:t xml:space="preserve">in female crewmembers </w:t>
      </w:r>
      <w:r w:rsidR="00505C29">
        <w:rPr>
          <w:i w:val="0"/>
          <w:iCs/>
          <w:sz w:val="20"/>
          <w:szCs w:val="20"/>
        </w:rPr>
        <w:t>postflight was 3</w:t>
      </w:r>
      <w:r w:rsidR="00FB359D">
        <w:rPr>
          <w:i w:val="0"/>
          <w:iCs/>
          <w:sz w:val="20"/>
          <w:szCs w:val="20"/>
        </w:rPr>
        <w:t>x</w:t>
      </w:r>
      <w:r w:rsidR="00505C29">
        <w:rPr>
          <w:i w:val="0"/>
          <w:iCs/>
          <w:sz w:val="20"/>
          <w:szCs w:val="20"/>
        </w:rPr>
        <w:t xml:space="preserve"> that of male astronauts</w:t>
      </w:r>
      <w:r w:rsidR="00FB359D">
        <w:rPr>
          <w:i w:val="0"/>
          <w:iCs/>
          <w:sz w:val="20"/>
          <w:szCs w:val="20"/>
        </w:rPr>
        <w:t xml:space="preserve">. </w:t>
      </w:r>
      <w:r w:rsidR="00913428" w:rsidRPr="00867030">
        <w:rPr>
          <w:i w:val="0"/>
          <w:iCs/>
          <w:sz w:val="20"/>
          <w:szCs w:val="20"/>
        </w:rPr>
        <w:t>Together, these data provide important information regarding the health of all astronauts and may be informative for the continued improvement of preventative exercise countermeasures to help minimize the risk of musculoskeletal injury.</w:t>
      </w:r>
      <w:r w:rsidR="009E1FD8">
        <w:rPr>
          <w:i w:val="0"/>
          <w:iCs/>
          <w:sz w:val="20"/>
          <w:szCs w:val="20"/>
        </w:rPr>
        <w:t xml:space="preserve"> </w:t>
      </w:r>
    </w:p>
    <w:p w14:paraId="6F585658" w14:textId="5F7FFBD2" w:rsidR="00913428" w:rsidRDefault="00913428" w:rsidP="00764B32">
      <w:pPr>
        <w:rPr>
          <w:sz w:val="20"/>
          <w:szCs w:val="20"/>
          <w:highlight w:val="yellow"/>
        </w:rPr>
      </w:pPr>
    </w:p>
    <w:p w14:paraId="6A848C7F" w14:textId="37D1BCF0" w:rsidR="00B5312D" w:rsidRPr="00B5312D" w:rsidRDefault="00B5312D" w:rsidP="00B5312D">
      <w:pPr>
        <w:pStyle w:val="IEEEsubhead"/>
        <w:spacing w:line="240" w:lineRule="auto"/>
        <w:contextualSpacing/>
        <w:rPr>
          <w:i w:val="0"/>
          <w:sz w:val="20"/>
          <w:szCs w:val="20"/>
        </w:rPr>
      </w:pPr>
      <w:r w:rsidRPr="00B5312D">
        <w:rPr>
          <w:i w:val="0"/>
          <w:sz w:val="20"/>
          <w:szCs w:val="20"/>
        </w:rPr>
        <w:t>While our data demonstrated an overall greater aerobic capacity in male astronauts preflight, there were comparable reductions in VO</w:t>
      </w:r>
      <w:r w:rsidRPr="00B5312D">
        <w:rPr>
          <w:i w:val="0"/>
          <w:sz w:val="20"/>
          <w:szCs w:val="20"/>
          <w:vertAlign w:val="subscript"/>
        </w:rPr>
        <w:t>2</w:t>
      </w:r>
      <w:r w:rsidRPr="00B5312D">
        <w:rPr>
          <w:i w:val="0"/>
          <w:sz w:val="20"/>
          <w:szCs w:val="20"/>
        </w:rPr>
        <w:t>peak between the sexes. This is consistent with what has been reported in the limited space flight and bed rest studies investigating responses in both male and females. However, female astronauts experienced a greater reduction in maximal external work (peak watt). More research is warranted to elucidate the cause of this disparity, which may be due to differences in blood volume, vascular function, oxygen delivery, and skeletal muscle oxidative metabolism.</w:t>
      </w:r>
      <w:r>
        <w:rPr>
          <w:iCs/>
          <w:sz w:val="20"/>
          <w:szCs w:val="20"/>
        </w:rPr>
        <w:t xml:space="preserve"> </w:t>
      </w:r>
      <w:r w:rsidRPr="00B5312D">
        <w:rPr>
          <w:i w:val="0"/>
          <w:sz w:val="20"/>
          <w:szCs w:val="20"/>
        </w:rPr>
        <w:t xml:space="preserve">Similarly, reductions in </w:t>
      </w:r>
      <w:r w:rsidR="001C0E72">
        <w:rPr>
          <w:i w:val="0"/>
          <w:sz w:val="20"/>
          <w:szCs w:val="20"/>
        </w:rPr>
        <w:t xml:space="preserve">normalized </w:t>
      </w:r>
      <w:r w:rsidRPr="00B5312D">
        <w:rPr>
          <w:i w:val="0"/>
          <w:sz w:val="20"/>
          <w:szCs w:val="20"/>
        </w:rPr>
        <w:t>knee extension strength and endurance were comparable, although a larger sample size in the female cohort controlling for age and flight duration, as well as further health and performance evaluations</w:t>
      </w:r>
      <w:r w:rsidR="002B3CE4">
        <w:rPr>
          <w:i w:val="0"/>
          <w:sz w:val="20"/>
          <w:szCs w:val="20"/>
        </w:rPr>
        <w:t>,</w:t>
      </w:r>
      <w:r w:rsidRPr="00B5312D">
        <w:rPr>
          <w:i w:val="0"/>
          <w:sz w:val="20"/>
          <w:szCs w:val="20"/>
        </w:rPr>
        <w:t xml:space="preserve"> are needed to confirm these preliminary findings.</w:t>
      </w:r>
    </w:p>
    <w:p w14:paraId="4BEC8181" w14:textId="7A0ED846" w:rsidR="00B5312D" w:rsidRPr="00B5312D" w:rsidRDefault="00B5312D" w:rsidP="00764B32">
      <w:pPr>
        <w:rPr>
          <w:sz w:val="20"/>
          <w:szCs w:val="20"/>
          <w:highlight w:val="yellow"/>
        </w:rPr>
      </w:pPr>
    </w:p>
    <w:p w14:paraId="1753458C" w14:textId="7DC9D5E8" w:rsidR="00DE2014" w:rsidRDefault="00F41616" w:rsidP="00F41616">
      <w:pPr>
        <w:rPr>
          <w:sz w:val="20"/>
          <w:szCs w:val="20"/>
        </w:rPr>
      </w:pPr>
      <w:r>
        <w:rPr>
          <w:sz w:val="20"/>
          <w:szCs w:val="20"/>
        </w:rPr>
        <w:t>While the data reported here help to address the gap in knowledge regarding sex difference aerobic and muscular decondition</w:t>
      </w:r>
      <w:r w:rsidR="001C0E72">
        <w:rPr>
          <w:sz w:val="20"/>
          <w:szCs w:val="20"/>
        </w:rPr>
        <w:t>ing</w:t>
      </w:r>
      <w:r>
        <w:rPr>
          <w:sz w:val="20"/>
          <w:szCs w:val="20"/>
        </w:rPr>
        <w:t xml:space="preserve"> with space flight, important limitations to this dataset must be considered. </w:t>
      </w:r>
      <w:r w:rsidRPr="00F41616">
        <w:rPr>
          <w:sz w:val="20"/>
          <w:szCs w:val="20"/>
        </w:rPr>
        <w:t xml:space="preserve">Injuries reported herein do not fully encompass all injuries diagnosed by crew flight surgeons and only represent a subset of musculoskeletal injuries identified as being relevant to muscular deconditioning. </w:t>
      </w:r>
      <w:r>
        <w:rPr>
          <w:sz w:val="20"/>
          <w:szCs w:val="20"/>
        </w:rPr>
        <w:t>Additionally, a</w:t>
      </w:r>
      <w:r w:rsidRPr="00F41616">
        <w:rPr>
          <w:sz w:val="20"/>
          <w:szCs w:val="20"/>
        </w:rPr>
        <w:t xml:space="preserve">erobic and strength deconditioning data are limited by small sample sizes which may not have been adequately powered to detect differences in aerobic capacity, knee extension strength or endurance. These analyses were not controlled for age or flight duration which could </w:t>
      </w:r>
      <w:r w:rsidR="002B3CE4">
        <w:rPr>
          <w:sz w:val="20"/>
          <w:szCs w:val="20"/>
        </w:rPr>
        <w:t xml:space="preserve">also </w:t>
      </w:r>
      <w:r w:rsidRPr="00F41616">
        <w:rPr>
          <w:sz w:val="20"/>
          <w:szCs w:val="20"/>
        </w:rPr>
        <w:t>influence deconditioning outcomes</w:t>
      </w:r>
      <w:r>
        <w:rPr>
          <w:sz w:val="20"/>
          <w:szCs w:val="20"/>
        </w:rPr>
        <w:t xml:space="preserve">. </w:t>
      </w:r>
    </w:p>
    <w:p w14:paraId="3A3A2666" w14:textId="77777777" w:rsidR="00DE2014" w:rsidRDefault="00DE2014" w:rsidP="00F41616">
      <w:pPr>
        <w:rPr>
          <w:sz w:val="20"/>
          <w:szCs w:val="20"/>
        </w:rPr>
      </w:pPr>
    </w:p>
    <w:p w14:paraId="214BD150" w14:textId="27EFF10D" w:rsidR="00DE2014" w:rsidRDefault="00DE2014" w:rsidP="00F41616">
      <w:pPr>
        <w:rPr>
          <w:sz w:val="20"/>
          <w:szCs w:val="20"/>
        </w:rPr>
      </w:pPr>
      <w:r w:rsidRPr="00DE2014">
        <w:rPr>
          <w:sz w:val="20"/>
          <w:szCs w:val="20"/>
        </w:rPr>
        <w:t xml:space="preserve">Research is limited in the understanding of hormonal response to exercise. Major knowledge gaps include space duration effects on estrogen and testosterone. Additionally, it is currently unknown </w:t>
      </w:r>
      <w:r w:rsidR="006A2624">
        <w:rPr>
          <w:sz w:val="20"/>
          <w:szCs w:val="20"/>
        </w:rPr>
        <w:t xml:space="preserve">whether sex-dependent differential </w:t>
      </w:r>
      <w:r w:rsidR="006A2624">
        <w:rPr>
          <w:sz w:val="20"/>
          <w:szCs w:val="20"/>
        </w:rPr>
        <w:t>responses to</w:t>
      </w:r>
      <w:r w:rsidR="006A2624" w:rsidRPr="00DE2014">
        <w:rPr>
          <w:sz w:val="20"/>
          <w:szCs w:val="20"/>
        </w:rPr>
        <w:t xml:space="preserve"> </w:t>
      </w:r>
      <w:r w:rsidRPr="00DE2014">
        <w:rPr>
          <w:sz w:val="20"/>
          <w:szCs w:val="20"/>
        </w:rPr>
        <w:t>space</w:t>
      </w:r>
      <w:r>
        <w:rPr>
          <w:sz w:val="20"/>
          <w:szCs w:val="20"/>
        </w:rPr>
        <w:t xml:space="preserve"> </w:t>
      </w:r>
      <w:r w:rsidRPr="00DE2014">
        <w:rPr>
          <w:sz w:val="20"/>
          <w:szCs w:val="20"/>
        </w:rPr>
        <w:t>flight deconditioning and estrogen/testosterone hormones are affected by the adaptions to exercise for maintaining bone, tendon</w:t>
      </w:r>
      <w:r>
        <w:rPr>
          <w:sz w:val="20"/>
          <w:szCs w:val="20"/>
        </w:rPr>
        <w:t>/</w:t>
      </w:r>
      <w:r w:rsidRPr="00DE2014">
        <w:rPr>
          <w:sz w:val="20"/>
          <w:szCs w:val="20"/>
        </w:rPr>
        <w:t>muscle strength</w:t>
      </w:r>
      <w:r>
        <w:rPr>
          <w:sz w:val="20"/>
          <w:szCs w:val="20"/>
        </w:rPr>
        <w:t>,</w:t>
      </w:r>
      <w:r w:rsidRPr="00DE2014">
        <w:rPr>
          <w:sz w:val="20"/>
          <w:szCs w:val="20"/>
        </w:rPr>
        <w:t xml:space="preserve"> and aerobic capacity. If so, specific sex dependent countermeasures may be needed to address this potential issue. Lastly, recovery </w:t>
      </w:r>
      <w:r w:rsidR="005D4F16">
        <w:rPr>
          <w:sz w:val="20"/>
          <w:szCs w:val="20"/>
        </w:rPr>
        <w:t>of muscle strength following</w:t>
      </w:r>
      <w:r w:rsidRPr="00DE2014">
        <w:rPr>
          <w:sz w:val="20"/>
          <w:szCs w:val="20"/>
        </w:rPr>
        <w:t xml:space="preserve"> space</w:t>
      </w:r>
      <w:r>
        <w:rPr>
          <w:sz w:val="20"/>
          <w:szCs w:val="20"/>
        </w:rPr>
        <w:t xml:space="preserve"> </w:t>
      </w:r>
      <w:r w:rsidRPr="00DE2014">
        <w:rPr>
          <w:sz w:val="20"/>
          <w:szCs w:val="20"/>
        </w:rPr>
        <w:t xml:space="preserve">flight has been reported to be </w:t>
      </w:r>
      <w:r w:rsidR="005D4F16">
        <w:rPr>
          <w:sz w:val="20"/>
          <w:szCs w:val="20"/>
        </w:rPr>
        <w:t>slower</w:t>
      </w:r>
      <w:r w:rsidR="005D4F16" w:rsidRPr="00DE2014">
        <w:rPr>
          <w:sz w:val="20"/>
          <w:szCs w:val="20"/>
        </w:rPr>
        <w:t xml:space="preserve"> </w:t>
      </w:r>
      <w:r w:rsidRPr="00DE2014">
        <w:rPr>
          <w:sz w:val="20"/>
          <w:szCs w:val="20"/>
        </w:rPr>
        <w:t>in female</w:t>
      </w:r>
      <w:r w:rsidR="005D4F16">
        <w:rPr>
          <w:sz w:val="20"/>
          <w:szCs w:val="20"/>
        </w:rPr>
        <w:t xml:space="preserve">s. </w:t>
      </w:r>
      <w:r w:rsidRPr="00DE2014">
        <w:rPr>
          <w:sz w:val="20"/>
          <w:szCs w:val="20"/>
        </w:rPr>
        <w:t>Further understanding is needed to improve postflight rehabilitation measures for all astronauts.</w:t>
      </w:r>
    </w:p>
    <w:p w14:paraId="2E129A82" w14:textId="77777777" w:rsidR="00DE2014" w:rsidRDefault="00DE2014" w:rsidP="00F41616">
      <w:pPr>
        <w:rPr>
          <w:sz w:val="20"/>
          <w:szCs w:val="20"/>
        </w:rPr>
      </w:pPr>
    </w:p>
    <w:p w14:paraId="7FB54E64" w14:textId="6238CE45" w:rsidR="00913428" w:rsidRDefault="00DF7E51" w:rsidP="00F41616">
      <w:pPr>
        <w:rPr>
          <w:sz w:val="20"/>
          <w:szCs w:val="20"/>
        </w:rPr>
      </w:pPr>
      <w:r>
        <w:rPr>
          <w:sz w:val="20"/>
          <w:szCs w:val="20"/>
        </w:rPr>
        <w:t>In order to protect all crew, a</w:t>
      </w:r>
      <w:r w:rsidR="00C55FA7">
        <w:rPr>
          <w:sz w:val="20"/>
          <w:szCs w:val="20"/>
        </w:rPr>
        <w:t xml:space="preserve">dequate data and research are </w:t>
      </w:r>
      <w:r w:rsidR="00712291">
        <w:rPr>
          <w:sz w:val="20"/>
          <w:szCs w:val="20"/>
        </w:rPr>
        <w:t xml:space="preserve">necessary to inform the critical decisions regarding </w:t>
      </w:r>
      <w:r w:rsidR="00F01BA7">
        <w:rPr>
          <w:sz w:val="20"/>
          <w:szCs w:val="20"/>
        </w:rPr>
        <w:t>risks and countermeasure</w:t>
      </w:r>
      <w:r w:rsidR="00030856">
        <w:rPr>
          <w:sz w:val="20"/>
          <w:szCs w:val="20"/>
        </w:rPr>
        <w:t xml:space="preserve"> development for long-duration exploration missions.</w:t>
      </w:r>
      <w:r w:rsidR="00D242AD">
        <w:rPr>
          <w:sz w:val="20"/>
          <w:szCs w:val="20"/>
        </w:rPr>
        <w:t xml:space="preserve"> </w:t>
      </w:r>
      <w:r w:rsidR="00D07050">
        <w:rPr>
          <w:sz w:val="20"/>
          <w:szCs w:val="20"/>
        </w:rPr>
        <w:t>This</w:t>
      </w:r>
      <w:r w:rsidR="00D07050" w:rsidRPr="001C121A">
        <w:rPr>
          <w:sz w:val="20"/>
          <w:szCs w:val="20"/>
        </w:rPr>
        <w:t xml:space="preserve"> report has outlined several gaps that can be filled with directed investigations</w:t>
      </w:r>
      <w:r w:rsidR="00A4107E">
        <w:rPr>
          <w:sz w:val="20"/>
          <w:szCs w:val="20"/>
        </w:rPr>
        <w:t xml:space="preserve"> to better characterize the physiological adaptio</w:t>
      </w:r>
      <w:r w:rsidR="00F3054D">
        <w:rPr>
          <w:sz w:val="20"/>
          <w:szCs w:val="20"/>
        </w:rPr>
        <w:t xml:space="preserve">ns </w:t>
      </w:r>
      <w:r w:rsidR="00A14298">
        <w:rPr>
          <w:sz w:val="20"/>
          <w:szCs w:val="20"/>
        </w:rPr>
        <w:t>to space flight in female astronauts</w:t>
      </w:r>
      <w:r w:rsidR="001C121A" w:rsidRPr="001C121A">
        <w:rPr>
          <w:sz w:val="20"/>
          <w:szCs w:val="20"/>
        </w:rPr>
        <w:t>.</w:t>
      </w:r>
    </w:p>
    <w:p w14:paraId="256F518B" w14:textId="77777777" w:rsidR="001C121A" w:rsidRDefault="001C121A" w:rsidP="00F41616">
      <w:pPr>
        <w:rPr>
          <w:sz w:val="20"/>
          <w:szCs w:val="20"/>
        </w:rPr>
      </w:pPr>
    </w:p>
    <w:p w14:paraId="6C8E616D" w14:textId="77777777" w:rsidR="001224BD" w:rsidRPr="001224BD" w:rsidRDefault="001224BD" w:rsidP="00B5312D">
      <w:pPr>
        <w:spacing w:before="9" w:line="220" w:lineRule="exact"/>
        <w:jc w:val="left"/>
        <w:rPr>
          <w:sz w:val="20"/>
          <w:szCs w:val="20"/>
        </w:rPr>
      </w:pPr>
    </w:p>
    <w:p w14:paraId="2D3C7D12" w14:textId="77777777" w:rsidR="009D663B" w:rsidRDefault="009D663B" w:rsidP="008B257F">
      <w:pPr>
        <w:pStyle w:val="ieeehead"/>
      </w:pPr>
      <w:bookmarkStart w:id="21" w:name="_Toc115341743"/>
      <w:r>
        <w:t>Acknowledgements</w:t>
      </w:r>
      <w:bookmarkEnd w:id="21"/>
    </w:p>
    <w:p w14:paraId="2EF71469" w14:textId="5EAAA446" w:rsidR="009D663B" w:rsidRPr="00CB1257" w:rsidRDefault="0000681B" w:rsidP="00CB1257">
      <w:pPr>
        <w:rPr>
          <w:sz w:val="20"/>
          <w:szCs w:val="20"/>
        </w:rPr>
      </w:pPr>
      <w:r w:rsidRPr="0000681B">
        <w:rPr>
          <w:sz w:val="20"/>
          <w:szCs w:val="20"/>
        </w:rPr>
        <w:t xml:space="preserve">The authors thank the many scientists who contributed to </w:t>
      </w:r>
      <w:r w:rsidR="004D4FE1">
        <w:rPr>
          <w:sz w:val="20"/>
          <w:szCs w:val="20"/>
        </w:rPr>
        <w:t>data collection and analysis included</w:t>
      </w:r>
      <w:r w:rsidRPr="0000681B">
        <w:rPr>
          <w:sz w:val="20"/>
          <w:szCs w:val="20"/>
        </w:rPr>
        <w:t xml:space="preserve"> in this </w:t>
      </w:r>
      <w:r w:rsidR="001D487D">
        <w:rPr>
          <w:sz w:val="20"/>
          <w:szCs w:val="20"/>
        </w:rPr>
        <w:t>manuscript</w:t>
      </w:r>
      <w:r w:rsidRPr="0000681B">
        <w:rPr>
          <w:sz w:val="20"/>
          <w:szCs w:val="20"/>
        </w:rPr>
        <w:t xml:space="preserve">. The authors also thank </w:t>
      </w:r>
      <w:r w:rsidR="00744D0E">
        <w:rPr>
          <w:sz w:val="20"/>
          <w:szCs w:val="20"/>
        </w:rPr>
        <w:t>Brian Prejean for his</w:t>
      </w:r>
      <w:r w:rsidRPr="0000681B">
        <w:rPr>
          <w:sz w:val="20"/>
          <w:szCs w:val="20"/>
        </w:rPr>
        <w:t xml:space="preserve"> thorough review</w:t>
      </w:r>
      <w:r w:rsidR="001D487D">
        <w:rPr>
          <w:sz w:val="20"/>
          <w:szCs w:val="20"/>
        </w:rPr>
        <w:t xml:space="preserve">. </w:t>
      </w:r>
    </w:p>
    <w:p w14:paraId="57D6D0B1" w14:textId="77777777" w:rsidR="000B259F" w:rsidRPr="00D7566A" w:rsidRDefault="000B259F" w:rsidP="00E248C4">
      <w:pPr>
        <w:pStyle w:val="ieeenormal"/>
        <w:spacing w:after="0"/>
        <w:rPr>
          <w:sz w:val="20"/>
        </w:rPr>
      </w:pPr>
    </w:p>
    <w:p w14:paraId="6710FA41" w14:textId="77777777" w:rsidR="00D01E6F" w:rsidRDefault="00D01E6F" w:rsidP="008B257F">
      <w:pPr>
        <w:pStyle w:val="ieeehead"/>
      </w:pPr>
      <w:bookmarkStart w:id="22" w:name="_Toc14366349"/>
      <w:bookmarkStart w:id="23" w:name="_Toc115341744"/>
      <w:r>
        <w:t>References</w:t>
      </w:r>
      <w:bookmarkEnd w:id="22"/>
      <w:bookmarkEnd w:id="23"/>
      <w:r>
        <w:t xml:space="preserve"> </w:t>
      </w:r>
    </w:p>
    <w:p w14:paraId="24CE1C0E" w14:textId="77777777" w:rsidR="008F1D1C" w:rsidRPr="00E6059F" w:rsidRDefault="00B76033" w:rsidP="008F1D1C">
      <w:pPr>
        <w:pStyle w:val="EndNoteBibliography"/>
        <w:ind w:left="720" w:hanging="720"/>
        <w:rPr>
          <w:sz w:val="20"/>
          <w:szCs w:val="20"/>
        </w:rPr>
      </w:pPr>
      <w:r w:rsidRPr="00E6059F">
        <w:rPr>
          <w:sz w:val="20"/>
          <w:szCs w:val="20"/>
        </w:rPr>
        <w:fldChar w:fldCharType="begin"/>
      </w:r>
      <w:r w:rsidRPr="00E6059F">
        <w:rPr>
          <w:sz w:val="20"/>
          <w:szCs w:val="20"/>
        </w:rPr>
        <w:instrText xml:space="preserve"> ADDIN EN.REFLIST </w:instrText>
      </w:r>
      <w:r w:rsidRPr="00E6059F">
        <w:rPr>
          <w:sz w:val="20"/>
          <w:szCs w:val="20"/>
        </w:rPr>
        <w:fldChar w:fldCharType="separate"/>
      </w:r>
      <w:r w:rsidR="008F1D1C" w:rsidRPr="00E6059F">
        <w:rPr>
          <w:sz w:val="20"/>
          <w:szCs w:val="20"/>
        </w:rPr>
        <w:t>1.</w:t>
      </w:r>
      <w:r w:rsidR="008F1D1C" w:rsidRPr="00E6059F">
        <w:rPr>
          <w:sz w:val="20"/>
          <w:szCs w:val="20"/>
        </w:rPr>
        <w:tab/>
        <w:t xml:space="preserve">Mark, S., et al., </w:t>
      </w:r>
      <w:r w:rsidR="008F1D1C" w:rsidRPr="00E6059F">
        <w:rPr>
          <w:i/>
          <w:sz w:val="20"/>
          <w:szCs w:val="20"/>
        </w:rPr>
        <w:t>The impact of sex and gender on adaptation to space: executive summary.</w:t>
      </w:r>
      <w:r w:rsidR="008F1D1C" w:rsidRPr="00E6059F">
        <w:rPr>
          <w:sz w:val="20"/>
          <w:szCs w:val="20"/>
        </w:rPr>
        <w:t xml:space="preserve"> J Womens Health (Larchmt), 2014. </w:t>
      </w:r>
      <w:r w:rsidR="008F1D1C" w:rsidRPr="00E6059F">
        <w:rPr>
          <w:b/>
          <w:sz w:val="20"/>
          <w:szCs w:val="20"/>
        </w:rPr>
        <w:t>23</w:t>
      </w:r>
      <w:r w:rsidR="008F1D1C" w:rsidRPr="00E6059F">
        <w:rPr>
          <w:sz w:val="20"/>
          <w:szCs w:val="20"/>
        </w:rPr>
        <w:t>(11): p. 941-7.</w:t>
      </w:r>
    </w:p>
    <w:p w14:paraId="0B9D4271" w14:textId="77777777" w:rsidR="008F1D1C" w:rsidRPr="00E6059F" w:rsidRDefault="008F1D1C" w:rsidP="008F1D1C">
      <w:pPr>
        <w:pStyle w:val="EndNoteBibliography"/>
        <w:ind w:left="720" w:hanging="720"/>
        <w:rPr>
          <w:sz w:val="20"/>
          <w:szCs w:val="20"/>
        </w:rPr>
      </w:pPr>
      <w:r w:rsidRPr="00E6059F">
        <w:rPr>
          <w:sz w:val="20"/>
          <w:szCs w:val="20"/>
        </w:rPr>
        <w:t>2.</w:t>
      </w:r>
      <w:r w:rsidRPr="00E6059F">
        <w:rPr>
          <w:sz w:val="20"/>
          <w:szCs w:val="20"/>
        </w:rPr>
        <w:tab/>
        <w:t xml:space="preserve">Science, U.S.C.H.C.o. and Astronautics, </w:t>
      </w:r>
      <w:r w:rsidRPr="00E6059F">
        <w:rPr>
          <w:i/>
          <w:sz w:val="20"/>
          <w:szCs w:val="20"/>
        </w:rPr>
        <w:t>Qualifications for Astronauts: Hearings Before the Special Subcommittee on the Selection of Astronauts of the Committee on Science and Astronauts, U. S. House of Representatives; Eighty-seventh Congress, Second Session, July 17 and 18, 1962</w:t>
      </w:r>
      <w:r w:rsidRPr="00E6059F">
        <w:rPr>
          <w:sz w:val="20"/>
          <w:szCs w:val="20"/>
        </w:rPr>
        <w:t>. 1962: U.S. Government Printing Office.</w:t>
      </w:r>
    </w:p>
    <w:p w14:paraId="09D22F54" w14:textId="77777777" w:rsidR="008F1D1C" w:rsidRPr="00E6059F" w:rsidRDefault="008F1D1C" w:rsidP="008F1D1C">
      <w:pPr>
        <w:pStyle w:val="EndNoteBibliography"/>
        <w:ind w:left="720" w:hanging="720"/>
        <w:rPr>
          <w:sz w:val="20"/>
          <w:szCs w:val="20"/>
        </w:rPr>
      </w:pPr>
      <w:r w:rsidRPr="00E6059F">
        <w:rPr>
          <w:sz w:val="20"/>
          <w:szCs w:val="20"/>
        </w:rPr>
        <w:t>3.</w:t>
      </w:r>
      <w:r w:rsidRPr="00E6059F">
        <w:rPr>
          <w:sz w:val="20"/>
          <w:szCs w:val="20"/>
        </w:rPr>
        <w:tab/>
        <w:t xml:space="preserve">Jennings, R.T. and E.S. Baker, </w:t>
      </w:r>
      <w:r w:rsidRPr="00E6059F">
        <w:rPr>
          <w:i/>
          <w:sz w:val="20"/>
          <w:szCs w:val="20"/>
        </w:rPr>
        <w:t>Gynecological and reproductive issues for women in space: a review.</w:t>
      </w:r>
      <w:r w:rsidRPr="00E6059F">
        <w:rPr>
          <w:sz w:val="20"/>
          <w:szCs w:val="20"/>
        </w:rPr>
        <w:t xml:space="preserve"> Obstet Gynecol Surv, 2000. </w:t>
      </w:r>
      <w:r w:rsidRPr="00E6059F">
        <w:rPr>
          <w:b/>
          <w:sz w:val="20"/>
          <w:szCs w:val="20"/>
        </w:rPr>
        <w:t>55</w:t>
      </w:r>
      <w:r w:rsidRPr="00E6059F">
        <w:rPr>
          <w:sz w:val="20"/>
          <w:szCs w:val="20"/>
        </w:rPr>
        <w:t>(2): p. 109-16.</w:t>
      </w:r>
    </w:p>
    <w:p w14:paraId="267C9EC2" w14:textId="77777777" w:rsidR="008F1D1C" w:rsidRPr="00E6059F" w:rsidRDefault="008F1D1C" w:rsidP="008F1D1C">
      <w:pPr>
        <w:pStyle w:val="EndNoteBibliography"/>
        <w:ind w:left="720" w:hanging="720"/>
        <w:rPr>
          <w:sz w:val="20"/>
          <w:szCs w:val="20"/>
        </w:rPr>
      </w:pPr>
      <w:r w:rsidRPr="00E6059F">
        <w:rPr>
          <w:sz w:val="20"/>
          <w:szCs w:val="20"/>
        </w:rPr>
        <w:t>4.</w:t>
      </w:r>
      <w:r w:rsidRPr="00E6059F">
        <w:rPr>
          <w:sz w:val="20"/>
          <w:szCs w:val="20"/>
        </w:rPr>
        <w:tab/>
      </w:r>
      <w:r w:rsidRPr="00E6059F">
        <w:rPr>
          <w:i/>
          <w:sz w:val="20"/>
          <w:szCs w:val="20"/>
        </w:rPr>
        <w:t>Artemis Plan: NASA's Lunar Exploration Program Overview</w:t>
      </w:r>
      <w:r w:rsidRPr="00E6059F">
        <w:rPr>
          <w:sz w:val="20"/>
          <w:szCs w:val="20"/>
        </w:rPr>
        <w:t>, N.A.a.S. Administration, Editor. 2020.</w:t>
      </w:r>
    </w:p>
    <w:p w14:paraId="01EB0E1A" w14:textId="77777777" w:rsidR="008F1D1C" w:rsidRPr="00E6059F" w:rsidRDefault="008F1D1C" w:rsidP="008F1D1C">
      <w:pPr>
        <w:pStyle w:val="EndNoteBibliography"/>
        <w:ind w:left="720" w:hanging="720"/>
        <w:rPr>
          <w:sz w:val="20"/>
          <w:szCs w:val="20"/>
        </w:rPr>
      </w:pPr>
      <w:r w:rsidRPr="00E6059F">
        <w:rPr>
          <w:sz w:val="20"/>
          <w:szCs w:val="20"/>
        </w:rPr>
        <w:t>5.</w:t>
      </w:r>
      <w:r w:rsidRPr="00E6059F">
        <w:rPr>
          <w:sz w:val="20"/>
          <w:szCs w:val="20"/>
        </w:rPr>
        <w:tab/>
        <w:t xml:space="preserve">Harm, D.L., et al., </w:t>
      </w:r>
      <w:r w:rsidRPr="00E6059F">
        <w:rPr>
          <w:i/>
          <w:sz w:val="20"/>
          <w:szCs w:val="20"/>
        </w:rPr>
        <w:t>Invited review: gender issues related to spaceflight: a NASA perspective.</w:t>
      </w:r>
      <w:r w:rsidRPr="00E6059F">
        <w:rPr>
          <w:sz w:val="20"/>
          <w:szCs w:val="20"/>
        </w:rPr>
        <w:t xml:space="preserve"> J Appl Physiol (1985), 2001. </w:t>
      </w:r>
      <w:r w:rsidRPr="00E6059F">
        <w:rPr>
          <w:b/>
          <w:sz w:val="20"/>
          <w:szCs w:val="20"/>
        </w:rPr>
        <w:t>91</w:t>
      </w:r>
      <w:r w:rsidRPr="00E6059F">
        <w:rPr>
          <w:sz w:val="20"/>
          <w:szCs w:val="20"/>
        </w:rPr>
        <w:t>(5): p. 2374-83.</w:t>
      </w:r>
    </w:p>
    <w:p w14:paraId="6094E8F9" w14:textId="77777777" w:rsidR="008F1D1C" w:rsidRPr="00E6059F" w:rsidRDefault="008F1D1C" w:rsidP="008F1D1C">
      <w:pPr>
        <w:pStyle w:val="EndNoteBibliography"/>
        <w:ind w:left="720" w:hanging="720"/>
        <w:rPr>
          <w:sz w:val="20"/>
          <w:szCs w:val="20"/>
        </w:rPr>
      </w:pPr>
      <w:r w:rsidRPr="00E6059F">
        <w:rPr>
          <w:sz w:val="20"/>
          <w:szCs w:val="20"/>
        </w:rPr>
        <w:t>6.</w:t>
      </w:r>
      <w:r w:rsidRPr="00E6059F">
        <w:rPr>
          <w:sz w:val="20"/>
          <w:szCs w:val="20"/>
        </w:rPr>
        <w:tab/>
        <w:t xml:space="preserve">Ploutz-Snyder, L., et al., </w:t>
      </w:r>
      <w:r w:rsidRPr="00E6059F">
        <w:rPr>
          <w:i/>
          <w:sz w:val="20"/>
          <w:szCs w:val="20"/>
        </w:rPr>
        <w:t>Effects of sex and gender on adaptation to space: musculoskeletal health.</w:t>
      </w:r>
      <w:r w:rsidRPr="00E6059F">
        <w:rPr>
          <w:sz w:val="20"/>
          <w:szCs w:val="20"/>
        </w:rPr>
        <w:t xml:space="preserve"> J Womens Health (Larchmt), 2014. </w:t>
      </w:r>
      <w:r w:rsidRPr="00E6059F">
        <w:rPr>
          <w:b/>
          <w:sz w:val="20"/>
          <w:szCs w:val="20"/>
        </w:rPr>
        <w:t>23</w:t>
      </w:r>
      <w:r w:rsidRPr="00E6059F">
        <w:rPr>
          <w:sz w:val="20"/>
          <w:szCs w:val="20"/>
        </w:rPr>
        <w:t>(11): p. 963-6.</w:t>
      </w:r>
    </w:p>
    <w:p w14:paraId="2275B355" w14:textId="77777777" w:rsidR="008F1D1C" w:rsidRPr="00E6059F" w:rsidRDefault="008F1D1C" w:rsidP="008F1D1C">
      <w:pPr>
        <w:pStyle w:val="EndNoteBibliography"/>
        <w:ind w:left="720" w:hanging="720"/>
        <w:rPr>
          <w:sz w:val="20"/>
          <w:szCs w:val="20"/>
        </w:rPr>
      </w:pPr>
      <w:r w:rsidRPr="00E6059F">
        <w:rPr>
          <w:sz w:val="20"/>
          <w:szCs w:val="20"/>
        </w:rPr>
        <w:t>7.</w:t>
      </w:r>
      <w:r w:rsidRPr="00E6059F">
        <w:rPr>
          <w:sz w:val="20"/>
          <w:szCs w:val="20"/>
        </w:rPr>
        <w:tab/>
        <w:t xml:space="preserve">Ronca, A.E., et al., </w:t>
      </w:r>
      <w:r w:rsidRPr="00E6059F">
        <w:rPr>
          <w:i/>
          <w:sz w:val="20"/>
          <w:szCs w:val="20"/>
        </w:rPr>
        <w:t>Effects of sex and gender on adaptations to space: reproductive health.</w:t>
      </w:r>
      <w:r w:rsidRPr="00E6059F">
        <w:rPr>
          <w:sz w:val="20"/>
          <w:szCs w:val="20"/>
        </w:rPr>
        <w:t xml:space="preserve"> J Womens Health (Larchmt), 2014. </w:t>
      </w:r>
      <w:r w:rsidRPr="00E6059F">
        <w:rPr>
          <w:b/>
          <w:sz w:val="20"/>
          <w:szCs w:val="20"/>
        </w:rPr>
        <w:t>23</w:t>
      </w:r>
      <w:r w:rsidRPr="00E6059F">
        <w:rPr>
          <w:sz w:val="20"/>
          <w:szCs w:val="20"/>
        </w:rPr>
        <w:t>(11): p. 967-74.</w:t>
      </w:r>
    </w:p>
    <w:p w14:paraId="0AECD531" w14:textId="77777777" w:rsidR="008F1D1C" w:rsidRPr="00E6059F" w:rsidRDefault="008F1D1C" w:rsidP="008F1D1C">
      <w:pPr>
        <w:pStyle w:val="EndNoteBibliography"/>
        <w:ind w:left="720" w:hanging="720"/>
        <w:rPr>
          <w:sz w:val="20"/>
          <w:szCs w:val="20"/>
        </w:rPr>
      </w:pPr>
      <w:r w:rsidRPr="00E6059F">
        <w:rPr>
          <w:sz w:val="20"/>
          <w:szCs w:val="20"/>
        </w:rPr>
        <w:t>8.</w:t>
      </w:r>
      <w:r w:rsidRPr="00E6059F">
        <w:rPr>
          <w:sz w:val="20"/>
          <w:szCs w:val="20"/>
        </w:rPr>
        <w:tab/>
        <w:t xml:space="preserve">Khosla, S. and D.G. Monroe, </w:t>
      </w:r>
      <w:r w:rsidRPr="00E6059F">
        <w:rPr>
          <w:i/>
          <w:sz w:val="20"/>
          <w:szCs w:val="20"/>
        </w:rPr>
        <w:t>Regulation of Bone Metabolism by Sex Steroids.</w:t>
      </w:r>
      <w:r w:rsidRPr="00E6059F">
        <w:rPr>
          <w:sz w:val="20"/>
          <w:szCs w:val="20"/>
        </w:rPr>
        <w:t xml:space="preserve"> Cold Spring Harb Perspect Med, 2018. </w:t>
      </w:r>
      <w:r w:rsidRPr="00E6059F">
        <w:rPr>
          <w:b/>
          <w:sz w:val="20"/>
          <w:szCs w:val="20"/>
        </w:rPr>
        <w:t>8</w:t>
      </w:r>
      <w:r w:rsidRPr="00E6059F">
        <w:rPr>
          <w:sz w:val="20"/>
          <w:szCs w:val="20"/>
        </w:rPr>
        <w:t>(1).</w:t>
      </w:r>
    </w:p>
    <w:p w14:paraId="458B9691" w14:textId="77777777" w:rsidR="008F1D1C" w:rsidRPr="00E6059F" w:rsidRDefault="008F1D1C" w:rsidP="008F1D1C">
      <w:pPr>
        <w:pStyle w:val="EndNoteBibliography"/>
        <w:ind w:left="720" w:hanging="720"/>
        <w:rPr>
          <w:sz w:val="20"/>
          <w:szCs w:val="20"/>
        </w:rPr>
      </w:pPr>
      <w:r w:rsidRPr="00E6059F">
        <w:rPr>
          <w:sz w:val="20"/>
          <w:szCs w:val="20"/>
        </w:rPr>
        <w:t>9.</w:t>
      </w:r>
      <w:r w:rsidRPr="00E6059F">
        <w:rPr>
          <w:sz w:val="20"/>
          <w:szCs w:val="20"/>
        </w:rPr>
        <w:tab/>
        <w:t xml:space="preserve">Colafella, K.M.M. and K.M. Denton, </w:t>
      </w:r>
      <w:r w:rsidRPr="00E6059F">
        <w:rPr>
          <w:i/>
          <w:sz w:val="20"/>
          <w:szCs w:val="20"/>
        </w:rPr>
        <w:t>Sex-specific differences in hypertension and associated cardiovascular disease.</w:t>
      </w:r>
      <w:r w:rsidRPr="00E6059F">
        <w:rPr>
          <w:sz w:val="20"/>
          <w:szCs w:val="20"/>
        </w:rPr>
        <w:t xml:space="preserve"> Nat Rev Nephrol, 2018. </w:t>
      </w:r>
      <w:r w:rsidRPr="00E6059F">
        <w:rPr>
          <w:b/>
          <w:sz w:val="20"/>
          <w:szCs w:val="20"/>
        </w:rPr>
        <w:t>14</w:t>
      </w:r>
      <w:r w:rsidRPr="00E6059F">
        <w:rPr>
          <w:sz w:val="20"/>
          <w:szCs w:val="20"/>
        </w:rPr>
        <w:t>(3): p. 185-201.</w:t>
      </w:r>
    </w:p>
    <w:p w14:paraId="32F7426A" w14:textId="77777777" w:rsidR="008F1D1C" w:rsidRPr="00E6059F" w:rsidRDefault="008F1D1C" w:rsidP="008F1D1C">
      <w:pPr>
        <w:pStyle w:val="EndNoteBibliography"/>
        <w:ind w:left="720" w:hanging="720"/>
        <w:rPr>
          <w:sz w:val="20"/>
          <w:szCs w:val="20"/>
        </w:rPr>
      </w:pPr>
      <w:r w:rsidRPr="00E6059F">
        <w:rPr>
          <w:sz w:val="20"/>
          <w:szCs w:val="20"/>
        </w:rPr>
        <w:t>10.</w:t>
      </w:r>
      <w:r w:rsidRPr="00E6059F">
        <w:rPr>
          <w:sz w:val="20"/>
          <w:szCs w:val="20"/>
        </w:rPr>
        <w:tab/>
        <w:t xml:space="preserve">Oyola, M.G. and R.J. Handa, </w:t>
      </w:r>
      <w:r w:rsidRPr="00E6059F">
        <w:rPr>
          <w:i/>
          <w:sz w:val="20"/>
          <w:szCs w:val="20"/>
        </w:rPr>
        <w:t xml:space="preserve">Hypothalamic-pituitary-adrenal and hypothalamic-pituitary-gonadal axes: sex differences in regulation of stress </w:t>
      </w:r>
      <w:r w:rsidRPr="00E6059F">
        <w:rPr>
          <w:i/>
          <w:sz w:val="20"/>
          <w:szCs w:val="20"/>
        </w:rPr>
        <w:lastRenderedPageBreak/>
        <w:t>responsivity.</w:t>
      </w:r>
      <w:r w:rsidRPr="00E6059F">
        <w:rPr>
          <w:sz w:val="20"/>
          <w:szCs w:val="20"/>
        </w:rPr>
        <w:t xml:space="preserve"> Stress, 2017. </w:t>
      </w:r>
      <w:r w:rsidRPr="00E6059F">
        <w:rPr>
          <w:b/>
          <w:sz w:val="20"/>
          <w:szCs w:val="20"/>
        </w:rPr>
        <w:t>20</w:t>
      </w:r>
      <w:r w:rsidRPr="00E6059F">
        <w:rPr>
          <w:sz w:val="20"/>
          <w:szCs w:val="20"/>
        </w:rPr>
        <w:t>(5): p. 476-494.</w:t>
      </w:r>
    </w:p>
    <w:p w14:paraId="00F6783D" w14:textId="77777777" w:rsidR="008F1D1C" w:rsidRPr="00E6059F" w:rsidRDefault="008F1D1C" w:rsidP="008F1D1C">
      <w:pPr>
        <w:pStyle w:val="EndNoteBibliography"/>
        <w:ind w:left="720" w:hanging="720"/>
        <w:rPr>
          <w:sz w:val="20"/>
          <w:szCs w:val="20"/>
        </w:rPr>
      </w:pPr>
      <w:r w:rsidRPr="00E6059F">
        <w:rPr>
          <w:sz w:val="20"/>
          <w:szCs w:val="20"/>
        </w:rPr>
        <w:t>11.</w:t>
      </w:r>
      <w:r w:rsidRPr="00E6059F">
        <w:rPr>
          <w:sz w:val="20"/>
          <w:szCs w:val="20"/>
        </w:rPr>
        <w:tab/>
        <w:t xml:space="preserve">De Souza, M.J., et al., </w:t>
      </w:r>
      <w:r w:rsidRPr="00E6059F">
        <w:rPr>
          <w:i/>
          <w:sz w:val="20"/>
          <w:szCs w:val="20"/>
        </w:rPr>
        <w:t>2014 Female Athlete Triad Coalition Consensus Statement on Treatment and Return to Play of the Female Athlete Triad: 1st International Conference held in San Francisco, California, May 2012 and 2nd International Conference held in Indianapolis, Indiana, May 2013.</w:t>
      </w:r>
      <w:r w:rsidRPr="00E6059F">
        <w:rPr>
          <w:sz w:val="20"/>
          <w:szCs w:val="20"/>
        </w:rPr>
        <w:t xml:space="preserve"> Br J Sports Med, 2014. </w:t>
      </w:r>
      <w:r w:rsidRPr="00E6059F">
        <w:rPr>
          <w:b/>
          <w:sz w:val="20"/>
          <w:szCs w:val="20"/>
        </w:rPr>
        <w:t>48</w:t>
      </w:r>
      <w:r w:rsidRPr="00E6059F">
        <w:rPr>
          <w:sz w:val="20"/>
          <w:szCs w:val="20"/>
        </w:rPr>
        <w:t>(4): p. 289.</w:t>
      </w:r>
    </w:p>
    <w:p w14:paraId="402A75BD" w14:textId="77777777" w:rsidR="008F1D1C" w:rsidRPr="00E6059F" w:rsidRDefault="008F1D1C" w:rsidP="008F1D1C">
      <w:pPr>
        <w:pStyle w:val="EndNoteBibliography"/>
        <w:ind w:left="720" w:hanging="720"/>
        <w:rPr>
          <w:sz w:val="20"/>
          <w:szCs w:val="20"/>
        </w:rPr>
      </w:pPr>
      <w:r w:rsidRPr="00E6059F">
        <w:rPr>
          <w:sz w:val="20"/>
          <w:szCs w:val="20"/>
        </w:rPr>
        <w:t>12.</w:t>
      </w:r>
      <w:r w:rsidRPr="00E6059F">
        <w:rPr>
          <w:sz w:val="20"/>
          <w:szCs w:val="20"/>
        </w:rPr>
        <w:tab/>
        <w:t xml:space="preserve">Wiebe, D.J., et al., </w:t>
      </w:r>
      <w:r w:rsidRPr="00E6059F">
        <w:rPr>
          <w:i/>
          <w:sz w:val="20"/>
          <w:szCs w:val="20"/>
        </w:rPr>
        <w:t>The Male Athlete Triad-A Consensus Statement From the Female and Male Athlete Triad Coalition Part 1: Definition and Scientific Basis.</w:t>
      </w:r>
      <w:r w:rsidRPr="00E6059F">
        <w:rPr>
          <w:sz w:val="20"/>
          <w:szCs w:val="20"/>
        </w:rPr>
        <w:t xml:space="preserve"> Clin J Sport Med, 2021. </w:t>
      </w:r>
      <w:r w:rsidRPr="00E6059F">
        <w:rPr>
          <w:b/>
          <w:sz w:val="20"/>
          <w:szCs w:val="20"/>
        </w:rPr>
        <w:t>31</w:t>
      </w:r>
      <w:r w:rsidRPr="00E6059F">
        <w:rPr>
          <w:sz w:val="20"/>
          <w:szCs w:val="20"/>
        </w:rPr>
        <w:t>(4): p. 345-353.</w:t>
      </w:r>
    </w:p>
    <w:p w14:paraId="17D5B5E3" w14:textId="77777777" w:rsidR="008F1D1C" w:rsidRPr="00E6059F" w:rsidRDefault="008F1D1C" w:rsidP="008F1D1C">
      <w:pPr>
        <w:pStyle w:val="EndNoteBibliography"/>
        <w:ind w:left="720" w:hanging="720"/>
        <w:rPr>
          <w:sz w:val="20"/>
          <w:szCs w:val="20"/>
        </w:rPr>
      </w:pPr>
      <w:r w:rsidRPr="00E6059F">
        <w:rPr>
          <w:sz w:val="20"/>
          <w:szCs w:val="20"/>
        </w:rPr>
        <w:t>13.</w:t>
      </w:r>
      <w:r w:rsidRPr="00E6059F">
        <w:rPr>
          <w:sz w:val="20"/>
          <w:szCs w:val="20"/>
        </w:rPr>
        <w:tab/>
        <w:t xml:space="preserve">Simon, V., </w:t>
      </w:r>
      <w:r w:rsidRPr="00E6059F">
        <w:rPr>
          <w:i/>
          <w:sz w:val="20"/>
          <w:szCs w:val="20"/>
        </w:rPr>
        <w:t>Wanted: women in clinical trials.</w:t>
      </w:r>
      <w:r w:rsidRPr="00E6059F">
        <w:rPr>
          <w:sz w:val="20"/>
          <w:szCs w:val="20"/>
        </w:rPr>
        <w:t xml:space="preserve"> Science, 2005. </w:t>
      </w:r>
      <w:r w:rsidRPr="00E6059F">
        <w:rPr>
          <w:b/>
          <w:sz w:val="20"/>
          <w:szCs w:val="20"/>
        </w:rPr>
        <w:t>308</w:t>
      </w:r>
      <w:r w:rsidRPr="00E6059F">
        <w:rPr>
          <w:sz w:val="20"/>
          <w:szCs w:val="20"/>
        </w:rPr>
        <w:t>(5728): p. 1517.</w:t>
      </w:r>
    </w:p>
    <w:p w14:paraId="0998B06F" w14:textId="77777777" w:rsidR="008F1D1C" w:rsidRPr="00E6059F" w:rsidRDefault="008F1D1C" w:rsidP="008F1D1C">
      <w:pPr>
        <w:pStyle w:val="EndNoteBibliography"/>
        <w:ind w:left="720" w:hanging="720"/>
        <w:rPr>
          <w:sz w:val="20"/>
          <w:szCs w:val="20"/>
        </w:rPr>
      </w:pPr>
      <w:r w:rsidRPr="00E6059F">
        <w:rPr>
          <w:sz w:val="20"/>
          <w:szCs w:val="20"/>
        </w:rPr>
        <w:t>14.</w:t>
      </w:r>
      <w:r w:rsidRPr="00E6059F">
        <w:rPr>
          <w:sz w:val="20"/>
          <w:szCs w:val="20"/>
        </w:rPr>
        <w:tab/>
        <w:t xml:space="preserve">Reed, B.G. and B.R. Carr, </w:t>
      </w:r>
      <w:r w:rsidRPr="00E6059F">
        <w:rPr>
          <w:i/>
          <w:sz w:val="20"/>
          <w:szCs w:val="20"/>
        </w:rPr>
        <w:t>The Normal Menstrual Cycle and the Control of Ovulation</w:t>
      </w:r>
      <w:r w:rsidRPr="00E6059F">
        <w:rPr>
          <w:sz w:val="20"/>
          <w:szCs w:val="20"/>
        </w:rPr>
        <w:t xml:space="preserve">, in </w:t>
      </w:r>
      <w:r w:rsidRPr="00E6059F">
        <w:rPr>
          <w:i/>
          <w:sz w:val="20"/>
          <w:szCs w:val="20"/>
        </w:rPr>
        <w:t>Endotext</w:t>
      </w:r>
      <w:r w:rsidRPr="00E6059F">
        <w:rPr>
          <w:sz w:val="20"/>
          <w:szCs w:val="20"/>
        </w:rPr>
        <w:t>, K.R. Feingold, et al., Editors. 2000, MDText.com, Inc.: South Dartmouth (MA).</w:t>
      </w:r>
    </w:p>
    <w:p w14:paraId="40BEFE46" w14:textId="77777777" w:rsidR="008F1D1C" w:rsidRPr="00E6059F" w:rsidRDefault="008F1D1C" w:rsidP="008F1D1C">
      <w:pPr>
        <w:pStyle w:val="EndNoteBibliography"/>
        <w:ind w:left="720" w:hanging="720"/>
        <w:rPr>
          <w:sz w:val="20"/>
          <w:szCs w:val="20"/>
        </w:rPr>
      </w:pPr>
      <w:r w:rsidRPr="00E6059F">
        <w:rPr>
          <w:sz w:val="20"/>
          <w:szCs w:val="20"/>
        </w:rPr>
        <w:t>15.</w:t>
      </w:r>
      <w:r w:rsidRPr="00E6059F">
        <w:rPr>
          <w:sz w:val="20"/>
          <w:szCs w:val="20"/>
        </w:rPr>
        <w:tab/>
        <w:t xml:space="preserve">Cano Sokoloff, N., M. Misra, and K.E. Ackerman, </w:t>
      </w:r>
      <w:r w:rsidRPr="00E6059F">
        <w:rPr>
          <w:i/>
          <w:sz w:val="20"/>
          <w:szCs w:val="20"/>
        </w:rPr>
        <w:t>Exercise, Training, and the Hypothalamic-Pituitary-Gonadal Axis in Men and Women.</w:t>
      </w:r>
      <w:r w:rsidRPr="00E6059F">
        <w:rPr>
          <w:sz w:val="20"/>
          <w:szCs w:val="20"/>
        </w:rPr>
        <w:t xml:space="preserve"> Front Horm Res, 2016. </w:t>
      </w:r>
      <w:r w:rsidRPr="00E6059F">
        <w:rPr>
          <w:b/>
          <w:sz w:val="20"/>
          <w:szCs w:val="20"/>
        </w:rPr>
        <w:t>47</w:t>
      </w:r>
      <w:r w:rsidRPr="00E6059F">
        <w:rPr>
          <w:sz w:val="20"/>
          <w:szCs w:val="20"/>
        </w:rPr>
        <w:t>: p. 27-43.</w:t>
      </w:r>
    </w:p>
    <w:p w14:paraId="427017D1" w14:textId="77777777" w:rsidR="008F1D1C" w:rsidRPr="00E6059F" w:rsidRDefault="008F1D1C" w:rsidP="008F1D1C">
      <w:pPr>
        <w:pStyle w:val="EndNoteBibliography"/>
        <w:ind w:left="720" w:hanging="720"/>
        <w:rPr>
          <w:sz w:val="20"/>
          <w:szCs w:val="20"/>
        </w:rPr>
      </w:pPr>
      <w:r w:rsidRPr="00E6059F">
        <w:rPr>
          <w:sz w:val="20"/>
          <w:szCs w:val="20"/>
        </w:rPr>
        <w:t>16.</w:t>
      </w:r>
      <w:r w:rsidRPr="00E6059F">
        <w:rPr>
          <w:sz w:val="20"/>
          <w:szCs w:val="20"/>
        </w:rPr>
        <w:tab/>
        <w:t xml:space="preserve">Medicine, A.C.o.S. and G. Liguori, </w:t>
      </w:r>
      <w:r w:rsidRPr="00E6059F">
        <w:rPr>
          <w:i/>
          <w:sz w:val="20"/>
          <w:szCs w:val="20"/>
        </w:rPr>
        <w:t>ACSM's Guidelines for Exercise Testing and Prescription</w:t>
      </w:r>
      <w:r w:rsidRPr="00E6059F">
        <w:rPr>
          <w:sz w:val="20"/>
          <w:szCs w:val="20"/>
        </w:rPr>
        <w:t>. 11th ed. ed. 2021, Philadelphia: Lippincott Williams &amp; Wilkins.</w:t>
      </w:r>
    </w:p>
    <w:p w14:paraId="33B75694" w14:textId="77777777" w:rsidR="008F1D1C" w:rsidRPr="00E6059F" w:rsidRDefault="008F1D1C" w:rsidP="008F1D1C">
      <w:pPr>
        <w:pStyle w:val="EndNoteBibliography"/>
        <w:ind w:left="720" w:hanging="720"/>
        <w:rPr>
          <w:sz w:val="20"/>
          <w:szCs w:val="20"/>
        </w:rPr>
      </w:pPr>
      <w:r w:rsidRPr="00E6059F">
        <w:rPr>
          <w:sz w:val="20"/>
          <w:szCs w:val="20"/>
        </w:rPr>
        <w:t>17.</w:t>
      </w:r>
      <w:r w:rsidRPr="00E6059F">
        <w:rPr>
          <w:sz w:val="20"/>
          <w:szCs w:val="20"/>
        </w:rPr>
        <w:tab/>
        <w:t xml:space="preserve">Piercy, K.L., et al., </w:t>
      </w:r>
      <w:r w:rsidRPr="00E6059F">
        <w:rPr>
          <w:i/>
          <w:sz w:val="20"/>
          <w:szCs w:val="20"/>
        </w:rPr>
        <w:t>The Physical Activity Guidelines for Americans.</w:t>
      </w:r>
      <w:r w:rsidRPr="00E6059F">
        <w:rPr>
          <w:sz w:val="20"/>
          <w:szCs w:val="20"/>
        </w:rPr>
        <w:t xml:space="preserve"> JAMA, 2018. </w:t>
      </w:r>
      <w:r w:rsidRPr="00E6059F">
        <w:rPr>
          <w:b/>
          <w:sz w:val="20"/>
          <w:szCs w:val="20"/>
        </w:rPr>
        <w:t>320</w:t>
      </w:r>
      <w:r w:rsidRPr="00E6059F">
        <w:rPr>
          <w:sz w:val="20"/>
          <w:szCs w:val="20"/>
        </w:rPr>
        <w:t>(19): p. 2020-2028.</w:t>
      </w:r>
    </w:p>
    <w:p w14:paraId="48BA0418" w14:textId="77777777" w:rsidR="008F1D1C" w:rsidRPr="00E6059F" w:rsidRDefault="008F1D1C" w:rsidP="008F1D1C">
      <w:pPr>
        <w:pStyle w:val="EndNoteBibliography"/>
        <w:ind w:left="720" w:hanging="720"/>
        <w:rPr>
          <w:sz w:val="20"/>
          <w:szCs w:val="20"/>
        </w:rPr>
      </w:pPr>
      <w:r w:rsidRPr="00E6059F">
        <w:rPr>
          <w:sz w:val="20"/>
          <w:szCs w:val="20"/>
        </w:rPr>
        <w:t>18.</w:t>
      </w:r>
      <w:r w:rsidRPr="00E6059F">
        <w:rPr>
          <w:sz w:val="20"/>
          <w:szCs w:val="20"/>
        </w:rPr>
        <w:tab/>
        <w:t xml:space="preserve">Tremblay, M.S., J.L. Copeland, and W. Van Helder, </w:t>
      </w:r>
      <w:r w:rsidRPr="00E6059F">
        <w:rPr>
          <w:i/>
          <w:sz w:val="20"/>
          <w:szCs w:val="20"/>
        </w:rPr>
        <w:t>Effect of training status and exercise mode on endogenous steroid hormones in men.</w:t>
      </w:r>
      <w:r w:rsidRPr="00E6059F">
        <w:rPr>
          <w:sz w:val="20"/>
          <w:szCs w:val="20"/>
        </w:rPr>
        <w:t xml:space="preserve"> J Appl Physiol (1985), 2004. </w:t>
      </w:r>
      <w:r w:rsidRPr="00E6059F">
        <w:rPr>
          <w:b/>
          <w:sz w:val="20"/>
          <w:szCs w:val="20"/>
        </w:rPr>
        <w:t>96</w:t>
      </w:r>
      <w:r w:rsidRPr="00E6059F">
        <w:rPr>
          <w:sz w:val="20"/>
          <w:szCs w:val="20"/>
        </w:rPr>
        <w:t>(2): p. 531-9.</w:t>
      </w:r>
    </w:p>
    <w:p w14:paraId="343139F2" w14:textId="77777777" w:rsidR="008F1D1C" w:rsidRPr="00E6059F" w:rsidRDefault="008F1D1C" w:rsidP="008F1D1C">
      <w:pPr>
        <w:pStyle w:val="EndNoteBibliography"/>
        <w:ind w:left="720" w:hanging="720"/>
        <w:rPr>
          <w:sz w:val="20"/>
          <w:szCs w:val="20"/>
        </w:rPr>
      </w:pPr>
      <w:r w:rsidRPr="00E6059F">
        <w:rPr>
          <w:sz w:val="20"/>
          <w:szCs w:val="20"/>
        </w:rPr>
        <w:t>19.</w:t>
      </w:r>
      <w:r w:rsidRPr="00E6059F">
        <w:rPr>
          <w:sz w:val="20"/>
          <w:szCs w:val="20"/>
        </w:rPr>
        <w:tab/>
        <w:t xml:space="preserve">Daly, W., et al., </w:t>
      </w:r>
      <w:r w:rsidRPr="00E6059F">
        <w:rPr>
          <w:i/>
          <w:sz w:val="20"/>
          <w:szCs w:val="20"/>
        </w:rPr>
        <w:t>Relationship between stress hormones and testosterone with prolonged endurance exercise.</w:t>
      </w:r>
      <w:r w:rsidRPr="00E6059F">
        <w:rPr>
          <w:sz w:val="20"/>
          <w:szCs w:val="20"/>
        </w:rPr>
        <w:t xml:space="preserve"> European Journal of Applied Physiology, 2005. </w:t>
      </w:r>
      <w:r w:rsidRPr="00E6059F">
        <w:rPr>
          <w:b/>
          <w:sz w:val="20"/>
          <w:szCs w:val="20"/>
        </w:rPr>
        <w:t>93</w:t>
      </w:r>
      <w:r w:rsidRPr="00E6059F">
        <w:rPr>
          <w:sz w:val="20"/>
          <w:szCs w:val="20"/>
        </w:rPr>
        <w:t>(4): p. 375-380.</w:t>
      </w:r>
    </w:p>
    <w:p w14:paraId="0027915B" w14:textId="77777777" w:rsidR="008F1D1C" w:rsidRPr="00E6059F" w:rsidRDefault="008F1D1C" w:rsidP="008F1D1C">
      <w:pPr>
        <w:pStyle w:val="EndNoteBibliography"/>
        <w:ind w:left="720" w:hanging="720"/>
        <w:rPr>
          <w:sz w:val="20"/>
          <w:szCs w:val="20"/>
        </w:rPr>
      </w:pPr>
      <w:r w:rsidRPr="00E6059F">
        <w:rPr>
          <w:sz w:val="20"/>
          <w:szCs w:val="20"/>
        </w:rPr>
        <w:t>20.</w:t>
      </w:r>
      <w:r w:rsidRPr="00E6059F">
        <w:rPr>
          <w:sz w:val="20"/>
          <w:szCs w:val="20"/>
        </w:rPr>
        <w:tab/>
        <w:t xml:space="preserve">Hackney, A.C., </w:t>
      </w:r>
      <w:r w:rsidRPr="00E6059F">
        <w:rPr>
          <w:i/>
          <w:sz w:val="20"/>
          <w:szCs w:val="20"/>
        </w:rPr>
        <w:t>Effects of endurance exercise on the reproductive system of men: the "exercise-hypogonadal male condition".</w:t>
      </w:r>
      <w:r w:rsidRPr="00E6059F">
        <w:rPr>
          <w:sz w:val="20"/>
          <w:szCs w:val="20"/>
        </w:rPr>
        <w:t xml:space="preserve"> J Endocrinol Invest, 2008. </w:t>
      </w:r>
      <w:r w:rsidRPr="00E6059F">
        <w:rPr>
          <w:b/>
          <w:sz w:val="20"/>
          <w:szCs w:val="20"/>
        </w:rPr>
        <w:t>31</w:t>
      </w:r>
      <w:r w:rsidRPr="00E6059F">
        <w:rPr>
          <w:sz w:val="20"/>
          <w:szCs w:val="20"/>
        </w:rPr>
        <w:t>(10): p. 932-8.</w:t>
      </w:r>
    </w:p>
    <w:p w14:paraId="5E416B36" w14:textId="77777777" w:rsidR="008F1D1C" w:rsidRPr="00E6059F" w:rsidRDefault="008F1D1C" w:rsidP="008F1D1C">
      <w:pPr>
        <w:pStyle w:val="EndNoteBibliography"/>
        <w:ind w:left="720" w:hanging="720"/>
        <w:rPr>
          <w:sz w:val="20"/>
          <w:szCs w:val="20"/>
        </w:rPr>
      </w:pPr>
      <w:r w:rsidRPr="00E6059F">
        <w:rPr>
          <w:sz w:val="20"/>
          <w:szCs w:val="20"/>
        </w:rPr>
        <w:t>21.</w:t>
      </w:r>
      <w:r w:rsidRPr="00E6059F">
        <w:rPr>
          <w:sz w:val="20"/>
          <w:szCs w:val="20"/>
        </w:rPr>
        <w:tab/>
        <w:t xml:space="preserve">Hakimi, O. and L.C. Cameron, </w:t>
      </w:r>
      <w:r w:rsidRPr="00E6059F">
        <w:rPr>
          <w:i/>
          <w:sz w:val="20"/>
          <w:szCs w:val="20"/>
        </w:rPr>
        <w:t>Effect of Exercise on Ovulation: A Systematic Review.</w:t>
      </w:r>
      <w:r w:rsidRPr="00E6059F">
        <w:rPr>
          <w:sz w:val="20"/>
          <w:szCs w:val="20"/>
        </w:rPr>
        <w:t xml:space="preserve"> Sports Med, 2017. </w:t>
      </w:r>
      <w:r w:rsidRPr="00E6059F">
        <w:rPr>
          <w:b/>
          <w:sz w:val="20"/>
          <w:szCs w:val="20"/>
        </w:rPr>
        <w:t>47</w:t>
      </w:r>
      <w:r w:rsidRPr="00E6059F">
        <w:rPr>
          <w:sz w:val="20"/>
          <w:szCs w:val="20"/>
        </w:rPr>
        <w:t>(8): p. 1555-1567.</w:t>
      </w:r>
    </w:p>
    <w:p w14:paraId="535AB4FB" w14:textId="77777777" w:rsidR="008F1D1C" w:rsidRPr="00E6059F" w:rsidRDefault="008F1D1C" w:rsidP="008F1D1C">
      <w:pPr>
        <w:pStyle w:val="EndNoteBibliography"/>
        <w:ind w:left="720" w:hanging="720"/>
        <w:rPr>
          <w:sz w:val="20"/>
          <w:szCs w:val="20"/>
        </w:rPr>
      </w:pPr>
      <w:r w:rsidRPr="00E6059F">
        <w:rPr>
          <w:sz w:val="20"/>
          <w:szCs w:val="20"/>
        </w:rPr>
        <w:t>22.</w:t>
      </w:r>
      <w:r w:rsidRPr="00E6059F">
        <w:rPr>
          <w:sz w:val="20"/>
          <w:szCs w:val="20"/>
        </w:rPr>
        <w:tab/>
        <w:t xml:space="preserve">Loucks, A.B., M. Verdun, and E.M. Heath, </w:t>
      </w:r>
      <w:r w:rsidRPr="00E6059F">
        <w:rPr>
          <w:i/>
          <w:sz w:val="20"/>
          <w:szCs w:val="20"/>
        </w:rPr>
        <w:t>Low energy availability, not stress of exercise, alters LH pulsatility in exercising women.</w:t>
      </w:r>
      <w:r w:rsidRPr="00E6059F">
        <w:rPr>
          <w:sz w:val="20"/>
          <w:szCs w:val="20"/>
        </w:rPr>
        <w:t xml:space="preserve"> J Appl Physiol (1985), 1998. </w:t>
      </w:r>
      <w:r w:rsidRPr="00E6059F">
        <w:rPr>
          <w:b/>
          <w:sz w:val="20"/>
          <w:szCs w:val="20"/>
        </w:rPr>
        <w:t>84</w:t>
      </w:r>
      <w:r w:rsidRPr="00E6059F">
        <w:rPr>
          <w:sz w:val="20"/>
          <w:szCs w:val="20"/>
        </w:rPr>
        <w:t>(1): p. 37-46.</w:t>
      </w:r>
    </w:p>
    <w:p w14:paraId="1D040079" w14:textId="77777777" w:rsidR="008F1D1C" w:rsidRPr="00E6059F" w:rsidRDefault="008F1D1C" w:rsidP="008F1D1C">
      <w:pPr>
        <w:pStyle w:val="EndNoteBibliography"/>
        <w:ind w:left="720" w:hanging="720"/>
        <w:rPr>
          <w:sz w:val="20"/>
          <w:szCs w:val="20"/>
        </w:rPr>
      </w:pPr>
      <w:r w:rsidRPr="00E6059F">
        <w:rPr>
          <w:sz w:val="20"/>
          <w:szCs w:val="20"/>
        </w:rPr>
        <w:t>23.</w:t>
      </w:r>
      <w:r w:rsidRPr="00E6059F">
        <w:rPr>
          <w:sz w:val="20"/>
          <w:szCs w:val="20"/>
        </w:rPr>
        <w:tab/>
        <w:t xml:space="preserve">Williams, N.I., et al., </w:t>
      </w:r>
      <w:r w:rsidRPr="00E6059F">
        <w:rPr>
          <w:i/>
          <w:sz w:val="20"/>
          <w:szCs w:val="20"/>
        </w:rPr>
        <w:t>Magnitude of daily energy deficit predicts frequency but not severity of menstrual disturbances associated with exercise and caloric restriction.</w:t>
      </w:r>
      <w:r w:rsidRPr="00E6059F">
        <w:rPr>
          <w:sz w:val="20"/>
          <w:szCs w:val="20"/>
        </w:rPr>
        <w:t xml:space="preserve"> Am J Physiol Endocrinol Metab, 2015. </w:t>
      </w:r>
      <w:r w:rsidRPr="00E6059F">
        <w:rPr>
          <w:b/>
          <w:sz w:val="20"/>
          <w:szCs w:val="20"/>
        </w:rPr>
        <w:t>308</w:t>
      </w:r>
      <w:r w:rsidRPr="00E6059F">
        <w:rPr>
          <w:sz w:val="20"/>
          <w:szCs w:val="20"/>
        </w:rPr>
        <w:t>(1): p. E29-39.</w:t>
      </w:r>
    </w:p>
    <w:p w14:paraId="1D4DAC5F" w14:textId="77777777" w:rsidR="008F1D1C" w:rsidRPr="00E6059F" w:rsidRDefault="008F1D1C" w:rsidP="008F1D1C">
      <w:pPr>
        <w:pStyle w:val="EndNoteBibliography"/>
        <w:ind w:left="720" w:hanging="720"/>
        <w:rPr>
          <w:sz w:val="20"/>
          <w:szCs w:val="20"/>
        </w:rPr>
      </w:pPr>
      <w:r w:rsidRPr="00E6059F">
        <w:rPr>
          <w:sz w:val="20"/>
          <w:szCs w:val="20"/>
        </w:rPr>
        <w:t>24.</w:t>
      </w:r>
      <w:r w:rsidRPr="00E6059F">
        <w:rPr>
          <w:sz w:val="20"/>
          <w:szCs w:val="20"/>
        </w:rPr>
        <w:tab/>
        <w:t xml:space="preserve">Tou, J.C., R.E. Grindeland, and C.E. Wade, </w:t>
      </w:r>
      <w:r w:rsidRPr="00E6059F">
        <w:rPr>
          <w:i/>
          <w:sz w:val="20"/>
          <w:szCs w:val="20"/>
        </w:rPr>
        <w:t>Effects of diet and exposure to hindlimb suspension on estrous cycling in Sprague-Dawley rats.</w:t>
      </w:r>
      <w:r w:rsidRPr="00E6059F">
        <w:rPr>
          <w:sz w:val="20"/>
          <w:szCs w:val="20"/>
        </w:rPr>
        <w:t xml:space="preserve"> Am J Physiol Endocrinol Metab, 2004. </w:t>
      </w:r>
      <w:r w:rsidRPr="00E6059F">
        <w:rPr>
          <w:b/>
          <w:sz w:val="20"/>
          <w:szCs w:val="20"/>
        </w:rPr>
        <w:t>286</w:t>
      </w:r>
      <w:r w:rsidRPr="00E6059F">
        <w:rPr>
          <w:sz w:val="20"/>
          <w:szCs w:val="20"/>
        </w:rPr>
        <w:t>(3): p. E425-33.</w:t>
      </w:r>
    </w:p>
    <w:p w14:paraId="33ACA41F" w14:textId="77777777" w:rsidR="008F1D1C" w:rsidRPr="00E6059F" w:rsidRDefault="008F1D1C" w:rsidP="008F1D1C">
      <w:pPr>
        <w:pStyle w:val="EndNoteBibliography"/>
        <w:ind w:left="720" w:hanging="720"/>
        <w:rPr>
          <w:sz w:val="20"/>
          <w:szCs w:val="20"/>
        </w:rPr>
      </w:pPr>
      <w:r w:rsidRPr="00E6059F">
        <w:rPr>
          <w:sz w:val="20"/>
          <w:szCs w:val="20"/>
        </w:rPr>
        <w:t>25.</w:t>
      </w:r>
      <w:r w:rsidRPr="00E6059F">
        <w:rPr>
          <w:sz w:val="20"/>
          <w:szCs w:val="20"/>
        </w:rPr>
        <w:tab/>
        <w:t xml:space="preserve">Holets, L.M., et al., </w:t>
      </w:r>
      <w:r w:rsidRPr="00E6059F">
        <w:rPr>
          <w:i/>
          <w:sz w:val="20"/>
          <w:szCs w:val="20"/>
        </w:rPr>
        <w:t>Spaceflight Inhibits Ovarian Follicle Development, Induces Down Regulation of Estrogen Receptor Alpha, and Alters Metabolic Pathways and Gene Expression in Mouse Uterus.</w:t>
      </w:r>
      <w:r w:rsidRPr="00E6059F">
        <w:rPr>
          <w:sz w:val="20"/>
          <w:szCs w:val="20"/>
        </w:rPr>
        <w:t xml:space="preserve"> Biology of Reproduction, 2012. </w:t>
      </w:r>
      <w:r w:rsidRPr="00E6059F">
        <w:rPr>
          <w:b/>
          <w:sz w:val="20"/>
          <w:szCs w:val="20"/>
        </w:rPr>
        <w:t>87</w:t>
      </w:r>
      <w:r w:rsidRPr="00E6059F">
        <w:rPr>
          <w:sz w:val="20"/>
          <w:szCs w:val="20"/>
        </w:rPr>
        <w:t>(Suppl_1): p. 18-18.</w:t>
      </w:r>
    </w:p>
    <w:p w14:paraId="6BAD4C36" w14:textId="77777777" w:rsidR="008F1D1C" w:rsidRPr="00E6059F" w:rsidRDefault="008F1D1C" w:rsidP="008F1D1C">
      <w:pPr>
        <w:pStyle w:val="EndNoteBibliography"/>
        <w:ind w:left="720" w:hanging="720"/>
        <w:rPr>
          <w:sz w:val="20"/>
          <w:szCs w:val="20"/>
        </w:rPr>
      </w:pPr>
      <w:r w:rsidRPr="00E6059F">
        <w:rPr>
          <w:sz w:val="20"/>
          <w:szCs w:val="20"/>
        </w:rPr>
        <w:t>26.</w:t>
      </w:r>
      <w:r w:rsidRPr="00E6059F">
        <w:rPr>
          <w:sz w:val="20"/>
          <w:szCs w:val="20"/>
        </w:rPr>
        <w:tab/>
        <w:t xml:space="preserve">Hong, X., et al., </w:t>
      </w:r>
      <w:r w:rsidRPr="00E6059F">
        <w:rPr>
          <w:i/>
          <w:sz w:val="20"/>
          <w:szCs w:val="20"/>
        </w:rPr>
        <w:t>Effects of spaceflight aboard the International Space Station on mouse estrous cycle and ovarian gene expression.</w:t>
      </w:r>
      <w:r w:rsidRPr="00E6059F">
        <w:rPr>
          <w:sz w:val="20"/>
          <w:szCs w:val="20"/>
        </w:rPr>
        <w:t xml:space="preserve"> NPJ Microgravity, 2021. </w:t>
      </w:r>
      <w:r w:rsidRPr="00E6059F">
        <w:rPr>
          <w:b/>
          <w:sz w:val="20"/>
          <w:szCs w:val="20"/>
        </w:rPr>
        <w:t>7</w:t>
      </w:r>
      <w:r w:rsidRPr="00E6059F">
        <w:rPr>
          <w:sz w:val="20"/>
          <w:szCs w:val="20"/>
        </w:rPr>
        <w:t>(1): p. 11.</w:t>
      </w:r>
    </w:p>
    <w:p w14:paraId="6A8355DC" w14:textId="77777777" w:rsidR="008F1D1C" w:rsidRPr="00E6059F" w:rsidRDefault="008F1D1C" w:rsidP="008F1D1C">
      <w:pPr>
        <w:pStyle w:val="EndNoteBibliography"/>
        <w:ind w:left="720" w:hanging="720"/>
        <w:rPr>
          <w:sz w:val="20"/>
          <w:szCs w:val="20"/>
        </w:rPr>
      </w:pPr>
      <w:r w:rsidRPr="00E6059F">
        <w:rPr>
          <w:sz w:val="20"/>
          <w:szCs w:val="20"/>
        </w:rPr>
        <w:t>27.</w:t>
      </w:r>
      <w:r w:rsidRPr="00E6059F">
        <w:rPr>
          <w:sz w:val="20"/>
          <w:szCs w:val="20"/>
        </w:rPr>
        <w:tab/>
        <w:t xml:space="preserve">Sandler, H. and D.L. Winter, </w:t>
      </w:r>
      <w:r w:rsidRPr="00E6059F">
        <w:rPr>
          <w:i/>
          <w:sz w:val="20"/>
          <w:szCs w:val="20"/>
        </w:rPr>
        <w:t>Physiological responses of women to simulated weightlessness: a review of the first female bed-rest study.</w:t>
      </w:r>
      <w:r w:rsidRPr="00E6059F">
        <w:rPr>
          <w:sz w:val="20"/>
          <w:szCs w:val="20"/>
        </w:rPr>
        <w:t xml:space="preserve"> 1978.</w:t>
      </w:r>
    </w:p>
    <w:p w14:paraId="67ED02F2" w14:textId="77777777" w:rsidR="008F1D1C" w:rsidRPr="00E6059F" w:rsidRDefault="008F1D1C" w:rsidP="008F1D1C">
      <w:pPr>
        <w:pStyle w:val="EndNoteBibliography"/>
        <w:ind w:left="720" w:hanging="720"/>
        <w:rPr>
          <w:sz w:val="20"/>
          <w:szCs w:val="20"/>
        </w:rPr>
      </w:pPr>
      <w:r w:rsidRPr="00E6059F">
        <w:rPr>
          <w:sz w:val="20"/>
          <w:szCs w:val="20"/>
        </w:rPr>
        <w:t>28.</w:t>
      </w:r>
      <w:r w:rsidRPr="00E6059F">
        <w:rPr>
          <w:sz w:val="20"/>
          <w:szCs w:val="20"/>
        </w:rPr>
        <w:tab/>
        <w:t xml:space="preserve">Rock, J.A. and S.M. Fortney, </w:t>
      </w:r>
      <w:r w:rsidRPr="00E6059F">
        <w:rPr>
          <w:i/>
          <w:sz w:val="20"/>
          <w:szCs w:val="20"/>
        </w:rPr>
        <w:t>Medical and surgical considerations for women in spaceflight.</w:t>
      </w:r>
      <w:r w:rsidRPr="00E6059F">
        <w:rPr>
          <w:sz w:val="20"/>
          <w:szCs w:val="20"/>
        </w:rPr>
        <w:t xml:space="preserve"> Obstet Gynecol Surv, 1984. </w:t>
      </w:r>
      <w:r w:rsidRPr="00E6059F">
        <w:rPr>
          <w:b/>
          <w:sz w:val="20"/>
          <w:szCs w:val="20"/>
        </w:rPr>
        <w:t>39</w:t>
      </w:r>
      <w:r w:rsidRPr="00E6059F">
        <w:rPr>
          <w:sz w:val="20"/>
          <w:szCs w:val="20"/>
        </w:rPr>
        <w:t>(8): p. 525-35.</w:t>
      </w:r>
    </w:p>
    <w:p w14:paraId="5C85E33E" w14:textId="77777777" w:rsidR="008F1D1C" w:rsidRPr="00E6059F" w:rsidRDefault="008F1D1C" w:rsidP="008F1D1C">
      <w:pPr>
        <w:pStyle w:val="EndNoteBibliography"/>
        <w:ind w:left="720" w:hanging="720"/>
        <w:rPr>
          <w:sz w:val="20"/>
          <w:szCs w:val="20"/>
        </w:rPr>
      </w:pPr>
      <w:r w:rsidRPr="00E6059F">
        <w:rPr>
          <w:sz w:val="20"/>
          <w:szCs w:val="20"/>
        </w:rPr>
        <w:t>29.</w:t>
      </w:r>
      <w:r w:rsidRPr="00E6059F">
        <w:rPr>
          <w:sz w:val="20"/>
          <w:szCs w:val="20"/>
        </w:rPr>
        <w:tab/>
        <w:t xml:space="preserve">Amann, R.P., et al., </w:t>
      </w:r>
      <w:r w:rsidRPr="00E6059F">
        <w:rPr>
          <w:i/>
          <w:sz w:val="20"/>
          <w:szCs w:val="20"/>
        </w:rPr>
        <w:t>Effects of microgravity or simulated launch on testicular function in rats.</w:t>
      </w:r>
      <w:r w:rsidRPr="00E6059F">
        <w:rPr>
          <w:sz w:val="20"/>
          <w:szCs w:val="20"/>
        </w:rPr>
        <w:t xml:space="preserve"> J Appl Physiol (1985), 1992. </w:t>
      </w:r>
      <w:r w:rsidRPr="00E6059F">
        <w:rPr>
          <w:b/>
          <w:sz w:val="20"/>
          <w:szCs w:val="20"/>
        </w:rPr>
        <w:t>73</w:t>
      </w:r>
      <w:r w:rsidRPr="00E6059F">
        <w:rPr>
          <w:sz w:val="20"/>
          <w:szCs w:val="20"/>
        </w:rPr>
        <w:t>(2 Suppl): p. 174S-185S.</w:t>
      </w:r>
    </w:p>
    <w:p w14:paraId="1F056508" w14:textId="77777777" w:rsidR="008F1D1C" w:rsidRPr="00E6059F" w:rsidRDefault="008F1D1C" w:rsidP="008F1D1C">
      <w:pPr>
        <w:pStyle w:val="EndNoteBibliography"/>
        <w:ind w:left="720" w:hanging="720"/>
        <w:rPr>
          <w:sz w:val="20"/>
          <w:szCs w:val="20"/>
        </w:rPr>
      </w:pPr>
      <w:r w:rsidRPr="00E6059F">
        <w:rPr>
          <w:sz w:val="20"/>
          <w:szCs w:val="20"/>
        </w:rPr>
        <w:t>30.</w:t>
      </w:r>
      <w:r w:rsidRPr="00E6059F">
        <w:rPr>
          <w:sz w:val="20"/>
          <w:szCs w:val="20"/>
        </w:rPr>
        <w:tab/>
        <w:t xml:space="preserve">Grindeland, R.E., et al., </w:t>
      </w:r>
      <w:r w:rsidRPr="00E6059F">
        <w:rPr>
          <w:i/>
          <w:sz w:val="20"/>
          <w:szCs w:val="20"/>
        </w:rPr>
        <w:t>Cosmos 1887 mission overview: effects of microgravity on rat body and adrenal weights and plasma constituents.</w:t>
      </w:r>
      <w:r w:rsidRPr="00E6059F">
        <w:rPr>
          <w:sz w:val="20"/>
          <w:szCs w:val="20"/>
        </w:rPr>
        <w:t xml:space="preserve"> FASEB J, 1990. </w:t>
      </w:r>
      <w:r w:rsidRPr="00E6059F">
        <w:rPr>
          <w:b/>
          <w:sz w:val="20"/>
          <w:szCs w:val="20"/>
        </w:rPr>
        <w:t>4</w:t>
      </w:r>
      <w:r w:rsidRPr="00E6059F">
        <w:rPr>
          <w:sz w:val="20"/>
          <w:szCs w:val="20"/>
        </w:rPr>
        <w:t>(1): p. 105-9.</w:t>
      </w:r>
    </w:p>
    <w:p w14:paraId="32AEAA0A" w14:textId="77777777" w:rsidR="008F1D1C" w:rsidRPr="00E6059F" w:rsidRDefault="008F1D1C" w:rsidP="008F1D1C">
      <w:pPr>
        <w:pStyle w:val="EndNoteBibliography"/>
        <w:ind w:left="720" w:hanging="720"/>
        <w:rPr>
          <w:sz w:val="20"/>
          <w:szCs w:val="20"/>
        </w:rPr>
      </w:pPr>
      <w:r w:rsidRPr="00E6059F">
        <w:rPr>
          <w:sz w:val="20"/>
          <w:szCs w:val="20"/>
        </w:rPr>
        <w:t>31.</w:t>
      </w:r>
      <w:r w:rsidRPr="00E6059F">
        <w:rPr>
          <w:sz w:val="20"/>
          <w:szCs w:val="20"/>
        </w:rPr>
        <w:tab/>
        <w:t xml:space="preserve">Smith, S.M., et al., </w:t>
      </w:r>
      <w:r w:rsidRPr="00E6059F">
        <w:rPr>
          <w:i/>
          <w:sz w:val="20"/>
          <w:szCs w:val="20"/>
        </w:rPr>
        <w:t>Long-duration space flight and bed rest effects on testosterone and other steroids.</w:t>
      </w:r>
      <w:r w:rsidRPr="00E6059F">
        <w:rPr>
          <w:sz w:val="20"/>
          <w:szCs w:val="20"/>
        </w:rPr>
        <w:t xml:space="preserve"> J Clin Endocrinol Metab, 2012. </w:t>
      </w:r>
      <w:r w:rsidRPr="00E6059F">
        <w:rPr>
          <w:b/>
          <w:sz w:val="20"/>
          <w:szCs w:val="20"/>
        </w:rPr>
        <w:t>97</w:t>
      </w:r>
      <w:r w:rsidRPr="00E6059F">
        <w:rPr>
          <w:sz w:val="20"/>
          <w:szCs w:val="20"/>
        </w:rPr>
        <w:t>(1): p. 270-8.</w:t>
      </w:r>
    </w:p>
    <w:p w14:paraId="765FF2CE" w14:textId="77777777" w:rsidR="008F1D1C" w:rsidRPr="00E6059F" w:rsidRDefault="008F1D1C" w:rsidP="008F1D1C">
      <w:pPr>
        <w:pStyle w:val="EndNoteBibliography"/>
        <w:ind w:left="720" w:hanging="720"/>
        <w:rPr>
          <w:sz w:val="20"/>
          <w:szCs w:val="20"/>
        </w:rPr>
      </w:pPr>
      <w:r w:rsidRPr="00E6059F">
        <w:rPr>
          <w:sz w:val="20"/>
          <w:szCs w:val="20"/>
        </w:rPr>
        <w:t>32.</w:t>
      </w:r>
      <w:r w:rsidRPr="00E6059F">
        <w:rPr>
          <w:sz w:val="20"/>
          <w:szCs w:val="20"/>
        </w:rPr>
        <w:tab/>
        <w:t xml:space="preserve">Jain, V. and V.E. Wotring, </w:t>
      </w:r>
      <w:r w:rsidRPr="00E6059F">
        <w:rPr>
          <w:i/>
          <w:sz w:val="20"/>
          <w:szCs w:val="20"/>
        </w:rPr>
        <w:t>Medically induced amenorrhea in female astronauts.</w:t>
      </w:r>
      <w:r w:rsidRPr="00E6059F">
        <w:rPr>
          <w:sz w:val="20"/>
          <w:szCs w:val="20"/>
        </w:rPr>
        <w:t xml:space="preserve"> NPJ Microgravity, 2016. </w:t>
      </w:r>
      <w:r w:rsidRPr="00E6059F">
        <w:rPr>
          <w:b/>
          <w:sz w:val="20"/>
          <w:szCs w:val="20"/>
        </w:rPr>
        <w:t>2</w:t>
      </w:r>
      <w:r w:rsidRPr="00E6059F">
        <w:rPr>
          <w:sz w:val="20"/>
          <w:szCs w:val="20"/>
        </w:rPr>
        <w:t>: p. 16008.</w:t>
      </w:r>
    </w:p>
    <w:p w14:paraId="5298B07C" w14:textId="77777777" w:rsidR="008F1D1C" w:rsidRPr="00E6059F" w:rsidRDefault="008F1D1C" w:rsidP="008F1D1C">
      <w:pPr>
        <w:pStyle w:val="EndNoteBibliography"/>
        <w:ind w:left="720" w:hanging="720"/>
        <w:rPr>
          <w:sz w:val="20"/>
          <w:szCs w:val="20"/>
        </w:rPr>
      </w:pPr>
      <w:r w:rsidRPr="00E6059F">
        <w:rPr>
          <w:sz w:val="20"/>
          <w:szCs w:val="20"/>
        </w:rPr>
        <w:t>33.</w:t>
      </w:r>
      <w:r w:rsidRPr="00E6059F">
        <w:rPr>
          <w:sz w:val="20"/>
          <w:szCs w:val="20"/>
        </w:rPr>
        <w:tab/>
        <w:t xml:space="preserve">Steller, J.G., et al., </w:t>
      </w:r>
      <w:r w:rsidRPr="00E6059F">
        <w:rPr>
          <w:i/>
          <w:sz w:val="20"/>
          <w:szCs w:val="20"/>
        </w:rPr>
        <w:t>Gynecologic Risk Mitigation Considerations for Long-Duration Spaceflight.</w:t>
      </w:r>
      <w:r w:rsidRPr="00E6059F">
        <w:rPr>
          <w:sz w:val="20"/>
          <w:szCs w:val="20"/>
        </w:rPr>
        <w:t xml:space="preserve"> Aerosp Med Hum Perform, 2020. </w:t>
      </w:r>
      <w:r w:rsidRPr="00E6059F">
        <w:rPr>
          <w:b/>
          <w:sz w:val="20"/>
          <w:szCs w:val="20"/>
        </w:rPr>
        <w:t>91</w:t>
      </w:r>
      <w:r w:rsidRPr="00E6059F">
        <w:rPr>
          <w:sz w:val="20"/>
          <w:szCs w:val="20"/>
        </w:rPr>
        <w:t>(7): p. 543-564.</w:t>
      </w:r>
    </w:p>
    <w:p w14:paraId="7EF35177" w14:textId="77777777" w:rsidR="008F1D1C" w:rsidRPr="00E6059F" w:rsidRDefault="008F1D1C" w:rsidP="008F1D1C">
      <w:pPr>
        <w:pStyle w:val="EndNoteBibliography"/>
        <w:ind w:left="720" w:hanging="720"/>
        <w:rPr>
          <w:sz w:val="20"/>
          <w:szCs w:val="20"/>
        </w:rPr>
      </w:pPr>
      <w:r w:rsidRPr="00E6059F">
        <w:rPr>
          <w:sz w:val="20"/>
          <w:szCs w:val="20"/>
        </w:rPr>
        <w:t>34.</w:t>
      </w:r>
      <w:r w:rsidRPr="00E6059F">
        <w:rPr>
          <w:sz w:val="20"/>
          <w:szCs w:val="20"/>
        </w:rPr>
        <w:tab/>
      </w:r>
      <w:r w:rsidRPr="00E6059F">
        <w:rPr>
          <w:i/>
          <w:sz w:val="20"/>
          <w:szCs w:val="20"/>
        </w:rPr>
        <w:t>Committee Opinion No. 602: Depot medroxyprogesterone acetate and bone effects.</w:t>
      </w:r>
      <w:r w:rsidRPr="00E6059F">
        <w:rPr>
          <w:sz w:val="20"/>
          <w:szCs w:val="20"/>
        </w:rPr>
        <w:t xml:space="preserve"> Obstet Gynecol, 2014. </w:t>
      </w:r>
      <w:r w:rsidRPr="00E6059F">
        <w:rPr>
          <w:b/>
          <w:sz w:val="20"/>
          <w:szCs w:val="20"/>
        </w:rPr>
        <w:t>123</w:t>
      </w:r>
      <w:r w:rsidRPr="00E6059F">
        <w:rPr>
          <w:sz w:val="20"/>
          <w:szCs w:val="20"/>
        </w:rPr>
        <w:t>(6): p. 1398-1402.</w:t>
      </w:r>
    </w:p>
    <w:p w14:paraId="77A906A2" w14:textId="77777777" w:rsidR="008F1D1C" w:rsidRPr="00E6059F" w:rsidRDefault="008F1D1C" w:rsidP="008F1D1C">
      <w:pPr>
        <w:pStyle w:val="EndNoteBibliography"/>
        <w:ind w:left="720" w:hanging="720"/>
        <w:rPr>
          <w:sz w:val="20"/>
          <w:szCs w:val="20"/>
        </w:rPr>
      </w:pPr>
      <w:r w:rsidRPr="00E6059F">
        <w:rPr>
          <w:sz w:val="20"/>
          <w:szCs w:val="20"/>
        </w:rPr>
        <w:t>35.</w:t>
      </w:r>
      <w:r w:rsidRPr="00E6059F">
        <w:rPr>
          <w:sz w:val="20"/>
          <w:szCs w:val="20"/>
        </w:rPr>
        <w:tab/>
        <w:t xml:space="preserve">Scholes, D., et al., </w:t>
      </w:r>
      <w:r w:rsidRPr="00E6059F">
        <w:rPr>
          <w:i/>
          <w:sz w:val="20"/>
          <w:szCs w:val="20"/>
        </w:rPr>
        <w:t>Oral contraceptive use and bone density change in adolescent and young adult women: a prospective study of age, hormone dose, and discontinuation.</w:t>
      </w:r>
      <w:r w:rsidRPr="00E6059F">
        <w:rPr>
          <w:sz w:val="20"/>
          <w:szCs w:val="20"/>
        </w:rPr>
        <w:t xml:space="preserve"> J Clin Endocrinol Metab, 2011. </w:t>
      </w:r>
      <w:r w:rsidRPr="00E6059F">
        <w:rPr>
          <w:b/>
          <w:sz w:val="20"/>
          <w:szCs w:val="20"/>
        </w:rPr>
        <w:t>96</w:t>
      </w:r>
      <w:r w:rsidRPr="00E6059F">
        <w:rPr>
          <w:sz w:val="20"/>
          <w:szCs w:val="20"/>
        </w:rPr>
        <w:t>(9): p. E1380-7.</w:t>
      </w:r>
    </w:p>
    <w:p w14:paraId="36E5B03B" w14:textId="77777777" w:rsidR="008F1D1C" w:rsidRPr="00E6059F" w:rsidRDefault="008F1D1C" w:rsidP="008F1D1C">
      <w:pPr>
        <w:pStyle w:val="EndNoteBibliography"/>
        <w:ind w:left="720" w:hanging="720"/>
        <w:rPr>
          <w:sz w:val="20"/>
          <w:szCs w:val="20"/>
        </w:rPr>
      </w:pPr>
      <w:r w:rsidRPr="00E6059F">
        <w:rPr>
          <w:sz w:val="20"/>
          <w:szCs w:val="20"/>
        </w:rPr>
        <w:t>36.</w:t>
      </w:r>
      <w:r w:rsidRPr="00E6059F">
        <w:rPr>
          <w:sz w:val="20"/>
          <w:szCs w:val="20"/>
        </w:rPr>
        <w:tab/>
        <w:t xml:space="preserve">Pasco, J.A., et al., </w:t>
      </w:r>
      <w:r w:rsidRPr="00E6059F">
        <w:rPr>
          <w:i/>
          <w:sz w:val="20"/>
          <w:szCs w:val="20"/>
        </w:rPr>
        <w:t>Oral contraceptives and bone mineral density: A population-based study.</w:t>
      </w:r>
      <w:r w:rsidRPr="00E6059F">
        <w:rPr>
          <w:sz w:val="20"/>
          <w:szCs w:val="20"/>
        </w:rPr>
        <w:t xml:space="preserve"> Am J Obstet Gynecol, 2000. </w:t>
      </w:r>
      <w:r w:rsidRPr="00E6059F">
        <w:rPr>
          <w:b/>
          <w:sz w:val="20"/>
          <w:szCs w:val="20"/>
        </w:rPr>
        <w:t>182</w:t>
      </w:r>
      <w:r w:rsidRPr="00E6059F">
        <w:rPr>
          <w:sz w:val="20"/>
          <w:szCs w:val="20"/>
        </w:rPr>
        <w:t>(2): p. 265-9.</w:t>
      </w:r>
    </w:p>
    <w:p w14:paraId="1FEC36C9" w14:textId="77777777" w:rsidR="008F1D1C" w:rsidRPr="00E6059F" w:rsidRDefault="008F1D1C" w:rsidP="008F1D1C">
      <w:pPr>
        <w:pStyle w:val="EndNoteBibliography"/>
        <w:ind w:left="720" w:hanging="720"/>
        <w:rPr>
          <w:sz w:val="20"/>
          <w:szCs w:val="20"/>
        </w:rPr>
      </w:pPr>
      <w:r w:rsidRPr="00E6059F">
        <w:rPr>
          <w:sz w:val="20"/>
          <w:szCs w:val="20"/>
        </w:rPr>
        <w:t>37.</w:t>
      </w:r>
      <w:r w:rsidRPr="00E6059F">
        <w:rPr>
          <w:sz w:val="20"/>
          <w:szCs w:val="20"/>
        </w:rPr>
        <w:tab/>
        <w:t xml:space="preserve">Prior, J.C., et al., </w:t>
      </w:r>
      <w:r w:rsidRPr="00E6059F">
        <w:rPr>
          <w:i/>
          <w:sz w:val="20"/>
          <w:szCs w:val="20"/>
        </w:rPr>
        <w:t>Oral contraceptive use and bone mineral density in premenopausal women: cross-sectional, population-based data from the Canadian Multicentre Osteoporosis Study.</w:t>
      </w:r>
      <w:r w:rsidRPr="00E6059F">
        <w:rPr>
          <w:sz w:val="20"/>
          <w:szCs w:val="20"/>
        </w:rPr>
        <w:t xml:space="preserve"> CMAJ, 2001. </w:t>
      </w:r>
      <w:r w:rsidRPr="00E6059F">
        <w:rPr>
          <w:b/>
          <w:sz w:val="20"/>
          <w:szCs w:val="20"/>
        </w:rPr>
        <w:t>165</w:t>
      </w:r>
      <w:r w:rsidRPr="00E6059F">
        <w:rPr>
          <w:sz w:val="20"/>
          <w:szCs w:val="20"/>
        </w:rPr>
        <w:t>(8): p. 1023-9.</w:t>
      </w:r>
    </w:p>
    <w:p w14:paraId="5148E253" w14:textId="77777777" w:rsidR="008F1D1C" w:rsidRPr="00E6059F" w:rsidRDefault="008F1D1C" w:rsidP="008F1D1C">
      <w:pPr>
        <w:pStyle w:val="EndNoteBibliography"/>
        <w:ind w:left="720" w:hanging="720"/>
        <w:rPr>
          <w:sz w:val="20"/>
          <w:szCs w:val="20"/>
        </w:rPr>
      </w:pPr>
      <w:r w:rsidRPr="00E6059F">
        <w:rPr>
          <w:sz w:val="20"/>
          <w:szCs w:val="20"/>
        </w:rPr>
        <w:t>38.</w:t>
      </w:r>
      <w:r w:rsidRPr="00E6059F">
        <w:rPr>
          <w:sz w:val="20"/>
          <w:szCs w:val="20"/>
        </w:rPr>
        <w:tab/>
        <w:t xml:space="preserve">Baxter-Jones, A.D.G. and S.A. Jackowski, </w:t>
      </w:r>
      <w:r w:rsidRPr="00E6059F">
        <w:rPr>
          <w:i/>
          <w:sz w:val="20"/>
          <w:szCs w:val="20"/>
        </w:rPr>
        <w:t>Sex differences in bone mineral content and bone geometry accrual: a review of the Paediatric Bone Mineral Accural Study (1991-2017).</w:t>
      </w:r>
      <w:r w:rsidRPr="00E6059F">
        <w:rPr>
          <w:sz w:val="20"/>
          <w:szCs w:val="20"/>
        </w:rPr>
        <w:t xml:space="preserve"> Ann Hum Biol, 2021. </w:t>
      </w:r>
      <w:r w:rsidRPr="00E6059F">
        <w:rPr>
          <w:b/>
          <w:sz w:val="20"/>
          <w:szCs w:val="20"/>
        </w:rPr>
        <w:t>48</w:t>
      </w:r>
      <w:r w:rsidRPr="00E6059F">
        <w:rPr>
          <w:sz w:val="20"/>
          <w:szCs w:val="20"/>
        </w:rPr>
        <w:t>(6): p. 503-516.</w:t>
      </w:r>
    </w:p>
    <w:p w14:paraId="753991EB" w14:textId="77777777" w:rsidR="008F1D1C" w:rsidRPr="00E6059F" w:rsidRDefault="008F1D1C" w:rsidP="008F1D1C">
      <w:pPr>
        <w:pStyle w:val="EndNoteBibliography"/>
        <w:ind w:left="720" w:hanging="720"/>
        <w:rPr>
          <w:sz w:val="20"/>
          <w:szCs w:val="20"/>
        </w:rPr>
      </w:pPr>
      <w:r w:rsidRPr="00E6059F">
        <w:rPr>
          <w:sz w:val="20"/>
          <w:szCs w:val="20"/>
        </w:rPr>
        <w:t>39.</w:t>
      </w:r>
      <w:r w:rsidRPr="00E6059F">
        <w:rPr>
          <w:sz w:val="20"/>
          <w:szCs w:val="20"/>
        </w:rPr>
        <w:tab/>
        <w:t xml:space="preserve">Lauretani, F., et al., </w:t>
      </w:r>
      <w:r w:rsidRPr="00E6059F">
        <w:rPr>
          <w:i/>
          <w:sz w:val="20"/>
          <w:szCs w:val="20"/>
        </w:rPr>
        <w:t>Longitudinal changes in BMD and bone geometry in a population-based study.</w:t>
      </w:r>
      <w:r w:rsidRPr="00E6059F">
        <w:rPr>
          <w:sz w:val="20"/>
          <w:szCs w:val="20"/>
        </w:rPr>
        <w:t xml:space="preserve"> J Bone Miner Res, 2008. </w:t>
      </w:r>
      <w:r w:rsidRPr="00E6059F">
        <w:rPr>
          <w:b/>
          <w:sz w:val="20"/>
          <w:szCs w:val="20"/>
        </w:rPr>
        <w:t>23</w:t>
      </w:r>
      <w:r w:rsidRPr="00E6059F">
        <w:rPr>
          <w:sz w:val="20"/>
          <w:szCs w:val="20"/>
        </w:rPr>
        <w:t>(3): p. 400-8.</w:t>
      </w:r>
    </w:p>
    <w:p w14:paraId="5AA988D3" w14:textId="77777777" w:rsidR="008F1D1C" w:rsidRPr="00E6059F" w:rsidRDefault="008F1D1C" w:rsidP="008F1D1C">
      <w:pPr>
        <w:pStyle w:val="EndNoteBibliography"/>
        <w:ind w:left="720" w:hanging="720"/>
        <w:rPr>
          <w:sz w:val="20"/>
          <w:szCs w:val="20"/>
        </w:rPr>
      </w:pPr>
      <w:r w:rsidRPr="00E6059F">
        <w:rPr>
          <w:sz w:val="20"/>
          <w:szCs w:val="20"/>
        </w:rPr>
        <w:t>40.</w:t>
      </w:r>
      <w:r w:rsidRPr="00E6059F">
        <w:rPr>
          <w:sz w:val="20"/>
          <w:szCs w:val="20"/>
        </w:rPr>
        <w:tab/>
        <w:t xml:space="preserve">Smith, S.M., et al., </w:t>
      </w:r>
      <w:r w:rsidRPr="00E6059F">
        <w:rPr>
          <w:i/>
          <w:sz w:val="20"/>
          <w:szCs w:val="20"/>
        </w:rPr>
        <w:t xml:space="preserve">Men and women in space: bone loss and kidney stone risk after long-duration </w:t>
      </w:r>
      <w:r w:rsidRPr="00E6059F">
        <w:rPr>
          <w:i/>
          <w:sz w:val="20"/>
          <w:szCs w:val="20"/>
        </w:rPr>
        <w:lastRenderedPageBreak/>
        <w:t>spaceflight.</w:t>
      </w:r>
      <w:r w:rsidRPr="00E6059F">
        <w:rPr>
          <w:sz w:val="20"/>
          <w:szCs w:val="20"/>
        </w:rPr>
        <w:t xml:space="preserve"> J Bone Miner Res, 2014. </w:t>
      </w:r>
      <w:r w:rsidRPr="00E6059F">
        <w:rPr>
          <w:b/>
          <w:sz w:val="20"/>
          <w:szCs w:val="20"/>
        </w:rPr>
        <w:t>29</w:t>
      </w:r>
      <w:r w:rsidRPr="00E6059F">
        <w:rPr>
          <w:sz w:val="20"/>
          <w:szCs w:val="20"/>
        </w:rPr>
        <w:t>(7): p. 1639-45.</w:t>
      </w:r>
    </w:p>
    <w:p w14:paraId="108D56F3" w14:textId="77777777" w:rsidR="008F1D1C" w:rsidRPr="00E6059F" w:rsidRDefault="008F1D1C" w:rsidP="008F1D1C">
      <w:pPr>
        <w:pStyle w:val="EndNoteBibliography"/>
        <w:ind w:left="720" w:hanging="720"/>
        <w:rPr>
          <w:sz w:val="20"/>
          <w:szCs w:val="20"/>
        </w:rPr>
      </w:pPr>
      <w:r w:rsidRPr="00E6059F">
        <w:rPr>
          <w:sz w:val="20"/>
          <w:szCs w:val="20"/>
        </w:rPr>
        <w:t>41.</w:t>
      </w:r>
      <w:r w:rsidRPr="00E6059F">
        <w:rPr>
          <w:sz w:val="20"/>
          <w:szCs w:val="20"/>
        </w:rPr>
        <w:tab/>
        <w:t xml:space="preserve">Stavnichuk, M., et al., </w:t>
      </w:r>
      <w:r w:rsidRPr="00E6059F">
        <w:rPr>
          <w:i/>
          <w:sz w:val="20"/>
          <w:szCs w:val="20"/>
        </w:rPr>
        <w:t>A systematic review and meta-analysis of bone loss in space travelers.</w:t>
      </w:r>
      <w:r w:rsidRPr="00E6059F">
        <w:rPr>
          <w:sz w:val="20"/>
          <w:szCs w:val="20"/>
        </w:rPr>
        <w:t xml:space="preserve"> NPJ Microgravity, 2020. </w:t>
      </w:r>
      <w:r w:rsidRPr="00E6059F">
        <w:rPr>
          <w:b/>
          <w:sz w:val="20"/>
          <w:szCs w:val="20"/>
        </w:rPr>
        <w:t>6</w:t>
      </w:r>
      <w:r w:rsidRPr="00E6059F">
        <w:rPr>
          <w:sz w:val="20"/>
          <w:szCs w:val="20"/>
        </w:rPr>
        <w:t>: p. 13.</w:t>
      </w:r>
    </w:p>
    <w:p w14:paraId="3B117D13" w14:textId="77777777" w:rsidR="008F1D1C" w:rsidRPr="00E6059F" w:rsidRDefault="008F1D1C" w:rsidP="008F1D1C">
      <w:pPr>
        <w:pStyle w:val="EndNoteBibliography"/>
        <w:ind w:left="720" w:hanging="720"/>
        <w:rPr>
          <w:sz w:val="20"/>
          <w:szCs w:val="20"/>
        </w:rPr>
      </w:pPr>
      <w:r w:rsidRPr="00E6059F">
        <w:rPr>
          <w:sz w:val="20"/>
          <w:szCs w:val="20"/>
        </w:rPr>
        <w:t>42.</w:t>
      </w:r>
      <w:r w:rsidRPr="00E6059F">
        <w:rPr>
          <w:sz w:val="20"/>
          <w:szCs w:val="20"/>
        </w:rPr>
        <w:tab/>
        <w:t xml:space="preserve">Vico, L., et al., </w:t>
      </w:r>
      <w:r w:rsidRPr="00E6059F">
        <w:rPr>
          <w:i/>
          <w:sz w:val="20"/>
          <w:szCs w:val="20"/>
        </w:rPr>
        <w:t>Cortical and Trabecular Bone Microstructure Did Not Recover at Weight-Bearing Skeletal Sites and Progressively Deteriorated at Non-Weight-Bearing Sites During the Year Following International Space Station Missions.</w:t>
      </w:r>
      <w:r w:rsidRPr="00E6059F">
        <w:rPr>
          <w:sz w:val="20"/>
          <w:szCs w:val="20"/>
        </w:rPr>
        <w:t xml:space="preserve"> J Bone Miner Res, 2017. </w:t>
      </w:r>
      <w:r w:rsidRPr="00E6059F">
        <w:rPr>
          <w:b/>
          <w:sz w:val="20"/>
          <w:szCs w:val="20"/>
        </w:rPr>
        <w:t>32</w:t>
      </w:r>
      <w:r w:rsidRPr="00E6059F">
        <w:rPr>
          <w:sz w:val="20"/>
          <w:szCs w:val="20"/>
        </w:rPr>
        <w:t>(10): p. 2010-2021.</w:t>
      </w:r>
    </w:p>
    <w:p w14:paraId="2B66F94B" w14:textId="77777777" w:rsidR="008F1D1C" w:rsidRPr="00E6059F" w:rsidRDefault="008F1D1C" w:rsidP="008F1D1C">
      <w:pPr>
        <w:pStyle w:val="EndNoteBibliography"/>
        <w:ind w:left="720" w:hanging="720"/>
        <w:rPr>
          <w:sz w:val="20"/>
          <w:szCs w:val="20"/>
        </w:rPr>
      </w:pPr>
      <w:r w:rsidRPr="00E6059F">
        <w:rPr>
          <w:sz w:val="20"/>
          <w:szCs w:val="20"/>
        </w:rPr>
        <w:t>43.</w:t>
      </w:r>
      <w:r w:rsidRPr="00E6059F">
        <w:rPr>
          <w:sz w:val="20"/>
          <w:szCs w:val="20"/>
        </w:rPr>
        <w:tab/>
        <w:t xml:space="preserve">Gabel, L., et al., </w:t>
      </w:r>
      <w:r w:rsidRPr="00E6059F">
        <w:rPr>
          <w:i/>
          <w:sz w:val="20"/>
          <w:szCs w:val="20"/>
        </w:rPr>
        <w:t>Incomplete recovery of bone strength and trabecular microarchitecture at the distal tibia 1 year after return from long duration spaceflight.</w:t>
      </w:r>
      <w:r w:rsidRPr="00E6059F">
        <w:rPr>
          <w:sz w:val="20"/>
          <w:szCs w:val="20"/>
        </w:rPr>
        <w:t xml:space="preserve"> Sci Rep, 2022. </w:t>
      </w:r>
      <w:r w:rsidRPr="00E6059F">
        <w:rPr>
          <w:b/>
          <w:sz w:val="20"/>
          <w:szCs w:val="20"/>
        </w:rPr>
        <w:t>12</w:t>
      </w:r>
      <w:r w:rsidRPr="00E6059F">
        <w:rPr>
          <w:sz w:val="20"/>
          <w:szCs w:val="20"/>
        </w:rPr>
        <w:t>(1): p. 9446.</w:t>
      </w:r>
    </w:p>
    <w:p w14:paraId="63682203" w14:textId="77777777" w:rsidR="008F1D1C" w:rsidRPr="00E6059F" w:rsidRDefault="008F1D1C" w:rsidP="008F1D1C">
      <w:pPr>
        <w:pStyle w:val="EndNoteBibliography"/>
        <w:ind w:left="720" w:hanging="720"/>
        <w:rPr>
          <w:sz w:val="20"/>
          <w:szCs w:val="20"/>
        </w:rPr>
      </w:pPr>
      <w:r w:rsidRPr="00E6059F">
        <w:rPr>
          <w:sz w:val="20"/>
          <w:szCs w:val="20"/>
        </w:rPr>
        <w:t>44.</w:t>
      </w:r>
      <w:r w:rsidRPr="00E6059F">
        <w:rPr>
          <w:sz w:val="20"/>
          <w:szCs w:val="20"/>
        </w:rPr>
        <w:tab/>
        <w:t xml:space="preserve">Armbrecht, G., et al., </w:t>
      </w:r>
      <w:r w:rsidRPr="00E6059F">
        <w:rPr>
          <w:i/>
          <w:sz w:val="20"/>
          <w:szCs w:val="20"/>
        </w:rPr>
        <w:t>Trabecular and cortical bone density and architecture in women after 60 days of bed rest using high-resolution pQCT: WISE 2005.</w:t>
      </w:r>
      <w:r w:rsidRPr="00E6059F">
        <w:rPr>
          <w:sz w:val="20"/>
          <w:szCs w:val="20"/>
        </w:rPr>
        <w:t xml:space="preserve"> J Bone Miner Res, 2011. </w:t>
      </w:r>
      <w:r w:rsidRPr="00E6059F">
        <w:rPr>
          <w:b/>
          <w:sz w:val="20"/>
          <w:szCs w:val="20"/>
        </w:rPr>
        <w:t>26</w:t>
      </w:r>
      <w:r w:rsidRPr="00E6059F">
        <w:rPr>
          <w:sz w:val="20"/>
          <w:szCs w:val="20"/>
        </w:rPr>
        <w:t>(10): p. 2399-410.</w:t>
      </w:r>
    </w:p>
    <w:p w14:paraId="65330B88" w14:textId="77777777" w:rsidR="008F1D1C" w:rsidRPr="00E6059F" w:rsidRDefault="008F1D1C" w:rsidP="008F1D1C">
      <w:pPr>
        <w:pStyle w:val="EndNoteBibliography"/>
        <w:ind w:left="720" w:hanging="720"/>
        <w:rPr>
          <w:sz w:val="20"/>
          <w:szCs w:val="20"/>
        </w:rPr>
      </w:pPr>
      <w:r w:rsidRPr="00E6059F">
        <w:rPr>
          <w:sz w:val="20"/>
          <w:szCs w:val="20"/>
        </w:rPr>
        <w:t>45.</w:t>
      </w:r>
      <w:r w:rsidRPr="00E6059F">
        <w:rPr>
          <w:sz w:val="20"/>
          <w:szCs w:val="20"/>
        </w:rPr>
        <w:tab/>
        <w:t xml:space="preserve">Johnston, R.S., L.F. Dietlein, and C.A. Berry, </w:t>
      </w:r>
      <w:r w:rsidRPr="00E6059F">
        <w:rPr>
          <w:i/>
          <w:sz w:val="20"/>
          <w:szCs w:val="20"/>
        </w:rPr>
        <w:t>Biomedical Results of Apollo</w:t>
      </w:r>
      <w:r w:rsidRPr="00E6059F">
        <w:rPr>
          <w:sz w:val="20"/>
          <w:szCs w:val="20"/>
        </w:rPr>
        <w:t>. 1975, Scientific and Technical Information Office, National Aeronautics and Space Administration.</w:t>
      </w:r>
    </w:p>
    <w:p w14:paraId="56C9B547" w14:textId="77777777" w:rsidR="008F1D1C" w:rsidRPr="00E6059F" w:rsidRDefault="008F1D1C" w:rsidP="008F1D1C">
      <w:pPr>
        <w:pStyle w:val="EndNoteBibliography"/>
        <w:ind w:left="720" w:hanging="720"/>
        <w:rPr>
          <w:sz w:val="20"/>
          <w:szCs w:val="20"/>
        </w:rPr>
      </w:pPr>
      <w:r w:rsidRPr="00E6059F">
        <w:rPr>
          <w:sz w:val="20"/>
          <w:szCs w:val="20"/>
        </w:rPr>
        <w:t>46.</w:t>
      </w:r>
      <w:r w:rsidRPr="00E6059F">
        <w:rPr>
          <w:sz w:val="20"/>
          <w:szCs w:val="20"/>
        </w:rPr>
        <w:tab/>
        <w:t xml:space="preserve">Montalvo, A.M., et al., </w:t>
      </w:r>
      <w:r w:rsidRPr="00E6059F">
        <w:rPr>
          <w:i/>
          <w:sz w:val="20"/>
          <w:szCs w:val="20"/>
        </w:rPr>
        <w:t>"What's my risk of sustaining an ACL injury while playing sports?" A systematic review with meta-analysis.</w:t>
      </w:r>
      <w:r w:rsidRPr="00E6059F">
        <w:rPr>
          <w:sz w:val="20"/>
          <w:szCs w:val="20"/>
        </w:rPr>
        <w:t xml:space="preserve"> Br J Sports Med, 2019. </w:t>
      </w:r>
      <w:r w:rsidRPr="00E6059F">
        <w:rPr>
          <w:b/>
          <w:sz w:val="20"/>
          <w:szCs w:val="20"/>
        </w:rPr>
        <w:t>53</w:t>
      </w:r>
      <w:r w:rsidRPr="00E6059F">
        <w:rPr>
          <w:sz w:val="20"/>
          <w:szCs w:val="20"/>
        </w:rPr>
        <w:t>(16): p. 1003-1012.</w:t>
      </w:r>
    </w:p>
    <w:p w14:paraId="20037826" w14:textId="77777777" w:rsidR="008F1D1C" w:rsidRPr="00E6059F" w:rsidRDefault="008F1D1C" w:rsidP="008F1D1C">
      <w:pPr>
        <w:pStyle w:val="EndNoteBibliography"/>
        <w:ind w:left="720" w:hanging="720"/>
        <w:rPr>
          <w:sz w:val="20"/>
          <w:szCs w:val="20"/>
        </w:rPr>
      </w:pPr>
      <w:r w:rsidRPr="00E6059F">
        <w:rPr>
          <w:sz w:val="20"/>
          <w:szCs w:val="20"/>
        </w:rPr>
        <w:t>47.</w:t>
      </w:r>
      <w:r w:rsidRPr="00E6059F">
        <w:rPr>
          <w:sz w:val="20"/>
          <w:szCs w:val="20"/>
        </w:rPr>
        <w:tab/>
        <w:t xml:space="preserve">Silvers-Granelli, H., </w:t>
      </w:r>
      <w:r w:rsidRPr="00E6059F">
        <w:rPr>
          <w:i/>
          <w:sz w:val="20"/>
          <w:szCs w:val="20"/>
        </w:rPr>
        <w:t>Why Female Athletes Injure Their ACL's More Frequently? What can we do to mitigate their risk?</w:t>
      </w:r>
      <w:r w:rsidRPr="00E6059F">
        <w:rPr>
          <w:sz w:val="20"/>
          <w:szCs w:val="20"/>
        </w:rPr>
        <w:t xml:space="preserve"> Int J Sports Phys Ther, 2021. </w:t>
      </w:r>
      <w:r w:rsidRPr="00E6059F">
        <w:rPr>
          <w:b/>
          <w:sz w:val="20"/>
          <w:szCs w:val="20"/>
        </w:rPr>
        <w:t>16</w:t>
      </w:r>
      <w:r w:rsidRPr="00E6059F">
        <w:rPr>
          <w:sz w:val="20"/>
          <w:szCs w:val="20"/>
        </w:rPr>
        <w:t>(4): p. 971-977.</w:t>
      </w:r>
    </w:p>
    <w:p w14:paraId="6906A2F1" w14:textId="77777777" w:rsidR="008F1D1C" w:rsidRPr="00E6059F" w:rsidRDefault="008F1D1C" w:rsidP="008F1D1C">
      <w:pPr>
        <w:pStyle w:val="EndNoteBibliography"/>
        <w:ind w:left="720" w:hanging="720"/>
        <w:rPr>
          <w:sz w:val="20"/>
          <w:szCs w:val="20"/>
        </w:rPr>
      </w:pPr>
      <w:r w:rsidRPr="00E6059F">
        <w:rPr>
          <w:sz w:val="20"/>
          <w:szCs w:val="20"/>
        </w:rPr>
        <w:t>48.</w:t>
      </w:r>
      <w:r w:rsidRPr="00E6059F">
        <w:rPr>
          <w:sz w:val="20"/>
          <w:szCs w:val="20"/>
        </w:rPr>
        <w:tab/>
        <w:t xml:space="preserve">Balachandar, V., et al., </w:t>
      </w:r>
      <w:r w:rsidRPr="00E6059F">
        <w:rPr>
          <w:i/>
          <w:sz w:val="20"/>
          <w:szCs w:val="20"/>
        </w:rPr>
        <w:t>Effects of the menstrual cycle on lower-limb biomechanics, neuromuscular control, and anterior cruciate ligament injury risk: a systematic review.</w:t>
      </w:r>
      <w:r w:rsidRPr="00E6059F">
        <w:rPr>
          <w:sz w:val="20"/>
          <w:szCs w:val="20"/>
        </w:rPr>
        <w:t xml:space="preserve"> Muscles Ligaments Tendons J, 2017. </w:t>
      </w:r>
      <w:r w:rsidRPr="00E6059F">
        <w:rPr>
          <w:b/>
          <w:sz w:val="20"/>
          <w:szCs w:val="20"/>
        </w:rPr>
        <w:t>7</w:t>
      </w:r>
      <w:r w:rsidRPr="00E6059F">
        <w:rPr>
          <w:sz w:val="20"/>
          <w:szCs w:val="20"/>
        </w:rPr>
        <w:t>(1): p. 136-146.</w:t>
      </w:r>
    </w:p>
    <w:p w14:paraId="360B7928" w14:textId="77777777" w:rsidR="008F1D1C" w:rsidRPr="00E6059F" w:rsidRDefault="008F1D1C" w:rsidP="008F1D1C">
      <w:pPr>
        <w:pStyle w:val="EndNoteBibliography"/>
        <w:ind w:left="720" w:hanging="720"/>
        <w:rPr>
          <w:sz w:val="20"/>
          <w:szCs w:val="20"/>
        </w:rPr>
      </w:pPr>
      <w:r w:rsidRPr="00E6059F">
        <w:rPr>
          <w:sz w:val="20"/>
          <w:szCs w:val="20"/>
        </w:rPr>
        <w:t>49.</w:t>
      </w:r>
      <w:r w:rsidRPr="00E6059F">
        <w:rPr>
          <w:sz w:val="20"/>
          <w:szCs w:val="20"/>
        </w:rPr>
        <w:tab/>
        <w:t xml:space="preserve">Hewett, T.E., B.T. Zazulak, and G.D. Myer, </w:t>
      </w:r>
      <w:r w:rsidRPr="00E6059F">
        <w:rPr>
          <w:i/>
          <w:sz w:val="20"/>
          <w:szCs w:val="20"/>
        </w:rPr>
        <w:t>Effects of the menstrual cycle on anterior cruciate ligament injury risk: a systematic review.</w:t>
      </w:r>
      <w:r w:rsidRPr="00E6059F">
        <w:rPr>
          <w:sz w:val="20"/>
          <w:szCs w:val="20"/>
        </w:rPr>
        <w:t xml:space="preserve"> Am J Sports Med, 2007. </w:t>
      </w:r>
      <w:r w:rsidRPr="00E6059F">
        <w:rPr>
          <w:b/>
          <w:sz w:val="20"/>
          <w:szCs w:val="20"/>
        </w:rPr>
        <w:t>35</w:t>
      </w:r>
      <w:r w:rsidRPr="00E6059F">
        <w:rPr>
          <w:sz w:val="20"/>
          <w:szCs w:val="20"/>
        </w:rPr>
        <w:t>(4): p. 659-68.</w:t>
      </w:r>
    </w:p>
    <w:p w14:paraId="7373900E" w14:textId="77777777" w:rsidR="008F1D1C" w:rsidRPr="00E6059F" w:rsidRDefault="008F1D1C" w:rsidP="008F1D1C">
      <w:pPr>
        <w:pStyle w:val="EndNoteBibliography"/>
        <w:ind w:left="720" w:hanging="720"/>
        <w:rPr>
          <w:sz w:val="20"/>
          <w:szCs w:val="20"/>
        </w:rPr>
      </w:pPr>
      <w:r w:rsidRPr="00E6059F">
        <w:rPr>
          <w:sz w:val="20"/>
          <w:szCs w:val="20"/>
        </w:rPr>
        <w:t>50.</w:t>
      </w:r>
      <w:r w:rsidRPr="00E6059F">
        <w:rPr>
          <w:sz w:val="20"/>
          <w:szCs w:val="20"/>
        </w:rPr>
        <w:tab/>
        <w:t xml:space="preserve">Lee, H., et al., </w:t>
      </w:r>
      <w:r w:rsidRPr="00E6059F">
        <w:rPr>
          <w:i/>
          <w:sz w:val="20"/>
          <w:szCs w:val="20"/>
        </w:rPr>
        <w:t>Differences in anterior cruciate ligament elasticity and force for knee flexion in women: oral contraceptive users versus non-oral contraceptive users.</w:t>
      </w:r>
      <w:r w:rsidRPr="00E6059F">
        <w:rPr>
          <w:sz w:val="20"/>
          <w:szCs w:val="20"/>
        </w:rPr>
        <w:t xml:space="preserve"> Eur J Appl Physiol, 2014. </w:t>
      </w:r>
      <w:r w:rsidRPr="00E6059F">
        <w:rPr>
          <w:b/>
          <w:sz w:val="20"/>
          <w:szCs w:val="20"/>
        </w:rPr>
        <w:t>114</w:t>
      </w:r>
      <w:r w:rsidRPr="00E6059F">
        <w:rPr>
          <w:sz w:val="20"/>
          <w:szCs w:val="20"/>
        </w:rPr>
        <w:t>(2): p. 285-94.</w:t>
      </w:r>
    </w:p>
    <w:p w14:paraId="783729A4" w14:textId="77777777" w:rsidR="008F1D1C" w:rsidRPr="00E6059F" w:rsidRDefault="008F1D1C" w:rsidP="008F1D1C">
      <w:pPr>
        <w:pStyle w:val="EndNoteBibliography"/>
        <w:ind w:left="720" w:hanging="720"/>
        <w:rPr>
          <w:sz w:val="20"/>
          <w:szCs w:val="20"/>
        </w:rPr>
      </w:pPr>
      <w:r w:rsidRPr="00E6059F">
        <w:rPr>
          <w:sz w:val="20"/>
          <w:szCs w:val="20"/>
        </w:rPr>
        <w:t>51.</w:t>
      </w:r>
      <w:r w:rsidRPr="00E6059F">
        <w:rPr>
          <w:sz w:val="20"/>
          <w:szCs w:val="20"/>
        </w:rPr>
        <w:tab/>
        <w:t xml:space="preserve">Yu, W.D., et al., </w:t>
      </w:r>
      <w:r w:rsidRPr="00E6059F">
        <w:rPr>
          <w:i/>
          <w:sz w:val="20"/>
          <w:szCs w:val="20"/>
        </w:rPr>
        <w:t>Effect of estrogen on cellular metabolism of the human anterior cruciate ligament.</w:t>
      </w:r>
      <w:r w:rsidRPr="00E6059F">
        <w:rPr>
          <w:sz w:val="20"/>
          <w:szCs w:val="20"/>
        </w:rPr>
        <w:t xml:space="preserve"> Clin Orthop Relat Res, 1999(366): p. 229-38.</w:t>
      </w:r>
    </w:p>
    <w:p w14:paraId="3F6B2013" w14:textId="77777777" w:rsidR="008F1D1C" w:rsidRPr="00E6059F" w:rsidRDefault="008F1D1C" w:rsidP="008F1D1C">
      <w:pPr>
        <w:pStyle w:val="EndNoteBibliography"/>
        <w:ind w:left="720" w:hanging="720"/>
        <w:rPr>
          <w:sz w:val="20"/>
          <w:szCs w:val="20"/>
        </w:rPr>
      </w:pPr>
      <w:r w:rsidRPr="00E6059F">
        <w:rPr>
          <w:sz w:val="20"/>
          <w:szCs w:val="20"/>
        </w:rPr>
        <w:t>52.</w:t>
      </w:r>
      <w:r w:rsidRPr="00E6059F">
        <w:rPr>
          <w:sz w:val="20"/>
          <w:szCs w:val="20"/>
        </w:rPr>
        <w:tab/>
        <w:t xml:space="preserve">Samuelson, K., et al., </w:t>
      </w:r>
      <w:r w:rsidRPr="00E6059F">
        <w:rPr>
          <w:i/>
          <w:sz w:val="20"/>
          <w:szCs w:val="20"/>
        </w:rPr>
        <w:t>Limited Evidence Suggests a Protective Association Between Oral Contraceptive Pill Use and Anterior Cruciate Ligament Injuries in Females: A Systematic Review.</w:t>
      </w:r>
      <w:r w:rsidRPr="00E6059F">
        <w:rPr>
          <w:sz w:val="20"/>
          <w:szCs w:val="20"/>
        </w:rPr>
        <w:t xml:space="preserve"> Sports Health, 2017. </w:t>
      </w:r>
      <w:r w:rsidRPr="00E6059F">
        <w:rPr>
          <w:b/>
          <w:sz w:val="20"/>
          <w:szCs w:val="20"/>
        </w:rPr>
        <w:t>9</w:t>
      </w:r>
      <w:r w:rsidRPr="00E6059F">
        <w:rPr>
          <w:sz w:val="20"/>
          <w:szCs w:val="20"/>
        </w:rPr>
        <w:t>(6): p. 498-510.</w:t>
      </w:r>
    </w:p>
    <w:p w14:paraId="198640B8" w14:textId="77777777" w:rsidR="008F1D1C" w:rsidRPr="00E6059F" w:rsidRDefault="008F1D1C" w:rsidP="008F1D1C">
      <w:pPr>
        <w:pStyle w:val="EndNoteBibliography"/>
        <w:ind w:left="720" w:hanging="720"/>
        <w:rPr>
          <w:sz w:val="20"/>
          <w:szCs w:val="20"/>
        </w:rPr>
      </w:pPr>
      <w:r w:rsidRPr="00E6059F">
        <w:rPr>
          <w:sz w:val="20"/>
          <w:szCs w:val="20"/>
        </w:rPr>
        <w:t>53.</w:t>
      </w:r>
      <w:r w:rsidRPr="00E6059F">
        <w:rPr>
          <w:sz w:val="20"/>
          <w:szCs w:val="20"/>
        </w:rPr>
        <w:tab/>
        <w:t xml:space="preserve">Bredella, M.A., </w:t>
      </w:r>
      <w:r w:rsidRPr="00E6059F">
        <w:rPr>
          <w:i/>
          <w:sz w:val="20"/>
          <w:szCs w:val="20"/>
        </w:rPr>
        <w:t>Sex Differences in Body Composition</w:t>
      </w:r>
      <w:r w:rsidRPr="00E6059F">
        <w:rPr>
          <w:sz w:val="20"/>
          <w:szCs w:val="20"/>
        </w:rPr>
        <w:t xml:space="preserve">, in </w:t>
      </w:r>
      <w:r w:rsidRPr="00E6059F">
        <w:rPr>
          <w:i/>
          <w:sz w:val="20"/>
          <w:szCs w:val="20"/>
        </w:rPr>
        <w:t>Sex and Gender Factors Affecting Metabolic Homeostasis, Diabetes and Obesity</w:t>
      </w:r>
      <w:r w:rsidRPr="00E6059F">
        <w:rPr>
          <w:sz w:val="20"/>
          <w:szCs w:val="20"/>
        </w:rPr>
        <w:t>, F. Mauvais-Jarvis, Editor. 2017, Springer International Publishing: Cham. p. 9-27.</w:t>
      </w:r>
    </w:p>
    <w:p w14:paraId="097DF97E" w14:textId="77777777" w:rsidR="008F1D1C" w:rsidRPr="00E6059F" w:rsidRDefault="008F1D1C" w:rsidP="008F1D1C">
      <w:pPr>
        <w:pStyle w:val="EndNoteBibliography"/>
        <w:ind w:left="720" w:hanging="720"/>
        <w:rPr>
          <w:sz w:val="20"/>
          <w:szCs w:val="20"/>
        </w:rPr>
      </w:pPr>
      <w:r w:rsidRPr="00E6059F">
        <w:rPr>
          <w:sz w:val="20"/>
          <w:szCs w:val="20"/>
        </w:rPr>
        <w:t>54.</w:t>
      </w:r>
      <w:r w:rsidRPr="00E6059F">
        <w:rPr>
          <w:sz w:val="20"/>
          <w:szCs w:val="20"/>
        </w:rPr>
        <w:tab/>
        <w:t xml:space="preserve">Arciero, P.J., M.I. Goran, and E.T. Poehlman, </w:t>
      </w:r>
      <w:r w:rsidRPr="00E6059F">
        <w:rPr>
          <w:i/>
          <w:sz w:val="20"/>
          <w:szCs w:val="20"/>
        </w:rPr>
        <w:t>Resting metabolic rate is lower in women than in men.</w:t>
      </w:r>
      <w:r w:rsidRPr="00E6059F">
        <w:rPr>
          <w:sz w:val="20"/>
          <w:szCs w:val="20"/>
        </w:rPr>
        <w:t xml:space="preserve"> J Appl Physiol (1985), 1993. </w:t>
      </w:r>
      <w:r w:rsidRPr="00E6059F">
        <w:rPr>
          <w:b/>
          <w:sz w:val="20"/>
          <w:szCs w:val="20"/>
        </w:rPr>
        <w:t>75</w:t>
      </w:r>
      <w:r w:rsidRPr="00E6059F">
        <w:rPr>
          <w:sz w:val="20"/>
          <w:szCs w:val="20"/>
        </w:rPr>
        <w:t>(6): p. 2514-20.</w:t>
      </w:r>
    </w:p>
    <w:p w14:paraId="665CA140" w14:textId="77777777" w:rsidR="008F1D1C" w:rsidRPr="00E6059F" w:rsidRDefault="008F1D1C" w:rsidP="008F1D1C">
      <w:pPr>
        <w:pStyle w:val="EndNoteBibliography"/>
        <w:ind w:left="720" w:hanging="720"/>
        <w:rPr>
          <w:sz w:val="20"/>
          <w:szCs w:val="20"/>
        </w:rPr>
      </w:pPr>
      <w:r w:rsidRPr="00E6059F">
        <w:rPr>
          <w:sz w:val="20"/>
          <w:szCs w:val="20"/>
        </w:rPr>
        <w:t>55.</w:t>
      </w:r>
      <w:r w:rsidRPr="00E6059F">
        <w:rPr>
          <w:sz w:val="20"/>
          <w:szCs w:val="20"/>
        </w:rPr>
        <w:tab/>
        <w:t xml:space="preserve">Smith, S.M., et al., </w:t>
      </w:r>
      <w:r w:rsidRPr="00E6059F">
        <w:rPr>
          <w:i/>
          <w:sz w:val="20"/>
          <w:szCs w:val="20"/>
        </w:rPr>
        <w:t>Nutritional status assessment in semiclosed environments: ground-based and space flight studies in humans.</w:t>
      </w:r>
      <w:r w:rsidRPr="00E6059F">
        <w:rPr>
          <w:sz w:val="20"/>
          <w:szCs w:val="20"/>
        </w:rPr>
        <w:t xml:space="preserve"> J Nutr, 2001. </w:t>
      </w:r>
      <w:r w:rsidRPr="00E6059F">
        <w:rPr>
          <w:b/>
          <w:sz w:val="20"/>
          <w:szCs w:val="20"/>
        </w:rPr>
        <w:t>131</w:t>
      </w:r>
      <w:r w:rsidRPr="00E6059F">
        <w:rPr>
          <w:sz w:val="20"/>
          <w:szCs w:val="20"/>
        </w:rPr>
        <w:t>(7): p. 2053-61.</w:t>
      </w:r>
    </w:p>
    <w:p w14:paraId="29E1FF84" w14:textId="77777777" w:rsidR="008F1D1C" w:rsidRPr="00E6059F" w:rsidRDefault="008F1D1C" w:rsidP="008F1D1C">
      <w:pPr>
        <w:pStyle w:val="EndNoteBibliography"/>
        <w:ind w:left="720" w:hanging="720"/>
        <w:rPr>
          <w:sz w:val="20"/>
          <w:szCs w:val="20"/>
        </w:rPr>
      </w:pPr>
      <w:r w:rsidRPr="00E6059F">
        <w:rPr>
          <w:sz w:val="20"/>
          <w:szCs w:val="20"/>
        </w:rPr>
        <w:t>56.</w:t>
      </w:r>
      <w:r w:rsidRPr="00E6059F">
        <w:rPr>
          <w:sz w:val="20"/>
          <w:szCs w:val="20"/>
        </w:rPr>
        <w:tab/>
        <w:t xml:space="preserve">Zwart, S.R., et al., </w:t>
      </w:r>
      <w:r w:rsidRPr="00E6059F">
        <w:rPr>
          <w:i/>
          <w:sz w:val="20"/>
          <w:szCs w:val="20"/>
        </w:rPr>
        <w:t>Body mass changes during long-duration spaceflight.</w:t>
      </w:r>
      <w:r w:rsidRPr="00E6059F">
        <w:rPr>
          <w:sz w:val="20"/>
          <w:szCs w:val="20"/>
        </w:rPr>
        <w:t xml:space="preserve"> Aviat Space Environ Med, 2014. </w:t>
      </w:r>
      <w:r w:rsidRPr="00E6059F">
        <w:rPr>
          <w:b/>
          <w:sz w:val="20"/>
          <w:szCs w:val="20"/>
        </w:rPr>
        <w:t>85</w:t>
      </w:r>
      <w:r w:rsidRPr="00E6059F">
        <w:rPr>
          <w:sz w:val="20"/>
          <w:szCs w:val="20"/>
        </w:rPr>
        <w:t>(9): p. 897-904.</w:t>
      </w:r>
    </w:p>
    <w:p w14:paraId="2250671F" w14:textId="77777777" w:rsidR="008F1D1C" w:rsidRPr="00E6059F" w:rsidRDefault="008F1D1C" w:rsidP="008F1D1C">
      <w:pPr>
        <w:pStyle w:val="EndNoteBibliography"/>
        <w:ind w:left="720" w:hanging="720"/>
        <w:rPr>
          <w:sz w:val="20"/>
          <w:szCs w:val="20"/>
        </w:rPr>
      </w:pPr>
      <w:r w:rsidRPr="00E6059F">
        <w:rPr>
          <w:sz w:val="20"/>
          <w:szCs w:val="20"/>
        </w:rPr>
        <w:t>57.</w:t>
      </w:r>
      <w:r w:rsidRPr="00E6059F">
        <w:rPr>
          <w:sz w:val="20"/>
          <w:szCs w:val="20"/>
        </w:rPr>
        <w:tab/>
        <w:t xml:space="preserve">Heer, M., et al., </w:t>
      </w:r>
      <w:r w:rsidRPr="00E6059F">
        <w:rPr>
          <w:i/>
          <w:sz w:val="20"/>
          <w:szCs w:val="20"/>
        </w:rPr>
        <w:t>Nutrient supply during recent European missions.</w:t>
      </w:r>
      <w:r w:rsidRPr="00E6059F">
        <w:rPr>
          <w:sz w:val="20"/>
          <w:szCs w:val="20"/>
        </w:rPr>
        <w:t xml:space="preserve"> Pflugers Arch, 2000. </w:t>
      </w:r>
      <w:r w:rsidRPr="00E6059F">
        <w:rPr>
          <w:b/>
          <w:sz w:val="20"/>
          <w:szCs w:val="20"/>
        </w:rPr>
        <w:t>441</w:t>
      </w:r>
      <w:r w:rsidRPr="00E6059F">
        <w:rPr>
          <w:sz w:val="20"/>
          <w:szCs w:val="20"/>
        </w:rPr>
        <w:t>(2-3 Suppl): p. R8-14.</w:t>
      </w:r>
    </w:p>
    <w:p w14:paraId="2CBFD828" w14:textId="77777777" w:rsidR="008F1D1C" w:rsidRPr="00E6059F" w:rsidRDefault="008F1D1C" w:rsidP="008F1D1C">
      <w:pPr>
        <w:pStyle w:val="EndNoteBibliography"/>
        <w:ind w:left="720" w:hanging="720"/>
        <w:rPr>
          <w:sz w:val="20"/>
          <w:szCs w:val="20"/>
        </w:rPr>
      </w:pPr>
      <w:r w:rsidRPr="00E6059F">
        <w:rPr>
          <w:sz w:val="20"/>
          <w:szCs w:val="20"/>
        </w:rPr>
        <w:t>58.</w:t>
      </w:r>
      <w:r w:rsidRPr="00E6059F">
        <w:rPr>
          <w:sz w:val="20"/>
          <w:szCs w:val="20"/>
        </w:rPr>
        <w:tab/>
        <w:t xml:space="preserve">Strollo, F., et al., </w:t>
      </w:r>
      <w:r w:rsidRPr="00E6059F">
        <w:rPr>
          <w:i/>
          <w:sz w:val="20"/>
          <w:szCs w:val="20"/>
        </w:rPr>
        <w:t>Changes in human adrenal and gonadal function onboard Spacelab.</w:t>
      </w:r>
      <w:r w:rsidRPr="00E6059F">
        <w:rPr>
          <w:sz w:val="20"/>
          <w:szCs w:val="20"/>
        </w:rPr>
        <w:t xml:space="preserve"> J Gravit Physiol, 1997. </w:t>
      </w:r>
      <w:r w:rsidRPr="00E6059F">
        <w:rPr>
          <w:b/>
          <w:sz w:val="20"/>
          <w:szCs w:val="20"/>
        </w:rPr>
        <w:t>4</w:t>
      </w:r>
      <w:r w:rsidRPr="00E6059F">
        <w:rPr>
          <w:sz w:val="20"/>
          <w:szCs w:val="20"/>
        </w:rPr>
        <w:t>(2): p. P103-4.</w:t>
      </w:r>
    </w:p>
    <w:p w14:paraId="28C8F8F2" w14:textId="77777777" w:rsidR="008F1D1C" w:rsidRPr="00E6059F" w:rsidRDefault="008F1D1C" w:rsidP="008F1D1C">
      <w:pPr>
        <w:pStyle w:val="EndNoteBibliography"/>
        <w:ind w:left="720" w:hanging="720"/>
        <w:rPr>
          <w:sz w:val="20"/>
          <w:szCs w:val="20"/>
        </w:rPr>
      </w:pPr>
      <w:r w:rsidRPr="00E6059F">
        <w:rPr>
          <w:sz w:val="20"/>
          <w:szCs w:val="20"/>
        </w:rPr>
        <w:t>59.</w:t>
      </w:r>
      <w:r w:rsidRPr="00E6059F">
        <w:rPr>
          <w:sz w:val="20"/>
          <w:szCs w:val="20"/>
        </w:rPr>
        <w:tab/>
        <w:t xml:space="preserve">Thomas, K.S. and H.J. McMann, </w:t>
      </w:r>
      <w:r w:rsidRPr="00E6059F">
        <w:rPr>
          <w:i/>
          <w:sz w:val="20"/>
          <w:szCs w:val="20"/>
        </w:rPr>
        <w:t>US Spacesuits</w:t>
      </w:r>
      <w:r w:rsidRPr="00E6059F">
        <w:rPr>
          <w:sz w:val="20"/>
          <w:szCs w:val="20"/>
        </w:rPr>
        <w:t>. 2007: Springer New York.</w:t>
      </w:r>
    </w:p>
    <w:p w14:paraId="085BC1E6" w14:textId="77777777" w:rsidR="008F1D1C" w:rsidRPr="00E6059F" w:rsidRDefault="008F1D1C" w:rsidP="008F1D1C">
      <w:pPr>
        <w:pStyle w:val="EndNoteBibliography"/>
        <w:ind w:left="720" w:hanging="720"/>
        <w:rPr>
          <w:sz w:val="20"/>
          <w:szCs w:val="20"/>
        </w:rPr>
      </w:pPr>
      <w:r w:rsidRPr="00E6059F">
        <w:rPr>
          <w:sz w:val="20"/>
          <w:szCs w:val="20"/>
        </w:rPr>
        <w:t>60.</w:t>
      </w:r>
      <w:r w:rsidRPr="00E6059F">
        <w:rPr>
          <w:sz w:val="20"/>
          <w:szCs w:val="20"/>
        </w:rPr>
        <w:tab/>
      </w:r>
      <w:r w:rsidRPr="00E6059F">
        <w:rPr>
          <w:i/>
          <w:sz w:val="20"/>
          <w:szCs w:val="20"/>
        </w:rPr>
        <w:t>NASA’S Development of Next Generation Spacesuits.</w:t>
      </w:r>
      <w:r w:rsidRPr="00E6059F">
        <w:rPr>
          <w:sz w:val="20"/>
          <w:szCs w:val="20"/>
        </w:rPr>
        <w:t xml:space="preserve"> 2021.</w:t>
      </w:r>
    </w:p>
    <w:p w14:paraId="47A731C0" w14:textId="77777777" w:rsidR="008F1D1C" w:rsidRPr="00E6059F" w:rsidRDefault="008F1D1C" w:rsidP="008F1D1C">
      <w:pPr>
        <w:pStyle w:val="EndNoteBibliography"/>
        <w:ind w:left="720" w:hanging="720"/>
        <w:rPr>
          <w:sz w:val="20"/>
          <w:szCs w:val="20"/>
        </w:rPr>
      </w:pPr>
      <w:r w:rsidRPr="00E6059F">
        <w:rPr>
          <w:sz w:val="20"/>
          <w:szCs w:val="20"/>
        </w:rPr>
        <w:t>61.</w:t>
      </w:r>
      <w:r w:rsidRPr="00E6059F">
        <w:rPr>
          <w:sz w:val="20"/>
          <w:szCs w:val="20"/>
        </w:rPr>
        <w:tab/>
        <w:t xml:space="preserve">McNulty, K.L., et al., </w:t>
      </w:r>
      <w:r w:rsidRPr="00E6059F">
        <w:rPr>
          <w:i/>
          <w:sz w:val="20"/>
          <w:szCs w:val="20"/>
        </w:rPr>
        <w:t>The Effects of Menstrual Cycle Phase on Exercise Performance in Eumenorrheic Women: A Systematic Review and Meta-Analysis.</w:t>
      </w:r>
      <w:r w:rsidRPr="00E6059F">
        <w:rPr>
          <w:sz w:val="20"/>
          <w:szCs w:val="20"/>
        </w:rPr>
        <w:t xml:space="preserve"> Sports Med, 2020. </w:t>
      </w:r>
      <w:r w:rsidRPr="00E6059F">
        <w:rPr>
          <w:b/>
          <w:sz w:val="20"/>
          <w:szCs w:val="20"/>
        </w:rPr>
        <w:t>50</w:t>
      </w:r>
      <w:r w:rsidRPr="00E6059F">
        <w:rPr>
          <w:sz w:val="20"/>
          <w:szCs w:val="20"/>
        </w:rPr>
        <w:t>(10): p. 1813-1827.</w:t>
      </w:r>
    </w:p>
    <w:p w14:paraId="34B2AE78" w14:textId="77777777" w:rsidR="008F1D1C" w:rsidRPr="00E6059F" w:rsidRDefault="008F1D1C" w:rsidP="008F1D1C">
      <w:pPr>
        <w:pStyle w:val="EndNoteBibliography"/>
        <w:ind w:left="720" w:hanging="720"/>
        <w:rPr>
          <w:sz w:val="20"/>
          <w:szCs w:val="20"/>
        </w:rPr>
      </w:pPr>
      <w:r w:rsidRPr="00E6059F">
        <w:rPr>
          <w:sz w:val="20"/>
          <w:szCs w:val="20"/>
        </w:rPr>
        <w:t>62.</w:t>
      </w:r>
      <w:r w:rsidRPr="00E6059F">
        <w:rPr>
          <w:sz w:val="20"/>
          <w:szCs w:val="20"/>
        </w:rPr>
        <w:tab/>
        <w:t xml:space="preserve">Blagrove, R.C., G. Bruinvels, and C.R. Pedlar, </w:t>
      </w:r>
      <w:r w:rsidRPr="00E6059F">
        <w:rPr>
          <w:i/>
          <w:sz w:val="20"/>
          <w:szCs w:val="20"/>
        </w:rPr>
        <w:t>Variations in strength-related measures during the menstrual cycle in eumenorrheic women: A systematic review and meta-analysis.</w:t>
      </w:r>
      <w:r w:rsidRPr="00E6059F">
        <w:rPr>
          <w:sz w:val="20"/>
          <w:szCs w:val="20"/>
        </w:rPr>
        <w:t xml:space="preserve"> J Sci Med Sport, 2020. </w:t>
      </w:r>
      <w:r w:rsidRPr="00E6059F">
        <w:rPr>
          <w:b/>
          <w:sz w:val="20"/>
          <w:szCs w:val="20"/>
        </w:rPr>
        <w:t>23</w:t>
      </w:r>
      <w:r w:rsidRPr="00E6059F">
        <w:rPr>
          <w:sz w:val="20"/>
          <w:szCs w:val="20"/>
        </w:rPr>
        <w:t>(12): p. 1220-1227.</w:t>
      </w:r>
    </w:p>
    <w:p w14:paraId="7A2F8922" w14:textId="77777777" w:rsidR="008F1D1C" w:rsidRPr="00E6059F" w:rsidRDefault="008F1D1C" w:rsidP="008F1D1C">
      <w:pPr>
        <w:pStyle w:val="EndNoteBibliography"/>
        <w:ind w:left="720" w:hanging="720"/>
        <w:rPr>
          <w:sz w:val="20"/>
          <w:szCs w:val="20"/>
        </w:rPr>
      </w:pPr>
      <w:r w:rsidRPr="00E6059F">
        <w:rPr>
          <w:sz w:val="20"/>
          <w:szCs w:val="20"/>
        </w:rPr>
        <w:t>63.</w:t>
      </w:r>
      <w:r w:rsidRPr="00E6059F">
        <w:rPr>
          <w:sz w:val="20"/>
          <w:szCs w:val="20"/>
        </w:rPr>
        <w:tab/>
        <w:t xml:space="preserve">Elliott-Sale, K.J., et al., </w:t>
      </w:r>
      <w:r w:rsidRPr="00E6059F">
        <w:rPr>
          <w:i/>
          <w:sz w:val="20"/>
          <w:szCs w:val="20"/>
        </w:rPr>
        <w:t>The Effects of Oral Contraceptives on Exercise Performance in Women: A Systematic Review and Meta-analysis.</w:t>
      </w:r>
      <w:r w:rsidRPr="00E6059F">
        <w:rPr>
          <w:sz w:val="20"/>
          <w:szCs w:val="20"/>
        </w:rPr>
        <w:t xml:space="preserve"> Sports Med, 2020. </w:t>
      </w:r>
      <w:r w:rsidRPr="00E6059F">
        <w:rPr>
          <w:b/>
          <w:sz w:val="20"/>
          <w:szCs w:val="20"/>
        </w:rPr>
        <w:t>50</w:t>
      </w:r>
      <w:r w:rsidRPr="00E6059F">
        <w:rPr>
          <w:sz w:val="20"/>
          <w:szCs w:val="20"/>
        </w:rPr>
        <w:t>(10): p. 1785-1812.</w:t>
      </w:r>
    </w:p>
    <w:p w14:paraId="681765BE" w14:textId="77777777" w:rsidR="008F1D1C" w:rsidRPr="00E6059F" w:rsidRDefault="008F1D1C" w:rsidP="008F1D1C">
      <w:pPr>
        <w:pStyle w:val="EndNoteBibliography"/>
        <w:ind w:left="720" w:hanging="720"/>
        <w:rPr>
          <w:sz w:val="20"/>
          <w:szCs w:val="20"/>
        </w:rPr>
      </w:pPr>
      <w:r w:rsidRPr="00E6059F">
        <w:rPr>
          <w:sz w:val="20"/>
          <w:szCs w:val="20"/>
        </w:rPr>
        <w:t>64.</w:t>
      </w:r>
      <w:r w:rsidRPr="00E6059F">
        <w:rPr>
          <w:sz w:val="20"/>
          <w:szCs w:val="20"/>
        </w:rPr>
        <w:tab/>
        <w:t xml:space="preserve">Moore, A.D., Jr., et al., </w:t>
      </w:r>
      <w:r w:rsidRPr="00E6059F">
        <w:rPr>
          <w:i/>
          <w:sz w:val="20"/>
          <w:szCs w:val="20"/>
        </w:rPr>
        <w:t>Peak exercise oxygen uptake during and following long-duration spaceflight.</w:t>
      </w:r>
      <w:r w:rsidRPr="00E6059F">
        <w:rPr>
          <w:sz w:val="20"/>
          <w:szCs w:val="20"/>
        </w:rPr>
        <w:t xml:space="preserve"> J Appl Physiol (1985), 2014. </w:t>
      </w:r>
      <w:r w:rsidRPr="00E6059F">
        <w:rPr>
          <w:b/>
          <w:sz w:val="20"/>
          <w:szCs w:val="20"/>
        </w:rPr>
        <w:t>117</w:t>
      </w:r>
      <w:r w:rsidRPr="00E6059F">
        <w:rPr>
          <w:sz w:val="20"/>
          <w:szCs w:val="20"/>
        </w:rPr>
        <w:t>(3): p. 231-8.</w:t>
      </w:r>
    </w:p>
    <w:p w14:paraId="772C3CDE" w14:textId="77777777" w:rsidR="008F1D1C" w:rsidRPr="00E6059F" w:rsidRDefault="008F1D1C" w:rsidP="008F1D1C">
      <w:pPr>
        <w:pStyle w:val="EndNoteBibliography"/>
        <w:ind w:left="720" w:hanging="720"/>
        <w:rPr>
          <w:sz w:val="20"/>
          <w:szCs w:val="20"/>
        </w:rPr>
      </w:pPr>
      <w:r w:rsidRPr="00E6059F">
        <w:rPr>
          <w:sz w:val="20"/>
          <w:szCs w:val="20"/>
        </w:rPr>
        <w:t>65.</w:t>
      </w:r>
      <w:r w:rsidRPr="00E6059F">
        <w:rPr>
          <w:sz w:val="20"/>
          <w:szCs w:val="20"/>
        </w:rPr>
        <w:tab/>
        <w:t xml:space="preserve">Levine, B.D., et al., </w:t>
      </w:r>
      <w:r w:rsidRPr="00E6059F">
        <w:rPr>
          <w:i/>
          <w:sz w:val="20"/>
          <w:szCs w:val="20"/>
        </w:rPr>
        <w:t>Maximal exercise performance after adaptation to microgravity.</w:t>
      </w:r>
      <w:r w:rsidRPr="00E6059F">
        <w:rPr>
          <w:sz w:val="20"/>
          <w:szCs w:val="20"/>
        </w:rPr>
        <w:t xml:space="preserve"> J Appl Physiol (1985), 1996. </w:t>
      </w:r>
      <w:r w:rsidRPr="00E6059F">
        <w:rPr>
          <w:b/>
          <w:sz w:val="20"/>
          <w:szCs w:val="20"/>
        </w:rPr>
        <w:t>81</w:t>
      </w:r>
      <w:r w:rsidRPr="00E6059F">
        <w:rPr>
          <w:sz w:val="20"/>
          <w:szCs w:val="20"/>
        </w:rPr>
        <w:t>(2): p. 686-94.</w:t>
      </w:r>
    </w:p>
    <w:p w14:paraId="2660DFDA" w14:textId="77777777" w:rsidR="008F1D1C" w:rsidRPr="00E6059F" w:rsidRDefault="008F1D1C" w:rsidP="008F1D1C">
      <w:pPr>
        <w:pStyle w:val="EndNoteBibliography"/>
        <w:ind w:left="720" w:hanging="720"/>
        <w:rPr>
          <w:sz w:val="20"/>
          <w:szCs w:val="20"/>
        </w:rPr>
      </w:pPr>
      <w:r w:rsidRPr="00E6059F">
        <w:rPr>
          <w:sz w:val="20"/>
          <w:szCs w:val="20"/>
        </w:rPr>
        <w:t>66.</w:t>
      </w:r>
      <w:r w:rsidRPr="00E6059F">
        <w:rPr>
          <w:sz w:val="20"/>
          <w:szCs w:val="20"/>
        </w:rPr>
        <w:tab/>
        <w:t xml:space="preserve">Moore, A.D., Jr., et al., </w:t>
      </w:r>
      <w:r w:rsidRPr="00E6059F">
        <w:rPr>
          <w:i/>
          <w:sz w:val="20"/>
          <w:szCs w:val="20"/>
        </w:rPr>
        <w:t>Maximal exercise as a countermeasure to orthostatic intolerance after spaceflight.</w:t>
      </w:r>
      <w:r w:rsidRPr="00E6059F">
        <w:rPr>
          <w:sz w:val="20"/>
          <w:szCs w:val="20"/>
        </w:rPr>
        <w:t xml:space="preserve"> Med Sci Sports Exerc, 2001. </w:t>
      </w:r>
      <w:r w:rsidRPr="00E6059F">
        <w:rPr>
          <w:b/>
          <w:sz w:val="20"/>
          <w:szCs w:val="20"/>
        </w:rPr>
        <w:t>33</w:t>
      </w:r>
      <w:r w:rsidRPr="00E6059F">
        <w:rPr>
          <w:sz w:val="20"/>
          <w:szCs w:val="20"/>
        </w:rPr>
        <w:t>(1): p. 75-80.</w:t>
      </w:r>
    </w:p>
    <w:p w14:paraId="42FC3EF8" w14:textId="77777777" w:rsidR="008F1D1C" w:rsidRPr="00E6059F" w:rsidRDefault="008F1D1C" w:rsidP="008F1D1C">
      <w:pPr>
        <w:pStyle w:val="EndNoteBibliography"/>
        <w:ind w:left="720" w:hanging="720"/>
        <w:rPr>
          <w:sz w:val="20"/>
          <w:szCs w:val="20"/>
        </w:rPr>
      </w:pPr>
      <w:r w:rsidRPr="00E6059F">
        <w:rPr>
          <w:sz w:val="20"/>
          <w:szCs w:val="20"/>
        </w:rPr>
        <w:t>67.</w:t>
      </w:r>
      <w:r w:rsidRPr="00E6059F">
        <w:rPr>
          <w:sz w:val="20"/>
          <w:szCs w:val="20"/>
        </w:rPr>
        <w:tab/>
        <w:t xml:space="preserve">Moore, A.D., P.A. Lynn, and A.H. Feiveson, </w:t>
      </w:r>
      <w:r w:rsidRPr="00E6059F">
        <w:rPr>
          <w:i/>
          <w:sz w:val="20"/>
          <w:szCs w:val="20"/>
        </w:rPr>
        <w:t>The First 10 Years of Aerobic Exercise Responses to Long-Duration ISS Flights.</w:t>
      </w:r>
      <w:r w:rsidRPr="00E6059F">
        <w:rPr>
          <w:sz w:val="20"/>
          <w:szCs w:val="20"/>
        </w:rPr>
        <w:t xml:space="preserve"> Aerosp Med Hum Perform, 2015. </w:t>
      </w:r>
      <w:r w:rsidRPr="00E6059F">
        <w:rPr>
          <w:b/>
          <w:sz w:val="20"/>
          <w:szCs w:val="20"/>
        </w:rPr>
        <w:t>86</w:t>
      </w:r>
      <w:r w:rsidRPr="00E6059F">
        <w:rPr>
          <w:sz w:val="20"/>
          <w:szCs w:val="20"/>
        </w:rPr>
        <w:t>(12 Suppl): p. A78-A86.</w:t>
      </w:r>
    </w:p>
    <w:p w14:paraId="61EF299E" w14:textId="77777777" w:rsidR="008F1D1C" w:rsidRPr="00E6059F" w:rsidRDefault="008F1D1C" w:rsidP="008F1D1C">
      <w:pPr>
        <w:pStyle w:val="EndNoteBibliography"/>
        <w:ind w:left="720" w:hanging="720"/>
        <w:rPr>
          <w:sz w:val="20"/>
          <w:szCs w:val="20"/>
        </w:rPr>
      </w:pPr>
      <w:r w:rsidRPr="00E6059F">
        <w:rPr>
          <w:sz w:val="20"/>
          <w:szCs w:val="20"/>
        </w:rPr>
        <w:t>68.</w:t>
      </w:r>
      <w:r w:rsidRPr="00E6059F">
        <w:rPr>
          <w:sz w:val="20"/>
          <w:szCs w:val="20"/>
        </w:rPr>
        <w:tab/>
        <w:t xml:space="preserve">Schneider, S.M., et al., </w:t>
      </w:r>
      <w:r w:rsidRPr="00E6059F">
        <w:rPr>
          <w:i/>
          <w:sz w:val="20"/>
          <w:szCs w:val="20"/>
        </w:rPr>
        <w:t>WISE-2005: exercise and nutrition countermeasures for upright VO2pk during bed rest.</w:t>
      </w:r>
      <w:r w:rsidRPr="00E6059F">
        <w:rPr>
          <w:sz w:val="20"/>
          <w:szCs w:val="20"/>
        </w:rPr>
        <w:t xml:space="preserve"> Med Sci Sports Exerc, 2009. </w:t>
      </w:r>
      <w:r w:rsidRPr="00E6059F">
        <w:rPr>
          <w:b/>
          <w:sz w:val="20"/>
          <w:szCs w:val="20"/>
        </w:rPr>
        <w:t>41</w:t>
      </w:r>
      <w:r w:rsidRPr="00E6059F">
        <w:rPr>
          <w:sz w:val="20"/>
          <w:szCs w:val="20"/>
        </w:rPr>
        <w:t>(12): p. 2165-76.</w:t>
      </w:r>
    </w:p>
    <w:p w14:paraId="6E48F817" w14:textId="77777777" w:rsidR="008F1D1C" w:rsidRPr="00E6059F" w:rsidRDefault="008F1D1C" w:rsidP="008F1D1C">
      <w:pPr>
        <w:pStyle w:val="EndNoteBibliography"/>
        <w:ind w:left="720" w:hanging="720"/>
        <w:rPr>
          <w:sz w:val="20"/>
          <w:szCs w:val="20"/>
        </w:rPr>
      </w:pPr>
      <w:r w:rsidRPr="00E6059F">
        <w:rPr>
          <w:sz w:val="20"/>
          <w:szCs w:val="20"/>
        </w:rPr>
        <w:t>69.</w:t>
      </w:r>
      <w:r w:rsidRPr="00E6059F">
        <w:rPr>
          <w:sz w:val="20"/>
          <w:szCs w:val="20"/>
        </w:rPr>
        <w:tab/>
        <w:t xml:space="preserve">Lee, S.M., et al., </w:t>
      </w:r>
      <w:r w:rsidRPr="00E6059F">
        <w:rPr>
          <w:i/>
          <w:sz w:val="20"/>
          <w:szCs w:val="20"/>
        </w:rPr>
        <w:t>LBNP exercise protects aerobic capacity and sprint speed of female twins during 30 days of bed rest.</w:t>
      </w:r>
      <w:r w:rsidRPr="00E6059F">
        <w:rPr>
          <w:sz w:val="20"/>
          <w:szCs w:val="20"/>
        </w:rPr>
        <w:t xml:space="preserve"> J Appl Physiol (1985), 2009. </w:t>
      </w:r>
      <w:r w:rsidRPr="00E6059F">
        <w:rPr>
          <w:b/>
          <w:sz w:val="20"/>
          <w:szCs w:val="20"/>
        </w:rPr>
        <w:t>106</w:t>
      </w:r>
      <w:r w:rsidRPr="00E6059F">
        <w:rPr>
          <w:sz w:val="20"/>
          <w:szCs w:val="20"/>
        </w:rPr>
        <w:t>(3): p. 919-28.</w:t>
      </w:r>
    </w:p>
    <w:p w14:paraId="5DBB3518" w14:textId="77777777" w:rsidR="008F1D1C" w:rsidRPr="00E6059F" w:rsidRDefault="008F1D1C" w:rsidP="008F1D1C">
      <w:pPr>
        <w:pStyle w:val="EndNoteBibliography"/>
        <w:ind w:left="720" w:hanging="720"/>
        <w:rPr>
          <w:sz w:val="20"/>
          <w:szCs w:val="20"/>
        </w:rPr>
      </w:pPr>
      <w:r w:rsidRPr="00E6059F">
        <w:rPr>
          <w:sz w:val="20"/>
          <w:szCs w:val="20"/>
        </w:rPr>
        <w:t>70.</w:t>
      </w:r>
      <w:r w:rsidRPr="00E6059F">
        <w:rPr>
          <w:sz w:val="20"/>
          <w:szCs w:val="20"/>
        </w:rPr>
        <w:tab/>
        <w:t xml:space="preserve">Kashihara, H., et al., </w:t>
      </w:r>
      <w:r w:rsidRPr="00E6059F">
        <w:rPr>
          <w:i/>
          <w:sz w:val="20"/>
          <w:szCs w:val="20"/>
        </w:rPr>
        <w:t xml:space="preserve">Effects of mild supine exercise during 20 days bed rest on maximal oxygen uptake </w:t>
      </w:r>
      <w:r w:rsidRPr="00E6059F">
        <w:rPr>
          <w:i/>
          <w:sz w:val="20"/>
          <w:szCs w:val="20"/>
        </w:rPr>
        <w:lastRenderedPageBreak/>
        <w:t>rate in young humans.</w:t>
      </w:r>
      <w:r w:rsidRPr="00E6059F">
        <w:rPr>
          <w:sz w:val="20"/>
          <w:szCs w:val="20"/>
        </w:rPr>
        <w:t xml:space="preserve"> Acta Physiol Scand Suppl, 1994. </w:t>
      </w:r>
      <w:r w:rsidRPr="00E6059F">
        <w:rPr>
          <w:b/>
          <w:sz w:val="20"/>
          <w:szCs w:val="20"/>
        </w:rPr>
        <w:t>616</w:t>
      </w:r>
      <w:r w:rsidRPr="00E6059F">
        <w:rPr>
          <w:sz w:val="20"/>
          <w:szCs w:val="20"/>
        </w:rPr>
        <w:t>: p. 19-26.</w:t>
      </w:r>
    </w:p>
    <w:p w14:paraId="3B1CFC8B" w14:textId="77777777" w:rsidR="008F1D1C" w:rsidRPr="00E6059F" w:rsidRDefault="008F1D1C" w:rsidP="008F1D1C">
      <w:pPr>
        <w:pStyle w:val="EndNoteBibliography"/>
        <w:ind w:left="720" w:hanging="720"/>
        <w:rPr>
          <w:sz w:val="20"/>
          <w:szCs w:val="20"/>
        </w:rPr>
      </w:pPr>
      <w:r w:rsidRPr="00E6059F">
        <w:rPr>
          <w:sz w:val="20"/>
          <w:szCs w:val="20"/>
        </w:rPr>
        <w:t>71.</w:t>
      </w:r>
      <w:r w:rsidRPr="00E6059F">
        <w:rPr>
          <w:sz w:val="20"/>
          <w:szCs w:val="20"/>
        </w:rPr>
        <w:tab/>
        <w:t xml:space="preserve">Narici, M.V. and M.D. de Boer, </w:t>
      </w:r>
      <w:r w:rsidRPr="00E6059F">
        <w:rPr>
          <w:i/>
          <w:sz w:val="20"/>
          <w:szCs w:val="20"/>
        </w:rPr>
        <w:t>Disuse of the musculo-skeletal system in space and on earth.</w:t>
      </w:r>
      <w:r w:rsidRPr="00E6059F">
        <w:rPr>
          <w:sz w:val="20"/>
          <w:szCs w:val="20"/>
        </w:rPr>
        <w:t xml:space="preserve"> Eur J Appl Physiol, 2011. </w:t>
      </w:r>
      <w:r w:rsidRPr="00E6059F">
        <w:rPr>
          <w:b/>
          <w:sz w:val="20"/>
          <w:szCs w:val="20"/>
        </w:rPr>
        <w:t>111</w:t>
      </w:r>
      <w:r w:rsidRPr="00E6059F">
        <w:rPr>
          <w:sz w:val="20"/>
          <w:szCs w:val="20"/>
        </w:rPr>
        <w:t>(3): p. 403-20.</w:t>
      </w:r>
    </w:p>
    <w:p w14:paraId="4811FCC5" w14:textId="77777777" w:rsidR="008F1D1C" w:rsidRPr="00E6059F" w:rsidRDefault="008F1D1C" w:rsidP="008F1D1C">
      <w:pPr>
        <w:pStyle w:val="EndNoteBibliography"/>
        <w:ind w:left="720" w:hanging="720"/>
        <w:rPr>
          <w:sz w:val="20"/>
          <w:szCs w:val="20"/>
        </w:rPr>
      </w:pPr>
      <w:r w:rsidRPr="00E6059F">
        <w:rPr>
          <w:sz w:val="20"/>
          <w:szCs w:val="20"/>
        </w:rPr>
        <w:t>72.</w:t>
      </w:r>
      <w:r w:rsidRPr="00E6059F">
        <w:rPr>
          <w:sz w:val="20"/>
          <w:szCs w:val="20"/>
        </w:rPr>
        <w:tab/>
        <w:t xml:space="preserve">Stein, T.P., </w:t>
      </w:r>
      <w:r w:rsidRPr="00E6059F">
        <w:rPr>
          <w:i/>
          <w:sz w:val="20"/>
          <w:szCs w:val="20"/>
        </w:rPr>
        <w:t>Weight, muscle and bone loss during space flight: another perspective.</w:t>
      </w:r>
      <w:r w:rsidRPr="00E6059F">
        <w:rPr>
          <w:sz w:val="20"/>
          <w:szCs w:val="20"/>
        </w:rPr>
        <w:t xml:space="preserve"> Eur J Appl Physiol, 2013. </w:t>
      </w:r>
      <w:r w:rsidRPr="00E6059F">
        <w:rPr>
          <w:b/>
          <w:sz w:val="20"/>
          <w:szCs w:val="20"/>
        </w:rPr>
        <w:t>113</w:t>
      </w:r>
      <w:r w:rsidRPr="00E6059F">
        <w:rPr>
          <w:sz w:val="20"/>
          <w:szCs w:val="20"/>
        </w:rPr>
        <w:t>(9): p. 2171-81.</w:t>
      </w:r>
    </w:p>
    <w:p w14:paraId="446F5BA0" w14:textId="77777777" w:rsidR="008F1D1C" w:rsidRPr="00E6059F" w:rsidRDefault="008F1D1C" w:rsidP="008F1D1C">
      <w:pPr>
        <w:pStyle w:val="EndNoteBibliography"/>
        <w:ind w:left="720" w:hanging="720"/>
        <w:rPr>
          <w:sz w:val="20"/>
          <w:szCs w:val="20"/>
        </w:rPr>
      </w:pPr>
      <w:r w:rsidRPr="00E6059F">
        <w:rPr>
          <w:sz w:val="20"/>
          <w:szCs w:val="20"/>
        </w:rPr>
        <w:t>73.</w:t>
      </w:r>
      <w:r w:rsidRPr="00E6059F">
        <w:rPr>
          <w:sz w:val="20"/>
          <w:szCs w:val="20"/>
        </w:rPr>
        <w:tab/>
        <w:t xml:space="preserve">English, K.L., et al., </w:t>
      </w:r>
      <w:r w:rsidRPr="00E6059F">
        <w:rPr>
          <w:i/>
          <w:sz w:val="20"/>
          <w:szCs w:val="20"/>
        </w:rPr>
        <w:t>Isokinetic Strength Changes Following Long-Duration Spaceflight on the ISS.</w:t>
      </w:r>
      <w:r w:rsidRPr="00E6059F">
        <w:rPr>
          <w:sz w:val="20"/>
          <w:szCs w:val="20"/>
        </w:rPr>
        <w:t xml:space="preserve"> Aerosp Med Hum Perform, 2015. </w:t>
      </w:r>
      <w:r w:rsidRPr="00E6059F">
        <w:rPr>
          <w:b/>
          <w:sz w:val="20"/>
          <w:szCs w:val="20"/>
        </w:rPr>
        <w:t>86</w:t>
      </w:r>
      <w:r w:rsidRPr="00E6059F">
        <w:rPr>
          <w:sz w:val="20"/>
          <w:szCs w:val="20"/>
        </w:rPr>
        <w:t>(12 Suppl): p. A68-A77.</w:t>
      </w:r>
    </w:p>
    <w:p w14:paraId="1D4DA8BC" w14:textId="77777777" w:rsidR="008F1D1C" w:rsidRPr="00E6059F" w:rsidRDefault="008F1D1C" w:rsidP="008F1D1C">
      <w:pPr>
        <w:pStyle w:val="EndNoteBibliography"/>
        <w:ind w:left="720" w:hanging="720"/>
        <w:rPr>
          <w:sz w:val="20"/>
          <w:szCs w:val="20"/>
        </w:rPr>
      </w:pPr>
      <w:r w:rsidRPr="00E6059F">
        <w:rPr>
          <w:sz w:val="20"/>
          <w:szCs w:val="20"/>
        </w:rPr>
        <w:t>74.</w:t>
      </w:r>
      <w:r w:rsidRPr="00E6059F">
        <w:rPr>
          <w:sz w:val="20"/>
          <w:szCs w:val="20"/>
        </w:rPr>
        <w:tab/>
        <w:t xml:space="preserve">Deschenes, M.R., et al., </w:t>
      </w:r>
      <w:r w:rsidRPr="00E6059F">
        <w:rPr>
          <w:i/>
          <w:sz w:val="20"/>
          <w:szCs w:val="20"/>
        </w:rPr>
        <w:t>Gender influences neuromuscular adaptations to muscle unloading.</w:t>
      </w:r>
      <w:r w:rsidRPr="00E6059F">
        <w:rPr>
          <w:sz w:val="20"/>
          <w:szCs w:val="20"/>
        </w:rPr>
        <w:t xml:space="preserve"> Eur J Appl Physiol, 2009. </w:t>
      </w:r>
      <w:r w:rsidRPr="00E6059F">
        <w:rPr>
          <w:b/>
          <w:sz w:val="20"/>
          <w:szCs w:val="20"/>
        </w:rPr>
        <w:t>105</w:t>
      </w:r>
      <w:r w:rsidRPr="00E6059F">
        <w:rPr>
          <w:sz w:val="20"/>
          <w:szCs w:val="20"/>
        </w:rPr>
        <w:t>(6): p. 889-97.</w:t>
      </w:r>
    </w:p>
    <w:p w14:paraId="3DEF911F" w14:textId="77777777" w:rsidR="008F1D1C" w:rsidRPr="00E6059F" w:rsidRDefault="008F1D1C" w:rsidP="008F1D1C">
      <w:pPr>
        <w:pStyle w:val="EndNoteBibliography"/>
        <w:ind w:left="720" w:hanging="720"/>
        <w:rPr>
          <w:sz w:val="20"/>
          <w:szCs w:val="20"/>
        </w:rPr>
      </w:pPr>
      <w:r w:rsidRPr="00E6059F">
        <w:rPr>
          <w:sz w:val="20"/>
          <w:szCs w:val="20"/>
        </w:rPr>
        <w:t>75.</w:t>
      </w:r>
      <w:r w:rsidRPr="00E6059F">
        <w:rPr>
          <w:sz w:val="20"/>
          <w:szCs w:val="20"/>
        </w:rPr>
        <w:tab/>
        <w:t xml:space="preserve">Deschenes, M.R., R.W. McCoy, and K.A. Mangis, </w:t>
      </w:r>
      <w:r w:rsidRPr="00E6059F">
        <w:rPr>
          <w:i/>
          <w:sz w:val="20"/>
          <w:szCs w:val="20"/>
        </w:rPr>
        <w:t>Factors relating to gender specificity of unloading-induced declines in strength.</w:t>
      </w:r>
      <w:r w:rsidRPr="00E6059F">
        <w:rPr>
          <w:sz w:val="20"/>
          <w:szCs w:val="20"/>
        </w:rPr>
        <w:t xml:space="preserve"> Muscle Nerve, 2012. </w:t>
      </w:r>
      <w:r w:rsidRPr="00E6059F">
        <w:rPr>
          <w:b/>
          <w:sz w:val="20"/>
          <w:szCs w:val="20"/>
        </w:rPr>
        <w:t>46</w:t>
      </w:r>
      <w:r w:rsidRPr="00E6059F">
        <w:rPr>
          <w:sz w:val="20"/>
          <w:szCs w:val="20"/>
        </w:rPr>
        <w:t>(2): p. 210-7.</w:t>
      </w:r>
    </w:p>
    <w:p w14:paraId="1E491AA6" w14:textId="77777777" w:rsidR="008F1D1C" w:rsidRPr="00E6059F" w:rsidRDefault="008F1D1C" w:rsidP="008F1D1C">
      <w:pPr>
        <w:pStyle w:val="EndNoteBibliography"/>
        <w:ind w:left="720" w:hanging="720"/>
        <w:rPr>
          <w:sz w:val="20"/>
          <w:szCs w:val="20"/>
        </w:rPr>
      </w:pPr>
      <w:r w:rsidRPr="00E6059F">
        <w:rPr>
          <w:sz w:val="20"/>
          <w:szCs w:val="20"/>
        </w:rPr>
        <w:t>76.</w:t>
      </w:r>
      <w:r w:rsidRPr="00E6059F">
        <w:rPr>
          <w:sz w:val="20"/>
          <w:szCs w:val="20"/>
        </w:rPr>
        <w:tab/>
        <w:t xml:space="preserve">Yasuda, N., et al., </w:t>
      </w:r>
      <w:r w:rsidRPr="00E6059F">
        <w:rPr>
          <w:i/>
          <w:sz w:val="20"/>
          <w:szCs w:val="20"/>
        </w:rPr>
        <w:t>Sex-based differences in skeletal muscle function and morphology with short-term limb immobilization.</w:t>
      </w:r>
      <w:r w:rsidRPr="00E6059F">
        <w:rPr>
          <w:sz w:val="20"/>
          <w:szCs w:val="20"/>
        </w:rPr>
        <w:t xml:space="preserve"> J Appl Physiol (1985), 2005. </w:t>
      </w:r>
      <w:r w:rsidRPr="00E6059F">
        <w:rPr>
          <w:b/>
          <w:sz w:val="20"/>
          <w:szCs w:val="20"/>
        </w:rPr>
        <w:t>99</w:t>
      </w:r>
      <w:r w:rsidRPr="00E6059F">
        <w:rPr>
          <w:sz w:val="20"/>
          <w:szCs w:val="20"/>
        </w:rPr>
        <w:t>(3): p. 1085-92.</w:t>
      </w:r>
    </w:p>
    <w:p w14:paraId="6F3412CF" w14:textId="77777777" w:rsidR="008F1D1C" w:rsidRPr="00E6059F" w:rsidRDefault="008F1D1C" w:rsidP="008F1D1C">
      <w:pPr>
        <w:pStyle w:val="EndNoteBibliography"/>
        <w:ind w:left="720" w:hanging="720"/>
        <w:rPr>
          <w:sz w:val="20"/>
          <w:szCs w:val="20"/>
        </w:rPr>
      </w:pPr>
      <w:r w:rsidRPr="00E6059F">
        <w:rPr>
          <w:sz w:val="20"/>
          <w:szCs w:val="20"/>
        </w:rPr>
        <w:t>77.</w:t>
      </w:r>
      <w:r w:rsidRPr="00E6059F">
        <w:rPr>
          <w:sz w:val="20"/>
          <w:szCs w:val="20"/>
        </w:rPr>
        <w:tab/>
        <w:t xml:space="preserve">MacLennan, R.J., et al., </w:t>
      </w:r>
      <w:r w:rsidRPr="00E6059F">
        <w:rPr>
          <w:i/>
          <w:sz w:val="20"/>
          <w:szCs w:val="20"/>
        </w:rPr>
        <w:t>The time course of neuromuscular impairment during short-term disuse in young women.</w:t>
      </w:r>
      <w:r w:rsidRPr="00E6059F">
        <w:rPr>
          <w:sz w:val="20"/>
          <w:szCs w:val="20"/>
        </w:rPr>
        <w:t xml:space="preserve"> Physiol Rep, 2021. </w:t>
      </w:r>
      <w:r w:rsidRPr="00E6059F">
        <w:rPr>
          <w:b/>
          <w:sz w:val="20"/>
          <w:szCs w:val="20"/>
        </w:rPr>
        <w:t>9</w:t>
      </w:r>
      <w:r w:rsidRPr="00E6059F">
        <w:rPr>
          <w:sz w:val="20"/>
          <w:szCs w:val="20"/>
        </w:rPr>
        <w:t>(1): p. e14677.</w:t>
      </w:r>
    </w:p>
    <w:p w14:paraId="2D278C3D" w14:textId="77777777" w:rsidR="008F1D1C" w:rsidRPr="00E6059F" w:rsidRDefault="008F1D1C" w:rsidP="008F1D1C">
      <w:pPr>
        <w:pStyle w:val="EndNoteBibliography"/>
        <w:ind w:left="720" w:hanging="720"/>
        <w:rPr>
          <w:sz w:val="20"/>
          <w:szCs w:val="20"/>
        </w:rPr>
      </w:pPr>
      <w:r w:rsidRPr="00E6059F">
        <w:rPr>
          <w:sz w:val="20"/>
          <w:szCs w:val="20"/>
        </w:rPr>
        <w:t>78.</w:t>
      </w:r>
      <w:r w:rsidRPr="00E6059F">
        <w:rPr>
          <w:sz w:val="20"/>
          <w:szCs w:val="20"/>
        </w:rPr>
        <w:tab/>
        <w:t xml:space="preserve">Clark, B.C., et al., </w:t>
      </w:r>
      <w:r w:rsidRPr="00E6059F">
        <w:rPr>
          <w:i/>
          <w:sz w:val="20"/>
          <w:szCs w:val="20"/>
        </w:rPr>
        <w:t>Restoration of voluntary muscle strength after 3 weeks of cast immobilization is suppressed in women compared with men.</w:t>
      </w:r>
      <w:r w:rsidRPr="00E6059F">
        <w:rPr>
          <w:sz w:val="20"/>
          <w:szCs w:val="20"/>
        </w:rPr>
        <w:t xml:space="preserve"> Arch Phys Med Rehabil, 2009. </w:t>
      </w:r>
      <w:r w:rsidRPr="00E6059F">
        <w:rPr>
          <w:b/>
          <w:sz w:val="20"/>
          <w:szCs w:val="20"/>
        </w:rPr>
        <w:t>90</w:t>
      </w:r>
      <w:r w:rsidRPr="00E6059F">
        <w:rPr>
          <w:sz w:val="20"/>
          <w:szCs w:val="20"/>
        </w:rPr>
        <w:t>(1): p. 178-80.</w:t>
      </w:r>
    </w:p>
    <w:p w14:paraId="4ACA2C6B" w14:textId="77777777" w:rsidR="008F1D1C" w:rsidRPr="00E6059F" w:rsidRDefault="008F1D1C" w:rsidP="008F1D1C">
      <w:pPr>
        <w:pStyle w:val="EndNoteBibliography"/>
        <w:ind w:left="720" w:hanging="720"/>
        <w:rPr>
          <w:sz w:val="20"/>
          <w:szCs w:val="20"/>
        </w:rPr>
      </w:pPr>
      <w:r w:rsidRPr="00E6059F">
        <w:rPr>
          <w:sz w:val="20"/>
          <w:szCs w:val="20"/>
        </w:rPr>
        <w:t>79.</w:t>
      </w:r>
      <w:r w:rsidRPr="00E6059F">
        <w:rPr>
          <w:sz w:val="20"/>
          <w:szCs w:val="20"/>
        </w:rPr>
        <w:tab/>
        <w:t xml:space="preserve">English, K.L., et al., </w:t>
      </w:r>
      <w:r w:rsidRPr="00E6059F">
        <w:rPr>
          <w:i/>
          <w:sz w:val="20"/>
          <w:szCs w:val="20"/>
        </w:rPr>
        <w:t>High intensity training during spaceflight: results from the NASA Sprint Study.</w:t>
      </w:r>
      <w:r w:rsidRPr="00E6059F">
        <w:rPr>
          <w:sz w:val="20"/>
          <w:szCs w:val="20"/>
        </w:rPr>
        <w:t xml:space="preserve"> NPJ Microgravity, 2020. </w:t>
      </w:r>
      <w:r w:rsidRPr="00E6059F">
        <w:rPr>
          <w:b/>
          <w:sz w:val="20"/>
          <w:szCs w:val="20"/>
        </w:rPr>
        <w:t>6</w:t>
      </w:r>
      <w:r w:rsidRPr="00E6059F">
        <w:rPr>
          <w:sz w:val="20"/>
          <w:szCs w:val="20"/>
        </w:rPr>
        <w:t>: p. 21.</w:t>
      </w:r>
    </w:p>
    <w:p w14:paraId="700857AD" w14:textId="7609B168" w:rsidR="00697FC2" w:rsidRPr="00E6059F" w:rsidRDefault="00B76033" w:rsidP="00E6059F">
      <w:pPr>
        <w:widowControl/>
      </w:pPr>
      <w:r w:rsidRPr="00E6059F">
        <w:rPr>
          <w:sz w:val="20"/>
          <w:szCs w:val="20"/>
        </w:rPr>
        <w:fldChar w:fldCharType="end"/>
      </w:r>
    </w:p>
    <w:p w14:paraId="0B186AE8" w14:textId="77777777" w:rsidR="00D01E6F" w:rsidRDefault="00D01E6F" w:rsidP="008B257F">
      <w:pPr>
        <w:pStyle w:val="ieeehead"/>
      </w:pPr>
      <w:bookmarkStart w:id="24" w:name="_Toc115341745"/>
      <w:r>
        <w:t>Biography</w:t>
      </w:r>
      <w:bookmarkEnd w:id="24"/>
    </w:p>
    <w:tbl>
      <w:tblPr>
        <w:tblW w:w="4878" w:type="dxa"/>
        <w:tblLook w:val="00A0" w:firstRow="1" w:lastRow="0" w:firstColumn="1" w:lastColumn="0" w:noHBand="0" w:noVBand="0"/>
      </w:tblPr>
      <w:tblGrid>
        <w:gridCol w:w="4878"/>
      </w:tblGrid>
      <w:tr w:rsidR="00D01E6F" w14:paraId="504000C2" w14:textId="77777777" w:rsidTr="001B7D29">
        <w:tc>
          <w:tcPr>
            <w:tcW w:w="4878" w:type="dxa"/>
          </w:tcPr>
          <w:p w14:paraId="42C9FEDA" w14:textId="1B27C2BD" w:rsidR="00D01E6F" w:rsidRDefault="00B76033" w:rsidP="0029324A">
            <w:pPr>
              <w:autoSpaceDE w:val="0"/>
              <w:autoSpaceDN w:val="0"/>
              <w:adjustRightInd w:val="0"/>
              <w:spacing w:after="120"/>
            </w:pPr>
            <w:r w:rsidRPr="0079031D">
              <w:rPr>
                <w:b/>
                <w:bCs/>
                <w:i/>
                <w:iCs/>
                <w:noProof/>
                <w:sz w:val="20"/>
                <w:szCs w:val="20"/>
              </w:rPr>
              <w:drawing>
                <wp:anchor distT="0" distB="0" distL="114300" distR="114300" simplePos="0" relativeHeight="251663872" behindDoc="0" locked="0" layoutInCell="1" allowOverlap="1" wp14:anchorId="3408F726" wp14:editId="4ECB2066">
                  <wp:simplePos x="0" y="0"/>
                  <wp:positionH relativeFrom="column">
                    <wp:posOffset>-1905</wp:posOffset>
                  </wp:positionH>
                  <wp:positionV relativeFrom="paragraph">
                    <wp:posOffset>0</wp:posOffset>
                  </wp:positionV>
                  <wp:extent cx="1143000" cy="1399032"/>
                  <wp:effectExtent l="0" t="0" r="0" b="0"/>
                  <wp:wrapSquare wrapText="bothSides"/>
                  <wp:docPr id="37" name="Picture 37" descr="A person smiling for the camera&#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erson smiling for the camera&#10;&#10;Description automatically generated with low confidence"/>
                          <pic:cNvPicPr/>
                        </pic:nvPicPr>
                        <pic:blipFill>
                          <a:blip r:embed="rId18"/>
                          <a:stretch>
                            <a:fillRect/>
                          </a:stretch>
                        </pic:blipFill>
                        <pic:spPr>
                          <a:xfrm>
                            <a:off x="0" y="0"/>
                            <a:ext cx="1143000" cy="1399032"/>
                          </a:xfrm>
                          <a:prstGeom prst="rect">
                            <a:avLst/>
                          </a:prstGeom>
                        </pic:spPr>
                      </pic:pic>
                    </a:graphicData>
                  </a:graphic>
                </wp:anchor>
              </w:drawing>
            </w:r>
            <w:r w:rsidR="00C15AE3" w:rsidRPr="0079031D">
              <w:rPr>
                <w:b/>
                <w:bCs/>
                <w:i/>
                <w:iCs/>
                <w:noProof/>
                <w:sz w:val="20"/>
                <w:szCs w:val="20"/>
              </w:rPr>
              <w:t>Nicole Strock</w:t>
            </w:r>
            <w:r w:rsidR="00D01E6F" w:rsidRPr="0029324A">
              <w:rPr>
                <w:i/>
                <w:iCs/>
                <w:sz w:val="20"/>
                <w:szCs w:val="26"/>
              </w:rPr>
              <w:t xml:space="preserve"> received a </w:t>
            </w:r>
            <w:r w:rsidR="00453FE8">
              <w:rPr>
                <w:i/>
                <w:iCs/>
                <w:sz w:val="20"/>
                <w:szCs w:val="26"/>
              </w:rPr>
              <w:t>M.S. in Physiology</w:t>
            </w:r>
            <w:r w:rsidR="000C5F0A">
              <w:rPr>
                <w:i/>
                <w:iCs/>
                <w:sz w:val="20"/>
                <w:szCs w:val="26"/>
              </w:rPr>
              <w:t>,</w:t>
            </w:r>
            <w:r w:rsidR="00453FE8">
              <w:rPr>
                <w:i/>
                <w:iCs/>
                <w:sz w:val="20"/>
                <w:szCs w:val="26"/>
              </w:rPr>
              <w:t xml:space="preserve"> Ph.D</w:t>
            </w:r>
            <w:r w:rsidR="00D01E6F" w:rsidRPr="0029324A">
              <w:rPr>
                <w:i/>
                <w:iCs/>
                <w:sz w:val="20"/>
                <w:szCs w:val="26"/>
              </w:rPr>
              <w:t xml:space="preserve">. in </w:t>
            </w:r>
            <w:r w:rsidR="00453FE8">
              <w:rPr>
                <w:i/>
                <w:iCs/>
                <w:sz w:val="20"/>
                <w:szCs w:val="26"/>
              </w:rPr>
              <w:t>Kinesiology</w:t>
            </w:r>
            <w:r w:rsidR="00D01E6F" w:rsidRPr="0029324A">
              <w:rPr>
                <w:i/>
                <w:iCs/>
                <w:sz w:val="20"/>
                <w:szCs w:val="26"/>
              </w:rPr>
              <w:t xml:space="preserve"> from </w:t>
            </w:r>
            <w:r w:rsidR="00453FE8">
              <w:rPr>
                <w:i/>
                <w:iCs/>
                <w:sz w:val="20"/>
                <w:szCs w:val="26"/>
              </w:rPr>
              <w:t>Penn State University</w:t>
            </w:r>
            <w:r w:rsidR="002113D0">
              <w:rPr>
                <w:i/>
                <w:iCs/>
                <w:sz w:val="20"/>
                <w:szCs w:val="26"/>
              </w:rPr>
              <w:t xml:space="preserve">, </w:t>
            </w:r>
            <w:r w:rsidR="00AF19EE">
              <w:rPr>
                <w:i/>
                <w:iCs/>
                <w:sz w:val="20"/>
                <w:szCs w:val="26"/>
              </w:rPr>
              <w:t>and a postdoctoral appointment in the Women’s Health and Exercise Laboratory at Penn State</w:t>
            </w:r>
            <w:r w:rsidR="000C5F0A">
              <w:rPr>
                <w:i/>
                <w:iCs/>
                <w:sz w:val="20"/>
                <w:szCs w:val="26"/>
              </w:rPr>
              <w:t xml:space="preserve"> University</w:t>
            </w:r>
            <w:r w:rsidR="00D01E6F" w:rsidRPr="0029324A">
              <w:rPr>
                <w:i/>
                <w:iCs/>
                <w:sz w:val="20"/>
                <w:szCs w:val="26"/>
              </w:rPr>
              <w:t xml:space="preserve">. </w:t>
            </w:r>
            <w:r w:rsidR="00591C4B">
              <w:rPr>
                <w:i/>
                <w:iCs/>
                <w:sz w:val="20"/>
                <w:szCs w:val="26"/>
              </w:rPr>
              <w:t xml:space="preserve">She is currently a human performance scientist in the Human Physiology, </w:t>
            </w:r>
            <w:r w:rsidR="006F2DC8">
              <w:rPr>
                <w:i/>
                <w:iCs/>
                <w:sz w:val="20"/>
                <w:szCs w:val="26"/>
              </w:rPr>
              <w:t xml:space="preserve">Performance, Protection, and Operations </w:t>
            </w:r>
            <w:r w:rsidR="003815A3">
              <w:rPr>
                <w:i/>
                <w:iCs/>
                <w:sz w:val="20"/>
                <w:szCs w:val="20"/>
              </w:rPr>
              <w:t xml:space="preserve">(H-3PO) </w:t>
            </w:r>
            <w:r w:rsidR="006F2DC8">
              <w:rPr>
                <w:i/>
                <w:iCs/>
                <w:sz w:val="20"/>
                <w:szCs w:val="26"/>
              </w:rPr>
              <w:t>Laboratory at</w:t>
            </w:r>
            <w:r w:rsidR="00042851">
              <w:rPr>
                <w:i/>
                <w:iCs/>
                <w:sz w:val="20"/>
                <w:szCs w:val="26"/>
              </w:rPr>
              <w:t xml:space="preserve"> NASA</w:t>
            </w:r>
            <w:r w:rsidR="006F2DC8">
              <w:rPr>
                <w:i/>
                <w:iCs/>
                <w:sz w:val="20"/>
                <w:szCs w:val="26"/>
              </w:rPr>
              <w:t xml:space="preserve"> Johnson Space Center. Prior to her current role, </w:t>
            </w:r>
            <w:r w:rsidR="00D31805">
              <w:rPr>
                <w:i/>
                <w:iCs/>
                <w:sz w:val="20"/>
                <w:szCs w:val="26"/>
              </w:rPr>
              <w:t xml:space="preserve">her research focused on the interplay of metabolism, reproduction, and bone health in exercising women. </w:t>
            </w:r>
          </w:p>
          <w:p w14:paraId="5A42D05A" w14:textId="77777777" w:rsidR="000B3361" w:rsidRDefault="000B3361" w:rsidP="0029324A">
            <w:pPr>
              <w:autoSpaceDE w:val="0"/>
              <w:autoSpaceDN w:val="0"/>
              <w:adjustRightInd w:val="0"/>
              <w:spacing w:after="120"/>
            </w:pPr>
          </w:p>
        </w:tc>
      </w:tr>
      <w:tr w:rsidR="00423C05" w14:paraId="01786578" w14:textId="77777777" w:rsidTr="001B7D29">
        <w:tc>
          <w:tcPr>
            <w:tcW w:w="4878" w:type="dxa"/>
          </w:tcPr>
          <w:p w14:paraId="46A2D944" w14:textId="7E90F53D" w:rsidR="00423C05" w:rsidRPr="0079031D" w:rsidRDefault="00423C05" w:rsidP="00423C05">
            <w:pPr>
              <w:pStyle w:val="Footer"/>
              <w:widowControl/>
              <w:tabs>
                <w:tab w:val="clear" w:pos="4320"/>
                <w:tab w:val="clear" w:pos="8640"/>
                <w:tab w:val="left" w:pos="-1440"/>
                <w:tab w:val="left" w:pos="-720"/>
                <w:tab w:val="left" w:pos="0"/>
                <w:tab w:val="center" w:pos="2175"/>
              </w:tabs>
              <w:suppressAutoHyphens/>
              <w:rPr>
                <w:bCs/>
                <w:i/>
                <w:iCs/>
                <w:sz w:val="20"/>
                <w:szCs w:val="20"/>
              </w:rPr>
            </w:pPr>
            <w:r>
              <w:rPr>
                <w:noProof/>
              </w:rPr>
              <w:drawing>
                <wp:anchor distT="0" distB="0" distL="114300" distR="114300" simplePos="0" relativeHeight="251670016" behindDoc="0" locked="0" layoutInCell="1" allowOverlap="1" wp14:anchorId="77B6EA84" wp14:editId="3F4FB82C">
                  <wp:simplePos x="0" y="0"/>
                  <wp:positionH relativeFrom="column">
                    <wp:posOffset>36195</wp:posOffset>
                  </wp:positionH>
                  <wp:positionV relativeFrom="paragraph">
                    <wp:posOffset>0</wp:posOffset>
                  </wp:positionV>
                  <wp:extent cx="1143000" cy="1371600"/>
                  <wp:effectExtent l="0" t="0" r="0" b="0"/>
                  <wp:wrapSquare wrapText="bothSides"/>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rotWithShape="1">
                          <a:blip r:embed="rId19">
                            <a:extLst>
                              <a:ext uri="{28A0092B-C50C-407E-A947-70E740481C1C}">
                                <a14:useLocalDpi xmlns:a14="http://schemas.microsoft.com/office/drawing/2010/main" val="0"/>
                              </a:ext>
                            </a:extLst>
                          </a:blip>
                          <a:srcRect t="13438"/>
                          <a:stretch/>
                        </pic:blipFill>
                        <pic:spPr bwMode="auto">
                          <a:xfrm>
                            <a:off x="0" y="0"/>
                            <a:ext cx="1143000" cy="1371600"/>
                          </a:xfrm>
                          <a:prstGeom prst="rect">
                            <a:avLst/>
                          </a:prstGeom>
                          <a:noFill/>
                          <a:ln>
                            <a:noFill/>
                          </a:ln>
                          <a:extLst>
                            <a:ext uri="{53640926-AAD7-44D8-BBD7-CCE9431645EC}">
                              <a14:shadowObscured xmlns:a14="http://schemas.microsoft.com/office/drawing/2010/main"/>
                            </a:ext>
                          </a:extLst>
                        </pic:spPr>
                      </pic:pic>
                    </a:graphicData>
                  </a:graphic>
                </wp:anchor>
              </w:drawing>
            </w:r>
            <w:r w:rsidRPr="0079031D">
              <w:rPr>
                <w:b/>
                <w:i/>
                <w:iCs/>
                <w:noProof/>
                <w:sz w:val="20"/>
                <w:szCs w:val="20"/>
              </w:rPr>
              <w:t xml:space="preserve"> Eric Rivas </w:t>
            </w:r>
            <w:r w:rsidRPr="0079031D">
              <w:rPr>
                <w:bCs/>
                <w:i/>
                <w:iCs/>
                <w:noProof/>
                <w:sz w:val="20"/>
                <w:szCs w:val="20"/>
              </w:rPr>
              <w:t>received his M.S. degree in Kinesiology from Texas A&amp;M University and Ph.D. degree in Exercise Physiology from Texas Woman’s University and postdoc fellowships at University of California Irvine and University of Texas Medical Branch/</w:t>
            </w:r>
            <w:r>
              <w:rPr>
                <w:bCs/>
                <w:i/>
                <w:iCs/>
                <w:noProof/>
                <w:sz w:val="20"/>
                <w:szCs w:val="20"/>
              </w:rPr>
              <w:t xml:space="preserve"> </w:t>
            </w:r>
            <w:r w:rsidRPr="0079031D">
              <w:rPr>
                <w:bCs/>
                <w:i/>
                <w:iCs/>
                <w:noProof/>
                <w:sz w:val="20"/>
                <w:szCs w:val="20"/>
              </w:rPr>
              <w:t xml:space="preserve">Shriners Hospitals for Children Galveston. He is currently a Senior Scientist Physiologist in the </w:t>
            </w:r>
            <w:r w:rsidR="00E408D1">
              <w:rPr>
                <w:i/>
                <w:iCs/>
                <w:sz w:val="20"/>
                <w:szCs w:val="20"/>
              </w:rPr>
              <w:t>Human Physiology, Performance, Protection and Operations (</w:t>
            </w:r>
            <w:r w:rsidR="003815A3">
              <w:rPr>
                <w:i/>
                <w:iCs/>
                <w:sz w:val="20"/>
                <w:szCs w:val="20"/>
              </w:rPr>
              <w:t>H-3PO</w:t>
            </w:r>
            <w:r w:rsidR="00E408D1">
              <w:rPr>
                <w:i/>
                <w:iCs/>
                <w:sz w:val="20"/>
                <w:szCs w:val="20"/>
              </w:rPr>
              <w:t>)</w:t>
            </w:r>
            <w:r w:rsidRPr="0079031D">
              <w:rPr>
                <w:bCs/>
                <w:i/>
                <w:iCs/>
                <w:noProof/>
                <w:sz w:val="20"/>
                <w:szCs w:val="20"/>
              </w:rPr>
              <w:t xml:space="preserve"> Laboratory at Johnson Space Center. Prior to his current role, he led an independent research lab at Texas Tech University focused on thermal, cerebral-cardiovascular and exercise physiology.</w:t>
            </w:r>
          </w:p>
          <w:p w14:paraId="7075F14C" w14:textId="77777777" w:rsidR="00423C05" w:rsidRPr="0079031D" w:rsidRDefault="00423C05" w:rsidP="00423C05">
            <w:pPr>
              <w:pStyle w:val="Footer"/>
              <w:widowControl/>
              <w:tabs>
                <w:tab w:val="clear" w:pos="4320"/>
                <w:tab w:val="clear" w:pos="8640"/>
                <w:tab w:val="left" w:pos="-1440"/>
                <w:tab w:val="left" w:pos="-720"/>
                <w:tab w:val="left" w:pos="0"/>
                <w:tab w:val="center" w:pos="2175"/>
              </w:tabs>
              <w:suppressAutoHyphens/>
              <w:rPr>
                <w:bCs/>
              </w:rPr>
            </w:pPr>
          </w:p>
          <w:p w14:paraId="0BC436D6" w14:textId="2281BC98" w:rsidR="00423C05" w:rsidRPr="00093A09" w:rsidRDefault="00423C05" w:rsidP="00423C05">
            <w:pPr>
              <w:pStyle w:val="Footer"/>
              <w:widowControl/>
              <w:tabs>
                <w:tab w:val="clear" w:pos="4320"/>
                <w:tab w:val="clear" w:pos="8640"/>
                <w:tab w:val="left" w:pos="-1440"/>
                <w:tab w:val="left" w:pos="-720"/>
                <w:tab w:val="left" w:pos="0"/>
                <w:tab w:val="center" w:pos="2175"/>
              </w:tabs>
              <w:suppressAutoHyphens/>
              <w:rPr>
                <w:bCs/>
                <w:i/>
                <w:iCs/>
                <w:sz w:val="20"/>
                <w:szCs w:val="20"/>
              </w:rPr>
            </w:pPr>
            <w:r w:rsidRPr="0079031D">
              <w:rPr>
                <w:b/>
                <w:i/>
                <w:iCs/>
                <w:noProof/>
                <w:sz w:val="20"/>
                <w:szCs w:val="20"/>
              </w:rPr>
              <w:t xml:space="preserve"> </w:t>
            </w:r>
            <w:r w:rsidR="00093A09">
              <w:rPr>
                <w:noProof/>
              </w:rPr>
              <w:drawing>
                <wp:anchor distT="0" distB="0" distL="114300" distR="114300" simplePos="0" relativeHeight="251671040" behindDoc="0" locked="0" layoutInCell="1" allowOverlap="1" wp14:anchorId="24A31C51" wp14:editId="6A5BC4F8">
                  <wp:simplePos x="0" y="0"/>
                  <wp:positionH relativeFrom="column">
                    <wp:posOffset>30480</wp:posOffset>
                  </wp:positionH>
                  <wp:positionV relativeFrom="paragraph">
                    <wp:posOffset>-1270</wp:posOffset>
                  </wp:positionV>
                  <wp:extent cx="1143000" cy="1371600"/>
                  <wp:effectExtent l="0" t="0" r="0" b="0"/>
                  <wp:wrapSquare wrapText="bothSides"/>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3000" cy="1371600"/>
                          </a:xfrm>
                          <a:prstGeom prst="rect">
                            <a:avLst/>
                          </a:prstGeom>
                          <a:noFill/>
                          <a:ln>
                            <a:noFill/>
                          </a:ln>
                        </pic:spPr>
                      </pic:pic>
                    </a:graphicData>
                  </a:graphic>
                </wp:anchor>
              </w:drawing>
            </w:r>
            <w:r>
              <w:rPr>
                <w:b/>
                <w:i/>
                <w:iCs/>
                <w:noProof/>
                <w:sz w:val="20"/>
                <w:szCs w:val="20"/>
              </w:rPr>
              <w:t>Karina Marshall Goebel</w:t>
            </w:r>
            <w:r w:rsidR="002952B5">
              <w:rPr>
                <w:b/>
                <w:i/>
                <w:iCs/>
                <w:noProof/>
                <w:sz w:val="20"/>
                <w:szCs w:val="20"/>
              </w:rPr>
              <w:t xml:space="preserve"> </w:t>
            </w:r>
            <w:r w:rsidR="002952B5">
              <w:rPr>
                <w:i/>
                <w:iCs/>
                <w:sz w:val="20"/>
                <w:szCs w:val="20"/>
              </w:rPr>
              <w:t xml:space="preserve">received a B.A. in Biology from the University of Vermont, a </w:t>
            </w:r>
            <w:proofErr w:type="spellStart"/>
            <w:r w:rsidR="002952B5">
              <w:rPr>
                <w:i/>
                <w:iCs/>
                <w:sz w:val="20"/>
                <w:szCs w:val="20"/>
              </w:rPr>
              <w:t>M.Sc</w:t>
            </w:r>
            <w:proofErr w:type="spellEnd"/>
            <w:r w:rsidR="002952B5">
              <w:rPr>
                <w:i/>
                <w:iCs/>
                <w:sz w:val="20"/>
                <w:szCs w:val="20"/>
              </w:rPr>
              <w:t xml:space="preserve"> in Space Studies from the International Space University, a Ph.D. in Physiology from the University of Cologne (Germany), and completed a postdoctoral fellowship at Massachusetts General Hospital/Harvard Medical School. She is currently an applied physiologist and head of research in the </w:t>
            </w:r>
            <w:r w:rsidR="00E408D1">
              <w:rPr>
                <w:i/>
                <w:iCs/>
                <w:sz w:val="20"/>
                <w:szCs w:val="20"/>
              </w:rPr>
              <w:t>Human Physiology, Performance, Protection and Operations (</w:t>
            </w:r>
            <w:r w:rsidR="002952B5">
              <w:rPr>
                <w:i/>
                <w:iCs/>
                <w:sz w:val="20"/>
                <w:szCs w:val="20"/>
              </w:rPr>
              <w:t>H-3PO</w:t>
            </w:r>
            <w:r w:rsidR="00E408D1">
              <w:rPr>
                <w:i/>
                <w:iCs/>
                <w:sz w:val="20"/>
                <w:szCs w:val="20"/>
              </w:rPr>
              <w:t>)</w:t>
            </w:r>
            <w:r w:rsidR="002952B5">
              <w:rPr>
                <w:i/>
                <w:iCs/>
                <w:sz w:val="20"/>
                <w:szCs w:val="20"/>
              </w:rPr>
              <w:t xml:space="preserve"> Laboratory at NASA Johnson Space Center. Prior to her current role, her research focused on the physiolog</w:t>
            </w:r>
            <w:r w:rsidR="00D06854">
              <w:rPr>
                <w:i/>
                <w:iCs/>
                <w:sz w:val="20"/>
                <w:szCs w:val="20"/>
              </w:rPr>
              <w:t>ical</w:t>
            </w:r>
            <w:r w:rsidR="002952B5">
              <w:rPr>
                <w:i/>
                <w:iCs/>
                <w:sz w:val="20"/>
                <w:szCs w:val="20"/>
              </w:rPr>
              <w:t xml:space="preserve"> effects of the space</w:t>
            </w:r>
            <w:r w:rsidR="002113D0">
              <w:rPr>
                <w:i/>
                <w:iCs/>
                <w:sz w:val="20"/>
                <w:szCs w:val="20"/>
              </w:rPr>
              <w:t xml:space="preserve"> </w:t>
            </w:r>
            <w:r w:rsidR="002952B5">
              <w:rPr>
                <w:i/>
                <w:iCs/>
                <w:sz w:val="20"/>
                <w:szCs w:val="20"/>
              </w:rPr>
              <w:t>flight environment on the central nervous system and the development of in-flight countermeasures.</w:t>
            </w:r>
          </w:p>
        </w:tc>
      </w:tr>
    </w:tbl>
    <w:p w14:paraId="02D96924" w14:textId="75C4829D" w:rsidR="00BB0A74" w:rsidRDefault="00BB0A74" w:rsidP="006F7905">
      <w:pPr>
        <w:widowControl/>
      </w:pPr>
    </w:p>
    <w:p w14:paraId="28CEB396" w14:textId="63BE6648" w:rsidR="00B76033" w:rsidRDefault="00B76033" w:rsidP="006F7905">
      <w:pPr>
        <w:widowControl/>
      </w:pPr>
    </w:p>
    <w:p w14:paraId="622433BD" w14:textId="77777777" w:rsidR="00B76033" w:rsidRDefault="00B76033" w:rsidP="006F7905">
      <w:pPr>
        <w:widowControl/>
      </w:pPr>
    </w:p>
    <w:sectPr w:rsidR="00B76033" w:rsidSect="00913428">
      <w:endnotePr>
        <w:numFmt w:val="decimal"/>
        <w:numRestart w:val="eachSect"/>
      </w:endnotePr>
      <w:type w:val="continuous"/>
      <w:pgSz w:w="12240" w:h="15840"/>
      <w:pgMar w:top="864" w:right="1080" w:bottom="108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057F3" w14:textId="77777777" w:rsidR="005944CD" w:rsidRDefault="005944CD">
      <w:pPr>
        <w:widowControl/>
        <w:spacing w:line="20" w:lineRule="exact"/>
      </w:pPr>
    </w:p>
  </w:endnote>
  <w:endnote w:type="continuationSeparator" w:id="0">
    <w:p w14:paraId="7420A868" w14:textId="77777777" w:rsidR="005944CD" w:rsidRDefault="005944CD">
      <w:pPr>
        <w:widowControl/>
      </w:pPr>
      <w:r>
        <w:t xml:space="preserve"> </w:t>
      </w:r>
    </w:p>
  </w:endnote>
  <w:endnote w:type="continuationNotice" w:id="1">
    <w:p w14:paraId="513F823F" w14:textId="77777777" w:rsidR="005944CD" w:rsidRDefault="005944CD">
      <w:pPr>
        <w:widowControl/>
      </w:pP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F3489" w14:textId="77777777" w:rsidR="00576344" w:rsidRDefault="00576344" w:rsidP="008D182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2F6AA0" w14:textId="77777777" w:rsidR="00576344" w:rsidRDefault="005763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9638" w14:textId="77777777" w:rsidR="00BD39A2" w:rsidRDefault="00BD39A2">
    <w:pPr>
      <w:pStyle w:val="Footer"/>
      <w:jc w:val="center"/>
    </w:pPr>
    <w:r>
      <w:fldChar w:fldCharType="begin"/>
    </w:r>
    <w:r>
      <w:instrText xml:space="preserve"> PAGE   \* MERGEFORMAT </w:instrText>
    </w:r>
    <w:r>
      <w:fldChar w:fldCharType="separate"/>
    </w:r>
    <w:r>
      <w:rPr>
        <w:noProof/>
      </w:rPr>
      <w:t>2</w:t>
    </w:r>
    <w:r>
      <w:rPr>
        <w:noProof/>
      </w:rPr>
      <w:fldChar w:fldCharType="end"/>
    </w:r>
  </w:p>
  <w:p w14:paraId="7198A5B4" w14:textId="77777777" w:rsidR="00576344" w:rsidRDefault="00576344" w:rsidP="008D06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636E" w14:textId="31CAC03B" w:rsidR="00AD093B" w:rsidRPr="00913C64" w:rsidRDefault="00913C64">
    <w:pPr>
      <w:pStyle w:val="Footer"/>
      <w:rPr>
        <w:bCs/>
      </w:rPr>
    </w:pPr>
    <w:r w:rsidRPr="00913C64">
      <w:rPr>
        <w:bCs/>
        <w:sz w:val="20"/>
        <w:szCs w:val="20"/>
      </w:rPr>
      <w:t>U.S. Government work not protected by U.S. copyrigh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C7810" w14:textId="77777777" w:rsidR="005944CD" w:rsidRDefault="005944CD">
      <w:pPr>
        <w:widowControl/>
      </w:pPr>
    </w:p>
  </w:footnote>
  <w:footnote w:type="continuationSeparator" w:id="0">
    <w:p w14:paraId="0AF2A797" w14:textId="77777777" w:rsidR="005944CD" w:rsidRDefault="005944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6A056F4"/>
    <w:lvl w:ilvl="0">
      <w:start w:val="1"/>
      <w:numFmt w:val="decimal"/>
      <w:pStyle w:val="ListNumber4"/>
      <w:lvlText w:val="%1."/>
      <w:lvlJc w:val="left"/>
      <w:pPr>
        <w:tabs>
          <w:tab w:val="num" w:pos="1800"/>
        </w:tabs>
        <w:ind w:left="1800" w:hanging="360"/>
      </w:pPr>
      <w:rPr>
        <w:rFonts w:cs="Times New Roman"/>
      </w:rPr>
    </w:lvl>
  </w:abstractNum>
  <w:abstractNum w:abstractNumId="1" w15:restartNumberingAfterBreak="0">
    <w:nsid w:val="FFFFFF7D"/>
    <w:multiLevelType w:val="singleLevel"/>
    <w:tmpl w:val="58E4795C"/>
    <w:lvl w:ilvl="0">
      <w:start w:val="1"/>
      <w:numFmt w:val="decimal"/>
      <w:pStyle w:val="ListNumber3"/>
      <w:lvlText w:val="%1."/>
      <w:lvlJc w:val="left"/>
      <w:pPr>
        <w:tabs>
          <w:tab w:val="num" w:pos="1440"/>
        </w:tabs>
        <w:ind w:left="1440" w:hanging="360"/>
      </w:pPr>
      <w:rPr>
        <w:rFonts w:cs="Times New Roman"/>
      </w:rPr>
    </w:lvl>
  </w:abstractNum>
  <w:abstractNum w:abstractNumId="2" w15:restartNumberingAfterBreak="0">
    <w:nsid w:val="FFFFFF7E"/>
    <w:multiLevelType w:val="singleLevel"/>
    <w:tmpl w:val="54825886"/>
    <w:lvl w:ilvl="0">
      <w:start w:val="1"/>
      <w:numFmt w:val="decimal"/>
      <w:pStyle w:val="ListNumber2"/>
      <w:lvlText w:val="%1."/>
      <w:lvlJc w:val="left"/>
      <w:pPr>
        <w:tabs>
          <w:tab w:val="num" w:pos="1080"/>
        </w:tabs>
        <w:ind w:left="1080" w:hanging="360"/>
      </w:pPr>
      <w:rPr>
        <w:rFonts w:cs="Times New Roman"/>
      </w:rPr>
    </w:lvl>
  </w:abstractNum>
  <w:abstractNum w:abstractNumId="3" w15:restartNumberingAfterBreak="0">
    <w:nsid w:val="FFFFFF7F"/>
    <w:multiLevelType w:val="singleLevel"/>
    <w:tmpl w:val="40567C10"/>
    <w:lvl w:ilvl="0">
      <w:start w:val="1"/>
      <w:numFmt w:val="decimal"/>
      <w:pStyle w:val="ListNumber"/>
      <w:lvlText w:val="%1."/>
      <w:lvlJc w:val="left"/>
      <w:pPr>
        <w:tabs>
          <w:tab w:val="num" w:pos="720"/>
        </w:tabs>
        <w:ind w:left="720" w:hanging="360"/>
      </w:pPr>
      <w:rPr>
        <w:rFonts w:cs="Times New Roman"/>
      </w:rPr>
    </w:lvl>
  </w:abstractNum>
  <w:abstractNum w:abstractNumId="4" w15:restartNumberingAfterBreak="0">
    <w:nsid w:val="FFFFFF80"/>
    <w:multiLevelType w:val="singleLevel"/>
    <w:tmpl w:val="6AE8C5D6"/>
    <w:lvl w:ilvl="0">
      <w:start w:val="1"/>
      <w:numFmt w:val="bullet"/>
      <w:pStyle w:val="ListBullet4"/>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C144640"/>
    <w:lvl w:ilvl="0">
      <w:start w:val="1"/>
      <w:numFmt w:val="bullet"/>
      <w:pStyle w:val="ListBullet3"/>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96ADF68"/>
    <w:lvl w:ilvl="0">
      <w:start w:val="1"/>
      <w:numFmt w:val="bullet"/>
      <w:pStyle w:val="ListBullet2"/>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00C87FE"/>
    <w:lvl w:ilvl="0">
      <w:start w:val="1"/>
      <w:numFmt w:val="bullet"/>
      <w:pStyle w:val="List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836650E"/>
    <w:lvl w:ilvl="0">
      <w:start w:val="1"/>
      <w:numFmt w:val="decimal"/>
      <w:pStyle w:val="ListBullet5"/>
      <w:lvlText w:val="%1."/>
      <w:lvlJc w:val="left"/>
      <w:pPr>
        <w:tabs>
          <w:tab w:val="num" w:pos="360"/>
        </w:tabs>
        <w:ind w:left="360" w:hanging="360"/>
      </w:pPr>
      <w:rPr>
        <w:rFonts w:cs="Times New Roman"/>
      </w:rPr>
    </w:lvl>
  </w:abstractNum>
  <w:abstractNum w:abstractNumId="9" w15:restartNumberingAfterBreak="0">
    <w:nsid w:val="FFFFFF89"/>
    <w:multiLevelType w:val="singleLevel"/>
    <w:tmpl w:val="C268CBCC"/>
    <w:lvl w:ilvl="0">
      <w:start w:val="1"/>
      <w:numFmt w:val="bullet"/>
      <w:pStyle w:val="ieeelis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attachedTemplate r:id="rId1"/>
  <w:trackRevisions/>
  <w:documentProtection w:edit="readOnly" w:enforcement="0"/>
  <w:defaultTabStop w:val="720"/>
  <w:hyphenationZone w:val="95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pos w:val="sectEnd"/>
    <w:numFmt w:val="decimal"/>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1NDAyMbGwMDMwsjRQ0lEKTi0uzszPAykwrAUAGfHoX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ttrsvr2psw54efdv1vpvx0dwwvvetwpsze&quot;&gt;My EndNote Library&lt;record-ids&gt;&lt;item&gt;4&lt;/item&gt;&lt;item&gt;5&lt;/item&gt;&lt;item&gt;11&lt;/item&gt;&lt;item&gt;12&lt;/item&gt;&lt;item&gt;23&lt;/item&gt;&lt;item&gt;24&lt;/item&gt;&lt;item&gt;25&lt;/item&gt;&lt;item&gt;27&lt;/item&gt;&lt;item&gt;28&lt;/item&gt;&lt;item&gt;29&lt;/item&gt;&lt;item&gt;32&lt;/item&gt;&lt;item&gt;34&lt;/item&gt;&lt;item&gt;37&lt;/item&gt;&lt;item&gt;38&lt;/item&gt;&lt;item&gt;40&lt;/item&gt;&lt;item&gt;41&lt;/item&gt;&lt;item&gt;43&lt;/item&gt;&lt;item&gt;44&lt;/item&gt;&lt;item&gt;46&lt;/item&gt;&lt;item&gt;47&lt;/item&gt;&lt;item&gt;48&lt;/item&gt;&lt;item&gt;49&lt;/item&gt;&lt;item&gt;51&lt;/item&gt;&lt;item&gt;52&lt;/item&gt;&lt;item&gt;54&lt;/item&gt;&lt;item&gt;56&lt;/item&gt;&lt;item&gt;59&lt;/item&gt;&lt;item&gt;60&lt;/item&gt;&lt;item&gt;65&lt;/item&gt;&lt;item&gt;66&lt;/item&gt;&lt;item&gt;67&lt;/item&gt;&lt;item&gt;68&lt;/item&gt;&lt;item&gt;69&lt;/item&gt;&lt;item&gt;70&lt;/item&gt;&lt;item&gt;74&lt;/item&gt;&lt;item&gt;75&lt;/item&gt;&lt;item&gt;77&lt;/item&gt;&lt;item&gt;79&lt;/item&gt;&lt;item&gt;81&lt;/item&gt;&lt;item&gt;82&lt;/item&gt;&lt;item&gt;83&lt;/item&gt;&lt;item&gt;85&lt;/item&gt;&lt;item&gt;92&lt;/item&gt;&lt;item&gt;93&lt;/item&gt;&lt;item&gt;94&lt;/item&gt;&lt;item&gt;95&lt;/item&gt;&lt;item&gt;100&lt;/item&gt;&lt;item&gt;101&lt;/item&gt;&lt;item&gt;103&lt;/item&gt;&lt;item&gt;104&lt;/item&gt;&lt;item&gt;105&lt;/item&gt;&lt;item&gt;112&lt;/item&gt;&lt;item&gt;131&lt;/item&gt;&lt;item&gt;140&lt;/item&gt;&lt;item&gt;141&lt;/item&gt;&lt;item&gt;142&lt;/item&gt;&lt;item&gt;143&lt;/item&gt;&lt;item&gt;148&lt;/item&gt;&lt;item&gt;150&lt;/item&gt;&lt;item&gt;151&lt;/item&gt;&lt;item&gt;152&lt;/item&gt;&lt;item&gt;153&lt;/item&gt;&lt;item&gt;154&lt;/item&gt;&lt;item&gt;155&lt;/item&gt;&lt;item&gt;156&lt;/item&gt;&lt;item&gt;163&lt;/item&gt;&lt;item&gt;164&lt;/item&gt;&lt;item&gt;165&lt;/item&gt;&lt;item&gt;166&lt;/item&gt;&lt;item&gt;167&lt;/item&gt;&lt;item&gt;168&lt;/item&gt;&lt;item&gt;169&lt;/item&gt;&lt;item&gt;170&lt;/item&gt;&lt;/record-ids&gt;&lt;/item&gt;&lt;/Libraries&gt;"/>
  </w:docVars>
  <w:rsids>
    <w:rsidRoot w:val="00AD41B0"/>
    <w:rsid w:val="00003B05"/>
    <w:rsid w:val="00004427"/>
    <w:rsid w:val="0000681B"/>
    <w:rsid w:val="00007EF1"/>
    <w:rsid w:val="000109BC"/>
    <w:rsid w:val="00013C6D"/>
    <w:rsid w:val="0001466D"/>
    <w:rsid w:val="00016EBD"/>
    <w:rsid w:val="0002106F"/>
    <w:rsid w:val="000222DB"/>
    <w:rsid w:val="00023962"/>
    <w:rsid w:val="0002527A"/>
    <w:rsid w:val="00030856"/>
    <w:rsid w:val="00031993"/>
    <w:rsid w:val="00034674"/>
    <w:rsid w:val="000347F5"/>
    <w:rsid w:val="000376B7"/>
    <w:rsid w:val="00042264"/>
    <w:rsid w:val="00042851"/>
    <w:rsid w:val="00044EF5"/>
    <w:rsid w:val="00051155"/>
    <w:rsid w:val="00053074"/>
    <w:rsid w:val="00053385"/>
    <w:rsid w:val="00053B90"/>
    <w:rsid w:val="00054016"/>
    <w:rsid w:val="00056E1C"/>
    <w:rsid w:val="00057C2F"/>
    <w:rsid w:val="000607C6"/>
    <w:rsid w:val="00060AB3"/>
    <w:rsid w:val="00063054"/>
    <w:rsid w:val="00065E1A"/>
    <w:rsid w:val="00070BD9"/>
    <w:rsid w:val="00070C5E"/>
    <w:rsid w:val="000726C1"/>
    <w:rsid w:val="0007337A"/>
    <w:rsid w:val="00074752"/>
    <w:rsid w:val="000825AA"/>
    <w:rsid w:val="00083A9C"/>
    <w:rsid w:val="00085C05"/>
    <w:rsid w:val="00092C6F"/>
    <w:rsid w:val="00093208"/>
    <w:rsid w:val="00093A09"/>
    <w:rsid w:val="00093BFE"/>
    <w:rsid w:val="000A38E8"/>
    <w:rsid w:val="000A46BB"/>
    <w:rsid w:val="000A47EA"/>
    <w:rsid w:val="000A7643"/>
    <w:rsid w:val="000A7D97"/>
    <w:rsid w:val="000B259F"/>
    <w:rsid w:val="000B3361"/>
    <w:rsid w:val="000B611F"/>
    <w:rsid w:val="000C0551"/>
    <w:rsid w:val="000C0FB1"/>
    <w:rsid w:val="000C48F6"/>
    <w:rsid w:val="000C5F0A"/>
    <w:rsid w:val="000D1EB8"/>
    <w:rsid w:val="000D3C0A"/>
    <w:rsid w:val="000D4FEE"/>
    <w:rsid w:val="000E0C43"/>
    <w:rsid w:val="000E3A92"/>
    <w:rsid w:val="000E7401"/>
    <w:rsid w:val="000F447D"/>
    <w:rsid w:val="000F5DBE"/>
    <w:rsid w:val="000F61E4"/>
    <w:rsid w:val="000F6D1D"/>
    <w:rsid w:val="000F6E41"/>
    <w:rsid w:val="000F7125"/>
    <w:rsid w:val="00100DF2"/>
    <w:rsid w:val="00111580"/>
    <w:rsid w:val="0011278F"/>
    <w:rsid w:val="001130A6"/>
    <w:rsid w:val="00115874"/>
    <w:rsid w:val="001168C7"/>
    <w:rsid w:val="001224BD"/>
    <w:rsid w:val="00125B33"/>
    <w:rsid w:val="0013003E"/>
    <w:rsid w:val="00140FBB"/>
    <w:rsid w:val="001410A1"/>
    <w:rsid w:val="00142E65"/>
    <w:rsid w:val="00145400"/>
    <w:rsid w:val="00146543"/>
    <w:rsid w:val="001526E4"/>
    <w:rsid w:val="0016096E"/>
    <w:rsid w:val="001627EA"/>
    <w:rsid w:val="00165F83"/>
    <w:rsid w:val="00167F76"/>
    <w:rsid w:val="0017060B"/>
    <w:rsid w:val="00173229"/>
    <w:rsid w:val="00174A7B"/>
    <w:rsid w:val="00180883"/>
    <w:rsid w:val="00182672"/>
    <w:rsid w:val="001838C0"/>
    <w:rsid w:val="00184756"/>
    <w:rsid w:val="00186485"/>
    <w:rsid w:val="00191917"/>
    <w:rsid w:val="0019272B"/>
    <w:rsid w:val="0019514D"/>
    <w:rsid w:val="001A3373"/>
    <w:rsid w:val="001B17F8"/>
    <w:rsid w:val="001B3B9D"/>
    <w:rsid w:val="001B5821"/>
    <w:rsid w:val="001B7D29"/>
    <w:rsid w:val="001C0194"/>
    <w:rsid w:val="001C0E72"/>
    <w:rsid w:val="001C121A"/>
    <w:rsid w:val="001C3439"/>
    <w:rsid w:val="001C372B"/>
    <w:rsid w:val="001C4B66"/>
    <w:rsid w:val="001D2402"/>
    <w:rsid w:val="001D33A7"/>
    <w:rsid w:val="001D487D"/>
    <w:rsid w:val="001D7110"/>
    <w:rsid w:val="001E0895"/>
    <w:rsid w:val="001E6A30"/>
    <w:rsid w:val="001E7DB5"/>
    <w:rsid w:val="001E7F29"/>
    <w:rsid w:val="001F05F2"/>
    <w:rsid w:val="001F3443"/>
    <w:rsid w:val="001F4F60"/>
    <w:rsid w:val="001F5564"/>
    <w:rsid w:val="001F597A"/>
    <w:rsid w:val="002001F0"/>
    <w:rsid w:val="002009FB"/>
    <w:rsid w:val="00202D37"/>
    <w:rsid w:val="00203C17"/>
    <w:rsid w:val="002073CA"/>
    <w:rsid w:val="00210915"/>
    <w:rsid w:val="00210BDA"/>
    <w:rsid w:val="002113D0"/>
    <w:rsid w:val="002201A1"/>
    <w:rsid w:val="00220582"/>
    <w:rsid w:val="00220594"/>
    <w:rsid w:val="00223F8C"/>
    <w:rsid w:val="00224159"/>
    <w:rsid w:val="002314EA"/>
    <w:rsid w:val="00231878"/>
    <w:rsid w:val="00231942"/>
    <w:rsid w:val="0023194B"/>
    <w:rsid w:val="00231F3C"/>
    <w:rsid w:val="00232280"/>
    <w:rsid w:val="0023298D"/>
    <w:rsid w:val="00241256"/>
    <w:rsid w:val="0024366E"/>
    <w:rsid w:val="0024463E"/>
    <w:rsid w:val="0025120D"/>
    <w:rsid w:val="002703C4"/>
    <w:rsid w:val="00272CDE"/>
    <w:rsid w:val="0029323A"/>
    <w:rsid w:val="0029324A"/>
    <w:rsid w:val="0029334A"/>
    <w:rsid w:val="002934E0"/>
    <w:rsid w:val="00293C53"/>
    <w:rsid w:val="002952B5"/>
    <w:rsid w:val="0029687E"/>
    <w:rsid w:val="002A07D0"/>
    <w:rsid w:val="002A097A"/>
    <w:rsid w:val="002A357A"/>
    <w:rsid w:val="002A657A"/>
    <w:rsid w:val="002B1118"/>
    <w:rsid w:val="002B3CE4"/>
    <w:rsid w:val="002C0AA2"/>
    <w:rsid w:val="002C43A6"/>
    <w:rsid w:val="002C5A3E"/>
    <w:rsid w:val="002C68F3"/>
    <w:rsid w:val="002D35BF"/>
    <w:rsid w:val="002D52DC"/>
    <w:rsid w:val="002D6CA4"/>
    <w:rsid w:val="002E13E7"/>
    <w:rsid w:val="002E1769"/>
    <w:rsid w:val="002E28CC"/>
    <w:rsid w:val="002E6897"/>
    <w:rsid w:val="002E6F9F"/>
    <w:rsid w:val="002F348C"/>
    <w:rsid w:val="002F3754"/>
    <w:rsid w:val="002F4755"/>
    <w:rsid w:val="002F599A"/>
    <w:rsid w:val="002F77E6"/>
    <w:rsid w:val="00300744"/>
    <w:rsid w:val="00301CEF"/>
    <w:rsid w:val="00305544"/>
    <w:rsid w:val="00312E5E"/>
    <w:rsid w:val="003132D9"/>
    <w:rsid w:val="003143D8"/>
    <w:rsid w:val="00314797"/>
    <w:rsid w:val="00316561"/>
    <w:rsid w:val="00320AE3"/>
    <w:rsid w:val="00324C91"/>
    <w:rsid w:val="00332A88"/>
    <w:rsid w:val="00333BEB"/>
    <w:rsid w:val="003365D9"/>
    <w:rsid w:val="00340B15"/>
    <w:rsid w:val="00345FC8"/>
    <w:rsid w:val="00347C86"/>
    <w:rsid w:val="00355CBA"/>
    <w:rsid w:val="00362B7E"/>
    <w:rsid w:val="00364658"/>
    <w:rsid w:val="003651C6"/>
    <w:rsid w:val="00365DE8"/>
    <w:rsid w:val="00370D63"/>
    <w:rsid w:val="003711E3"/>
    <w:rsid w:val="00372DDC"/>
    <w:rsid w:val="003815A3"/>
    <w:rsid w:val="00382521"/>
    <w:rsid w:val="00382538"/>
    <w:rsid w:val="00383623"/>
    <w:rsid w:val="003925F7"/>
    <w:rsid w:val="0039483E"/>
    <w:rsid w:val="003960C2"/>
    <w:rsid w:val="003A41EE"/>
    <w:rsid w:val="003A4234"/>
    <w:rsid w:val="003B2804"/>
    <w:rsid w:val="003B2BEA"/>
    <w:rsid w:val="003B31F5"/>
    <w:rsid w:val="003B4C04"/>
    <w:rsid w:val="003B597E"/>
    <w:rsid w:val="003B635A"/>
    <w:rsid w:val="003B6F78"/>
    <w:rsid w:val="003C3305"/>
    <w:rsid w:val="003C4CED"/>
    <w:rsid w:val="003D0645"/>
    <w:rsid w:val="003D0BA8"/>
    <w:rsid w:val="003D21B5"/>
    <w:rsid w:val="003D3D92"/>
    <w:rsid w:val="003D3DFC"/>
    <w:rsid w:val="003D59B2"/>
    <w:rsid w:val="003D5C62"/>
    <w:rsid w:val="003D6069"/>
    <w:rsid w:val="003D74CA"/>
    <w:rsid w:val="003D7C07"/>
    <w:rsid w:val="003E0351"/>
    <w:rsid w:val="003E2A51"/>
    <w:rsid w:val="003E47F9"/>
    <w:rsid w:val="003E4EE0"/>
    <w:rsid w:val="003E5F2E"/>
    <w:rsid w:val="003E7B87"/>
    <w:rsid w:val="003F12EE"/>
    <w:rsid w:val="003F449E"/>
    <w:rsid w:val="003F7769"/>
    <w:rsid w:val="004036CA"/>
    <w:rsid w:val="004037BC"/>
    <w:rsid w:val="00404D77"/>
    <w:rsid w:val="00410D07"/>
    <w:rsid w:val="004124A1"/>
    <w:rsid w:val="00412E35"/>
    <w:rsid w:val="00416C17"/>
    <w:rsid w:val="0042045E"/>
    <w:rsid w:val="00423C05"/>
    <w:rsid w:val="0042534C"/>
    <w:rsid w:val="00425E8C"/>
    <w:rsid w:val="00426713"/>
    <w:rsid w:val="00435547"/>
    <w:rsid w:val="00435B28"/>
    <w:rsid w:val="00435CED"/>
    <w:rsid w:val="004413F5"/>
    <w:rsid w:val="00444700"/>
    <w:rsid w:val="00444F73"/>
    <w:rsid w:val="00447A69"/>
    <w:rsid w:val="00451632"/>
    <w:rsid w:val="00452F4A"/>
    <w:rsid w:val="004533E2"/>
    <w:rsid w:val="00453FE8"/>
    <w:rsid w:val="004557ED"/>
    <w:rsid w:val="004560D4"/>
    <w:rsid w:val="00465FD7"/>
    <w:rsid w:val="00470D4C"/>
    <w:rsid w:val="004813DC"/>
    <w:rsid w:val="00481E8B"/>
    <w:rsid w:val="00484859"/>
    <w:rsid w:val="00486824"/>
    <w:rsid w:val="00492198"/>
    <w:rsid w:val="00494350"/>
    <w:rsid w:val="004A3929"/>
    <w:rsid w:val="004A3E1C"/>
    <w:rsid w:val="004A53E6"/>
    <w:rsid w:val="004A7A75"/>
    <w:rsid w:val="004B1D96"/>
    <w:rsid w:val="004B1EAC"/>
    <w:rsid w:val="004B3C4D"/>
    <w:rsid w:val="004B7651"/>
    <w:rsid w:val="004C1708"/>
    <w:rsid w:val="004C26D1"/>
    <w:rsid w:val="004D4FE1"/>
    <w:rsid w:val="004E15DE"/>
    <w:rsid w:val="004E2D12"/>
    <w:rsid w:val="004E42F7"/>
    <w:rsid w:val="004E5A9D"/>
    <w:rsid w:val="004E6E16"/>
    <w:rsid w:val="004F7EAF"/>
    <w:rsid w:val="00502696"/>
    <w:rsid w:val="00504782"/>
    <w:rsid w:val="00505C29"/>
    <w:rsid w:val="00522CAE"/>
    <w:rsid w:val="00525879"/>
    <w:rsid w:val="00527041"/>
    <w:rsid w:val="005274C6"/>
    <w:rsid w:val="005341B2"/>
    <w:rsid w:val="00534784"/>
    <w:rsid w:val="00535104"/>
    <w:rsid w:val="00535679"/>
    <w:rsid w:val="005406DE"/>
    <w:rsid w:val="0055381A"/>
    <w:rsid w:val="0056557B"/>
    <w:rsid w:val="005664E1"/>
    <w:rsid w:val="00567727"/>
    <w:rsid w:val="00572677"/>
    <w:rsid w:val="00574352"/>
    <w:rsid w:val="00576344"/>
    <w:rsid w:val="005767D7"/>
    <w:rsid w:val="005804F2"/>
    <w:rsid w:val="00581019"/>
    <w:rsid w:val="005811F8"/>
    <w:rsid w:val="0058492D"/>
    <w:rsid w:val="00585742"/>
    <w:rsid w:val="00591C4B"/>
    <w:rsid w:val="00592185"/>
    <w:rsid w:val="00592E29"/>
    <w:rsid w:val="005944CD"/>
    <w:rsid w:val="005A0AA9"/>
    <w:rsid w:val="005A26F5"/>
    <w:rsid w:val="005A626D"/>
    <w:rsid w:val="005B16E9"/>
    <w:rsid w:val="005B23A8"/>
    <w:rsid w:val="005B2BC6"/>
    <w:rsid w:val="005B3322"/>
    <w:rsid w:val="005B5A5C"/>
    <w:rsid w:val="005B656E"/>
    <w:rsid w:val="005C1D57"/>
    <w:rsid w:val="005C6A34"/>
    <w:rsid w:val="005D2011"/>
    <w:rsid w:val="005D47BE"/>
    <w:rsid w:val="005D4F16"/>
    <w:rsid w:val="005D773A"/>
    <w:rsid w:val="005D77ED"/>
    <w:rsid w:val="005E1F69"/>
    <w:rsid w:val="005E4A48"/>
    <w:rsid w:val="005F392E"/>
    <w:rsid w:val="005F57AC"/>
    <w:rsid w:val="00601A2A"/>
    <w:rsid w:val="0060272E"/>
    <w:rsid w:val="00606982"/>
    <w:rsid w:val="00615016"/>
    <w:rsid w:val="006200B2"/>
    <w:rsid w:val="006203DD"/>
    <w:rsid w:val="00620F11"/>
    <w:rsid w:val="006231A2"/>
    <w:rsid w:val="00625FEC"/>
    <w:rsid w:val="00631260"/>
    <w:rsid w:val="00636302"/>
    <w:rsid w:val="006364A1"/>
    <w:rsid w:val="006401E6"/>
    <w:rsid w:val="00641572"/>
    <w:rsid w:val="0064181E"/>
    <w:rsid w:val="0064376C"/>
    <w:rsid w:val="006454ED"/>
    <w:rsid w:val="00647D7B"/>
    <w:rsid w:val="00650308"/>
    <w:rsid w:val="00651AA7"/>
    <w:rsid w:val="00651DB3"/>
    <w:rsid w:val="00661231"/>
    <w:rsid w:val="006620F8"/>
    <w:rsid w:val="00662644"/>
    <w:rsid w:val="00664AF7"/>
    <w:rsid w:val="00670244"/>
    <w:rsid w:val="00670A60"/>
    <w:rsid w:val="00672BAD"/>
    <w:rsid w:val="006750F6"/>
    <w:rsid w:val="006813F4"/>
    <w:rsid w:val="00690A59"/>
    <w:rsid w:val="006956C6"/>
    <w:rsid w:val="00696690"/>
    <w:rsid w:val="00697FC2"/>
    <w:rsid w:val="006A2382"/>
    <w:rsid w:val="006A2624"/>
    <w:rsid w:val="006A4A6C"/>
    <w:rsid w:val="006A7772"/>
    <w:rsid w:val="006B1527"/>
    <w:rsid w:val="006B20B8"/>
    <w:rsid w:val="006B2B33"/>
    <w:rsid w:val="006C05DD"/>
    <w:rsid w:val="006C107C"/>
    <w:rsid w:val="006C3454"/>
    <w:rsid w:val="006C5B34"/>
    <w:rsid w:val="006C7ABD"/>
    <w:rsid w:val="006D3F31"/>
    <w:rsid w:val="006F17C6"/>
    <w:rsid w:val="006F2DC8"/>
    <w:rsid w:val="006F5190"/>
    <w:rsid w:val="006F7905"/>
    <w:rsid w:val="00704E6A"/>
    <w:rsid w:val="0070769F"/>
    <w:rsid w:val="0071070F"/>
    <w:rsid w:val="00712291"/>
    <w:rsid w:val="007139DA"/>
    <w:rsid w:val="00713D60"/>
    <w:rsid w:val="00717D0E"/>
    <w:rsid w:val="0072361B"/>
    <w:rsid w:val="00723A5A"/>
    <w:rsid w:val="00724953"/>
    <w:rsid w:val="0073040F"/>
    <w:rsid w:val="00733299"/>
    <w:rsid w:val="00734D6C"/>
    <w:rsid w:val="00735A19"/>
    <w:rsid w:val="00736FCF"/>
    <w:rsid w:val="00744D0E"/>
    <w:rsid w:val="0075174D"/>
    <w:rsid w:val="0075455D"/>
    <w:rsid w:val="00756E17"/>
    <w:rsid w:val="007624FF"/>
    <w:rsid w:val="00762DEF"/>
    <w:rsid w:val="00763B06"/>
    <w:rsid w:val="00764B32"/>
    <w:rsid w:val="00765A2D"/>
    <w:rsid w:val="00770500"/>
    <w:rsid w:val="00771FCF"/>
    <w:rsid w:val="0077308B"/>
    <w:rsid w:val="0077605A"/>
    <w:rsid w:val="007812D2"/>
    <w:rsid w:val="00781583"/>
    <w:rsid w:val="00783FAD"/>
    <w:rsid w:val="00784F01"/>
    <w:rsid w:val="007851D8"/>
    <w:rsid w:val="00785895"/>
    <w:rsid w:val="0079031D"/>
    <w:rsid w:val="00790628"/>
    <w:rsid w:val="00791450"/>
    <w:rsid w:val="0079508A"/>
    <w:rsid w:val="00797002"/>
    <w:rsid w:val="007A079C"/>
    <w:rsid w:val="007A0AFB"/>
    <w:rsid w:val="007A13D2"/>
    <w:rsid w:val="007A3A2E"/>
    <w:rsid w:val="007B1167"/>
    <w:rsid w:val="007B4F67"/>
    <w:rsid w:val="007B65B8"/>
    <w:rsid w:val="007C04F5"/>
    <w:rsid w:val="007C1867"/>
    <w:rsid w:val="007C445D"/>
    <w:rsid w:val="007C5856"/>
    <w:rsid w:val="007C7FA8"/>
    <w:rsid w:val="007D3297"/>
    <w:rsid w:val="007D5402"/>
    <w:rsid w:val="007E0DA5"/>
    <w:rsid w:val="007E4728"/>
    <w:rsid w:val="007F3D95"/>
    <w:rsid w:val="007F3F4B"/>
    <w:rsid w:val="007F6C65"/>
    <w:rsid w:val="00801C95"/>
    <w:rsid w:val="00802099"/>
    <w:rsid w:val="00802492"/>
    <w:rsid w:val="008141D8"/>
    <w:rsid w:val="00814829"/>
    <w:rsid w:val="00815E16"/>
    <w:rsid w:val="008212F4"/>
    <w:rsid w:val="00821FAB"/>
    <w:rsid w:val="008225BD"/>
    <w:rsid w:val="00827CEE"/>
    <w:rsid w:val="00831CE5"/>
    <w:rsid w:val="00840AB8"/>
    <w:rsid w:val="0084356C"/>
    <w:rsid w:val="00844F47"/>
    <w:rsid w:val="0085255E"/>
    <w:rsid w:val="00857381"/>
    <w:rsid w:val="00867030"/>
    <w:rsid w:val="00867EA4"/>
    <w:rsid w:val="008743EB"/>
    <w:rsid w:val="0087488D"/>
    <w:rsid w:val="00874BE5"/>
    <w:rsid w:val="00875EAA"/>
    <w:rsid w:val="00883F57"/>
    <w:rsid w:val="008844EA"/>
    <w:rsid w:val="008854F1"/>
    <w:rsid w:val="00885A84"/>
    <w:rsid w:val="00892B00"/>
    <w:rsid w:val="00894767"/>
    <w:rsid w:val="008959DD"/>
    <w:rsid w:val="00896DA6"/>
    <w:rsid w:val="008A14FA"/>
    <w:rsid w:val="008A3805"/>
    <w:rsid w:val="008A65D9"/>
    <w:rsid w:val="008B001A"/>
    <w:rsid w:val="008B0C79"/>
    <w:rsid w:val="008B257F"/>
    <w:rsid w:val="008B3FF5"/>
    <w:rsid w:val="008B435E"/>
    <w:rsid w:val="008B5935"/>
    <w:rsid w:val="008B5B13"/>
    <w:rsid w:val="008B5C03"/>
    <w:rsid w:val="008B6E9E"/>
    <w:rsid w:val="008B761D"/>
    <w:rsid w:val="008C28E9"/>
    <w:rsid w:val="008C4503"/>
    <w:rsid w:val="008D06F4"/>
    <w:rsid w:val="008D182F"/>
    <w:rsid w:val="008D4EB9"/>
    <w:rsid w:val="008D78ED"/>
    <w:rsid w:val="008E138A"/>
    <w:rsid w:val="008E5746"/>
    <w:rsid w:val="008E59C2"/>
    <w:rsid w:val="008E78B1"/>
    <w:rsid w:val="008F0A48"/>
    <w:rsid w:val="008F1D1C"/>
    <w:rsid w:val="008F7963"/>
    <w:rsid w:val="00900899"/>
    <w:rsid w:val="00901584"/>
    <w:rsid w:val="009026A0"/>
    <w:rsid w:val="00902CFA"/>
    <w:rsid w:val="0091201B"/>
    <w:rsid w:val="00912952"/>
    <w:rsid w:val="00913428"/>
    <w:rsid w:val="00913C64"/>
    <w:rsid w:val="00913F6C"/>
    <w:rsid w:val="009172F3"/>
    <w:rsid w:val="009205B3"/>
    <w:rsid w:val="0092144B"/>
    <w:rsid w:val="00924475"/>
    <w:rsid w:val="00924E8D"/>
    <w:rsid w:val="00927748"/>
    <w:rsid w:val="00934C4D"/>
    <w:rsid w:val="009351AC"/>
    <w:rsid w:val="00942E8B"/>
    <w:rsid w:val="00945EFD"/>
    <w:rsid w:val="009470E1"/>
    <w:rsid w:val="0095431F"/>
    <w:rsid w:val="00954A74"/>
    <w:rsid w:val="00956489"/>
    <w:rsid w:val="009608C7"/>
    <w:rsid w:val="00960C9C"/>
    <w:rsid w:val="00961975"/>
    <w:rsid w:val="009620BC"/>
    <w:rsid w:val="00963F17"/>
    <w:rsid w:val="00971D49"/>
    <w:rsid w:val="00972C3F"/>
    <w:rsid w:val="0097428D"/>
    <w:rsid w:val="00976A09"/>
    <w:rsid w:val="009776E8"/>
    <w:rsid w:val="0098316B"/>
    <w:rsid w:val="00985465"/>
    <w:rsid w:val="00987825"/>
    <w:rsid w:val="0099347F"/>
    <w:rsid w:val="00994856"/>
    <w:rsid w:val="0099578F"/>
    <w:rsid w:val="00996274"/>
    <w:rsid w:val="009A0F06"/>
    <w:rsid w:val="009A1509"/>
    <w:rsid w:val="009A5386"/>
    <w:rsid w:val="009A569D"/>
    <w:rsid w:val="009A5B13"/>
    <w:rsid w:val="009A66AA"/>
    <w:rsid w:val="009A7C74"/>
    <w:rsid w:val="009B15EC"/>
    <w:rsid w:val="009B1726"/>
    <w:rsid w:val="009B1ADB"/>
    <w:rsid w:val="009B5208"/>
    <w:rsid w:val="009B7A50"/>
    <w:rsid w:val="009C2FA4"/>
    <w:rsid w:val="009C3668"/>
    <w:rsid w:val="009C4E45"/>
    <w:rsid w:val="009C679C"/>
    <w:rsid w:val="009D5F2B"/>
    <w:rsid w:val="009D663B"/>
    <w:rsid w:val="009E1FD8"/>
    <w:rsid w:val="009F5256"/>
    <w:rsid w:val="009F6E91"/>
    <w:rsid w:val="00A01B2D"/>
    <w:rsid w:val="00A01FE6"/>
    <w:rsid w:val="00A053EA"/>
    <w:rsid w:val="00A05A11"/>
    <w:rsid w:val="00A14298"/>
    <w:rsid w:val="00A14C8A"/>
    <w:rsid w:val="00A15A61"/>
    <w:rsid w:val="00A15F24"/>
    <w:rsid w:val="00A172B4"/>
    <w:rsid w:val="00A22246"/>
    <w:rsid w:val="00A236B9"/>
    <w:rsid w:val="00A30E7C"/>
    <w:rsid w:val="00A31BAB"/>
    <w:rsid w:val="00A36AA4"/>
    <w:rsid w:val="00A37A21"/>
    <w:rsid w:val="00A37D0F"/>
    <w:rsid w:val="00A4107E"/>
    <w:rsid w:val="00A44C97"/>
    <w:rsid w:val="00A4605F"/>
    <w:rsid w:val="00A47361"/>
    <w:rsid w:val="00A50553"/>
    <w:rsid w:val="00A5144C"/>
    <w:rsid w:val="00A569A5"/>
    <w:rsid w:val="00A56EEE"/>
    <w:rsid w:val="00A57FA8"/>
    <w:rsid w:val="00A70E17"/>
    <w:rsid w:val="00A806A4"/>
    <w:rsid w:val="00A80AB5"/>
    <w:rsid w:val="00A8136B"/>
    <w:rsid w:val="00A941D0"/>
    <w:rsid w:val="00A95501"/>
    <w:rsid w:val="00A95B78"/>
    <w:rsid w:val="00AA15E8"/>
    <w:rsid w:val="00AA16EF"/>
    <w:rsid w:val="00AA2595"/>
    <w:rsid w:val="00AA28AA"/>
    <w:rsid w:val="00AA7A64"/>
    <w:rsid w:val="00AB596D"/>
    <w:rsid w:val="00AB5A97"/>
    <w:rsid w:val="00AC0D42"/>
    <w:rsid w:val="00AC0F91"/>
    <w:rsid w:val="00AC5E43"/>
    <w:rsid w:val="00AD07A9"/>
    <w:rsid w:val="00AD093B"/>
    <w:rsid w:val="00AD41B0"/>
    <w:rsid w:val="00AD7469"/>
    <w:rsid w:val="00AD7800"/>
    <w:rsid w:val="00AE4846"/>
    <w:rsid w:val="00AE4AE4"/>
    <w:rsid w:val="00AF19EE"/>
    <w:rsid w:val="00AF786A"/>
    <w:rsid w:val="00B02445"/>
    <w:rsid w:val="00B048EE"/>
    <w:rsid w:val="00B05607"/>
    <w:rsid w:val="00B0623F"/>
    <w:rsid w:val="00B06464"/>
    <w:rsid w:val="00B120CA"/>
    <w:rsid w:val="00B147FD"/>
    <w:rsid w:val="00B213D1"/>
    <w:rsid w:val="00B216A8"/>
    <w:rsid w:val="00B2382C"/>
    <w:rsid w:val="00B23D64"/>
    <w:rsid w:val="00B25B14"/>
    <w:rsid w:val="00B33896"/>
    <w:rsid w:val="00B34669"/>
    <w:rsid w:val="00B35220"/>
    <w:rsid w:val="00B35787"/>
    <w:rsid w:val="00B376DC"/>
    <w:rsid w:val="00B40D9A"/>
    <w:rsid w:val="00B42456"/>
    <w:rsid w:val="00B4247A"/>
    <w:rsid w:val="00B44EBE"/>
    <w:rsid w:val="00B45DD8"/>
    <w:rsid w:val="00B47012"/>
    <w:rsid w:val="00B5312D"/>
    <w:rsid w:val="00B552A1"/>
    <w:rsid w:val="00B57FCC"/>
    <w:rsid w:val="00B62FB3"/>
    <w:rsid w:val="00B63AC4"/>
    <w:rsid w:val="00B6405D"/>
    <w:rsid w:val="00B65CDB"/>
    <w:rsid w:val="00B66153"/>
    <w:rsid w:val="00B67647"/>
    <w:rsid w:val="00B705A4"/>
    <w:rsid w:val="00B70DAF"/>
    <w:rsid w:val="00B710B4"/>
    <w:rsid w:val="00B72FFB"/>
    <w:rsid w:val="00B74B27"/>
    <w:rsid w:val="00B76033"/>
    <w:rsid w:val="00B77A17"/>
    <w:rsid w:val="00B81261"/>
    <w:rsid w:val="00B86019"/>
    <w:rsid w:val="00B868C1"/>
    <w:rsid w:val="00B91031"/>
    <w:rsid w:val="00B92A01"/>
    <w:rsid w:val="00B93B6E"/>
    <w:rsid w:val="00B958F4"/>
    <w:rsid w:val="00B97F2E"/>
    <w:rsid w:val="00BA0C58"/>
    <w:rsid w:val="00BA1576"/>
    <w:rsid w:val="00BA5CEA"/>
    <w:rsid w:val="00BA5EEB"/>
    <w:rsid w:val="00BB0A74"/>
    <w:rsid w:val="00BB0B67"/>
    <w:rsid w:val="00BC0FF4"/>
    <w:rsid w:val="00BC209E"/>
    <w:rsid w:val="00BC3F1F"/>
    <w:rsid w:val="00BC7D09"/>
    <w:rsid w:val="00BD0CF5"/>
    <w:rsid w:val="00BD0F8D"/>
    <w:rsid w:val="00BD35D8"/>
    <w:rsid w:val="00BD39A2"/>
    <w:rsid w:val="00BD414D"/>
    <w:rsid w:val="00BE1704"/>
    <w:rsid w:val="00BF2317"/>
    <w:rsid w:val="00BF3526"/>
    <w:rsid w:val="00BF5B56"/>
    <w:rsid w:val="00C0288E"/>
    <w:rsid w:val="00C03250"/>
    <w:rsid w:val="00C07734"/>
    <w:rsid w:val="00C10847"/>
    <w:rsid w:val="00C12954"/>
    <w:rsid w:val="00C15AE3"/>
    <w:rsid w:val="00C16790"/>
    <w:rsid w:val="00C211E3"/>
    <w:rsid w:val="00C21466"/>
    <w:rsid w:val="00C2164C"/>
    <w:rsid w:val="00C32C04"/>
    <w:rsid w:val="00C3708E"/>
    <w:rsid w:val="00C40CCC"/>
    <w:rsid w:val="00C41E71"/>
    <w:rsid w:val="00C430BB"/>
    <w:rsid w:val="00C46AC8"/>
    <w:rsid w:val="00C47377"/>
    <w:rsid w:val="00C540FD"/>
    <w:rsid w:val="00C55FA7"/>
    <w:rsid w:val="00C56C1A"/>
    <w:rsid w:val="00C63533"/>
    <w:rsid w:val="00C70B61"/>
    <w:rsid w:val="00C70FE3"/>
    <w:rsid w:val="00C73C87"/>
    <w:rsid w:val="00C75F67"/>
    <w:rsid w:val="00C76497"/>
    <w:rsid w:val="00C8154C"/>
    <w:rsid w:val="00C87147"/>
    <w:rsid w:val="00C90A3A"/>
    <w:rsid w:val="00C937C3"/>
    <w:rsid w:val="00C9762A"/>
    <w:rsid w:val="00CA064D"/>
    <w:rsid w:val="00CA0DC0"/>
    <w:rsid w:val="00CA0FBA"/>
    <w:rsid w:val="00CA2543"/>
    <w:rsid w:val="00CA3215"/>
    <w:rsid w:val="00CA3391"/>
    <w:rsid w:val="00CA527B"/>
    <w:rsid w:val="00CB1257"/>
    <w:rsid w:val="00CB15CA"/>
    <w:rsid w:val="00CB1D52"/>
    <w:rsid w:val="00CB2CD9"/>
    <w:rsid w:val="00CB497D"/>
    <w:rsid w:val="00CD1CC9"/>
    <w:rsid w:val="00CD407C"/>
    <w:rsid w:val="00CD5269"/>
    <w:rsid w:val="00CD70A2"/>
    <w:rsid w:val="00CD7C42"/>
    <w:rsid w:val="00CD7FF8"/>
    <w:rsid w:val="00CE6A09"/>
    <w:rsid w:val="00CE6C1E"/>
    <w:rsid w:val="00CF0450"/>
    <w:rsid w:val="00CF26BB"/>
    <w:rsid w:val="00CF5ED0"/>
    <w:rsid w:val="00CF75FB"/>
    <w:rsid w:val="00D00BE9"/>
    <w:rsid w:val="00D015AB"/>
    <w:rsid w:val="00D01E6F"/>
    <w:rsid w:val="00D0296F"/>
    <w:rsid w:val="00D05CE3"/>
    <w:rsid w:val="00D06854"/>
    <w:rsid w:val="00D07050"/>
    <w:rsid w:val="00D07648"/>
    <w:rsid w:val="00D103BA"/>
    <w:rsid w:val="00D10C94"/>
    <w:rsid w:val="00D16D00"/>
    <w:rsid w:val="00D242AD"/>
    <w:rsid w:val="00D30487"/>
    <w:rsid w:val="00D31805"/>
    <w:rsid w:val="00D337CA"/>
    <w:rsid w:val="00D36467"/>
    <w:rsid w:val="00D377B7"/>
    <w:rsid w:val="00D40AA1"/>
    <w:rsid w:val="00D61340"/>
    <w:rsid w:val="00D63AB0"/>
    <w:rsid w:val="00D6432B"/>
    <w:rsid w:val="00D6663F"/>
    <w:rsid w:val="00D67627"/>
    <w:rsid w:val="00D7566A"/>
    <w:rsid w:val="00D75816"/>
    <w:rsid w:val="00D77584"/>
    <w:rsid w:val="00D850AC"/>
    <w:rsid w:val="00D85AF2"/>
    <w:rsid w:val="00D872C5"/>
    <w:rsid w:val="00D8736C"/>
    <w:rsid w:val="00D9581A"/>
    <w:rsid w:val="00D9645F"/>
    <w:rsid w:val="00DA2D05"/>
    <w:rsid w:val="00DB344F"/>
    <w:rsid w:val="00DC12E4"/>
    <w:rsid w:val="00DC1402"/>
    <w:rsid w:val="00DC18F7"/>
    <w:rsid w:val="00DC467E"/>
    <w:rsid w:val="00DD517B"/>
    <w:rsid w:val="00DD564B"/>
    <w:rsid w:val="00DD5ED7"/>
    <w:rsid w:val="00DD5F4A"/>
    <w:rsid w:val="00DD5FAE"/>
    <w:rsid w:val="00DE2014"/>
    <w:rsid w:val="00DE3D39"/>
    <w:rsid w:val="00DE5D2A"/>
    <w:rsid w:val="00DE636F"/>
    <w:rsid w:val="00DF1016"/>
    <w:rsid w:val="00DF3105"/>
    <w:rsid w:val="00DF41D2"/>
    <w:rsid w:val="00DF5497"/>
    <w:rsid w:val="00DF7E51"/>
    <w:rsid w:val="00E00E41"/>
    <w:rsid w:val="00E013E3"/>
    <w:rsid w:val="00E1176B"/>
    <w:rsid w:val="00E14C1B"/>
    <w:rsid w:val="00E15634"/>
    <w:rsid w:val="00E161E5"/>
    <w:rsid w:val="00E16428"/>
    <w:rsid w:val="00E248C4"/>
    <w:rsid w:val="00E26D54"/>
    <w:rsid w:val="00E30B36"/>
    <w:rsid w:val="00E32983"/>
    <w:rsid w:val="00E34C31"/>
    <w:rsid w:val="00E408D1"/>
    <w:rsid w:val="00E41775"/>
    <w:rsid w:val="00E42527"/>
    <w:rsid w:val="00E443EB"/>
    <w:rsid w:val="00E51510"/>
    <w:rsid w:val="00E525CB"/>
    <w:rsid w:val="00E6059F"/>
    <w:rsid w:val="00E60F0B"/>
    <w:rsid w:val="00E61099"/>
    <w:rsid w:val="00E626F6"/>
    <w:rsid w:val="00E63B7C"/>
    <w:rsid w:val="00E674DD"/>
    <w:rsid w:val="00E70628"/>
    <w:rsid w:val="00E70ECC"/>
    <w:rsid w:val="00E70FDD"/>
    <w:rsid w:val="00E741FB"/>
    <w:rsid w:val="00E76B5D"/>
    <w:rsid w:val="00E779AE"/>
    <w:rsid w:val="00E801E1"/>
    <w:rsid w:val="00E82D64"/>
    <w:rsid w:val="00E831A6"/>
    <w:rsid w:val="00E839EB"/>
    <w:rsid w:val="00E9078E"/>
    <w:rsid w:val="00E968FE"/>
    <w:rsid w:val="00E9781F"/>
    <w:rsid w:val="00EA511E"/>
    <w:rsid w:val="00EB0982"/>
    <w:rsid w:val="00EB342B"/>
    <w:rsid w:val="00EC7797"/>
    <w:rsid w:val="00ED0696"/>
    <w:rsid w:val="00ED1F21"/>
    <w:rsid w:val="00ED2515"/>
    <w:rsid w:val="00ED3FBB"/>
    <w:rsid w:val="00EE7AC5"/>
    <w:rsid w:val="00EF10B8"/>
    <w:rsid w:val="00EF7802"/>
    <w:rsid w:val="00F01BA7"/>
    <w:rsid w:val="00F02921"/>
    <w:rsid w:val="00F03B91"/>
    <w:rsid w:val="00F05AF2"/>
    <w:rsid w:val="00F06F50"/>
    <w:rsid w:val="00F145C6"/>
    <w:rsid w:val="00F1624A"/>
    <w:rsid w:val="00F16B51"/>
    <w:rsid w:val="00F21753"/>
    <w:rsid w:val="00F22C8B"/>
    <w:rsid w:val="00F25461"/>
    <w:rsid w:val="00F25B1E"/>
    <w:rsid w:val="00F3054D"/>
    <w:rsid w:val="00F305B1"/>
    <w:rsid w:val="00F314A8"/>
    <w:rsid w:val="00F320A4"/>
    <w:rsid w:val="00F36DF4"/>
    <w:rsid w:val="00F40977"/>
    <w:rsid w:val="00F40FD7"/>
    <w:rsid w:val="00F414C2"/>
    <w:rsid w:val="00F41616"/>
    <w:rsid w:val="00F42024"/>
    <w:rsid w:val="00F4240D"/>
    <w:rsid w:val="00F424EC"/>
    <w:rsid w:val="00F426F5"/>
    <w:rsid w:val="00F42971"/>
    <w:rsid w:val="00F4680E"/>
    <w:rsid w:val="00F469A8"/>
    <w:rsid w:val="00F52C72"/>
    <w:rsid w:val="00F5429F"/>
    <w:rsid w:val="00F55900"/>
    <w:rsid w:val="00F56B5B"/>
    <w:rsid w:val="00F60E38"/>
    <w:rsid w:val="00F61C66"/>
    <w:rsid w:val="00F6387F"/>
    <w:rsid w:val="00F676CF"/>
    <w:rsid w:val="00F72BC4"/>
    <w:rsid w:val="00F730EE"/>
    <w:rsid w:val="00F73365"/>
    <w:rsid w:val="00F7405A"/>
    <w:rsid w:val="00F77CD5"/>
    <w:rsid w:val="00F83E64"/>
    <w:rsid w:val="00F8445E"/>
    <w:rsid w:val="00F8479E"/>
    <w:rsid w:val="00F86217"/>
    <w:rsid w:val="00F8719E"/>
    <w:rsid w:val="00F94CCB"/>
    <w:rsid w:val="00FA14D8"/>
    <w:rsid w:val="00FA4678"/>
    <w:rsid w:val="00FA6BEB"/>
    <w:rsid w:val="00FB359D"/>
    <w:rsid w:val="00FB39AC"/>
    <w:rsid w:val="00FB41A2"/>
    <w:rsid w:val="00FB51D0"/>
    <w:rsid w:val="00FB5C61"/>
    <w:rsid w:val="00FB6338"/>
    <w:rsid w:val="00FC135D"/>
    <w:rsid w:val="00FC4B44"/>
    <w:rsid w:val="00FC6A9B"/>
    <w:rsid w:val="00FC7AB7"/>
    <w:rsid w:val="00FD0126"/>
    <w:rsid w:val="00FD1E02"/>
    <w:rsid w:val="00FD3D76"/>
    <w:rsid w:val="00FD3F97"/>
    <w:rsid w:val="00FD5BC0"/>
    <w:rsid w:val="00FD5E5E"/>
    <w:rsid w:val="00FD7885"/>
    <w:rsid w:val="00FD7E28"/>
    <w:rsid w:val="00FE1BD8"/>
    <w:rsid w:val="00FE1F1E"/>
    <w:rsid w:val="00FE27DC"/>
    <w:rsid w:val="00FF08B5"/>
    <w:rsid w:val="00FF7178"/>
    <w:rsid w:val="100CAE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24B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1"/>
    <w:lsdException w:name="Plain Table 2" w:locked="1"/>
    <w:lsdException w:name="Plain Table 3" w:locked="1"/>
    <w:lsdException w:name="Plain Table 4" w:locked="1"/>
    <w:lsdException w:name="Plain Table 5" w:locked="1"/>
    <w:lsdException w:name="Grid Table Light" w:locked="1"/>
    <w:lsdException w:name="Grid Table 1 Light" w:locked="1"/>
    <w:lsdException w:name="Grid Table 2" w:locked="1"/>
    <w:lsdException w:name="Grid Table 3"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FD7"/>
    <w:pPr>
      <w:widowControl w:val="0"/>
      <w:jc w:val="both"/>
    </w:pPr>
    <w:rPr>
      <w:sz w:val="24"/>
      <w:szCs w:val="24"/>
    </w:rPr>
  </w:style>
  <w:style w:type="paragraph" w:styleId="Heading1">
    <w:name w:val="heading 1"/>
    <w:basedOn w:val="Normal"/>
    <w:next w:val="Normal"/>
    <w:link w:val="Heading1Char"/>
    <w:uiPriority w:val="99"/>
    <w:qFormat/>
    <w:rsid w:val="00F40FD7"/>
    <w:pPr>
      <w:keepNext/>
      <w:spacing w:before="240" w:after="60"/>
      <w:outlineLvl w:val="0"/>
    </w:pPr>
    <w:rPr>
      <w:rFonts w:ascii="Arial" w:hAnsi="Arial"/>
      <w:b/>
      <w:kern w:val="32"/>
      <w:sz w:val="32"/>
    </w:rPr>
  </w:style>
  <w:style w:type="paragraph" w:styleId="Heading2">
    <w:name w:val="heading 2"/>
    <w:basedOn w:val="Normal"/>
    <w:next w:val="Normal"/>
    <w:link w:val="Heading2Char"/>
    <w:uiPriority w:val="99"/>
    <w:qFormat/>
    <w:rsid w:val="00F40FD7"/>
    <w:pPr>
      <w:keepNext/>
      <w:spacing w:before="240" w:after="60"/>
      <w:outlineLvl w:val="1"/>
    </w:pPr>
    <w:rPr>
      <w:rFonts w:ascii="Arial" w:hAnsi="Arial"/>
      <w:b/>
      <w:i/>
      <w:sz w:val="28"/>
    </w:rPr>
  </w:style>
  <w:style w:type="paragraph" w:styleId="Heading3">
    <w:name w:val="heading 3"/>
    <w:basedOn w:val="Normal"/>
    <w:next w:val="Normal"/>
    <w:link w:val="Heading3Char"/>
    <w:uiPriority w:val="99"/>
    <w:qFormat/>
    <w:rsid w:val="00F40FD7"/>
    <w:pPr>
      <w:keepNext/>
      <w:spacing w:before="240" w:after="60"/>
      <w:outlineLvl w:val="2"/>
    </w:pPr>
    <w:rPr>
      <w:rFonts w:ascii="Arial" w:hAnsi="Arial"/>
      <w:b/>
      <w:sz w:val="26"/>
    </w:rPr>
  </w:style>
  <w:style w:type="paragraph" w:styleId="Heading4">
    <w:name w:val="heading 4"/>
    <w:basedOn w:val="Normal"/>
    <w:next w:val="Normal"/>
    <w:link w:val="Heading4Char"/>
    <w:uiPriority w:val="99"/>
    <w:qFormat/>
    <w:rsid w:val="00F40FD7"/>
    <w:pPr>
      <w:keepNext/>
      <w:spacing w:before="240" w:after="60"/>
      <w:outlineLvl w:val="3"/>
    </w:pPr>
    <w:rPr>
      <w:b/>
      <w:bCs/>
      <w:sz w:val="28"/>
      <w:szCs w:val="28"/>
    </w:rPr>
  </w:style>
  <w:style w:type="paragraph" w:styleId="Heading5">
    <w:name w:val="heading 5"/>
    <w:basedOn w:val="Normal"/>
    <w:next w:val="Normal"/>
    <w:link w:val="Heading5Char"/>
    <w:uiPriority w:val="99"/>
    <w:qFormat/>
    <w:rsid w:val="00F40FD7"/>
    <w:pPr>
      <w:spacing w:before="240" w:after="60"/>
      <w:outlineLvl w:val="4"/>
    </w:pPr>
    <w:rPr>
      <w:b/>
      <w:bCs/>
      <w:i/>
      <w:iCs/>
      <w:sz w:val="26"/>
      <w:szCs w:val="26"/>
    </w:rPr>
  </w:style>
  <w:style w:type="paragraph" w:styleId="Heading6">
    <w:name w:val="heading 6"/>
    <w:basedOn w:val="Normal"/>
    <w:next w:val="Normal"/>
    <w:link w:val="Heading6Char"/>
    <w:uiPriority w:val="99"/>
    <w:qFormat/>
    <w:rsid w:val="00F40FD7"/>
    <w:pPr>
      <w:spacing w:before="240" w:after="60"/>
      <w:outlineLvl w:val="5"/>
    </w:pPr>
    <w:rPr>
      <w:b/>
      <w:bCs/>
      <w:sz w:val="22"/>
      <w:szCs w:val="22"/>
    </w:rPr>
  </w:style>
  <w:style w:type="paragraph" w:styleId="Heading7">
    <w:name w:val="heading 7"/>
    <w:basedOn w:val="Normal"/>
    <w:next w:val="Normal"/>
    <w:link w:val="Heading7Char"/>
    <w:uiPriority w:val="99"/>
    <w:qFormat/>
    <w:rsid w:val="00F40FD7"/>
    <w:pPr>
      <w:spacing w:before="240" w:after="60"/>
      <w:outlineLvl w:val="6"/>
    </w:pPr>
  </w:style>
  <w:style w:type="paragraph" w:styleId="Heading8">
    <w:name w:val="heading 8"/>
    <w:basedOn w:val="Normal"/>
    <w:next w:val="Normal"/>
    <w:link w:val="Heading8Char"/>
    <w:uiPriority w:val="99"/>
    <w:qFormat/>
    <w:rsid w:val="00F40FD7"/>
    <w:pPr>
      <w:spacing w:before="240" w:after="60"/>
      <w:outlineLvl w:val="7"/>
    </w:pPr>
    <w:rPr>
      <w:i/>
      <w:iCs/>
    </w:rPr>
  </w:style>
  <w:style w:type="paragraph" w:styleId="Heading9">
    <w:name w:val="heading 9"/>
    <w:basedOn w:val="Normal"/>
    <w:next w:val="Normal"/>
    <w:link w:val="Heading9Char"/>
    <w:uiPriority w:val="99"/>
    <w:qFormat/>
    <w:rsid w:val="00F40FD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F599A"/>
    <w:rPr>
      <w:rFonts w:ascii="Cambria" w:hAnsi="Cambria" w:cs="Times New Roman"/>
      <w:b/>
      <w:bCs/>
      <w:kern w:val="32"/>
      <w:sz w:val="32"/>
      <w:szCs w:val="32"/>
    </w:rPr>
  </w:style>
  <w:style w:type="character" w:customStyle="1" w:styleId="Heading2Char">
    <w:name w:val="Heading 2 Char"/>
    <w:link w:val="Heading2"/>
    <w:uiPriority w:val="99"/>
    <w:semiHidden/>
    <w:locked/>
    <w:rsid w:val="002F599A"/>
    <w:rPr>
      <w:rFonts w:ascii="Cambria" w:hAnsi="Cambria" w:cs="Times New Roman"/>
      <w:b/>
      <w:bCs/>
      <w:i/>
      <w:iCs/>
      <w:sz w:val="28"/>
      <w:szCs w:val="28"/>
    </w:rPr>
  </w:style>
  <w:style w:type="character" w:customStyle="1" w:styleId="Heading3Char">
    <w:name w:val="Heading 3 Char"/>
    <w:link w:val="Heading3"/>
    <w:uiPriority w:val="99"/>
    <w:locked/>
    <w:rsid w:val="00F40FD7"/>
    <w:rPr>
      <w:rFonts w:ascii="Arial" w:hAnsi="Arial" w:cs="Times New Roman"/>
      <w:b/>
      <w:sz w:val="26"/>
      <w:lang w:val="en-US" w:eastAsia="en-US" w:bidi="ar-SA"/>
    </w:rPr>
  </w:style>
  <w:style w:type="character" w:customStyle="1" w:styleId="Heading4Char">
    <w:name w:val="Heading 4 Char"/>
    <w:link w:val="Heading4"/>
    <w:uiPriority w:val="99"/>
    <w:semiHidden/>
    <w:locked/>
    <w:rsid w:val="002F599A"/>
    <w:rPr>
      <w:rFonts w:ascii="Calibri" w:hAnsi="Calibri" w:cs="Times New Roman"/>
      <w:b/>
      <w:bCs/>
      <w:sz w:val="28"/>
      <w:szCs w:val="28"/>
    </w:rPr>
  </w:style>
  <w:style w:type="character" w:customStyle="1" w:styleId="Heading5Char">
    <w:name w:val="Heading 5 Char"/>
    <w:link w:val="Heading5"/>
    <w:uiPriority w:val="99"/>
    <w:semiHidden/>
    <w:locked/>
    <w:rsid w:val="002F599A"/>
    <w:rPr>
      <w:rFonts w:ascii="Calibri" w:hAnsi="Calibri" w:cs="Times New Roman"/>
      <w:b/>
      <w:bCs/>
      <w:i/>
      <w:iCs/>
      <w:sz w:val="26"/>
      <w:szCs w:val="26"/>
    </w:rPr>
  </w:style>
  <w:style w:type="character" w:customStyle="1" w:styleId="Heading6Char">
    <w:name w:val="Heading 6 Char"/>
    <w:link w:val="Heading6"/>
    <w:uiPriority w:val="99"/>
    <w:semiHidden/>
    <w:locked/>
    <w:rsid w:val="002F599A"/>
    <w:rPr>
      <w:rFonts w:ascii="Calibri" w:hAnsi="Calibri" w:cs="Times New Roman"/>
      <w:b/>
      <w:bCs/>
    </w:rPr>
  </w:style>
  <w:style w:type="character" w:customStyle="1" w:styleId="Heading7Char">
    <w:name w:val="Heading 7 Char"/>
    <w:link w:val="Heading7"/>
    <w:uiPriority w:val="99"/>
    <w:semiHidden/>
    <w:locked/>
    <w:rsid w:val="002F599A"/>
    <w:rPr>
      <w:rFonts w:ascii="Calibri" w:hAnsi="Calibri" w:cs="Times New Roman"/>
      <w:sz w:val="24"/>
      <w:szCs w:val="24"/>
    </w:rPr>
  </w:style>
  <w:style w:type="character" w:customStyle="1" w:styleId="Heading8Char">
    <w:name w:val="Heading 8 Char"/>
    <w:link w:val="Heading8"/>
    <w:uiPriority w:val="99"/>
    <w:semiHidden/>
    <w:locked/>
    <w:rsid w:val="002F599A"/>
    <w:rPr>
      <w:rFonts w:ascii="Calibri" w:hAnsi="Calibri" w:cs="Times New Roman"/>
      <w:i/>
      <w:iCs/>
      <w:sz w:val="24"/>
      <w:szCs w:val="24"/>
    </w:rPr>
  </w:style>
  <w:style w:type="character" w:customStyle="1" w:styleId="Heading9Char">
    <w:name w:val="Heading 9 Char"/>
    <w:link w:val="Heading9"/>
    <w:uiPriority w:val="99"/>
    <w:semiHidden/>
    <w:locked/>
    <w:rsid w:val="002F599A"/>
    <w:rPr>
      <w:rFonts w:ascii="Cambria" w:hAnsi="Cambria" w:cs="Times New Roman"/>
    </w:rPr>
  </w:style>
  <w:style w:type="paragraph" w:styleId="FootnoteText">
    <w:name w:val="footnote text"/>
    <w:basedOn w:val="Normal"/>
    <w:link w:val="FootnoteTextChar"/>
    <w:autoRedefine/>
    <w:uiPriority w:val="99"/>
    <w:semiHidden/>
    <w:rsid w:val="00F40FD7"/>
    <w:rPr>
      <w:sz w:val="16"/>
    </w:rPr>
  </w:style>
  <w:style w:type="character" w:customStyle="1" w:styleId="FootnoteTextChar">
    <w:name w:val="Footnote Text Char"/>
    <w:link w:val="FootnoteText"/>
    <w:uiPriority w:val="99"/>
    <w:semiHidden/>
    <w:locked/>
    <w:rsid w:val="002F599A"/>
    <w:rPr>
      <w:rFonts w:cs="Times New Roman"/>
      <w:sz w:val="20"/>
      <w:szCs w:val="20"/>
    </w:rPr>
  </w:style>
  <w:style w:type="character" w:styleId="FootnoteReference">
    <w:name w:val="footnote reference"/>
    <w:uiPriority w:val="99"/>
    <w:semiHidden/>
    <w:rsid w:val="00F40FD7"/>
    <w:rPr>
      <w:rFonts w:cs="Times New Roman"/>
      <w:sz w:val="20"/>
      <w:vertAlign w:val="superscript"/>
    </w:rPr>
  </w:style>
  <w:style w:type="character" w:styleId="Hyperlink">
    <w:name w:val="Hyperlink"/>
    <w:uiPriority w:val="99"/>
    <w:rsid w:val="00F40FD7"/>
    <w:rPr>
      <w:rFonts w:cs="Times New Roman"/>
      <w:color w:val="0000FF"/>
      <w:u w:val="single"/>
    </w:rPr>
  </w:style>
  <w:style w:type="paragraph" w:styleId="TOC1">
    <w:name w:val="toc 1"/>
    <w:basedOn w:val="Normal"/>
    <w:next w:val="Normal"/>
    <w:uiPriority w:val="39"/>
    <w:rsid w:val="009C3668"/>
    <w:pPr>
      <w:widowControl/>
      <w:tabs>
        <w:tab w:val="left" w:pos="288"/>
        <w:tab w:val="right" w:leader="dot" w:pos="4867"/>
      </w:tabs>
      <w:spacing w:after="20"/>
      <w:jc w:val="left"/>
    </w:pPr>
    <w:rPr>
      <w:b/>
      <w:smallCaps/>
      <w:noProof/>
      <w:sz w:val="22"/>
    </w:rPr>
  </w:style>
  <w:style w:type="paragraph" w:customStyle="1" w:styleId="ieeehead">
    <w:name w:val="ieeehead"/>
    <w:basedOn w:val="Normal"/>
    <w:autoRedefine/>
    <w:uiPriority w:val="99"/>
    <w:rsid w:val="008B257F"/>
    <w:pPr>
      <w:keepNext/>
      <w:widowControl/>
      <w:tabs>
        <w:tab w:val="center" w:pos="2434"/>
      </w:tabs>
      <w:suppressAutoHyphens/>
      <w:spacing w:after="120"/>
      <w:jc w:val="center"/>
    </w:pPr>
    <w:rPr>
      <w:b/>
      <w:smallCaps/>
    </w:rPr>
  </w:style>
  <w:style w:type="paragraph" w:styleId="TOC2">
    <w:name w:val="toc 2"/>
    <w:basedOn w:val="Normal"/>
    <w:next w:val="Normal"/>
    <w:autoRedefine/>
    <w:uiPriority w:val="99"/>
    <w:semiHidden/>
    <w:rsid w:val="00F40FD7"/>
    <w:pPr>
      <w:ind w:left="200"/>
    </w:pPr>
  </w:style>
  <w:style w:type="paragraph" w:styleId="Footer">
    <w:name w:val="footer"/>
    <w:basedOn w:val="Normal"/>
    <w:link w:val="FooterChar"/>
    <w:uiPriority w:val="99"/>
    <w:rsid w:val="00F40FD7"/>
    <w:pPr>
      <w:tabs>
        <w:tab w:val="center" w:pos="4320"/>
        <w:tab w:val="right" w:pos="8640"/>
      </w:tabs>
    </w:pPr>
  </w:style>
  <w:style w:type="character" w:customStyle="1" w:styleId="FooterChar">
    <w:name w:val="Footer Char"/>
    <w:link w:val="Footer"/>
    <w:uiPriority w:val="99"/>
    <w:locked/>
    <w:rsid w:val="002F599A"/>
    <w:rPr>
      <w:rFonts w:cs="Times New Roman"/>
      <w:sz w:val="24"/>
      <w:szCs w:val="24"/>
    </w:rPr>
  </w:style>
  <w:style w:type="paragraph" w:customStyle="1" w:styleId="IEEETitle">
    <w:name w:val="IEEETitle"/>
    <w:basedOn w:val="Normal"/>
    <w:link w:val="IEEETitleChar"/>
    <w:uiPriority w:val="99"/>
    <w:rsid w:val="00F40FD7"/>
    <w:pPr>
      <w:suppressAutoHyphens/>
      <w:spacing w:line="264" w:lineRule="auto"/>
      <w:jc w:val="center"/>
    </w:pPr>
    <w:rPr>
      <w:b/>
      <w:sz w:val="40"/>
    </w:rPr>
  </w:style>
  <w:style w:type="paragraph" w:customStyle="1" w:styleId="IEEEAuthor">
    <w:name w:val="IEEEAuthor"/>
    <w:basedOn w:val="Normal"/>
    <w:uiPriority w:val="99"/>
    <w:rsid w:val="00F40FD7"/>
    <w:pPr>
      <w:suppressAutoHyphens/>
      <w:spacing w:line="220" w:lineRule="exact"/>
      <w:jc w:val="center"/>
    </w:pPr>
  </w:style>
  <w:style w:type="paragraph" w:customStyle="1" w:styleId="Equation">
    <w:name w:val="Equation"/>
    <w:basedOn w:val="Normal"/>
    <w:uiPriority w:val="99"/>
    <w:rsid w:val="00F40FD7"/>
    <w:pPr>
      <w:tabs>
        <w:tab w:val="center" w:pos="2175"/>
        <w:tab w:val="right" w:pos="4694"/>
        <w:tab w:val="right" w:pos="4867"/>
      </w:tabs>
      <w:suppressAutoHyphens/>
      <w:spacing w:before="120" w:after="120"/>
    </w:pPr>
  </w:style>
  <w:style w:type="paragraph" w:customStyle="1" w:styleId="ieeenormal">
    <w:name w:val="ieeenormal"/>
    <w:basedOn w:val="Normal"/>
    <w:link w:val="ieeenormalChar"/>
    <w:uiPriority w:val="99"/>
    <w:rsid w:val="006750F6"/>
    <w:pPr>
      <w:widowControl/>
      <w:spacing w:after="200"/>
    </w:pPr>
  </w:style>
  <w:style w:type="paragraph" w:customStyle="1" w:styleId="IEEEsubhead">
    <w:name w:val="IEEEsubhead"/>
    <w:basedOn w:val="Normal"/>
    <w:uiPriority w:val="99"/>
    <w:rsid w:val="00F40FD7"/>
    <w:pPr>
      <w:keepNext/>
      <w:keepLines/>
      <w:widowControl/>
      <w:tabs>
        <w:tab w:val="left" w:pos="-1440"/>
        <w:tab w:val="left" w:pos="-720"/>
        <w:tab w:val="left" w:pos="0"/>
        <w:tab w:val="left" w:pos="411"/>
        <w:tab w:val="left" w:pos="588"/>
        <w:tab w:val="left" w:pos="882"/>
      </w:tabs>
      <w:suppressAutoHyphens/>
      <w:spacing w:line="360" w:lineRule="auto"/>
    </w:pPr>
    <w:rPr>
      <w:i/>
    </w:rPr>
  </w:style>
  <w:style w:type="character" w:styleId="PageNumber">
    <w:name w:val="page number"/>
    <w:uiPriority w:val="99"/>
    <w:rsid w:val="00F40FD7"/>
    <w:rPr>
      <w:rFonts w:ascii="Times New Roman" w:hAnsi="Times New Roman" w:cs="Times New Roman"/>
      <w:sz w:val="20"/>
    </w:rPr>
  </w:style>
  <w:style w:type="paragraph" w:customStyle="1" w:styleId="ieeeTableOfContents">
    <w:name w:val="ieeeTableOfContents"/>
    <w:basedOn w:val="ieeenormal"/>
    <w:uiPriority w:val="99"/>
    <w:rsid w:val="00785895"/>
    <w:pPr>
      <w:spacing w:after="120"/>
      <w:jc w:val="center"/>
    </w:pPr>
    <w:rPr>
      <w:b/>
      <w:smallCaps/>
    </w:rPr>
  </w:style>
  <w:style w:type="paragraph" w:customStyle="1" w:styleId="ieeelist">
    <w:name w:val="ieeelist"/>
    <w:basedOn w:val="ieeenormal"/>
    <w:uiPriority w:val="99"/>
    <w:rsid w:val="00F40FD7"/>
    <w:pPr>
      <w:numPr>
        <w:numId w:val="1"/>
      </w:numPr>
      <w:tabs>
        <w:tab w:val="clear" w:pos="360"/>
        <w:tab w:val="num" w:pos="432"/>
      </w:tabs>
      <w:ind w:left="432" w:hanging="432"/>
    </w:pPr>
  </w:style>
  <w:style w:type="paragraph" w:styleId="TOC3">
    <w:name w:val="toc 3"/>
    <w:basedOn w:val="Normal"/>
    <w:next w:val="Normal"/>
    <w:autoRedefine/>
    <w:uiPriority w:val="99"/>
    <w:semiHidden/>
    <w:rsid w:val="00F40FD7"/>
    <w:pPr>
      <w:ind w:left="400"/>
    </w:pPr>
  </w:style>
  <w:style w:type="paragraph" w:styleId="TOC4">
    <w:name w:val="toc 4"/>
    <w:basedOn w:val="Normal"/>
    <w:next w:val="Normal"/>
    <w:autoRedefine/>
    <w:uiPriority w:val="99"/>
    <w:semiHidden/>
    <w:rsid w:val="00F40FD7"/>
    <w:pPr>
      <w:ind w:left="600"/>
    </w:pPr>
  </w:style>
  <w:style w:type="paragraph" w:customStyle="1" w:styleId="ieeeReferenceText">
    <w:name w:val="ieeeReferenceText"/>
    <w:basedOn w:val="ieeenormal"/>
    <w:uiPriority w:val="99"/>
    <w:rsid w:val="00F40FD7"/>
    <w:pPr>
      <w:keepNext/>
      <w:keepLines/>
      <w:tabs>
        <w:tab w:val="left" w:pos="288"/>
        <w:tab w:val="left" w:pos="432"/>
      </w:tabs>
      <w:suppressAutoHyphens/>
      <w:ind w:left="288" w:hanging="288"/>
    </w:pPr>
    <w:rPr>
      <w:spacing w:val="-2"/>
    </w:rPr>
  </w:style>
  <w:style w:type="paragraph" w:styleId="TOC5">
    <w:name w:val="toc 5"/>
    <w:basedOn w:val="Normal"/>
    <w:next w:val="Normal"/>
    <w:autoRedefine/>
    <w:uiPriority w:val="99"/>
    <w:semiHidden/>
    <w:rsid w:val="00F40FD7"/>
    <w:pPr>
      <w:ind w:left="800"/>
    </w:pPr>
  </w:style>
  <w:style w:type="paragraph" w:styleId="TOC6">
    <w:name w:val="toc 6"/>
    <w:basedOn w:val="Normal"/>
    <w:next w:val="Normal"/>
    <w:autoRedefine/>
    <w:uiPriority w:val="99"/>
    <w:semiHidden/>
    <w:rsid w:val="00F40FD7"/>
    <w:pPr>
      <w:ind w:left="1000"/>
    </w:pPr>
  </w:style>
  <w:style w:type="paragraph" w:styleId="TOC7">
    <w:name w:val="toc 7"/>
    <w:basedOn w:val="Normal"/>
    <w:next w:val="Normal"/>
    <w:autoRedefine/>
    <w:uiPriority w:val="99"/>
    <w:semiHidden/>
    <w:rsid w:val="00F40FD7"/>
    <w:pPr>
      <w:ind w:left="1200"/>
    </w:pPr>
  </w:style>
  <w:style w:type="paragraph" w:styleId="TOC8">
    <w:name w:val="toc 8"/>
    <w:basedOn w:val="Normal"/>
    <w:next w:val="Normal"/>
    <w:autoRedefine/>
    <w:uiPriority w:val="99"/>
    <w:semiHidden/>
    <w:rsid w:val="00F40FD7"/>
    <w:pPr>
      <w:ind w:left="1400"/>
    </w:pPr>
  </w:style>
  <w:style w:type="paragraph" w:styleId="TOC9">
    <w:name w:val="toc 9"/>
    <w:basedOn w:val="Normal"/>
    <w:next w:val="Normal"/>
    <w:autoRedefine/>
    <w:uiPriority w:val="99"/>
    <w:semiHidden/>
    <w:rsid w:val="00F40FD7"/>
    <w:pPr>
      <w:ind w:left="1600"/>
    </w:pPr>
  </w:style>
  <w:style w:type="paragraph" w:styleId="BodyTextIndent">
    <w:name w:val="Body Text Indent"/>
    <w:basedOn w:val="Normal"/>
    <w:link w:val="BodyTextIndentChar"/>
    <w:uiPriority w:val="99"/>
    <w:rsid w:val="00F40FD7"/>
    <w:pPr>
      <w:widowControl/>
      <w:tabs>
        <w:tab w:val="left" w:pos="360"/>
        <w:tab w:val="right" w:leader="dot" w:pos="4572"/>
      </w:tabs>
      <w:suppressAutoHyphens/>
      <w:ind w:left="360"/>
    </w:pPr>
  </w:style>
  <w:style w:type="character" w:customStyle="1" w:styleId="BodyTextIndentChar">
    <w:name w:val="Body Text Indent Char"/>
    <w:link w:val="BodyTextIndent"/>
    <w:uiPriority w:val="99"/>
    <w:semiHidden/>
    <w:locked/>
    <w:rsid w:val="002F599A"/>
    <w:rPr>
      <w:rFonts w:cs="Times New Roman"/>
      <w:sz w:val="24"/>
      <w:szCs w:val="24"/>
    </w:rPr>
  </w:style>
  <w:style w:type="paragraph" w:styleId="BodyText">
    <w:name w:val="Body Text"/>
    <w:basedOn w:val="Normal"/>
    <w:link w:val="BodyTextChar"/>
    <w:uiPriority w:val="99"/>
    <w:rsid w:val="00F40FD7"/>
    <w:pPr>
      <w:widowControl/>
      <w:pBdr>
        <w:top w:val="single" w:sz="6" w:space="12" w:color="FFFFFF"/>
        <w:left w:val="single" w:sz="6" w:space="12" w:color="FFFFFF"/>
        <w:bottom w:val="single" w:sz="6" w:space="12" w:color="FFFFFF"/>
        <w:right w:val="single" w:sz="6" w:space="12" w:color="FFFFFF"/>
      </w:pBdr>
      <w:tabs>
        <w:tab w:val="left" w:pos="360"/>
        <w:tab w:val="right" w:leader="dot" w:pos="4410"/>
      </w:tabs>
      <w:suppressAutoHyphens/>
      <w:ind w:right="252"/>
      <w:jc w:val="left"/>
    </w:pPr>
  </w:style>
  <w:style w:type="character" w:customStyle="1" w:styleId="BodyTextChar">
    <w:name w:val="Body Text Char"/>
    <w:link w:val="BodyText"/>
    <w:uiPriority w:val="99"/>
    <w:semiHidden/>
    <w:locked/>
    <w:rsid w:val="002F599A"/>
    <w:rPr>
      <w:rFonts w:cs="Times New Roman"/>
      <w:sz w:val="24"/>
      <w:szCs w:val="24"/>
    </w:rPr>
  </w:style>
  <w:style w:type="character" w:customStyle="1" w:styleId="ieeenormalChar">
    <w:name w:val="ieeenormal Char"/>
    <w:link w:val="ieeenormal"/>
    <w:uiPriority w:val="99"/>
    <w:locked/>
    <w:rsid w:val="006750F6"/>
    <w:rPr>
      <w:rFonts w:cs="Times New Roman"/>
    </w:rPr>
  </w:style>
  <w:style w:type="character" w:styleId="FollowedHyperlink">
    <w:name w:val="FollowedHyperlink"/>
    <w:uiPriority w:val="99"/>
    <w:rsid w:val="00F40FD7"/>
    <w:rPr>
      <w:rFonts w:cs="Times New Roman"/>
      <w:color w:val="800080"/>
      <w:u w:val="single"/>
    </w:rPr>
  </w:style>
  <w:style w:type="table" w:styleId="TableGrid">
    <w:name w:val="Table Grid"/>
    <w:basedOn w:val="TableNormal"/>
    <w:uiPriority w:val="99"/>
    <w:rsid w:val="00F40FD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qFormat/>
    <w:rsid w:val="00F40FD7"/>
    <w:pPr>
      <w:spacing w:before="120" w:after="120"/>
    </w:pPr>
    <w:rPr>
      <w:b/>
      <w:bCs/>
    </w:rPr>
  </w:style>
  <w:style w:type="paragraph" w:styleId="BalloonText">
    <w:name w:val="Balloon Text"/>
    <w:basedOn w:val="Normal"/>
    <w:link w:val="BalloonTextChar"/>
    <w:uiPriority w:val="99"/>
    <w:semiHidden/>
    <w:rsid w:val="00F40FD7"/>
    <w:rPr>
      <w:rFonts w:ascii="Lucida Grande" w:hAnsi="Lucida Grande"/>
      <w:sz w:val="18"/>
      <w:szCs w:val="18"/>
    </w:rPr>
  </w:style>
  <w:style w:type="character" w:customStyle="1" w:styleId="BalloonTextChar">
    <w:name w:val="Balloon Text Char"/>
    <w:link w:val="BalloonText"/>
    <w:uiPriority w:val="99"/>
    <w:semiHidden/>
    <w:locked/>
    <w:rsid w:val="002F599A"/>
    <w:rPr>
      <w:rFonts w:cs="Times New Roman"/>
      <w:sz w:val="2"/>
    </w:rPr>
  </w:style>
  <w:style w:type="character" w:styleId="CommentReference">
    <w:name w:val="annotation reference"/>
    <w:uiPriority w:val="99"/>
    <w:semiHidden/>
    <w:rsid w:val="00F40FD7"/>
    <w:rPr>
      <w:rFonts w:cs="Times New Roman"/>
      <w:sz w:val="18"/>
    </w:rPr>
  </w:style>
  <w:style w:type="paragraph" w:styleId="CommentText">
    <w:name w:val="annotation text"/>
    <w:basedOn w:val="Normal"/>
    <w:link w:val="CommentTextChar"/>
    <w:uiPriority w:val="99"/>
    <w:semiHidden/>
    <w:rsid w:val="00F40FD7"/>
  </w:style>
  <w:style w:type="character" w:customStyle="1" w:styleId="CommentTextChar">
    <w:name w:val="Comment Text Char"/>
    <w:link w:val="CommentText"/>
    <w:uiPriority w:val="99"/>
    <w:semiHidden/>
    <w:locked/>
    <w:rsid w:val="002F599A"/>
    <w:rPr>
      <w:rFonts w:cs="Times New Roman"/>
      <w:sz w:val="20"/>
      <w:szCs w:val="20"/>
    </w:rPr>
  </w:style>
  <w:style w:type="paragraph" w:styleId="CommentSubject">
    <w:name w:val="annotation subject"/>
    <w:basedOn w:val="CommentText"/>
    <w:next w:val="CommentText"/>
    <w:link w:val="CommentSubjectChar"/>
    <w:uiPriority w:val="99"/>
    <w:semiHidden/>
    <w:rsid w:val="00F40FD7"/>
    <w:rPr>
      <w:sz w:val="20"/>
      <w:szCs w:val="20"/>
    </w:rPr>
  </w:style>
  <w:style w:type="character" w:customStyle="1" w:styleId="CommentSubjectChar">
    <w:name w:val="Comment Subject Char"/>
    <w:link w:val="CommentSubject"/>
    <w:uiPriority w:val="99"/>
    <w:semiHidden/>
    <w:locked/>
    <w:rsid w:val="002F599A"/>
    <w:rPr>
      <w:rFonts w:cs="Times New Roman"/>
      <w:b/>
      <w:bCs/>
      <w:sz w:val="20"/>
      <w:szCs w:val="20"/>
    </w:rPr>
  </w:style>
  <w:style w:type="paragraph" w:styleId="BlockText">
    <w:name w:val="Block Text"/>
    <w:basedOn w:val="Normal"/>
    <w:uiPriority w:val="99"/>
    <w:rsid w:val="00F40FD7"/>
    <w:pPr>
      <w:spacing w:after="120"/>
      <w:ind w:left="1440" w:right="1440"/>
    </w:pPr>
  </w:style>
  <w:style w:type="paragraph" w:styleId="BodyText2">
    <w:name w:val="Body Text 2"/>
    <w:basedOn w:val="Normal"/>
    <w:link w:val="BodyText2Char"/>
    <w:uiPriority w:val="99"/>
    <w:rsid w:val="00F40FD7"/>
    <w:pPr>
      <w:spacing w:after="120" w:line="480" w:lineRule="auto"/>
    </w:pPr>
  </w:style>
  <w:style w:type="character" w:customStyle="1" w:styleId="BodyText2Char">
    <w:name w:val="Body Text 2 Char"/>
    <w:link w:val="BodyText2"/>
    <w:uiPriority w:val="99"/>
    <w:semiHidden/>
    <w:locked/>
    <w:rsid w:val="002F599A"/>
    <w:rPr>
      <w:rFonts w:cs="Times New Roman"/>
      <w:sz w:val="24"/>
      <w:szCs w:val="24"/>
    </w:rPr>
  </w:style>
  <w:style w:type="paragraph" w:styleId="BodyText3">
    <w:name w:val="Body Text 3"/>
    <w:basedOn w:val="Normal"/>
    <w:link w:val="BodyText3Char"/>
    <w:uiPriority w:val="99"/>
    <w:rsid w:val="00F40FD7"/>
    <w:pPr>
      <w:spacing w:after="120"/>
    </w:pPr>
    <w:rPr>
      <w:sz w:val="16"/>
      <w:szCs w:val="16"/>
    </w:rPr>
  </w:style>
  <w:style w:type="character" w:customStyle="1" w:styleId="BodyText3Char">
    <w:name w:val="Body Text 3 Char"/>
    <w:link w:val="BodyText3"/>
    <w:uiPriority w:val="99"/>
    <w:semiHidden/>
    <w:locked/>
    <w:rsid w:val="002F599A"/>
    <w:rPr>
      <w:rFonts w:cs="Times New Roman"/>
      <w:sz w:val="16"/>
      <w:szCs w:val="16"/>
    </w:rPr>
  </w:style>
  <w:style w:type="paragraph" w:styleId="BodyTextFirstIndent">
    <w:name w:val="Body Text First Indent"/>
    <w:basedOn w:val="BodyText"/>
    <w:link w:val="BodyTextFirstIndentChar"/>
    <w:uiPriority w:val="99"/>
    <w:rsid w:val="00F40FD7"/>
    <w:pPr>
      <w:widowControl w:val="0"/>
      <w:pBdr>
        <w:top w:val="none" w:sz="0" w:space="0" w:color="auto"/>
        <w:left w:val="none" w:sz="0" w:space="0" w:color="auto"/>
        <w:bottom w:val="none" w:sz="0" w:space="0" w:color="auto"/>
        <w:right w:val="none" w:sz="0" w:space="0" w:color="auto"/>
      </w:pBdr>
      <w:tabs>
        <w:tab w:val="clear" w:pos="360"/>
        <w:tab w:val="clear" w:pos="4410"/>
      </w:tabs>
      <w:suppressAutoHyphens w:val="0"/>
      <w:spacing w:after="120"/>
      <w:ind w:right="0" w:firstLine="210"/>
      <w:jc w:val="both"/>
    </w:pPr>
  </w:style>
  <w:style w:type="character" w:customStyle="1" w:styleId="BodyTextFirstIndentChar">
    <w:name w:val="Body Text First Indent Char"/>
    <w:link w:val="BodyTextFirstIndent"/>
    <w:uiPriority w:val="99"/>
    <w:semiHidden/>
    <w:locked/>
    <w:rsid w:val="002F599A"/>
    <w:rPr>
      <w:rFonts w:cs="Times New Roman"/>
      <w:sz w:val="24"/>
      <w:szCs w:val="24"/>
    </w:rPr>
  </w:style>
  <w:style w:type="paragraph" w:styleId="BodyTextFirstIndent2">
    <w:name w:val="Body Text First Indent 2"/>
    <w:basedOn w:val="BodyTextIndent"/>
    <w:link w:val="BodyTextFirstIndent2Char"/>
    <w:uiPriority w:val="99"/>
    <w:rsid w:val="00F40FD7"/>
    <w:pPr>
      <w:widowControl w:val="0"/>
      <w:tabs>
        <w:tab w:val="clear" w:pos="360"/>
        <w:tab w:val="clear" w:pos="4572"/>
      </w:tabs>
      <w:suppressAutoHyphens w:val="0"/>
      <w:spacing w:after="120"/>
      <w:ind w:firstLine="210"/>
    </w:pPr>
  </w:style>
  <w:style w:type="character" w:customStyle="1" w:styleId="BodyTextFirstIndent2Char">
    <w:name w:val="Body Text First Indent 2 Char"/>
    <w:link w:val="BodyTextFirstIndent2"/>
    <w:uiPriority w:val="99"/>
    <w:semiHidden/>
    <w:locked/>
    <w:rsid w:val="002F599A"/>
    <w:rPr>
      <w:rFonts w:cs="Times New Roman"/>
      <w:sz w:val="24"/>
      <w:szCs w:val="24"/>
    </w:rPr>
  </w:style>
  <w:style w:type="paragraph" w:styleId="BodyTextIndent2">
    <w:name w:val="Body Text Indent 2"/>
    <w:basedOn w:val="Normal"/>
    <w:link w:val="BodyTextIndent2Char"/>
    <w:uiPriority w:val="99"/>
    <w:rsid w:val="00F40FD7"/>
    <w:pPr>
      <w:spacing w:after="120" w:line="480" w:lineRule="auto"/>
      <w:ind w:left="360"/>
    </w:pPr>
  </w:style>
  <w:style w:type="character" w:customStyle="1" w:styleId="BodyTextIndent2Char">
    <w:name w:val="Body Text Indent 2 Char"/>
    <w:link w:val="BodyTextIndent2"/>
    <w:uiPriority w:val="99"/>
    <w:semiHidden/>
    <w:locked/>
    <w:rsid w:val="002F599A"/>
    <w:rPr>
      <w:rFonts w:cs="Times New Roman"/>
      <w:sz w:val="24"/>
      <w:szCs w:val="24"/>
    </w:rPr>
  </w:style>
  <w:style w:type="paragraph" w:styleId="BodyTextIndent3">
    <w:name w:val="Body Text Indent 3"/>
    <w:basedOn w:val="Normal"/>
    <w:link w:val="BodyTextIndent3Char"/>
    <w:uiPriority w:val="99"/>
    <w:rsid w:val="00F40FD7"/>
    <w:pPr>
      <w:spacing w:after="120"/>
      <w:ind w:left="360"/>
    </w:pPr>
    <w:rPr>
      <w:sz w:val="16"/>
      <w:szCs w:val="16"/>
    </w:rPr>
  </w:style>
  <w:style w:type="character" w:customStyle="1" w:styleId="BodyTextIndent3Char">
    <w:name w:val="Body Text Indent 3 Char"/>
    <w:link w:val="BodyTextIndent3"/>
    <w:uiPriority w:val="99"/>
    <w:semiHidden/>
    <w:locked/>
    <w:rsid w:val="002F599A"/>
    <w:rPr>
      <w:rFonts w:cs="Times New Roman"/>
      <w:sz w:val="16"/>
      <w:szCs w:val="16"/>
    </w:rPr>
  </w:style>
  <w:style w:type="paragraph" w:styleId="Closing">
    <w:name w:val="Closing"/>
    <w:basedOn w:val="Normal"/>
    <w:link w:val="ClosingChar"/>
    <w:uiPriority w:val="99"/>
    <w:rsid w:val="00F40FD7"/>
    <w:pPr>
      <w:ind w:left="4320"/>
    </w:pPr>
  </w:style>
  <w:style w:type="character" w:customStyle="1" w:styleId="ClosingChar">
    <w:name w:val="Closing Char"/>
    <w:link w:val="Closing"/>
    <w:uiPriority w:val="99"/>
    <w:semiHidden/>
    <w:locked/>
    <w:rsid w:val="002F599A"/>
    <w:rPr>
      <w:rFonts w:cs="Times New Roman"/>
      <w:sz w:val="24"/>
      <w:szCs w:val="24"/>
    </w:rPr>
  </w:style>
  <w:style w:type="paragraph" w:styleId="Date">
    <w:name w:val="Date"/>
    <w:basedOn w:val="Normal"/>
    <w:next w:val="Normal"/>
    <w:link w:val="DateChar"/>
    <w:uiPriority w:val="99"/>
    <w:rsid w:val="00F40FD7"/>
  </w:style>
  <w:style w:type="character" w:customStyle="1" w:styleId="DateChar">
    <w:name w:val="Date Char"/>
    <w:link w:val="Date"/>
    <w:uiPriority w:val="99"/>
    <w:semiHidden/>
    <w:locked/>
    <w:rsid w:val="002F599A"/>
    <w:rPr>
      <w:rFonts w:cs="Times New Roman"/>
      <w:sz w:val="24"/>
      <w:szCs w:val="24"/>
    </w:rPr>
  </w:style>
  <w:style w:type="paragraph" w:styleId="DocumentMap">
    <w:name w:val="Document Map"/>
    <w:basedOn w:val="Normal"/>
    <w:link w:val="DocumentMapChar"/>
    <w:uiPriority w:val="99"/>
    <w:semiHidden/>
    <w:rsid w:val="00F40FD7"/>
    <w:pPr>
      <w:shd w:val="clear" w:color="auto" w:fill="000080"/>
    </w:pPr>
    <w:rPr>
      <w:rFonts w:ascii="Tahoma" w:hAnsi="Tahoma" w:cs="Tahoma"/>
    </w:rPr>
  </w:style>
  <w:style w:type="character" w:customStyle="1" w:styleId="DocumentMapChar">
    <w:name w:val="Document Map Char"/>
    <w:link w:val="DocumentMap"/>
    <w:uiPriority w:val="99"/>
    <w:semiHidden/>
    <w:locked/>
    <w:rsid w:val="002F599A"/>
    <w:rPr>
      <w:rFonts w:cs="Times New Roman"/>
      <w:sz w:val="2"/>
    </w:rPr>
  </w:style>
  <w:style w:type="paragraph" w:styleId="E-mailSignature">
    <w:name w:val="E-mail Signature"/>
    <w:basedOn w:val="Normal"/>
    <w:link w:val="E-mailSignatureChar"/>
    <w:uiPriority w:val="99"/>
    <w:rsid w:val="00F40FD7"/>
  </w:style>
  <w:style w:type="character" w:customStyle="1" w:styleId="E-mailSignatureChar">
    <w:name w:val="E-mail Signature Char"/>
    <w:link w:val="E-mailSignature"/>
    <w:uiPriority w:val="99"/>
    <w:semiHidden/>
    <w:locked/>
    <w:rsid w:val="002F599A"/>
    <w:rPr>
      <w:rFonts w:cs="Times New Roman"/>
      <w:sz w:val="24"/>
      <w:szCs w:val="24"/>
    </w:rPr>
  </w:style>
  <w:style w:type="paragraph" w:styleId="EndnoteText">
    <w:name w:val="endnote text"/>
    <w:basedOn w:val="Normal"/>
    <w:link w:val="EndnoteTextChar"/>
    <w:uiPriority w:val="99"/>
    <w:semiHidden/>
    <w:rsid w:val="00F40FD7"/>
  </w:style>
  <w:style w:type="character" w:customStyle="1" w:styleId="EndnoteTextChar">
    <w:name w:val="Endnote Text Char"/>
    <w:link w:val="EndnoteText"/>
    <w:uiPriority w:val="99"/>
    <w:semiHidden/>
    <w:locked/>
    <w:rsid w:val="002F599A"/>
    <w:rPr>
      <w:rFonts w:cs="Times New Roman"/>
      <w:sz w:val="20"/>
      <w:szCs w:val="20"/>
    </w:rPr>
  </w:style>
  <w:style w:type="paragraph" w:styleId="EnvelopeAddress">
    <w:name w:val="envelope address"/>
    <w:basedOn w:val="Normal"/>
    <w:uiPriority w:val="99"/>
    <w:rsid w:val="00F40FD7"/>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rsid w:val="00F40FD7"/>
    <w:rPr>
      <w:rFonts w:ascii="Arial" w:hAnsi="Arial" w:cs="Arial"/>
    </w:rPr>
  </w:style>
  <w:style w:type="paragraph" w:styleId="Header">
    <w:name w:val="header"/>
    <w:basedOn w:val="Normal"/>
    <w:link w:val="HeaderChar"/>
    <w:uiPriority w:val="99"/>
    <w:rsid w:val="00F40FD7"/>
    <w:pPr>
      <w:tabs>
        <w:tab w:val="center" w:pos="4320"/>
        <w:tab w:val="right" w:pos="8640"/>
      </w:tabs>
    </w:pPr>
  </w:style>
  <w:style w:type="character" w:customStyle="1" w:styleId="HeaderChar">
    <w:name w:val="Header Char"/>
    <w:link w:val="Header"/>
    <w:uiPriority w:val="99"/>
    <w:semiHidden/>
    <w:locked/>
    <w:rsid w:val="002F599A"/>
    <w:rPr>
      <w:rFonts w:cs="Times New Roman"/>
      <w:sz w:val="24"/>
      <w:szCs w:val="24"/>
    </w:rPr>
  </w:style>
  <w:style w:type="paragraph" w:styleId="HTMLAddress">
    <w:name w:val="HTML Address"/>
    <w:basedOn w:val="Normal"/>
    <w:link w:val="HTMLAddressChar"/>
    <w:uiPriority w:val="99"/>
    <w:rsid w:val="00F40FD7"/>
    <w:rPr>
      <w:i/>
      <w:iCs/>
    </w:rPr>
  </w:style>
  <w:style w:type="character" w:customStyle="1" w:styleId="HTMLAddressChar">
    <w:name w:val="HTML Address Char"/>
    <w:link w:val="HTMLAddress"/>
    <w:uiPriority w:val="99"/>
    <w:semiHidden/>
    <w:locked/>
    <w:rsid w:val="002F599A"/>
    <w:rPr>
      <w:rFonts w:cs="Times New Roman"/>
      <w:i/>
      <w:iCs/>
      <w:sz w:val="24"/>
      <w:szCs w:val="24"/>
    </w:rPr>
  </w:style>
  <w:style w:type="paragraph" w:styleId="HTMLPreformatted">
    <w:name w:val="HTML Preformatted"/>
    <w:basedOn w:val="Normal"/>
    <w:link w:val="HTMLPreformattedChar"/>
    <w:uiPriority w:val="99"/>
    <w:rsid w:val="00F40FD7"/>
    <w:rPr>
      <w:rFonts w:ascii="Courier New" w:hAnsi="Courier New" w:cs="Courier New"/>
    </w:rPr>
  </w:style>
  <w:style w:type="character" w:customStyle="1" w:styleId="HTMLPreformattedChar">
    <w:name w:val="HTML Preformatted Char"/>
    <w:link w:val="HTMLPreformatted"/>
    <w:uiPriority w:val="99"/>
    <w:semiHidden/>
    <w:locked/>
    <w:rsid w:val="002F599A"/>
    <w:rPr>
      <w:rFonts w:ascii="Courier New" w:hAnsi="Courier New" w:cs="Courier New"/>
      <w:sz w:val="20"/>
      <w:szCs w:val="20"/>
    </w:rPr>
  </w:style>
  <w:style w:type="paragraph" w:styleId="Index1">
    <w:name w:val="index 1"/>
    <w:basedOn w:val="Normal"/>
    <w:next w:val="Normal"/>
    <w:autoRedefine/>
    <w:uiPriority w:val="99"/>
    <w:semiHidden/>
    <w:rsid w:val="00F40FD7"/>
    <w:pPr>
      <w:ind w:left="200" w:hanging="200"/>
    </w:pPr>
  </w:style>
  <w:style w:type="paragraph" w:styleId="Index2">
    <w:name w:val="index 2"/>
    <w:basedOn w:val="Normal"/>
    <w:next w:val="Normal"/>
    <w:autoRedefine/>
    <w:uiPriority w:val="99"/>
    <w:semiHidden/>
    <w:rsid w:val="00F40FD7"/>
    <w:pPr>
      <w:ind w:left="400" w:hanging="200"/>
    </w:pPr>
  </w:style>
  <w:style w:type="paragraph" w:styleId="Index3">
    <w:name w:val="index 3"/>
    <w:basedOn w:val="Normal"/>
    <w:next w:val="Normal"/>
    <w:autoRedefine/>
    <w:uiPriority w:val="99"/>
    <w:semiHidden/>
    <w:rsid w:val="00F40FD7"/>
    <w:pPr>
      <w:ind w:left="600" w:hanging="200"/>
    </w:pPr>
  </w:style>
  <w:style w:type="paragraph" w:styleId="Index4">
    <w:name w:val="index 4"/>
    <w:basedOn w:val="Normal"/>
    <w:next w:val="Normal"/>
    <w:autoRedefine/>
    <w:uiPriority w:val="99"/>
    <w:semiHidden/>
    <w:rsid w:val="00F40FD7"/>
    <w:pPr>
      <w:ind w:left="800" w:hanging="200"/>
    </w:pPr>
  </w:style>
  <w:style w:type="paragraph" w:styleId="Index5">
    <w:name w:val="index 5"/>
    <w:basedOn w:val="Normal"/>
    <w:next w:val="Normal"/>
    <w:autoRedefine/>
    <w:uiPriority w:val="99"/>
    <w:semiHidden/>
    <w:rsid w:val="00F40FD7"/>
    <w:pPr>
      <w:ind w:left="1000" w:hanging="200"/>
    </w:pPr>
  </w:style>
  <w:style w:type="paragraph" w:styleId="Index6">
    <w:name w:val="index 6"/>
    <w:basedOn w:val="Normal"/>
    <w:next w:val="Normal"/>
    <w:autoRedefine/>
    <w:uiPriority w:val="99"/>
    <w:semiHidden/>
    <w:rsid w:val="00F40FD7"/>
    <w:pPr>
      <w:ind w:left="1200" w:hanging="200"/>
    </w:pPr>
  </w:style>
  <w:style w:type="paragraph" w:styleId="Index7">
    <w:name w:val="index 7"/>
    <w:basedOn w:val="Normal"/>
    <w:next w:val="Normal"/>
    <w:autoRedefine/>
    <w:uiPriority w:val="99"/>
    <w:semiHidden/>
    <w:rsid w:val="00F40FD7"/>
    <w:pPr>
      <w:ind w:left="1400" w:hanging="200"/>
    </w:pPr>
  </w:style>
  <w:style w:type="paragraph" w:styleId="Index8">
    <w:name w:val="index 8"/>
    <w:basedOn w:val="Normal"/>
    <w:next w:val="Normal"/>
    <w:autoRedefine/>
    <w:uiPriority w:val="99"/>
    <w:semiHidden/>
    <w:rsid w:val="00F40FD7"/>
    <w:pPr>
      <w:ind w:left="1600" w:hanging="200"/>
    </w:pPr>
  </w:style>
  <w:style w:type="paragraph" w:styleId="Index9">
    <w:name w:val="index 9"/>
    <w:basedOn w:val="Normal"/>
    <w:next w:val="Normal"/>
    <w:autoRedefine/>
    <w:uiPriority w:val="99"/>
    <w:semiHidden/>
    <w:rsid w:val="00F40FD7"/>
    <w:pPr>
      <w:ind w:left="1800" w:hanging="200"/>
    </w:pPr>
  </w:style>
  <w:style w:type="paragraph" w:styleId="IndexHeading">
    <w:name w:val="index heading"/>
    <w:basedOn w:val="Normal"/>
    <w:next w:val="Index1"/>
    <w:uiPriority w:val="99"/>
    <w:semiHidden/>
    <w:rsid w:val="00F40FD7"/>
    <w:rPr>
      <w:rFonts w:ascii="Arial" w:hAnsi="Arial" w:cs="Arial"/>
      <w:b/>
      <w:bCs/>
    </w:rPr>
  </w:style>
  <w:style w:type="paragraph" w:styleId="List">
    <w:name w:val="List"/>
    <w:basedOn w:val="Normal"/>
    <w:uiPriority w:val="99"/>
    <w:rsid w:val="00F40FD7"/>
    <w:pPr>
      <w:ind w:left="360" w:hanging="360"/>
    </w:pPr>
  </w:style>
  <w:style w:type="paragraph" w:styleId="List2">
    <w:name w:val="List 2"/>
    <w:basedOn w:val="Normal"/>
    <w:uiPriority w:val="99"/>
    <w:rsid w:val="00F40FD7"/>
    <w:pPr>
      <w:ind w:left="720" w:hanging="360"/>
    </w:pPr>
  </w:style>
  <w:style w:type="paragraph" w:styleId="List3">
    <w:name w:val="List 3"/>
    <w:basedOn w:val="Normal"/>
    <w:uiPriority w:val="99"/>
    <w:rsid w:val="00F40FD7"/>
    <w:pPr>
      <w:ind w:left="1080" w:hanging="360"/>
    </w:pPr>
  </w:style>
  <w:style w:type="paragraph" w:styleId="List4">
    <w:name w:val="List 4"/>
    <w:basedOn w:val="Normal"/>
    <w:uiPriority w:val="99"/>
    <w:rsid w:val="00F40FD7"/>
    <w:pPr>
      <w:ind w:left="1440" w:hanging="360"/>
    </w:pPr>
  </w:style>
  <w:style w:type="paragraph" w:styleId="List5">
    <w:name w:val="List 5"/>
    <w:basedOn w:val="Normal"/>
    <w:uiPriority w:val="99"/>
    <w:rsid w:val="00F40FD7"/>
    <w:pPr>
      <w:ind w:left="1800" w:hanging="360"/>
    </w:pPr>
  </w:style>
  <w:style w:type="paragraph" w:styleId="ListBullet">
    <w:name w:val="List Bullet"/>
    <w:basedOn w:val="Normal"/>
    <w:uiPriority w:val="99"/>
    <w:rsid w:val="00F40FD7"/>
    <w:pPr>
      <w:numPr>
        <w:numId w:val="2"/>
      </w:numPr>
      <w:tabs>
        <w:tab w:val="clear" w:pos="720"/>
        <w:tab w:val="num" w:pos="360"/>
      </w:tabs>
      <w:ind w:left="360"/>
    </w:pPr>
  </w:style>
  <w:style w:type="paragraph" w:styleId="ListBullet2">
    <w:name w:val="List Bullet 2"/>
    <w:basedOn w:val="Normal"/>
    <w:uiPriority w:val="99"/>
    <w:rsid w:val="00F40FD7"/>
    <w:pPr>
      <w:numPr>
        <w:numId w:val="3"/>
      </w:numPr>
      <w:tabs>
        <w:tab w:val="clear" w:pos="1080"/>
        <w:tab w:val="num" w:pos="720"/>
      </w:tabs>
      <w:ind w:left="720"/>
    </w:pPr>
  </w:style>
  <w:style w:type="paragraph" w:styleId="ListBullet3">
    <w:name w:val="List Bullet 3"/>
    <w:basedOn w:val="Normal"/>
    <w:uiPriority w:val="99"/>
    <w:rsid w:val="00F40FD7"/>
    <w:pPr>
      <w:numPr>
        <w:numId w:val="4"/>
      </w:numPr>
      <w:tabs>
        <w:tab w:val="clear" w:pos="1440"/>
        <w:tab w:val="num" w:pos="1080"/>
      </w:tabs>
      <w:ind w:left="1080"/>
    </w:pPr>
  </w:style>
  <w:style w:type="paragraph" w:styleId="ListBullet4">
    <w:name w:val="List Bullet 4"/>
    <w:basedOn w:val="Normal"/>
    <w:uiPriority w:val="99"/>
    <w:rsid w:val="00F40FD7"/>
    <w:pPr>
      <w:numPr>
        <w:numId w:val="5"/>
      </w:numPr>
      <w:tabs>
        <w:tab w:val="clear" w:pos="1800"/>
        <w:tab w:val="num" w:pos="1440"/>
      </w:tabs>
      <w:ind w:left="1440"/>
    </w:pPr>
  </w:style>
  <w:style w:type="paragraph" w:styleId="ListBullet5">
    <w:name w:val="List Bullet 5"/>
    <w:basedOn w:val="Normal"/>
    <w:uiPriority w:val="99"/>
    <w:rsid w:val="00F40FD7"/>
    <w:pPr>
      <w:numPr>
        <w:numId w:val="6"/>
      </w:numPr>
      <w:tabs>
        <w:tab w:val="clear" w:pos="360"/>
        <w:tab w:val="num" w:pos="1800"/>
      </w:tabs>
      <w:ind w:left="1800"/>
    </w:pPr>
  </w:style>
  <w:style w:type="paragraph" w:styleId="ListContinue">
    <w:name w:val="List Continue"/>
    <w:basedOn w:val="Normal"/>
    <w:uiPriority w:val="99"/>
    <w:rsid w:val="00F40FD7"/>
    <w:pPr>
      <w:spacing w:after="120"/>
      <w:ind w:left="360"/>
    </w:pPr>
  </w:style>
  <w:style w:type="paragraph" w:styleId="ListContinue2">
    <w:name w:val="List Continue 2"/>
    <w:basedOn w:val="Normal"/>
    <w:uiPriority w:val="99"/>
    <w:rsid w:val="00F40FD7"/>
    <w:pPr>
      <w:spacing w:after="120"/>
      <w:ind w:left="720"/>
    </w:pPr>
  </w:style>
  <w:style w:type="paragraph" w:styleId="ListContinue3">
    <w:name w:val="List Continue 3"/>
    <w:basedOn w:val="Normal"/>
    <w:uiPriority w:val="99"/>
    <w:rsid w:val="00F40FD7"/>
    <w:pPr>
      <w:spacing w:after="120"/>
      <w:ind w:left="1080"/>
    </w:pPr>
  </w:style>
  <w:style w:type="paragraph" w:styleId="ListContinue4">
    <w:name w:val="List Continue 4"/>
    <w:basedOn w:val="Normal"/>
    <w:uiPriority w:val="99"/>
    <w:rsid w:val="00F40FD7"/>
    <w:pPr>
      <w:spacing w:after="120"/>
      <w:ind w:left="1440"/>
    </w:pPr>
  </w:style>
  <w:style w:type="paragraph" w:styleId="ListContinue5">
    <w:name w:val="List Continue 5"/>
    <w:basedOn w:val="Normal"/>
    <w:uiPriority w:val="99"/>
    <w:rsid w:val="00F40FD7"/>
    <w:pPr>
      <w:spacing w:after="120"/>
      <w:ind w:left="1800"/>
    </w:pPr>
  </w:style>
  <w:style w:type="paragraph" w:styleId="ListNumber">
    <w:name w:val="List Number"/>
    <w:basedOn w:val="Normal"/>
    <w:uiPriority w:val="99"/>
    <w:rsid w:val="00F40FD7"/>
    <w:pPr>
      <w:numPr>
        <w:numId w:val="7"/>
      </w:numPr>
      <w:tabs>
        <w:tab w:val="clear" w:pos="720"/>
        <w:tab w:val="num" w:pos="432"/>
      </w:tabs>
      <w:ind w:left="360"/>
    </w:pPr>
  </w:style>
  <w:style w:type="paragraph" w:styleId="ListNumber2">
    <w:name w:val="List Number 2"/>
    <w:basedOn w:val="Normal"/>
    <w:uiPriority w:val="99"/>
    <w:rsid w:val="00F40FD7"/>
    <w:pPr>
      <w:numPr>
        <w:numId w:val="8"/>
      </w:numPr>
      <w:tabs>
        <w:tab w:val="clear" w:pos="1080"/>
        <w:tab w:val="num" w:pos="432"/>
        <w:tab w:val="num" w:pos="720"/>
      </w:tabs>
      <w:ind w:left="720"/>
    </w:pPr>
  </w:style>
  <w:style w:type="paragraph" w:styleId="ListNumber3">
    <w:name w:val="List Number 3"/>
    <w:basedOn w:val="Normal"/>
    <w:uiPriority w:val="99"/>
    <w:rsid w:val="00F40FD7"/>
    <w:pPr>
      <w:numPr>
        <w:numId w:val="9"/>
      </w:numPr>
      <w:tabs>
        <w:tab w:val="clear" w:pos="1440"/>
        <w:tab w:val="num" w:pos="432"/>
        <w:tab w:val="num" w:pos="1080"/>
      </w:tabs>
      <w:ind w:left="1080"/>
    </w:pPr>
  </w:style>
  <w:style w:type="paragraph" w:styleId="ListNumber4">
    <w:name w:val="List Number 4"/>
    <w:basedOn w:val="Normal"/>
    <w:uiPriority w:val="99"/>
    <w:rsid w:val="00F40FD7"/>
    <w:pPr>
      <w:numPr>
        <w:numId w:val="10"/>
      </w:numPr>
      <w:tabs>
        <w:tab w:val="clear" w:pos="1800"/>
        <w:tab w:val="num" w:pos="432"/>
        <w:tab w:val="num" w:pos="1440"/>
      </w:tabs>
      <w:ind w:left="1440"/>
    </w:pPr>
  </w:style>
  <w:style w:type="paragraph" w:styleId="ListNumber5">
    <w:name w:val="List Number 5"/>
    <w:basedOn w:val="Normal"/>
    <w:uiPriority w:val="99"/>
    <w:rsid w:val="00F40FD7"/>
    <w:pPr>
      <w:tabs>
        <w:tab w:val="num" w:pos="432"/>
        <w:tab w:val="num" w:pos="1800"/>
      </w:tabs>
      <w:ind w:left="1800" w:hanging="360"/>
    </w:pPr>
  </w:style>
  <w:style w:type="paragraph" w:styleId="MacroText">
    <w:name w:val="macro"/>
    <w:link w:val="MacroTextChar"/>
    <w:uiPriority w:val="99"/>
    <w:semiHidden/>
    <w:rsid w:val="00F40FD7"/>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z w:val="24"/>
      <w:szCs w:val="24"/>
    </w:rPr>
  </w:style>
  <w:style w:type="character" w:customStyle="1" w:styleId="MacroTextChar">
    <w:name w:val="Macro Text Char"/>
    <w:link w:val="MacroText"/>
    <w:uiPriority w:val="99"/>
    <w:semiHidden/>
    <w:locked/>
    <w:rsid w:val="002F599A"/>
    <w:rPr>
      <w:rFonts w:ascii="Courier New" w:hAnsi="Courier New" w:cs="Courier New"/>
      <w:sz w:val="24"/>
      <w:szCs w:val="24"/>
      <w:lang w:val="en-US" w:eastAsia="en-US" w:bidi="ar-SA"/>
    </w:rPr>
  </w:style>
  <w:style w:type="paragraph" w:styleId="MessageHeader">
    <w:name w:val="Message Header"/>
    <w:basedOn w:val="Normal"/>
    <w:link w:val="MessageHeaderChar"/>
    <w:uiPriority w:val="99"/>
    <w:rsid w:val="00F40FD7"/>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character" w:customStyle="1" w:styleId="MessageHeaderChar">
    <w:name w:val="Message Header Char"/>
    <w:link w:val="MessageHeader"/>
    <w:uiPriority w:val="99"/>
    <w:semiHidden/>
    <w:locked/>
    <w:rsid w:val="002F599A"/>
    <w:rPr>
      <w:rFonts w:ascii="Cambria" w:hAnsi="Cambria" w:cs="Times New Roman"/>
      <w:sz w:val="24"/>
      <w:szCs w:val="24"/>
      <w:shd w:val="pct20" w:color="auto" w:fill="auto"/>
    </w:rPr>
  </w:style>
  <w:style w:type="paragraph" w:styleId="NormalWeb">
    <w:name w:val="Normal (Web)"/>
    <w:basedOn w:val="Normal"/>
    <w:uiPriority w:val="99"/>
    <w:rsid w:val="00F40FD7"/>
  </w:style>
  <w:style w:type="paragraph" w:styleId="NormalIndent">
    <w:name w:val="Normal Indent"/>
    <w:basedOn w:val="Normal"/>
    <w:uiPriority w:val="99"/>
    <w:rsid w:val="00F40FD7"/>
    <w:pPr>
      <w:ind w:left="720"/>
    </w:pPr>
  </w:style>
  <w:style w:type="paragraph" w:styleId="NoteHeading">
    <w:name w:val="Note Heading"/>
    <w:basedOn w:val="Normal"/>
    <w:next w:val="Normal"/>
    <w:link w:val="NoteHeadingChar"/>
    <w:uiPriority w:val="99"/>
    <w:rsid w:val="00F40FD7"/>
  </w:style>
  <w:style w:type="character" w:customStyle="1" w:styleId="NoteHeadingChar">
    <w:name w:val="Note Heading Char"/>
    <w:link w:val="NoteHeading"/>
    <w:uiPriority w:val="99"/>
    <w:semiHidden/>
    <w:locked/>
    <w:rsid w:val="002F599A"/>
    <w:rPr>
      <w:rFonts w:cs="Times New Roman"/>
      <w:sz w:val="24"/>
      <w:szCs w:val="24"/>
    </w:rPr>
  </w:style>
  <w:style w:type="paragraph" w:styleId="PlainText">
    <w:name w:val="Plain Text"/>
    <w:basedOn w:val="Normal"/>
    <w:link w:val="PlainTextChar"/>
    <w:uiPriority w:val="99"/>
    <w:rsid w:val="00F40FD7"/>
    <w:rPr>
      <w:rFonts w:ascii="Courier New" w:hAnsi="Courier New" w:cs="Courier New"/>
    </w:rPr>
  </w:style>
  <w:style w:type="character" w:customStyle="1" w:styleId="PlainTextChar">
    <w:name w:val="Plain Text Char"/>
    <w:link w:val="PlainText"/>
    <w:uiPriority w:val="99"/>
    <w:semiHidden/>
    <w:locked/>
    <w:rsid w:val="002F599A"/>
    <w:rPr>
      <w:rFonts w:ascii="Courier New" w:hAnsi="Courier New" w:cs="Courier New"/>
      <w:sz w:val="20"/>
      <w:szCs w:val="20"/>
    </w:rPr>
  </w:style>
  <w:style w:type="paragraph" w:styleId="Salutation">
    <w:name w:val="Salutation"/>
    <w:basedOn w:val="Normal"/>
    <w:next w:val="Normal"/>
    <w:link w:val="SalutationChar"/>
    <w:uiPriority w:val="99"/>
    <w:rsid w:val="00F40FD7"/>
  </w:style>
  <w:style w:type="character" w:customStyle="1" w:styleId="SalutationChar">
    <w:name w:val="Salutation Char"/>
    <w:link w:val="Salutation"/>
    <w:uiPriority w:val="99"/>
    <w:semiHidden/>
    <w:locked/>
    <w:rsid w:val="002F599A"/>
    <w:rPr>
      <w:rFonts w:cs="Times New Roman"/>
      <w:sz w:val="24"/>
      <w:szCs w:val="24"/>
    </w:rPr>
  </w:style>
  <w:style w:type="paragraph" w:styleId="Signature">
    <w:name w:val="Signature"/>
    <w:basedOn w:val="Normal"/>
    <w:link w:val="SignatureChar"/>
    <w:uiPriority w:val="99"/>
    <w:rsid w:val="00F40FD7"/>
    <w:pPr>
      <w:ind w:left="4320"/>
    </w:pPr>
  </w:style>
  <w:style w:type="character" w:customStyle="1" w:styleId="SignatureChar">
    <w:name w:val="Signature Char"/>
    <w:link w:val="Signature"/>
    <w:uiPriority w:val="99"/>
    <w:semiHidden/>
    <w:locked/>
    <w:rsid w:val="002F599A"/>
    <w:rPr>
      <w:rFonts w:cs="Times New Roman"/>
      <w:sz w:val="24"/>
      <w:szCs w:val="24"/>
    </w:rPr>
  </w:style>
  <w:style w:type="paragraph" w:styleId="Subtitle">
    <w:name w:val="Subtitle"/>
    <w:basedOn w:val="Normal"/>
    <w:link w:val="SubtitleChar"/>
    <w:uiPriority w:val="99"/>
    <w:qFormat/>
    <w:rsid w:val="00F40FD7"/>
    <w:pPr>
      <w:spacing w:after="60"/>
      <w:jc w:val="center"/>
      <w:outlineLvl w:val="1"/>
    </w:pPr>
    <w:rPr>
      <w:rFonts w:ascii="Arial" w:hAnsi="Arial" w:cs="Arial"/>
    </w:rPr>
  </w:style>
  <w:style w:type="character" w:customStyle="1" w:styleId="SubtitleChar">
    <w:name w:val="Subtitle Char"/>
    <w:link w:val="Subtitle"/>
    <w:uiPriority w:val="99"/>
    <w:locked/>
    <w:rsid w:val="002F599A"/>
    <w:rPr>
      <w:rFonts w:ascii="Cambria" w:hAnsi="Cambria" w:cs="Times New Roman"/>
      <w:sz w:val="24"/>
      <w:szCs w:val="24"/>
    </w:rPr>
  </w:style>
  <w:style w:type="paragraph" w:styleId="TableofAuthorities">
    <w:name w:val="table of authorities"/>
    <w:basedOn w:val="Normal"/>
    <w:next w:val="Normal"/>
    <w:uiPriority w:val="99"/>
    <w:semiHidden/>
    <w:rsid w:val="00F40FD7"/>
    <w:pPr>
      <w:ind w:left="200" w:hanging="200"/>
    </w:pPr>
  </w:style>
  <w:style w:type="paragraph" w:styleId="TableofFigures">
    <w:name w:val="table of figures"/>
    <w:basedOn w:val="Normal"/>
    <w:next w:val="Normal"/>
    <w:uiPriority w:val="99"/>
    <w:semiHidden/>
    <w:rsid w:val="00F40FD7"/>
  </w:style>
  <w:style w:type="paragraph" w:styleId="Title">
    <w:name w:val="Title"/>
    <w:basedOn w:val="Normal"/>
    <w:link w:val="TitleChar"/>
    <w:uiPriority w:val="99"/>
    <w:qFormat/>
    <w:rsid w:val="00F40FD7"/>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2F599A"/>
    <w:rPr>
      <w:rFonts w:ascii="Cambria" w:hAnsi="Cambria" w:cs="Times New Roman"/>
      <w:b/>
      <w:bCs/>
      <w:kern w:val="28"/>
      <w:sz w:val="32"/>
      <w:szCs w:val="32"/>
    </w:rPr>
  </w:style>
  <w:style w:type="paragraph" w:styleId="TOAHeading">
    <w:name w:val="toa heading"/>
    <w:basedOn w:val="Normal"/>
    <w:next w:val="Normal"/>
    <w:uiPriority w:val="99"/>
    <w:semiHidden/>
    <w:rsid w:val="00F40FD7"/>
    <w:pPr>
      <w:spacing w:before="120"/>
    </w:pPr>
    <w:rPr>
      <w:rFonts w:ascii="Arial" w:hAnsi="Arial" w:cs="Arial"/>
      <w:b/>
      <w:bCs/>
    </w:rPr>
  </w:style>
  <w:style w:type="paragraph" w:styleId="ListParagraph">
    <w:name w:val="List Paragraph"/>
    <w:basedOn w:val="Normal"/>
    <w:link w:val="ListParagraphChar"/>
    <w:uiPriority w:val="34"/>
    <w:qFormat/>
    <w:rsid w:val="00F40FD7"/>
    <w:pPr>
      <w:ind w:left="720"/>
    </w:pPr>
  </w:style>
  <w:style w:type="character" w:styleId="BookTitle">
    <w:name w:val="Book Title"/>
    <w:uiPriority w:val="99"/>
    <w:qFormat/>
    <w:rsid w:val="00F40FD7"/>
    <w:rPr>
      <w:rFonts w:cs="Times New Roman"/>
      <w:b/>
      <w:bCs/>
      <w:smallCaps/>
      <w:spacing w:val="5"/>
    </w:rPr>
  </w:style>
  <w:style w:type="character" w:customStyle="1" w:styleId="IEEETitleChar">
    <w:name w:val="IEEETitle Char"/>
    <w:link w:val="IEEETitle"/>
    <w:uiPriority w:val="99"/>
    <w:locked/>
    <w:rsid w:val="00F40FD7"/>
    <w:rPr>
      <w:rFonts w:cs="Times New Roman"/>
      <w:b/>
      <w:sz w:val="40"/>
    </w:rPr>
  </w:style>
  <w:style w:type="character" w:customStyle="1" w:styleId="IEEETITLEChar0">
    <w:name w:val="IEEETITLE Char"/>
    <w:uiPriority w:val="99"/>
    <w:rsid w:val="00F40FD7"/>
    <w:rPr>
      <w:rFonts w:cs="Times New Roman"/>
      <w:b/>
      <w:sz w:val="40"/>
    </w:rPr>
  </w:style>
  <w:style w:type="character" w:styleId="IntenseReference">
    <w:name w:val="Intense Reference"/>
    <w:uiPriority w:val="99"/>
    <w:qFormat/>
    <w:rsid w:val="00F40FD7"/>
    <w:rPr>
      <w:rFonts w:cs="Times New Roman"/>
      <w:b/>
      <w:bCs/>
      <w:smallCaps/>
      <w:color w:val="C0504D"/>
      <w:spacing w:val="5"/>
      <w:u w:val="single"/>
    </w:rPr>
  </w:style>
  <w:style w:type="character" w:styleId="SubtleReference">
    <w:name w:val="Subtle Reference"/>
    <w:uiPriority w:val="99"/>
    <w:qFormat/>
    <w:rsid w:val="00F40FD7"/>
    <w:rPr>
      <w:rFonts w:cs="Times New Roman"/>
      <w:smallCaps/>
      <w:color w:val="C0504D"/>
      <w:u w:val="single"/>
    </w:rPr>
  </w:style>
  <w:style w:type="character" w:styleId="Emphasis">
    <w:name w:val="Emphasis"/>
    <w:uiPriority w:val="99"/>
    <w:qFormat/>
    <w:rsid w:val="00F40FD7"/>
    <w:rPr>
      <w:rFonts w:cs="Times New Roman"/>
      <w:i/>
      <w:iCs/>
    </w:rPr>
  </w:style>
  <w:style w:type="paragraph" w:styleId="TOCHeading">
    <w:name w:val="TOC Heading"/>
    <w:basedOn w:val="Heading1"/>
    <w:next w:val="Normal"/>
    <w:uiPriority w:val="39"/>
    <w:semiHidden/>
    <w:unhideWhenUsed/>
    <w:qFormat/>
    <w:rsid w:val="006200B2"/>
    <w:pPr>
      <w:keepLines/>
      <w:widowControl/>
      <w:spacing w:before="480" w:after="0" w:line="276" w:lineRule="auto"/>
      <w:jc w:val="left"/>
      <w:outlineLvl w:val="9"/>
    </w:pPr>
    <w:rPr>
      <w:rFonts w:ascii="Cambria" w:eastAsia="MS Gothic" w:hAnsi="Cambria"/>
      <w:bCs/>
      <w:color w:val="365F91"/>
      <w:kern w:val="0"/>
      <w:sz w:val="28"/>
      <w:szCs w:val="28"/>
    </w:rPr>
  </w:style>
  <w:style w:type="paragraph" w:styleId="Revision">
    <w:name w:val="Revision"/>
    <w:hidden/>
    <w:uiPriority w:val="99"/>
    <w:semiHidden/>
    <w:rsid w:val="00E76B5D"/>
    <w:rPr>
      <w:sz w:val="24"/>
      <w:szCs w:val="24"/>
    </w:rPr>
  </w:style>
  <w:style w:type="character" w:customStyle="1" w:styleId="ListParagraphChar">
    <w:name w:val="List Paragraph Char"/>
    <w:basedOn w:val="DefaultParagraphFont"/>
    <w:link w:val="ListParagraph"/>
    <w:uiPriority w:val="34"/>
    <w:rsid w:val="00370D63"/>
    <w:rPr>
      <w:sz w:val="24"/>
      <w:szCs w:val="24"/>
    </w:rPr>
  </w:style>
  <w:style w:type="paragraph" w:customStyle="1" w:styleId="EndNoteBibliographyTitle">
    <w:name w:val="EndNote Bibliography Title"/>
    <w:basedOn w:val="Normal"/>
    <w:link w:val="EndNoteBibliographyTitleChar"/>
    <w:rsid w:val="00B76033"/>
    <w:pPr>
      <w:jc w:val="center"/>
    </w:pPr>
    <w:rPr>
      <w:noProof/>
    </w:rPr>
  </w:style>
  <w:style w:type="character" w:customStyle="1" w:styleId="EndNoteBibliographyTitleChar">
    <w:name w:val="EndNote Bibliography Title Char"/>
    <w:basedOn w:val="DefaultParagraphFont"/>
    <w:link w:val="EndNoteBibliographyTitle"/>
    <w:rsid w:val="00B76033"/>
    <w:rPr>
      <w:noProof/>
      <w:sz w:val="24"/>
      <w:szCs w:val="24"/>
    </w:rPr>
  </w:style>
  <w:style w:type="paragraph" w:customStyle="1" w:styleId="EndNoteBibliography">
    <w:name w:val="EndNote Bibliography"/>
    <w:basedOn w:val="Normal"/>
    <w:link w:val="EndNoteBibliographyChar"/>
    <w:rsid w:val="00B76033"/>
    <w:rPr>
      <w:noProof/>
    </w:rPr>
  </w:style>
  <w:style w:type="character" w:customStyle="1" w:styleId="EndNoteBibliographyChar">
    <w:name w:val="EndNote Bibliography Char"/>
    <w:basedOn w:val="DefaultParagraphFont"/>
    <w:link w:val="EndNoteBibliography"/>
    <w:rsid w:val="00B76033"/>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061678">
      <w:bodyDiv w:val="1"/>
      <w:marLeft w:val="0"/>
      <w:marRight w:val="0"/>
      <w:marTop w:val="0"/>
      <w:marBottom w:val="0"/>
      <w:divBdr>
        <w:top w:val="none" w:sz="0" w:space="0" w:color="auto"/>
        <w:left w:val="none" w:sz="0" w:space="0" w:color="auto"/>
        <w:bottom w:val="none" w:sz="0" w:space="0" w:color="auto"/>
        <w:right w:val="none" w:sz="0" w:space="0" w:color="auto"/>
      </w:divBdr>
    </w:div>
    <w:div w:id="357629977">
      <w:bodyDiv w:val="1"/>
      <w:marLeft w:val="0"/>
      <w:marRight w:val="0"/>
      <w:marTop w:val="0"/>
      <w:marBottom w:val="0"/>
      <w:divBdr>
        <w:top w:val="none" w:sz="0" w:space="0" w:color="auto"/>
        <w:left w:val="none" w:sz="0" w:space="0" w:color="auto"/>
        <w:bottom w:val="none" w:sz="0" w:space="0" w:color="auto"/>
        <w:right w:val="none" w:sz="0" w:space="0" w:color="auto"/>
      </w:divBdr>
    </w:div>
    <w:div w:id="663244553">
      <w:bodyDiv w:val="1"/>
      <w:marLeft w:val="0"/>
      <w:marRight w:val="0"/>
      <w:marTop w:val="0"/>
      <w:marBottom w:val="0"/>
      <w:divBdr>
        <w:top w:val="none" w:sz="0" w:space="0" w:color="auto"/>
        <w:left w:val="none" w:sz="0" w:space="0" w:color="auto"/>
        <w:bottom w:val="none" w:sz="0" w:space="0" w:color="auto"/>
        <w:right w:val="none" w:sz="0" w:space="0" w:color="auto"/>
      </w:divBdr>
    </w:div>
    <w:div w:id="755171354">
      <w:bodyDiv w:val="1"/>
      <w:marLeft w:val="0"/>
      <w:marRight w:val="0"/>
      <w:marTop w:val="0"/>
      <w:marBottom w:val="0"/>
      <w:divBdr>
        <w:top w:val="none" w:sz="0" w:space="0" w:color="auto"/>
        <w:left w:val="none" w:sz="0" w:space="0" w:color="auto"/>
        <w:bottom w:val="none" w:sz="0" w:space="0" w:color="auto"/>
        <w:right w:val="none" w:sz="0" w:space="0" w:color="auto"/>
      </w:divBdr>
    </w:div>
    <w:div w:id="832650005">
      <w:bodyDiv w:val="1"/>
      <w:marLeft w:val="0"/>
      <w:marRight w:val="0"/>
      <w:marTop w:val="0"/>
      <w:marBottom w:val="0"/>
      <w:divBdr>
        <w:top w:val="none" w:sz="0" w:space="0" w:color="auto"/>
        <w:left w:val="none" w:sz="0" w:space="0" w:color="auto"/>
        <w:bottom w:val="none" w:sz="0" w:space="0" w:color="auto"/>
        <w:right w:val="none" w:sz="0" w:space="0" w:color="auto"/>
      </w:divBdr>
    </w:div>
    <w:div w:id="1040668717">
      <w:marLeft w:val="0"/>
      <w:marRight w:val="0"/>
      <w:marTop w:val="0"/>
      <w:marBottom w:val="0"/>
      <w:divBdr>
        <w:top w:val="none" w:sz="0" w:space="0" w:color="auto"/>
        <w:left w:val="none" w:sz="0" w:space="0" w:color="auto"/>
        <w:bottom w:val="none" w:sz="0" w:space="0" w:color="auto"/>
        <w:right w:val="none" w:sz="0" w:space="0" w:color="auto"/>
      </w:divBdr>
      <w:divsChild>
        <w:div w:id="1040668713">
          <w:marLeft w:val="720"/>
          <w:marRight w:val="720"/>
          <w:marTop w:val="100"/>
          <w:marBottom w:val="100"/>
          <w:divBdr>
            <w:top w:val="none" w:sz="0" w:space="0" w:color="auto"/>
            <w:left w:val="none" w:sz="0" w:space="0" w:color="auto"/>
            <w:bottom w:val="none" w:sz="0" w:space="0" w:color="auto"/>
            <w:right w:val="none" w:sz="0" w:space="0" w:color="auto"/>
          </w:divBdr>
        </w:div>
      </w:divsChild>
    </w:div>
    <w:div w:id="1040668718">
      <w:marLeft w:val="0"/>
      <w:marRight w:val="0"/>
      <w:marTop w:val="0"/>
      <w:marBottom w:val="0"/>
      <w:divBdr>
        <w:top w:val="none" w:sz="0" w:space="0" w:color="auto"/>
        <w:left w:val="none" w:sz="0" w:space="0" w:color="auto"/>
        <w:bottom w:val="none" w:sz="0" w:space="0" w:color="auto"/>
        <w:right w:val="none" w:sz="0" w:space="0" w:color="auto"/>
      </w:divBdr>
      <w:divsChild>
        <w:div w:id="1040668716">
          <w:marLeft w:val="0"/>
          <w:marRight w:val="0"/>
          <w:marTop w:val="0"/>
          <w:marBottom w:val="0"/>
          <w:divBdr>
            <w:top w:val="none" w:sz="0" w:space="0" w:color="auto"/>
            <w:left w:val="none" w:sz="0" w:space="0" w:color="auto"/>
            <w:bottom w:val="none" w:sz="0" w:space="0" w:color="auto"/>
            <w:right w:val="none" w:sz="0" w:space="0" w:color="auto"/>
          </w:divBdr>
          <w:divsChild>
            <w:div w:id="104066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68719">
      <w:marLeft w:val="0"/>
      <w:marRight w:val="0"/>
      <w:marTop w:val="0"/>
      <w:marBottom w:val="0"/>
      <w:divBdr>
        <w:top w:val="none" w:sz="0" w:space="0" w:color="auto"/>
        <w:left w:val="none" w:sz="0" w:space="0" w:color="auto"/>
        <w:bottom w:val="none" w:sz="0" w:space="0" w:color="auto"/>
        <w:right w:val="none" w:sz="0" w:space="0" w:color="auto"/>
      </w:divBdr>
      <w:divsChild>
        <w:div w:id="1040668712">
          <w:marLeft w:val="0"/>
          <w:marRight w:val="0"/>
          <w:marTop w:val="0"/>
          <w:marBottom w:val="0"/>
          <w:divBdr>
            <w:top w:val="none" w:sz="0" w:space="0" w:color="auto"/>
            <w:left w:val="none" w:sz="0" w:space="0" w:color="auto"/>
            <w:bottom w:val="none" w:sz="0" w:space="0" w:color="auto"/>
            <w:right w:val="none" w:sz="0" w:space="0" w:color="auto"/>
          </w:divBdr>
          <w:divsChild>
            <w:div w:id="104066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608995">
      <w:bodyDiv w:val="1"/>
      <w:marLeft w:val="0"/>
      <w:marRight w:val="0"/>
      <w:marTop w:val="0"/>
      <w:marBottom w:val="0"/>
      <w:divBdr>
        <w:top w:val="none" w:sz="0" w:space="0" w:color="auto"/>
        <w:left w:val="none" w:sz="0" w:space="0" w:color="auto"/>
        <w:bottom w:val="none" w:sz="0" w:space="0" w:color="auto"/>
        <w:right w:val="none" w:sz="0" w:space="0" w:color="auto"/>
      </w:divBdr>
    </w:div>
    <w:div w:id="1197428748">
      <w:bodyDiv w:val="1"/>
      <w:marLeft w:val="0"/>
      <w:marRight w:val="0"/>
      <w:marTop w:val="0"/>
      <w:marBottom w:val="0"/>
      <w:divBdr>
        <w:top w:val="none" w:sz="0" w:space="0" w:color="auto"/>
        <w:left w:val="none" w:sz="0" w:space="0" w:color="auto"/>
        <w:bottom w:val="none" w:sz="0" w:space="0" w:color="auto"/>
        <w:right w:val="none" w:sz="0" w:space="0" w:color="auto"/>
      </w:divBdr>
    </w:div>
    <w:div w:id="1300499801">
      <w:bodyDiv w:val="1"/>
      <w:marLeft w:val="0"/>
      <w:marRight w:val="0"/>
      <w:marTop w:val="0"/>
      <w:marBottom w:val="0"/>
      <w:divBdr>
        <w:top w:val="none" w:sz="0" w:space="0" w:color="auto"/>
        <w:left w:val="none" w:sz="0" w:space="0" w:color="auto"/>
        <w:bottom w:val="none" w:sz="0" w:space="0" w:color="auto"/>
        <w:right w:val="none" w:sz="0" w:space="0" w:color="auto"/>
      </w:divBdr>
    </w:div>
    <w:div w:id="1324699155">
      <w:bodyDiv w:val="1"/>
      <w:marLeft w:val="0"/>
      <w:marRight w:val="0"/>
      <w:marTop w:val="0"/>
      <w:marBottom w:val="0"/>
      <w:divBdr>
        <w:top w:val="none" w:sz="0" w:space="0" w:color="auto"/>
        <w:left w:val="none" w:sz="0" w:space="0" w:color="auto"/>
        <w:bottom w:val="none" w:sz="0" w:space="0" w:color="auto"/>
        <w:right w:val="none" w:sz="0" w:space="0" w:color="auto"/>
      </w:divBdr>
    </w:div>
    <w:div w:id="1426077304">
      <w:bodyDiv w:val="1"/>
      <w:marLeft w:val="0"/>
      <w:marRight w:val="0"/>
      <w:marTop w:val="0"/>
      <w:marBottom w:val="0"/>
      <w:divBdr>
        <w:top w:val="none" w:sz="0" w:space="0" w:color="auto"/>
        <w:left w:val="none" w:sz="0" w:space="0" w:color="auto"/>
        <w:bottom w:val="none" w:sz="0" w:space="0" w:color="auto"/>
        <w:right w:val="none" w:sz="0" w:space="0" w:color="auto"/>
      </w:divBdr>
    </w:div>
    <w:div w:id="1718620777">
      <w:bodyDiv w:val="1"/>
      <w:marLeft w:val="0"/>
      <w:marRight w:val="0"/>
      <w:marTop w:val="0"/>
      <w:marBottom w:val="0"/>
      <w:divBdr>
        <w:top w:val="none" w:sz="0" w:space="0" w:color="auto"/>
        <w:left w:val="none" w:sz="0" w:space="0" w:color="auto"/>
        <w:bottom w:val="none" w:sz="0" w:space="0" w:color="auto"/>
        <w:right w:val="none" w:sz="0" w:space="0" w:color="auto"/>
      </w:divBdr>
    </w:div>
    <w:div w:id="1863011273">
      <w:bodyDiv w:val="1"/>
      <w:marLeft w:val="0"/>
      <w:marRight w:val="0"/>
      <w:marTop w:val="0"/>
      <w:marBottom w:val="0"/>
      <w:divBdr>
        <w:top w:val="none" w:sz="0" w:space="0" w:color="auto"/>
        <w:left w:val="none" w:sz="0" w:space="0" w:color="auto"/>
        <w:bottom w:val="none" w:sz="0" w:space="0" w:color="auto"/>
        <w:right w:val="none" w:sz="0" w:space="0" w:color="auto"/>
      </w:divBdr>
    </w:div>
    <w:div w:id="2018574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4.jp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tiff"/><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footnotes" Target="foot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D27913\AppData\Local\Temp\notes27FC32\IEEE_Author's%20Instruction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p:Policy xmlns:p="office.server.policy" id="" local="true">
  <p:Name>PubPress Document</p:Name>
  <p:Description/>
  <p:Statement/>
  <p:PolicyItems>
    <p:PolicyItem featureId="Microsoft.Office.RecordsManagement.PolicyFeatures.Expiration" staticId="0x0101007A1EED61ED555541BBE9EFB66D0CA894|-1397252559" UniqueId="9717d5a8-56bf-43a4-9c27-1954962fc99a">
      <p:Name>Retention</p:Name>
      <p:Description>Automatic scheduling of content for processing, and performing a retention action on content that has reached its due date.</p:Description>
      <p:CustomData>
        <Schedules nextStageId="2">
          <Schedule type="Default">
            <stages>
              <data stageId="1" recur="true" offset="1" unit="months">
                <formula id="Microsoft.Office.RecordsManagement.PolicyFeatures.Expiration.Formula.BuiltIn">
                  <number>6</number>
                  <property>Modified</property>
                  <propertyId>28cf69c5-fa48-462a-b5cd-27b6f9d2bd5f</propertyId>
                  <period>months</period>
                </formula>
                <action type="action" id="Microsoft.Office.RecordsManagement.PolicyFeatures.Expiration.Action.DeletePreviousVersions"/>
              </data>
            </stages>
          </Schedule>
        </Schedules>
      </p:CustomData>
    </p:PolicyItem>
  </p:PolicyItems>
</p:Policy>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ct:contentTypeSchema xmlns:ct="http://schemas.microsoft.com/office/2006/metadata/contentType" xmlns:ma="http://schemas.microsoft.com/office/2006/metadata/properties/metaAttributes" ct:_="" ma:_="" ma:contentTypeName="PubPress Document" ma:contentTypeID="0x0101007A1EED61ED555541BBE9EFB66D0CA894" ma:contentTypeVersion="108" ma:contentTypeDescription="Create a new document." ma:contentTypeScope="" ma:versionID="a7e623b04b7f4a7a96ca4b65a0241089">
  <xsd:schema xmlns:xsd="http://www.w3.org/2001/XMLSchema" xmlns:xs="http://www.w3.org/2001/XMLSchema" xmlns:p="http://schemas.microsoft.com/office/2006/metadata/properties" xmlns:ns1="http://schemas.microsoft.com/sharepoint/v3" xmlns:ns2="329331cb-5daf-4852-9d8b-5e74950c0d54" xmlns:ns3="29c68d2c-46c4-4be8-b3d0-d0b3b93f3a23" xmlns:ns4="9e14bc9f-d43a-4562-9a47-6bccc43a8b23" targetNamespace="http://schemas.microsoft.com/office/2006/metadata/properties" ma:root="true" ma:fieldsID="f7a2a2c9e681b0652b1bb71f68c2a04b" ns1:_="" ns2:_="" ns3:_="" ns4:_="">
    <xsd:import namespace="http://schemas.microsoft.com/sharepoint/v3"/>
    <xsd:import namespace="329331cb-5daf-4852-9d8b-5e74950c0d54"/>
    <xsd:import namespace="29c68d2c-46c4-4be8-b3d0-d0b3b93f3a23"/>
    <xsd:import namespace="9e14bc9f-d43a-4562-9a47-6bccc43a8b23"/>
    <xsd:element name="properties">
      <xsd:complexType>
        <xsd:sequence>
          <xsd:element name="documentManagement">
            <xsd:complexType>
              <xsd:all>
                <xsd:element ref="ns1:PublishingStartDate" minOccurs="0"/>
                <xsd:element ref="ns1:PublishingExpirationDate" minOccurs="0"/>
                <xsd:element ref="ns2:SharedWithUsers" minOccurs="0"/>
                <xsd:element ref="ns3:Stage" minOccurs="0"/>
                <xsd:element ref="ns3:Technical_x0020_Editor" minOccurs="0"/>
                <xsd:element ref="ns3:TRA_x0020_Status" minOccurs="0"/>
                <xsd:element ref="ns3:TERA_x0020_Status" minOccurs="0"/>
                <xsd:element ref="ns3:EC_x0020_Status" minOccurs="0"/>
                <xsd:element ref="ns3:TOM_x002f_Manage_x0020_Choice" minOccurs="0"/>
                <xsd:element ref="ns3:StartDate" minOccurs="0"/>
                <xsd:element ref="ns3:Start_x0020_Pubpress" minOccurs="0"/>
                <xsd:element ref="ns3:Restart_x0020_PubPress" minOccurs="0"/>
                <xsd:element ref="ns3:Author0" minOccurs="0"/>
                <xsd:element ref="ns3:PubManager" minOccurs="0"/>
                <xsd:element ref="ns1:DocumentSetDescription" minOccurs="0"/>
                <xsd:element ref="ns3:All_x0020_Other_x0020_Authors_x0020_and_x0020_Agency_x002f_Company" minOccurs="0"/>
                <xsd:element ref="ns3:Charge_x0020_Number" minOccurs="0"/>
                <xsd:element ref="ns3:Contain_x0020_detail_x0020_design_x002c__x0020_development_x002c__x0020_manufacturing_x0020_or_x0020_production_x0020_data" minOccurs="0"/>
                <xsd:element ref="ns3:Contract_x0020_Number" minOccurs="0"/>
                <xsd:element ref="ns3:Distributed_x0020_Limitations" minOccurs="0"/>
                <xsd:element ref="ns3:DocSetID" minOccurs="0"/>
                <xsd:element ref="ns3:Responsible_x0020_Organization" minOccurs="0"/>
                <xsd:element ref="ns3:Publication_x0020_or_x0020_Organization" minOccurs="0"/>
                <xsd:element ref="ns3:Website" minOccurs="0"/>
                <xsd:element ref="ns3:Support_x0020_the_x0020_following_x0020_NASA_x0020_Program" minOccurs="0"/>
                <xsd:element ref="ns3:Support_x0020_the_x0020_following_x0020_NASA_x0020_Program_x0020_Other" minOccurs="0"/>
                <xsd:element ref="ns3:Related_x0020_to_x0020_military_x0020_application" minOccurs="0"/>
                <xsd:element ref="ns3:Explain_x0020_information_x0020_contain_x0020_detail_x0020_design_x002c__x0020_development_x002c__x0020_manufacturing_x0020_or_x0020_production_x0020_data" minOccurs="0"/>
                <xsd:element ref="ns3:Limited_x0020_until_x0020_Date" minOccurs="0"/>
                <xsd:element ref="ns3:Requested_x0020_review_x0020_by_x0020_date" minOccurs="0"/>
                <xsd:element ref="ns3:TRA" minOccurs="0"/>
                <xsd:element ref="ns3:EC" minOccurs="0"/>
                <xsd:element ref="ns3:TOM_x002f_Manager" minOccurs="0"/>
                <xsd:element ref="ns3:Primary_x0020_Admin" minOccurs="0"/>
                <xsd:element ref="ns3:Author_x0020_Status" minOccurs="0"/>
                <xsd:element ref="ns3:TERA" minOccurs="0"/>
                <xsd:element ref="ns2:TaxKeywordTaxHTField" minOccurs="0"/>
                <xsd:element ref="ns2:TaxCatchAll" minOccurs="0"/>
                <xsd:element ref="ns3:Are_x0020_you_x0020_ready_x0020_to_x0020_Start_x0020_PubPress" minOccurs="0"/>
                <xsd:element ref="ns3:Send_x0020_Emails" minOccurs="0"/>
                <xsd:element ref="ns3:Restart_x0020_Workflows" minOccurs="0"/>
                <xsd:element ref="ns1:LargeFileSize" minOccurs="0"/>
                <xsd:element ref="ns4:D38D7918E8D62_DiskName" minOccurs="0"/>
                <xsd:element ref="ns1:FileShareFlag" minOccurs="0"/>
                <xsd:element ref="ns3:TERA0" minOccurs="0"/>
                <xsd:element ref="ns1:_dlc_Exempt" minOccurs="0"/>
                <xsd:element ref="ns1:_dlc_ExpireDateSaved" minOccurs="0"/>
                <xsd:element ref="ns1:_dlc_Expire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ma:readOnly="fals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ma:readOnly="false">
      <xsd:simpleType>
        <xsd:restriction base="dms:Unknown"/>
      </xsd:simpleType>
    </xsd:element>
    <xsd:element name="DocumentSetDescription" ma:index="24" nillable="true" ma:displayName="Description" ma:description="A description of the Document Set" ma:internalName="DocumentSetDescription">
      <xsd:simpleType>
        <xsd:restriction base="dms:Note"/>
      </xsd:simpleType>
    </xsd:element>
    <xsd:element name="LargeFileSize" ma:index="54" nillable="true" ma:displayName="Linked File Size" ma:hidden="true" ma:internalName="LargeFileSize">
      <xsd:simpleType>
        <xsd:restriction base="dms:Note">
          <xsd:maxLength value="255"/>
        </xsd:restriction>
      </xsd:simpleType>
    </xsd:element>
    <xsd:element name="FileShareFlag" ma:index="56" nillable="true" ma:displayName="File Share Flag" ma:default="0.0" ma:hidden="true" ma:internalName="_x0024_Resources_x003a_FSDLResources_x002c_VDL_FileShareFlag_x003b_" ma:readOnly="true">
      <xsd:simpleType>
        <xsd:restriction base="dms:Number"/>
      </xsd:simpleType>
    </xsd:element>
    <xsd:element name="_dlc_Exempt" ma:index="58" nillable="true" ma:displayName="Exempt from Policy" ma:hidden="true" ma:internalName="_dlc_Exempt" ma:readOnly="true">
      <xsd:simpleType>
        <xsd:restriction base="dms:Unknown"/>
      </xsd:simpleType>
    </xsd:element>
    <xsd:element name="_dlc_ExpireDateSaved" ma:index="59" nillable="true" ma:displayName="Original Expiration Date" ma:hidden="true" ma:internalName="_dlc_ExpireDateSaved" ma:readOnly="true">
      <xsd:simpleType>
        <xsd:restriction base="dms:DateTime"/>
      </xsd:simpleType>
    </xsd:element>
    <xsd:element name="_dlc_ExpireDate" ma:index="60" nillable="true" ma:displayName="Expiration Date" ma:description="" ma:hidden="true" ma:indexed="true" ma:internalName="_dlc_ExpireDat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329331cb-5daf-4852-9d8b-5e74950c0d5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TaxKeywordTaxHTField" ma:index="48" nillable="true" ma:taxonomy="true" ma:internalName="TaxKeywordTaxHTField" ma:taxonomyFieldName="TaxKeyword" ma:displayName="Enterprise Keywords" ma:fieldId="{23f27201-bee3-471e-b2e7-b64fd8b7ca38}" ma:taxonomyMulti="true" ma:sspId="6cc82dbc-69a5-4e8a-bdbd-5a288e1e957c" ma:termSetId="00000000-0000-0000-0000-000000000000" ma:anchorId="00000000-0000-0000-0000-000000000000" ma:open="true" ma:isKeyword="true">
      <xsd:complexType>
        <xsd:sequence>
          <xsd:element ref="pc:Terms" minOccurs="0" maxOccurs="1"/>
        </xsd:sequence>
      </xsd:complexType>
    </xsd:element>
    <xsd:element name="TaxCatchAll" ma:index="49" nillable="true" ma:displayName="Taxonomy Catch All Column" ma:hidden="true" ma:list="{b26f93dc-6902-4512-91f8-166d4558bc6f}" ma:internalName="TaxCatchAll" ma:showField="CatchAllData" ma:web="329331cb-5daf-4852-9d8b-5e74950c0d54">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9c68d2c-46c4-4be8-b3d0-d0b3b93f3a23" elementFormDefault="qualified">
    <xsd:import namespace="http://schemas.microsoft.com/office/2006/documentManagement/types"/>
    <xsd:import namespace="http://schemas.microsoft.com/office/infopath/2007/PartnerControls"/>
    <xsd:element name="Stage" ma:index="11" nillable="true" ma:displayName="Stage" ma:default="TRA" ma:format="Dropdown" ma:internalName="Stage">
      <xsd:simpleType>
        <xsd:restriction base="dms:Choice">
          <xsd:enumeration value="TRA"/>
          <xsd:enumeration value="Author TRA"/>
          <xsd:enumeration value="TERA"/>
          <xsd:enumeration value="Author TERA"/>
          <xsd:enumeration value="EC"/>
          <xsd:enumeration value="Rejected"/>
          <xsd:enumeration value="Author EC"/>
          <xsd:enumeration value="TOM"/>
          <xsd:enumeration value="Approved"/>
        </xsd:restriction>
      </xsd:simpleType>
    </xsd:element>
    <xsd:element name="Technical_x0020_Editor" ma:index="14" nillable="true" ma:displayName="TR Personnel" ma:default="jeannie.l.nillen@nasa.gov" ma:description="" ma:format="Dropdown" ma:hidden="true" ma:internalName="Technical_x0020_Editor" ma:readOnly="false">
      <xsd:simpleType>
        <xsd:restriction base="dms:Choice">
          <xsd:enumeration value="jeannie.l.nillen@nasa.gov"/>
          <xsd:enumeration value="kamel.a.takla@nasa.gov"/>
        </xsd:restriction>
      </xsd:simpleType>
    </xsd:element>
    <xsd:element name="TRA_x0020_Status" ma:index="15" nillable="true" ma:displayName="TRA Status" ma:description="" ma:format="Dropdown" ma:internalName="TRA_x0020_Status">
      <xsd:simpleType>
        <xsd:restriction base="dms:Choice">
          <xsd:enumeration value="Approved"/>
          <xsd:enumeration value="Approved with Redline"/>
        </xsd:restriction>
      </xsd:simpleType>
    </xsd:element>
    <xsd:element name="TERA_x0020_Status" ma:index="16" nillable="true" ma:displayName="TERA Status" ma:description="" ma:format="Dropdown" ma:internalName="TERA_x0020_Status">
      <xsd:simpleType>
        <xsd:restriction base="dms:Choice">
          <xsd:enumeration value="Approved"/>
          <xsd:enumeration value="Approved with Redline"/>
        </xsd:restriction>
      </xsd:simpleType>
    </xsd:element>
    <xsd:element name="EC_x0020_Status" ma:index="17" nillable="true" ma:displayName="EC Status" ma:description="" ma:format="Dropdown" ma:internalName="EC_x0020_Status">
      <xsd:simpleType>
        <xsd:restriction base="dms:Choice">
          <xsd:enumeration value="Approved"/>
          <xsd:enumeration value="Approved with Redline"/>
        </xsd:restriction>
      </xsd:simpleType>
    </xsd:element>
    <xsd:element name="TOM_x002f_Manage_x0020_Choice" ma:index="18" nillable="true" ma:displayName="TOM/Manage Status" ma:description="Only Stakeholder that can reject" ma:format="Dropdown" ma:internalName="TOM_x002f_Manage_x0020_Choice">
      <xsd:simpleType>
        <xsd:restriction base="dms:Choice">
          <xsd:enumeration value="Approved"/>
          <xsd:enumeration value="Reject"/>
        </xsd:restriction>
      </xsd:simpleType>
    </xsd:element>
    <xsd:element name="StartDate" ma:index="19" nillable="true" ma:displayName="StartDate" ma:description="Day Workflow Started" ma:format="DateOnly" ma:indexed="true" ma:internalName="StartDate">
      <xsd:simpleType>
        <xsd:restriction base="dms:DateTime"/>
      </xsd:simpleType>
    </xsd:element>
    <xsd:element name="Start_x0020_Pubpress" ma:index="20" nillable="true" ma:displayName="Pubpress Start" ma:internalName="Start_x0020_Pubpress">
      <xsd:complexType>
        <xsd:complexContent>
          <xsd:extension base="dms:URL">
            <xsd:sequence>
              <xsd:element name="Url" type="dms:ValidUrl" minOccurs="0" nillable="true"/>
              <xsd:element name="Description" type="xsd:string" nillable="true"/>
            </xsd:sequence>
          </xsd:extension>
        </xsd:complexContent>
      </xsd:complexType>
    </xsd:element>
    <xsd:element name="Restart_x0020_PubPress" ma:index="21" nillable="true" ma:displayName="Reset PubPress Fields" ma:internalName="Restart_x0020_PubPress">
      <xsd:complexType>
        <xsd:complexContent>
          <xsd:extension base="dms:URL">
            <xsd:sequence>
              <xsd:element name="Url" type="dms:ValidUrl" minOccurs="0" nillable="true"/>
              <xsd:element name="Description" type="xsd:string" nillable="true"/>
            </xsd:sequence>
          </xsd:extension>
        </xsd:complexContent>
      </xsd:complexType>
    </xsd:element>
    <xsd:element name="Author0" ma:index="22" nillable="true" ma:displayName="Author" ma:description="" ma:hidden="true" ma:list="UserInfo" ma:SharePointGroup="0" ma:internalName="Author0" ma:readOnly="false" ma:showField="User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ubManager" ma:index="23" nillable="true" ma:displayName="PubManager" ma:internalName="PubManager">
      <xsd:complexType>
        <xsd:complexContent>
          <xsd:extension base="dms:URL">
            <xsd:sequence>
              <xsd:element name="Url" type="dms:ValidUrl" minOccurs="0" nillable="true"/>
              <xsd:element name="Description" type="xsd:string" nillable="true"/>
            </xsd:sequence>
          </xsd:extension>
        </xsd:complexContent>
      </xsd:complexType>
    </xsd:element>
    <xsd:element name="All_x0020_Other_x0020_Authors_x0020_and_x0020_Agency_x002f_Company" ma:index="25" nillable="true" ma:displayName="All Other Authors and Agency/Company" ma:internalName="All_x0020_Other_x0020_Authors_x0020_and_x0020_Agency_x002f_Company">
      <xsd:simpleType>
        <xsd:restriction base="dms:Note">
          <xsd:maxLength value="255"/>
        </xsd:restriction>
      </xsd:simpleType>
    </xsd:element>
    <xsd:element name="Charge_x0020_Number" ma:index="26" nillable="true" ma:displayName="Charge Number" ma:hidden="true" ma:internalName="Charge_x0020_Number" ma:readOnly="false">
      <xsd:simpleType>
        <xsd:restriction base="dms:Text">
          <xsd:maxLength value="255"/>
        </xsd:restriction>
      </xsd:simpleType>
    </xsd:element>
    <xsd:element name="Contain_x0020_detail_x0020_design_x002c__x0020_development_x002c__x0020_manufacturing_x0020_or_x0020_production_x0020_data" ma:index="27" nillable="true" ma:displayName="Contain detail design, development, manufacturing or production data" ma:description="Pertains to Export Control" ma:format="Dropdown" ma:internalName="Contain_x0020_detail_x0020_design_x002c__x0020_development_x002c__x0020_manufacturing_x0020_or_x0020_production_x0020_data">
      <xsd:simpleType>
        <xsd:restriction base="dms:Choice">
          <xsd:enumeration value="Yes"/>
          <xsd:enumeration value="No"/>
        </xsd:restriction>
      </xsd:simpleType>
    </xsd:element>
    <xsd:element name="Contract_x0020_Number" ma:index="28" nillable="true" ma:displayName="Contract or Grant Number" ma:internalName="Contract_x0020_Number">
      <xsd:simpleType>
        <xsd:restriction base="dms:Text">
          <xsd:maxLength value="255"/>
        </xsd:restriction>
      </xsd:simpleType>
    </xsd:element>
    <xsd:element name="Distributed_x0020_Limitations" ma:index="29" nillable="true" ma:displayName="Distributed Limitations" ma:format="Dropdown" ma:internalName="Distributed_x0020_Limitations">
      <xsd:simpleType>
        <xsd:restriction base="dms:Choice">
          <xsd:enumeration value="U.S. Government agencies/agency contractors only"/>
          <xsd:enumeration value="U.S. Government agencies only"/>
          <xsd:enumeration value="NASA personnel and NASA contractors only"/>
          <xsd:enumeration value="NASA contractors and U.S. Government only"/>
          <xsd:enumeration value="NASA personnel only"/>
          <xsd:enumeration value="U.S. persons with a need to know and signed NDA"/>
          <xsd:enumeration value="Available only with the approval of issuing office"/>
          <xsd:enumeration value="Limited until date (mm/dd/yy)"/>
          <xsd:enumeration value="Publicly Available – No Limitations/Restrictions"/>
          <xsd:enumeration value="Only the Publisher"/>
          <xsd:enumeration value="Available only with the approval of the author"/>
        </xsd:restriction>
      </xsd:simpleType>
    </xsd:element>
    <xsd:element name="DocSetID" ma:index="30" nillable="true" ma:displayName="DocSetID" ma:internalName="DocSetID">
      <xsd:simpleType>
        <xsd:restriction base="dms:Text">
          <xsd:maxLength value="255"/>
        </xsd:restriction>
      </xsd:simpleType>
    </xsd:element>
    <xsd:element name="Responsible_x0020_Organization" ma:index="31" nillable="true" ma:displayName="Responsible Organization" ma:default="SA (Human Health Performance Contract)" ma:format="Dropdown" ma:internalName="Responsible_x0020_Organization">
      <xsd:simpleType>
        <xsd:restriction base="dms:Choice">
          <xsd:enumeration value="SA (Human Health Performance Contract)"/>
          <xsd:enumeration value="SD (Flight and Medical Operations)"/>
          <xsd:enumeration value="SF (Human Systems and Engineering)"/>
          <xsd:enumeration value="SK (Biomedical and Environmental Research)"/>
          <xsd:enumeration value="EC3 (Crew and Thermal Systems Division)"/>
          <xsd:enumeration value="EC5  (Space Suit and Crew Survival Systems)"/>
          <xsd:enumeration value="EC7 (Tools, Equip &amp; Habit Systems)"/>
        </xsd:restriction>
      </xsd:simpleType>
    </xsd:element>
    <xsd:element name="Publication_x0020_or_x0020_Organization" ma:index="32" nillable="true" ma:displayName="Publication or Organization" ma:description="Enter journal or conference name or N/A when not applicable." ma:internalName="Publication_x0020_or_x0020_Organization">
      <xsd:simpleType>
        <xsd:restriction base="dms:Text">
          <xsd:maxLength value="255"/>
        </xsd:restriction>
      </xsd:simpleType>
    </xsd:element>
    <xsd:element name="Website" ma:index="33" nillable="true" ma:displayName="Website" ma:description="Conference or Journal Website" ma:internalName="Website">
      <xsd:simpleType>
        <xsd:restriction base="dms:Text">
          <xsd:maxLength value="255"/>
        </xsd:restriction>
      </xsd:simpleType>
    </xsd:element>
    <xsd:element name="Support_x0020_the_x0020_following_x0020_NASA_x0020_Program" ma:index="34" nillable="true" ma:displayName="Support the following NASA Program" ma:format="Dropdown" ma:internalName="Support_x0020_the_x0020_following_x0020_NASA_x0020_Program">
      <xsd:simpleType>
        <xsd:restriction base="dms:Choice">
          <xsd:enumeration value="CHS"/>
          <xsd:enumeration value="DSG"/>
          <xsd:enumeration value="HRP"/>
          <xsd:enumeration value="MPCV"/>
          <xsd:enumeration value="Other(Please Specify)"/>
        </xsd:restriction>
      </xsd:simpleType>
    </xsd:element>
    <xsd:element name="Support_x0020_the_x0020_following_x0020_NASA_x0020_Program_x0020_Other" ma:index="35" nillable="true" ma:displayName="Support the following NASA Program Other" ma:internalName="Support_x0020_the_x0020_following_x0020_NASA_x0020_Program_x0020_Other">
      <xsd:simpleType>
        <xsd:restriction base="dms:Text">
          <xsd:maxLength value="255"/>
        </xsd:restriction>
      </xsd:simpleType>
    </xsd:element>
    <xsd:element name="Related_x0020_to_x0020_military_x0020_application" ma:index="36" nillable="true" ma:displayName="Related to military application" ma:description="Pertains to ITAR" ma:format="Dropdown" ma:internalName="Related_x0020_to_x0020_military_x0020_application">
      <xsd:simpleType>
        <xsd:restriction base="dms:Choice">
          <xsd:enumeration value="Yes"/>
          <xsd:enumeration value="No"/>
        </xsd:restriction>
      </xsd:simpleType>
    </xsd:element>
    <xsd:element name="Explain_x0020_information_x0020_contain_x0020_detail_x0020_design_x002c__x0020_development_x002c__x0020_manufacturing_x0020_or_x0020_production_x0020_data" ma:index="37" nillable="true" ma:displayName="Explain" ma:description="Explain Export Control information contain detail design, development, manufacturing or production data" ma:internalName="Explain_x0020_information_x0020_contain_x0020_detail_x0020_design_x002c__x0020_development_x002c__x0020_manufacturing_x0020_or_x0020_production_x0020_data">
      <xsd:simpleType>
        <xsd:restriction base="dms:Note">
          <xsd:maxLength value="255"/>
        </xsd:restriction>
      </xsd:simpleType>
    </xsd:element>
    <xsd:element name="Limited_x0020_until_x0020_Date" ma:index="38" nillable="true" ma:displayName="Limited until Date" ma:format="DateOnly" ma:internalName="Limited_x0020_until_x0020_Date">
      <xsd:simpleType>
        <xsd:restriction base="dms:DateTime"/>
      </xsd:simpleType>
    </xsd:element>
    <xsd:element name="Requested_x0020_review_x0020_by_x0020_date" ma:index="39" nillable="true" ma:displayName="Author Need By" ma:description="The Date the author needs the PubPress completed by." ma:format="DateOnly" ma:internalName="Requested_x0020_review_x0020_by_x0020_date">
      <xsd:simpleType>
        <xsd:restriction base="dms:DateTime"/>
      </xsd:simpleType>
    </xsd:element>
    <xsd:element name="TRA" ma:index="40" nillable="true" ma:displayName="Technical Reviewer (TRA )" ma:description="" ma:hidden="true" ma:list="UserInfo" ma:SharePointGroup="0" ma:internalName="TRA"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C" ma:index="41" nillable="true" ma:displayName="EC" ma:description="" ma:hidden="true" ma:list="UserInfo" ma:SharePointGroup="0" ma:internalName="EC"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TOM_x002f_Manager" ma:index="42" nillable="true" ma:displayName="TOM/Manager" ma:description="" ma:hidden="true" ma:list="UserInfo" ma:SharePointGroup="0" ma:internalName="TOM_x002f_Manager"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rimary_x0020_Admin" ma:index="43" nillable="true" ma:displayName="Primary Admin" ma:hidden="true" ma:list="UserInfo" ma:SharePointGroup="0" ma:internalName="Primary_x0020_Admin"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uthor_x0020_Status" ma:index="44" nillable="true" ma:displayName="Author Status" ma:description="" ma:format="Dropdown" ma:internalName="Author_x0020_Status">
      <xsd:simpleType>
        <xsd:restriction base="dms:Choice">
          <xsd:enumeration value="Approved"/>
          <xsd:enumeration value="Withdraw"/>
        </xsd:restriction>
      </xsd:simpleType>
    </xsd:element>
    <xsd:element name="TERA" ma:index="45" nillable="true" ma:displayName="Technical Editor (TERA)" ma:description="" ma:hidden="true" ma:list="UserInfo" ma:SearchPeopleOnly="false" ma:SharePointGroup="0" ma:internalName="TERA"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re_x0020_you_x0020_ready_x0020_to_x0020_Start_x0020_PubPress" ma:index="50" nillable="true" ma:displayName="Are you ready to Start PubPress" ma:default="0" ma:description="After you upload word document, select Yes." ma:internalName="Are_x0020_you_x0020_ready_x0020_to_x0020_Start_x0020_PubPress">
      <xsd:simpleType>
        <xsd:restriction base="dms:Boolean"/>
      </xsd:simpleType>
    </xsd:element>
    <xsd:element name="Send_x0020_Emails" ma:index="52" nillable="true" ma:displayName="Send Emails" ma:default="1" ma:internalName="Send_x0020_Emails">
      <xsd:simpleType>
        <xsd:restriction base="dms:Boolean"/>
      </xsd:simpleType>
    </xsd:element>
    <xsd:element name="Restart_x0020_Workflows" ma:index="53" nillable="true" ma:displayName="Restart Workflows" ma:default="Yes" ma:format="Dropdown" ma:internalName="Restart_x0020_Workflows">
      <xsd:simpleType>
        <xsd:restriction base="dms:Choice">
          <xsd:enumeration value="Yes"/>
          <xsd:enumeration value="No"/>
        </xsd:restriction>
      </xsd:simpleType>
    </xsd:element>
    <xsd:element name="TERA0" ma:index="57" nillable="true" ma:displayName="TERA for holding" ma:list="UserInfo" ma:SharePointGroup="0" ma:internalName="TERA0"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e14bc9f-d43a-4562-9a47-6bccc43a8b23" elementFormDefault="qualified">
    <xsd:import namespace="http://schemas.microsoft.com/office/2006/documentManagement/types"/>
    <xsd:import namespace="http://schemas.microsoft.com/office/infopath/2007/PartnerControls"/>
    <xsd:element name="D38D7918E8D62_DiskName" ma:index="55" nillable="true" ma:displayName="DiskName" ma:description="" ma:hidden="true" ma:internalName="DiskName"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46"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329331cb-5daf-4852-9d8b-5e74950c0d54"/>
    <Restart_x0020_PubPress xmlns="29c68d2c-46c4-4be8-b3d0-d0b3b93f3a23">
      <Url xsi:nil="true"/>
      <Description xsi:nil="true"/>
    </Restart_x0020_PubPress>
    <Primary_x0020_Admin xmlns="29c68d2c-46c4-4be8-b3d0-d0b3b93f3a23">
      <UserInfo>
        <DisplayName/>
        <AccountId xsi:nil="true"/>
        <AccountType/>
      </UserInfo>
    </Primary_x0020_Admin>
    <Are_x0020_you_x0020_ready_x0020_to_x0020_Start_x0020_PubPress xmlns="29c68d2c-46c4-4be8-b3d0-d0b3b93f3a23">false</Are_x0020_you_x0020_ready_x0020_to_x0020_Start_x0020_PubPress>
    <TERA0 xmlns="29c68d2c-46c4-4be8-b3d0-d0b3b93f3a23">
      <UserInfo>
        <DisplayName/>
        <AccountId xsi:nil="true"/>
        <AccountType/>
      </UserInfo>
    </TERA0>
    <TOM_x002f_Manage_x0020_Choice xmlns="29c68d2c-46c4-4be8-b3d0-d0b3b93f3a23" xsi:nil="true"/>
    <Requested_x0020_review_x0020_by_x0020_date xmlns="29c68d2c-46c4-4be8-b3d0-d0b3b93f3a23" xsi:nil="true"/>
    <Send_x0020_Emails xmlns="29c68d2c-46c4-4be8-b3d0-d0b3b93f3a23">true</Send_x0020_Emails>
    <Stage xmlns="29c68d2c-46c4-4be8-b3d0-d0b3b93f3a23">TRA</Stage>
    <PubManager xmlns="29c68d2c-46c4-4be8-b3d0-d0b3b93f3a23">
      <Url>https://hhpcls.sp.jsc.nasa.gov/Tools/PP/_layouts/15/wrkstat.aspx?List=29c68d2c-46c4-4be8-b3d0-d0b3b93f3a23&amp;WorkflowInstanceName=ea011d39-81fa-4e91-8eaf-a8b24aa9c929</Url>
      <Description>Double Click Start Button</Description>
    </PubManager>
    <TRA_x0020_Status xmlns="29c68d2c-46c4-4be8-b3d0-d0b3b93f3a23" xsi:nil="true"/>
    <DocumentSetDescription xmlns="http://schemas.microsoft.com/sharepoint/v3" xsi:nil="true"/>
    <Related_x0020_to_x0020_military_x0020_application xmlns="29c68d2c-46c4-4be8-b3d0-d0b3b93f3a23" xsi:nil="true"/>
    <LargeFileSize xmlns="http://schemas.microsoft.com/sharepoint/v3" xsi:nil="true"/>
    <Technical_x0020_Editor xmlns="29c68d2c-46c4-4be8-b3d0-d0b3b93f3a23">jeannie.l.nillen@nasa.gov</Technical_x0020_Editor>
    <Support_x0020_the_x0020_following_x0020_NASA_x0020_Program xmlns="29c68d2c-46c4-4be8-b3d0-d0b3b93f3a23" xsi:nil="true"/>
    <EC xmlns="29c68d2c-46c4-4be8-b3d0-d0b3b93f3a23">
      <UserInfo>
        <DisplayName>2931</DisplayName>
        <AccountId>2931</AccountId>
        <AccountType/>
      </UserInfo>
      <UserInfo>
        <DisplayName>3065</DisplayName>
        <AccountId>3065</AccountId>
        <AccountType/>
      </UserInfo>
    </EC>
    <EC_x0020_Status xmlns="29c68d2c-46c4-4be8-b3d0-d0b3b93f3a23" xsi:nil="true"/>
    <All_x0020_Other_x0020_Authors_x0020_and_x0020_Agency_x002f_Company xmlns="29c68d2c-46c4-4be8-b3d0-d0b3b93f3a23" xsi:nil="true"/>
    <Restart_x0020_Workflows xmlns="29c68d2c-46c4-4be8-b3d0-d0b3b93f3a23">Yes</Restart_x0020_Workflows>
    <Author0 xmlns="29c68d2c-46c4-4be8-b3d0-d0b3b93f3a23">
      <UserInfo>
        <DisplayName/>
        <AccountId xsi:nil="true"/>
        <AccountType/>
      </UserInfo>
    </Author0>
    <Contain_x0020_detail_x0020_design_x002c__x0020_development_x002c__x0020_manufacturing_x0020_or_x0020_production_x0020_data xmlns="29c68d2c-46c4-4be8-b3d0-d0b3b93f3a23" xsi:nil="true"/>
    <Start_x0020_Pubpress xmlns="29c68d2c-46c4-4be8-b3d0-d0b3b93f3a23">
      <Url xsi:nil="true"/>
      <Description xsi:nil="true"/>
    </Start_x0020_Pubpress>
    <Website xmlns="29c68d2c-46c4-4be8-b3d0-d0b3b93f3a23" xsi:nil="true"/>
    <TRA xmlns="29c68d2c-46c4-4be8-b3d0-d0b3b93f3a23">
      <UserInfo>
        <DisplayName/>
        <AccountId xsi:nil="true"/>
        <AccountType/>
      </UserInfo>
    </TRA>
    <PublishingExpirationDate xmlns="http://schemas.microsoft.com/sharepoint/v3" xsi:nil="true"/>
    <Publication_x0020_or_x0020_Organization xmlns="29c68d2c-46c4-4be8-b3d0-d0b3b93f3a23" xsi:nil="true"/>
    <Limited_x0020_until_x0020_Date xmlns="29c68d2c-46c4-4be8-b3d0-d0b3b93f3a23" xsi:nil="true"/>
    <TERA_x0020_Status xmlns="29c68d2c-46c4-4be8-b3d0-d0b3b93f3a23" xsi:nil="true"/>
    <Explain_x0020_information_x0020_contain_x0020_detail_x0020_design_x002c__x0020_development_x002c__x0020_manufacturing_x0020_or_x0020_production_x0020_data xmlns="29c68d2c-46c4-4be8-b3d0-d0b3b93f3a23" xsi:nil="true"/>
    <PublishingStartDate xmlns="http://schemas.microsoft.com/sharepoint/v3" xsi:nil="true"/>
    <StartDate xmlns="29c68d2c-46c4-4be8-b3d0-d0b3b93f3a23" xsi:nil="true"/>
    <Charge_x0020_Number xmlns="29c68d2c-46c4-4be8-b3d0-d0b3b93f3a23" xsi:nil="true"/>
    <Distributed_x0020_Limitations xmlns="29c68d2c-46c4-4be8-b3d0-d0b3b93f3a23" xsi:nil="true"/>
    <Support_x0020_the_x0020_following_x0020_NASA_x0020_Program_x0020_Other xmlns="29c68d2c-46c4-4be8-b3d0-d0b3b93f3a23" xsi:nil="true"/>
    <TERA xmlns="29c68d2c-46c4-4be8-b3d0-d0b3b93f3a23">
      <UserInfo>
        <DisplayName>Radford, Melisa (JSC-SK)[KBR Wyle Services, LLC]</DisplayName>
        <AccountId>5661</AccountId>
        <AccountType/>
      </UserInfo>
    </TERA>
    <TaxKeywordTaxHTField xmlns="329331cb-5daf-4852-9d8b-5e74950c0d54">
      <Terms xmlns="http://schemas.microsoft.com/office/infopath/2007/PartnerControls"/>
    </TaxKeywordTaxHTField>
    <Responsible_x0020_Organization xmlns="29c68d2c-46c4-4be8-b3d0-d0b3b93f3a23">SA (Human Health Performance Contract)</Responsible_x0020_Organization>
    <TOM_x002f_Manager xmlns="29c68d2c-46c4-4be8-b3d0-d0b3b93f3a23">
      <UserInfo>
        <DisplayName/>
        <AccountId xsi:nil="true"/>
        <AccountType/>
      </UserInfo>
    </TOM_x002f_Manager>
    <Contract_x0020_Number xmlns="29c68d2c-46c4-4be8-b3d0-d0b3b93f3a23" xsi:nil="true"/>
    <DocSetID xmlns="29c68d2c-46c4-4be8-b3d0-d0b3b93f3a23" xsi:nil="true"/>
    <Author_x0020_Status xmlns="29c68d2c-46c4-4be8-b3d0-d0b3b93f3a23" xsi:nil="true"/>
    <_dlc_ExpireDateSaved xmlns="http://schemas.microsoft.com/sharepoint/v3" xsi:nil="true"/>
    <_dlc_ExpireDate xmlns="http://schemas.microsoft.com/sharepoint/v3">2023-04-06T09:32:15+00:00</_dlc_ExpireDat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7488E0A-85E0-42DA-BA6A-0979E431F222}">
  <ds:schemaRefs>
    <ds:schemaRef ds:uri="office.server.policy"/>
  </ds:schemaRefs>
</ds:datastoreItem>
</file>

<file path=customXml/itemProps2.xml><?xml version="1.0" encoding="utf-8"?>
<ds:datastoreItem xmlns:ds="http://schemas.openxmlformats.org/officeDocument/2006/customXml" ds:itemID="{921C062E-2D5A-429B-B385-4DFE5F4B7AFB}">
  <ds:schemaRefs>
    <ds:schemaRef ds:uri="http://schemas.openxmlformats.org/officeDocument/2006/bibliography"/>
  </ds:schemaRefs>
</ds:datastoreItem>
</file>

<file path=customXml/itemProps3.xml><?xml version="1.0" encoding="utf-8"?>
<ds:datastoreItem xmlns:ds="http://schemas.openxmlformats.org/officeDocument/2006/customXml" ds:itemID="{6FE4A80E-5BEF-49E2-A593-85BA36BBAB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29331cb-5daf-4852-9d8b-5e74950c0d54"/>
    <ds:schemaRef ds:uri="29c68d2c-46c4-4be8-b3d0-d0b3b93f3a23"/>
    <ds:schemaRef ds:uri="9e14bc9f-d43a-4562-9a47-6bccc43a8b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D67F95-4164-4390-A051-8FEC7D5883C3}">
  <ds:schemaRefs>
    <ds:schemaRef ds:uri="http://schemas.microsoft.com/office/2006/metadata/properties"/>
    <ds:schemaRef ds:uri="http://schemas.microsoft.com/office/infopath/2007/PartnerControls"/>
    <ds:schemaRef ds:uri="329331cb-5daf-4852-9d8b-5e74950c0d54"/>
    <ds:schemaRef ds:uri="29c68d2c-46c4-4be8-b3d0-d0b3b93f3a23"/>
    <ds:schemaRef ds:uri="http://schemas.microsoft.com/sharepoint/v3"/>
  </ds:schemaRefs>
</ds:datastoreItem>
</file>

<file path=customXml/itemProps5.xml><?xml version="1.0" encoding="utf-8"?>
<ds:datastoreItem xmlns:ds="http://schemas.openxmlformats.org/officeDocument/2006/customXml" ds:itemID="{5A705F40-8FE3-469F-B40B-CE244D38570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IEEE_Author's Instructions_2016</Template>
  <TotalTime>0</TotalTime>
  <Pages>12</Pages>
  <Words>20612</Words>
  <Characters>117492</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Author’s Instructions for the</vt:lpstr>
    </vt:vector>
  </TitlesOfParts>
  <LinksUpToDate>false</LinksUpToDate>
  <CharactersWithSpaces>13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s Instructions for the</dc:title>
  <dc:subject/>
  <dc:creator/>
  <cp:keywords/>
  <dc:description/>
  <cp:lastModifiedBy/>
  <cp:revision>1</cp:revision>
  <cp:lastPrinted>2011-07-06T15:57:00Z</cp:lastPrinted>
  <dcterms:created xsi:type="dcterms:W3CDTF">2022-10-06T14:28:00Z</dcterms:created>
  <dcterms:modified xsi:type="dcterms:W3CDTF">2022-10-1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1EED61ED555541BBE9EFB66D0CA894</vt:lpwstr>
  </property>
  <property fmtid="{D5CDD505-2E9C-101B-9397-08002B2CF9AE}" pid="3" name="_dlc_policyId">
    <vt:lpwstr>0x0101007A1EED61ED555541BBE9EFB66D0CA894|-1397252559</vt:lpwstr>
  </property>
  <property fmtid="{D5CDD505-2E9C-101B-9397-08002B2CF9AE}" pid="4" name="ItemRetentionFormula">
    <vt:lpwstr>&lt;formula id="Microsoft.Office.RecordsManagement.PolicyFeatures.Expiration.Formula.BuiltIn"&gt;&lt;number&gt;6&lt;/number&gt;&lt;property&gt;Modified&lt;/property&gt;&lt;propertyId&gt;28cf69c5-fa48-462a-b5cd-27b6f9d2bd5f&lt;/propertyId&gt;&lt;period&gt;months&lt;/period&gt;&lt;/formula&gt;</vt:lpwstr>
  </property>
  <property fmtid="{D5CDD505-2E9C-101B-9397-08002B2CF9AE}" pid="5" name="TaxKeyword">
    <vt:lpwstr/>
  </property>
  <property fmtid="{D5CDD505-2E9C-101B-9397-08002B2CF9AE}" pid="6" name="_docset_NoMedatataSyncRequired">
    <vt:lpwstr>False</vt:lpwstr>
  </property>
</Properties>
</file>